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50EC" w:rsidRPr="00FC6D91" w:rsidRDefault="000D50EC" w:rsidP="000D50EC">
      <w:pPr>
        <w:widowControl w:val="0"/>
        <w:jc w:val="center"/>
        <w:rPr>
          <w:rFonts w:ascii="Times New Roman" w:hAnsi="Times New Roman" w:cs="Times New Roman"/>
          <w:b/>
          <w:sz w:val="24"/>
          <w:szCs w:val="24"/>
        </w:rPr>
      </w:pPr>
      <w:bookmarkStart w:id="0" w:name="_GoBack"/>
      <w:bookmarkEnd w:id="0"/>
      <w:r w:rsidRPr="00FC6D91">
        <w:rPr>
          <w:rFonts w:ascii="Times New Roman" w:hAnsi="Times New Roman" w:cs="Times New Roman"/>
          <w:b/>
          <w:sz w:val="24"/>
          <w:szCs w:val="24"/>
        </w:rPr>
        <w:t>DAFTAR PUSTAKA</w:t>
      </w:r>
    </w:p>
    <w:p w:rsidR="000D50EC" w:rsidRDefault="000D50EC" w:rsidP="000D50EC">
      <w:pPr>
        <w:widowControl w:val="0"/>
        <w:jc w:val="both"/>
        <w:rPr>
          <w:rFonts w:ascii="Times New Roman" w:hAnsi="Times New Roman" w:cs="Times New Roman"/>
          <w:b/>
          <w:sz w:val="24"/>
          <w:szCs w:val="24"/>
          <w:u w:val="single"/>
        </w:rPr>
      </w:pPr>
      <w:r w:rsidRPr="00FC6D91">
        <w:rPr>
          <w:rFonts w:ascii="Times New Roman" w:hAnsi="Times New Roman" w:cs="Times New Roman"/>
          <w:b/>
          <w:sz w:val="24"/>
          <w:szCs w:val="24"/>
          <w:u w:val="single"/>
        </w:rPr>
        <w:t>BUKU</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Amir, M. T. (2019). </w:t>
      </w:r>
      <w:r w:rsidRPr="00751940">
        <w:rPr>
          <w:rFonts w:ascii="Times New Roman" w:hAnsi="Times New Roman" w:cs="Times New Roman"/>
          <w:i/>
          <w:iCs/>
          <w:noProof/>
          <w:sz w:val="24"/>
          <w:szCs w:val="24"/>
        </w:rPr>
        <w:t>Inovasi Pendidikan Melalui Problem Based Learning</w:t>
      </w:r>
      <w:r w:rsidRPr="00751940">
        <w:rPr>
          <w:rFonts w:ascii="Times New Roman" w:hAnsi="Times New Roman" w:cs="Times New Roman"/>
          <w:noProof/>
          <w:sz w:val="24"/>
          <w:szCs w:val="24"/>
        </w:rPr>
        <w:t>. Kencan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Amir, Z., &amp; Risnawati. (2015). </w:t>
      </w:r>
      <w:r w:rsidRPr="00751940">
        <w:rPr>
          <w:rFonts w:ascii="Times New Roman" w:hAnsi="Times New Roman" w:cs="Times New Roman"/>
          <w:i/>
          <w:iCs/>
          <w:noProof/>
          <w:sz w:val="24"/>
          <w:szCs w:val="24"/>
        </w:rPr>
        <w:t>Psikologi Pembelajaran Matematika</w:t>
      </w:r>
      <w:r w:rsidRPr="00751940">
        <w:rPr>
          <w:rFonts w:ascii="Times New Roman" w:hAnsi="Times New Roman" w:cs="Times New Roman"/>
          <w:noProof/>
          <w:sz w:val="24"/>
          <w:szCs w:val="24"/>
        </w:rPr>
        <w:t>. Aswaja Pressindo.</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Arends. (2018). </w:t>
      </w:r>
      <w:r w:rsidRPr="00751940">
        <w:rPr>
          <w:rFonts w:ascii="Times New Roman" w:hAnsi="Times New Roman" w:cs="Times New Roman"/>
          <w:i/>
          <w:iCs/>
          <w:noProof/>
          <w:sz w:val="24"/>
          <w:szCs w:val="24"/>
        </w:rPr>
        <w:t>Learning To Teach. Belajar Untuk Mengajar</w:t>
      </w:r>
      <w:r w:rsidRPr="00751940">
        <w:rPr>
          <w:rFonts w:ascii="Times New Roman" w:hAnsi="Times New Roman" w:cs="Times New Roman"/>
          <w:noProof/>
          <w:sz w:val="24"/>
          <w:szCs w:val="24"/>
        </w:rPr>
        <w:t>. Pustaka Pelajar.</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Balitbang. (2023). </w:t>
      </w:r>
      <w:r w:rsidRPr="00751940">
        <w:rPr>
          <w:rFonts w:ascii="Times New Roman" w:hAnsi="Times New Roman" w:cs="Times New Roman"/>
          <w:i/>
          <w:iCs/>
          <w:noProof/>
          <w:sz w:val="24"/>
          <w:szCs w:val="24"/>
        </w:rPr>
        <w:t>Pendidikan di Indonesia: Belajar dari Hasil PISA 2018</w:t>
      </w:r>
      <w:r w:rsidRPr="00751940">
        <w:rPr>
          <w:rFonts w:ascii="Times New Roman" w:hAnsi="Times New Roman" w:cs="Times New Roman"/>
          <w:noProof/>
          <w:sz w:val="24"/>
          <w:szCs w:val="24"/>
        </w:rPr>
        <w:t>. Pusat Penilaian Pendidikan Balitbang Kemendikbud.</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Eggen, P., &amp; Kauchak, D. (2019). </w:t>
      </w:r>
      <w:r w:rsidRPr="00751940">
        <w:rPr>
          <w:rFonts w:ascii="Times New Roman" w:hAnsi="Times New Roman" w:cs="Times New Roman"/>
          <w:i/>
          <w:iCs/>
          <w:noProof/>
          <w:sz w:val="24"/>
          <w:szCs w:val="24"/>
        </w:rPr>
        <w:t>Strategi dan Model Pembelajaran: Mengajarkan Konten dan Keterampilan Berpikir</w:t>
      </w:r>
      <w:r w:rsidRPr="00751940">
        <w:rPr>
          <w:rFonts w:ascii="Times New Roman" w:hAnsi="Times New Roman" w:cs="Times New Roman"/>
          <w:noProof/>
          <w:sz w:val="24"/>
          <w:szCs w:val="24"/>
        </w:rPr>
        <w:t>. PT. Indeks.</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Faudiyah, N. (2015). </w:t>
      </w:r>
      <w:r w:rsidRPr="00751940">
        <w:rPr>
          <w:rFonts w:ascii="Times New Roman" w:hAnsi="Times New Roman" w:cs="Times New Roman"/>
          <w:i/>
          <w:iCs/>
          <w:noProof/>
          <w:sz w:val="24"/>
          <w:szCs w:val="24"/>
        </w:rPr>
        <w:t>Upaya Meningkatkan Pengenlan Geometri Dengan Permainan Puzzle Bervariasi pada Kelompok B TK AL-Ikmah Randudongkal Pemalang</w:t>
      </w:r>
      <w:r w:rsidRPr="00751940">
        <w:rPr>
          <w:rFonts w:ascii="Times New Roman" w:hAnsi="Times New Roman" w:cs="Times New Roman"/>
          <w:noProof/>
          <w:sz w:val="24"/>
          <w:szCs w:val="24"/>
        </w:rPr>
        <w:t>. Universitas IKIP PGRI Semarang.</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Iqbal, A. (2018). </w:t>
      </w:r>
      <w:r w:rsidRPr="00751940">
        <w:rPr>
          <w:rFonts w:ascii="Times New Roman" w:hAnsi="Times New Roman" w:cs="Times New Roman"/>
          <w:i/>
          <w:iCs/>
          <w:noProof/>
          <w:sz w:val="24"/>
          <w:szCs w:val="24"/>
        </w:rPr>
        <w:t>Pengaruh Model Problem Based Learning Terhadap Hasil Belajar Matematika Siswa Kelas V SD dKecamatan Duren Sawit Jakarta Timur</w:t>
      </w:r>
      <w:r w:rsidRPr="00751940">
        <w:rPr>
          <w:rFonts w:ascii="Times New Roman" w:hAnsi="Times New Roman" w:cs="Times New Roman"/>
          <w:noProof/>
          <w:sz w:val="24"/>
          <w:szCs w:val="24"/>
        </w:rPr>
        <w:t>. Universitas Negeri Jakart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Januarti, R. (2017). </w:t>
      </w:r>
      <w:r w:rsidRPr="00751940">
        <w:rPr>
          <w:rFonts w:ascii="Times New Roman" w:hAnsi="Times New Roman" w:cs="Times New Roman"/>
          <w:i/>
          <w:iCs/>
          <w:noProof/>
          <w:sz w:val="24"/>
          <w:szCs w:val="24"/>
        </w:rPr>
        <w:t>Implementasi Penilaian Sikap Spiritual dalam Pembelajaran Tematik di Kelas IV Sekolah Dasar Islam Al-Azhar 21</w:t>
      </w:r>
      <w:r w:rsidRPr="00751940">
        <w:rPr>
          <w:rFonts w:ascii="Times New Roman" w:hAnsi="Times New Roman" w:cs="Times New Roman"/>
          <w:noProof/>
          <w:sz w:val="24"/>
          <w:szCs w:val="24"/>
        </w:rPr>
        <w:t>. UNTAN.</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Malawi, I., Kadarwati, A., &amp; Dayu, D. P. K. (2019). </w:t>
      </w:r>
      <w:r w:rsidRPr="00751940">
        <w:rPr>
          <w:rFonts w:ascii="Times New Roman" w:hAnsi="Times New Roman" w:cs="Times New Roman"/>
          <w:i/>
          <w:iCs/>
          <w:noProof/>
          <w:sz w:val="24"/>
          <w:szCs w:val="24"/>
        </w:rPr>
        <w:t>Teori Dan Aplikasi Pembelajaran Terpadu</w:t>
      </w:r>
      <w:r w:rsidRPr="00751940">
        <w:rPr>
          <w:rFonts w:ascii="Times New Roman" w:hAnsi="Times New Roman" w:cs="Times New Roman"/>
          <w:noProof/>
          <w:sz w:val="24"/>
          <w:szCs w:val="24"/>
        </w:rPr>
        <w:t>. CV. Ae Media Grafik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Mawarni, B. D. (2015). </w:t>
      </w:r>
      <w:r w:rsidRPr="00751940">
        <w:rPr>
          <w:rFonts w:ascii="Times New Roman" w:hAnsi="Times New Roman" w:cs="Times New Roman"/>
          <w:i/>
          <w:iCs/>
          <w:noProof/>
          <w:sz w:val="24"/>
          <w:szCs w:val="24"/>
        </w:rPr>
        <w:t>Pengaruh Model Pembelajaran Problem Based Learning Terhadap Kepercayaan Diri Siswa Sekolah Dasar</w:t>
      </w:r>
      <w:r w:rsidRPr="00751940">
        <w:rPr>
          <w:rFonts w:ascii="Times New Roman" w:hAnsi="Times New Roman" w:cs="Times New Roman"/>
          <w:noProof/>
          <w:sz w:val="24"/>
          <w:szCs w:val="24"/>
        </w:rPr>
        <w:t>. Universitas Negeri Jakart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Nata, A. (2015). </w:t>
      </w:r>
      <w:r w:rsidRPr="00751940">
        <w:rPr>
          <w:rFonts w:ascii="Times New Roman" w:hAnsi="Times New Roman" w:cs="Times New Roman"/>
          <w:i/>
          <w:iCs/>
          <w:noProof/>
          <w:sz w:val="24"/>
          <w:szCs w:val="24"/>
        </w:rPr>
        <w:t>Perspektif Islam Tentang Strategi Pembelajaran</w:t>
      </w:r>
      <w:r w:rsidRPr="00751940">
        <w:rPr>
          <w:rFonts w:ascii="Times New Roman" w:hAnsi="Times New Roman" w:cs="Times New Roman"/>
          <w:noProof/>
          <w:sz w:val="24"/>
          <w:szCs w:val="24"/>
        </w:rPr>
        <w:t>. Kencan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Nisa, K. (2016). </w:t>
      </w:r>
      <w:r w:rsidRPr="00751940">
        <w:rPr>
          <w:rFonts w:ascii="Times New Roman" w:hAnsi="Times New Roman" w:cs="Times New Roman"/>
          <w:i/>
          <w:iCs/>
          <w:noProof/>
          <w:sz w:val="24"/>
          <w:szCs w:val="24"/>
        </w:rPr>
        <w:t>Penerapan Model Problem Based Learning Untuk Meningkatkan Kemampuan Pemecahan Masalah Matematika Siswa Di SMPN 2 Indra Jaya Sigli</w:t>
      </w:r>
      <w:r w:rsidRPr="00751940">
        <w:rPr>
          <w:rFonts w:ascii="Times New Roman" w:hAnsi="Times New Roman" w:cs="Times New Roman"/>
          <w:noProof/>
          <w:sz w:val="24"/>
          <w:szCs w:val="24"/>
        </w:rPr>
        <w:t>. UIN Ar-raniry.</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Nurlatifah. (2017). </w:t>
      </w:r>
      <w:r w:rsidRPr="00751940">
        <w:rPr>
          <w:rFonts w:ascii="Times New Roman" w:hAnsi="Times New Roman" w:cs="Times New Roman"/>
          <w:i/>
          <w:iCs/>
          <w:noProof/>
          <w:sz w:val="24"/>
          <w:szCs w:val="24"/>
        </w:rPr>
        <w:t>Penerapan Model Modified Production Based Training Dengan Bantuan Modul Pada Kompetensi Dasar Menerapkan Prinsip Dasar Pengolahan Hasil Perkebunan Tanaman Rempah Dan Bahan Penyegar Di Kelas X TPHP SMK PPN Tanjung Sari</w:t>
      </w:r>
      <w:r w:rsidRPr="00751940">
        <w:rPr>
          <w:rFonts w:ascii="Times New Roman" w:hAnsi="Times New Roman" w:cs="Times New Roman"/>
          <w:noProof/>
          <w:sz w:val="24"/>
          <w:szCs w:val="24"/>
        </w:rPr>
        <w:t>. UPI.</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Rahmiati, &amp; Pianda, D. (2018). </w:t>
      </w:r>
      <w:r w:rsidRPr="00751940">
        <w:rPr>
          <w:rFonts w:ascii="Times New Roman" w:hAnsi="Times New Roman" w:cs="Times New Roman"/>
          <w:i/>
          <w:iCs/>
          <w:noProof/>
          <w:sz w:val="24"/>
          <w:szCs w:val="24"/>
        </w:rPr>
        <w:t>Strategi dan Implementasi Pembelajaran Matematika di Depan Kelas</w:t>
      </w:r>
      <w:r w:rsidRPr="00751940">
        <w:rPr>
          <w:rFonts w:ascii="Times New Roman" w:hAnsi="Times New Roman" w:cs="Times New Roman"/>
          <w:noProof/>
          <w:sz w:val="24"/>
          <w:szCs w:val="24"/>
        </w:rPr>
        <w:t>. Jejak Publisher.</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Rohmah, D. S. N. (2017). </w:t>
      </w:r>
      <w:r w:rsidRPr="00751940">
        <w:rPr>
          <w:rFonts w:ascii="Times New Roman" w:hAnsi="Times New Roman" w:cs="Times New Roman"/>
          <w:i/>
          <w:iCs/>
          <w:noProof/>
          <w:sz w:val="24"/>
          <w:szCs w:val="24"/>
        </w:rPr>
        <w:t>Kreativitas Guru Dalam Penggunaan Metode Pembelajaran Mata Pelajaran SKI Di MTsN Tulungagung Tahun Ajaran 2016/2017</w:t>
      </w:r>
      <w:r w:rsidRPr="00751940">
        <w:rPr>
          <w:rFonts w:ascii="Times New Roman" w:hAnsi="Times New Roman" w:cs="Times New Roman"/>
          <w:noProof/>
          <w:sz w:val="24"/>
          <w:szCs w:val="24"/>
        </w:rPr>
        <w:t>. Institut Agama Islam Negeri.</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Rusman. (2018). </w:t>
      </w:r>
      <w:r w:rsidRPr="00751940">
        <w:rPr>
          <w:rFonts w:ascii="Times New Roman" w:hAnsi="Times New Roman" w:cs="Times New Roman"/>
          <w:i/>
          <w:iCs/>
          <w:noProof/>
          <w:sz w:val="24"/>
          <w:szCs w:val="24"/>
        </w:rPr>
        <w:t>Model-model Pembelajaran (Mengembangkan Profesionalisme Guru)</w:t>
      </w:r>
      <w:r w:rsidRPr="00751940">
        <w:rPr>
          <w:rFonts w:ascii="Times New Roman" w:hAnsi="Times New Roman" w:cs="Times New Roman"/>
          <w:noProof/>
          <w:sz w:val="24"/>
          <w:szCs w:val="24"/>
        </w:rPr>
        <w:t>. Raja Grafindo Persad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anjaya, W. (2019). </w:t>
      </w:r>
      <w:r w:rsidRPr="00751940">
        <w:rPr>
          <w:rFonts w:ascii="Times New Roman" w:hAnsi="Times New Roman" w:cs="Times New Roman"/>
          <w:i/>
          <w:iCs/>
          <w:noProof/>
          <w:sz w:val="24"/>
          <w:szCs w:val="24"/>
        </w:rPr>
        <w:t>Strategi Pembelajaran Berorientasi Standar Proses Pendidikan</w:t>
      </w:r>
      <w:r w:rsidRPr="00751940">
        <w:rPr>
          <w:rFonts w:ascii="Times New Roman" w:hAnsi="Times New Roman" w:cs="Times New Roman"/>
          <w:noProof/>
          <w:sz w:val="24"/>
          <w:szCs w:val="24"/>
        </w:rPr>
        <w:t>. Kencana Prenada Media Group.</w:t>
      </w:r>
    </w:p>
    <w:p w:rsidR="000D50EC"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hadiq, F. (2015). </w:t>
      </w:r>
      <w:r w:rsidRPr="00751940">
        <w:rPr>
          <w:rFonts w:ascii="Times New Roman" w:hAnsi="Times New Roman" w:cs="Times New Roman"/>
          <w:i/>
          <w:iCs/>
          <w:noProof/>
          <w:sz w:val="24"/>
          <w:szCs w:val="24"/>
        </w:rPr>
        <w:t>Logika Matematika dan Pemecahan Masalah dalam Matematika SMA</w:t>
      </w:r>
      <w:r w:rsidRPr="00751940">
        <w:rPr>
          <w:rFonts w:ascii="Times New Roman" w:hAnsi="Times New Roman" w:cs="Times New Roman"/>
          <w:noProof/>
          <w:sz w:val="24"/>
          <w:szCs w:val="24"/>
        </w:rPr>
        <w:t>. PPPPTK.</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lastRenderedPageBreak/>
        <w:t xml:space="preserve">Sudjana, N. (2018). </w:t>
      </w:r>
      <w:r w:rsidRPr="00751940">
        <w:rPr>
          <w:rFonts w:ascii="Times New Roman" w:hAnsi="Times New Roman" w:cs="Times New Roman"/>
          <w:i/>
          <w:iCs/>
          <w:noProof/>
          <w:sz w:val="24"/>
          <w:szCs w:val="24"/>
        </w:rPr>
        <w:t>Penilaian Hasil Proses Belajar Mengajar</w:t>
      </w:r>
      <w:r w:rsidRPr="00751940">
        <w:rPr>
          <w:rFonts w:ascii="Times New Roman" w:hAnsi="Times New Roman" w:cs="Times New Roman"/>
          <w:noProof/>
          <w:sz w:val="24"/>
          <w:szCs w:val="24"/>
        </w:rPr>
        <w:t>. PT. Remaja Rosdakary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giyono. (2017). </w:t>
      </w:r>
      <w:r w:rsidRPr="00751940">
        <w:rPr>
          <w:rFonts w:ascii="Times New Roman" w:hAnsi="Times New Roman" w:cs="Times New Roman"/>
          <w:i/>
          <w:iCs/>
          <w:noProof/>
          <w:sz w:val="24"/>
          <w:szCs w:val="24"/>
        </w:rPr>
        <w:t>Metode Penelitian Kuantitatif, Kualitatif, dan R&amp;D</w:t>
      </w:r>
      <w:r w:rsidRPr="00751940">
        <w:rPr>
          <w:rFonts w:ascii="Times New Roman" w:hAnsi="Times New Roman" w:cs="Times New Roman"/>
          <w:noProof/>
          <w:sz w:val="24"/>
          <w:szCs w:val="24"/>
        </w:rPr>
        <w:t>. Alfabet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jana, A. (2015). </w:t>
      </w:r>
      <w:r w:rsidRPr="00751940">
        <w:rPr>
          <w:rFonts w:ascii="Times New Roman" w:hAnsi="Times New Roman" w:cs="Times New Roman"/>
          <w:i/>
          <w:iCs/>
          <w:noProof/>
          <w:sz w:val="24"/>
          <w:szCs w:val="24"/>
        </w:rPr>
        <w:t>Bahan Pembelajaran: Ragam model pembelajaran di Sekolah Dasar</w:t>
      </w:r>
      <w:r w:rsidRPr="00751940">
        <w:rPr>
          <w:rFonts w:ascii="Times New Roman" w:hAnsi="Times New Roman" w:cs="Times New Roman"/>
          <w:noProof/>
          <w:sz w:val="24"/>
          <w:szCs w:val="24"/>
        </w:rPr>
        <w:t>. UPI Sumedang Press.</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kmadinata, N. S. (2015). </w:t>
      </w:r>
      <w:r w:rsidRPr="00751940">
        <w:rPr>
          <w:rFonts w:ascii="Times New Roman" w:hAnsi="Times New Roman" w:cs="Times New Roman"/>
          <w:i/>
          <w:iCs/>
          <w:noProof/>
          <w:sz w:val="24"/>
          <w:szCs w:val="24"/>
        </w:rPr>
        <w:t>Metode Penelitian Pendidikan</w:t>
      </w:r>
      <w:r w:rsidRPr="00751940">
        <w:rPr>
          <w:rFonts w:ascii="Times New Roman" w:hAnsi="Times New Roman" w:cs="Times New Roman"/>
          <w:noProof/>
          <w:sz w:val="24"/>
          <w:szCs w:val="24"/>
        </w:rPr>
        <w:t>. PT. Remaja Rosdakary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mantri. (2016). </w:t>
      </w:r>
      <w:r w:rsidRPr="00751940">
        <w:rPr>
          <w:rFonts w:ascii="Times New Roman" w:hAnsi="Times New Roman" w:cs="Times New Roman"/>
          <w:i/>
          <w:iCs/>
          <w:noProof/>
          <w:sz w:val="24"/>
          <w:szCs w:val="24"/>
        </w:rPr>
        <w:t>Strategi Pembelajaran: Teori Dan Praktik Di Tingkat Pendidikan Dasar</w:t>
      </w:r>
      <w:r w:rsidRPr="00751940">
        <w:rPr>
          <w:rFonts w:ascii="Times New Roman" w:hAnsi="Times New Roman" w:cs="Times New Roman"/>
          <w:noProof/>
          <w:sz w:val="24"/>
          <w:szCs w:val="24"/>
        </w:rPr>
        <w:t>. Rajawali Pers.</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santo, A. (2017). </w:t>
      </w:r>
      <w:r w:rsidRPr="00751940">
        <w:rPr>
          <w:rFonts w:ascii="Times New Roman" w:hAnsi="Times New Roman" w:cs="Times New Roman"/>
          <w:i/>
          <w:iCs/>
          <w:noProof/>
          <w:sz w:val="24"/>
          <w:szCs w:val="24"/>
        </w:rPr>
        <w:t>Teori Belajar dan Pembelajaran di Sekolah Dasar</w:t>
      </w:r>
      <w:r w:rsidRPr="00751940">
        <w:rPr>
          <w:rFonts w:ascii="Times New Roman" w:hAnsi="Times New Roman" w:cs="Times New Roman"/>
          <w:noProof/>
          <w:sz w:val="24"/>
          <w:szCs w:val="24"/>
        </w:rPr>
        <w:t>. Kencana Prenada Media Group.</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yadi. (2015). </w:t>
      </w:r>
      <w:r w:rsidRPr="00751940">
        <w:rPr>
          <w:rFonts w:ascii="Times New Roman" w:hAnsi="Times New Roman" w:cs="Times New Roman"/>
          <w:i/>
          <w:iCs/>
          <w:noProof/>
          <w:sz w:val="24"/>
          <w:szCs w:val="24"/>
        </w:rPr>
        <w:t>Panduan Penelitian Tindakan Kelas</w:t>
      </w:r>
      <w:r w:rsidRPr="00751940">
        <w:rPr>
          <w:rFonts w:ascii="Times New Roman" w:hAnsi="Times New Roman" w:cs="Times New Roman"/>
          <w:noProof/>
          <w:sz w:val="24"/>
          <w:szCs w:val="24"/>
        </w:rPr>
        <w:t>. Diva Press.</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yamsidah, &amp; Suryani, H. (2018). </w:t>
      </w:r>
      <w:r w:rsidRPr="00751940">
        <w:rPr>
          <w:rFonts w:ascii="Times New Roman" w:hAnsi="Times New Roman" w:cs="Times New Roman"/>
          <w:i/>
          <w:iCs/>
          <w:noProof/>
          <w:sz w:val="24"/>
          <w:szCs w:val="24"/>
        </w:rPr>
        <w:t>Buku Model Problem Based Learning (PBL)</w:t>
      </w:r>
      <w:r w:rsidRPr="00751940">
        <w:rPr>
          <w:rFonts w:ascii="Times New Roman" w:hAnsi="Times New Roman" w:cs="Times New Roman"/>
          <w:noProof/>
          <w:sz w:val="24"/>
          <w:szCs w:val="24"/>
        </w:rPr>
        <w:t>. Deepublish.</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Trygu. (2020). </w:t>
      </w:r>
      <w:r w:rsidRPr="00751940">
        <w:rPr>
          <w:rFonts w:ascii="Times New Roman" w:hAnsi="Times New Roman" w:cs="Times New Roman"/>
          <w:i/>
          <w:iCs/>
          <w:noProof/>
          <w:sz w:val="24"/>
          <w:szCs w:val="24"/>
        </w:rPr>
        <w:t>Studi Literatur Problem Based Learning untuk Masalah Motivasi bagi Siswa dalam Belajar Matematika</w:t>
      </w:r>
      <w:r w:rsidRPr="00751940">
        <w:rPr>
          <w:rFonts w:ascii="Times New Roman" w:hAnsi="Times New Roman" w:cs="Times New Roman"/>
          <w:noProof/>
          <w:sz w:val="24"/>
          <w:szCs w:val="24"/>
        </w:rPr>
        <w:t>. Guepedi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Warsono, &amp; Hariyanto. (2017). </w:t>
      </w:r>
      <w:r w:rsidRPr="00751940">
        <w:rPr>
          <w:rFonts w:ascii="Times New Roman" w:hAnsi="Times New Roman" w:cs="Times New Roman"/>
          <w:i/>
          <w:iCs/>
          <w:noProof/>
          <w:sz w:val="24"/>
          <w:szCs w:val="24"/>
        </w:rPr>
        <w:t>Pembelajaran Aktif Teori dan Asesmen</w:t>
      </w:r>
      <w:r w:rsidRPr="00751940">
        <w:rPr>
          <w:rFonts w:ascii="Times New Roman" w:hAnsi="Times New Roman" w:cs="Times New Roman"/>
          <w:noProof/>
          <w:sz w:val="24"/>
          <w:szCs w:val="24"/>
        </w:rPr>
        <w:t>. PT. Remaja Rosdakarya.</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Wijaya, A. (2017). </w:t>
      </w:r>
      <w:r w:rsidRPr="00751940">
        <w:rPr>
          <w:rFonts w:ascii="Times New Roman" w:hAnsi="Times New Roman" w:cs="Times New Roman"/>
          <w:i/>
          <w:iCs/>
          <w:noProof/>
          <w:sz w:val="24"/>
          <w:szCs w:val="24"/>
        </w:rPr>
        <w:t>Pendidikan Matematika Realistik Suatu Alternatif Pendekatan Pembelajaran Matematika</w:t>
      </w:r>
      <w:r w:rsidRPr="00751940">
        <w:rPr>
          <w:rFonts w:ascii="Times New Roman" w:hAnsi="Times New Roman" w:cs="Times New Roman"/>
          <w:noProof/>
          <w:sz w:val="24"/>
          <w:szCs w:val="24"/>
        </w:rPr>
        <w:t>. Graha Ilmu.</w:t>
      </w:r>
    </w:p>
    <w:p w:rsidR="000D50EC" w:rsidRPr="00751940"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rPr>
      </w:pPr>
      <w:r w:rsidRPr="00751940">
        <w:rPr>
          <w:rFonts w:ascii="Times New Roman" w:hAnsi="Times New Roman" w:cs="Times New Roman"/>
          <w:noProof/>
          <w:sz w:val="24"/>
          <w:szCs w:val="24"/>
        </w:rPr>
        <w:t xml:space="preserve">Zein, M., &amp; Darto. (2020). </w:t>
      </w:r>
      <w:r w:rsidRPr="00751940">
        <w:rPr>
          <w:rFonts w:ascii="Times New Roman" w:hAnsi="Times New Roman" w:cs="Times New Roman"/>
          <w:i/>
          <w:iCs/>
          <w:noProof/>
          <w:sz w:val="24"/>
          <w:szCs w:val="24"/>
        </w:rPr>
        <w:t>Evaluasi Pembelajaran Matematika</w:t>
      </w:r>
      <w:r w:rsidRPr="00751940">
        <w:rPr>
          <w:rFonts w:ascii="Times New Roman" w:hAnsi="Times New Roman" w:cs="Times New Roman"/>
          <w:noProof/>
          <w:sz w:val="24"/>
          <w:szCs w:val="24"/>
        </w:rPr>
        <w:t>. Daulat Riau.</w:t>
      </w:r>
    </w:p>
    <w:p w:rsidR="000D50EC" w:rsidRPr="000D7455" w:rsidRDefault="000D50EC" w:rsidP="000D50EC">
      <w:pPr>
        <w:widowControl w:val="0"/>
        <w:autoSpaceDE w:val="0"/>
        <w:autoSpaceDN w:val="0"/>
        <w:adjustRightInd w:val="0"/>
        <w:spacing w:line="240" w:lineRule="auto"/>
        <w:ind w:left="480" w:hanging="480"/>
        <w:jc w:val="both"/>
        <w:rPr>
          <w:rFonts w:ascii="Times New Roman" w:hAnsi="Times New Roman" w:cs="Times New Roman"/>
          <w:b/>
          <w:sz w:val="24"/>
          <w:szCs w:val="24"/>
          <w:u w:val="single"/>
        </w:rPr>
      </w:pPr>
    </w:p>
    <w:p w:rsidR="000D50EC" w:rsidRPr="000D7455" w:rsidRDefault="000D50EC" w:rsidP="000D50EC">
      <w:pPr>
        <w:widowControl w:val="0"/>
        <w:spacing w:line="240" w:lineRule="auto"/>
        <w:ind w:left="720" w:hanging="720"/>
        <w:jc w:val="both"/>
        <w:rPr>
          <w:rFonts w:ascii="Times New Roman" w:hAnsi="Times New Roman" w:cs="Times New Roman"/>
          <w:b/>
          <w:sz w:val="24"/>
          <w:szCs w:val="24"/>
          <w:u w:val="single"/>
        </w:rPr>
      </w:pPr>
    </w:p>
    <w:p w:rsidR="000D50EC" w:rsidRDefault="000D50EC" w:rsidP="000D50EC">
      <w:pPr>
        <w:widowControl w:val="0"/>
        <w:jc w:val="both"/>
        <w:rPr>
          <w:rFonts w:ascii="Times New Roman" w:hAnsi="Times New Roman" w:cs="Times New Roman"/>
          <w:b/>
          <w:sz w:val="24"/>
          <w:szCs w:val="24"/>
          <w:u w:val="single"/>
        </w:rPr>
      </w:pPr>
      <w:r>
        <w:rPr>
          <w:rFonts w:ascii="Times New Roman" w:hAnsi="Times New Roman" w:cs="Times New Roman"/>
          <w:b/>
          <w:sz w:val="24"/>
          <w:szCs w:val="24"/>
          <w:u w:val="single"/>
        </w:rPr>
        <w:t>JURNAL</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70C22">
        <w:rPr>
          <w:rFonts w:ascii="Times New Roman" w:hAnsi="Times New Roman" w:cs="Times New Roman"/>
          <w:b/>
          <w:sz w:val="24"/>
          <w:szCs w:val="24"/>
          <w:u w:val="single"/>
        </w:rPr>
        <w:fldChar w:fldCharType="begin" w:fldLock="1"/>
      </w:r>
      <w:r w:rsidRPr="000D7455">
        <w:rPr>
          <w:rFonts w:ascii="Times New Roman" w:hAnsi="Times New Roman" w:cs="Times New Roman"/>
          <w:b/>
          <w:sz w:val="24"/>
          <w:szCs w:val="24"/>
          <w:u w:val="single"/>
        </w:rPr>
        <w:instrText xml:space="preserve">ADDIN Mendeley Bibliography CSL_BIBLIOGRAPHY </w:instrText>
      </w:r>
      <w:r w:rsidRPr="00870C22">
        <w:rPr>
          <w:rFonts w:ascii="Times New Roman" w:hAnsi="Times New Roman" w:cs="Times New Roman"/>
          <w:b/>
          <w:sz w:val="24"/>
          <w:szCs w:val="24"/>
          <w:u w:val="single"/>
        </w:rPr>
        <w:fldChar w:fldCharType="separate"/>
      </w:r>
      <w:r w:rsidRPr="00E545BE">
        <w:rPr>
          <w:rFonts w:ascii="Times New Roman" w:hAnsi="Times New Roman" w:cs="Times New Roman"/>
          <w:noProof/>
          <w:sz w:val="24"/>
          <w:szCs w:val="24"/>
        </w:rPr>
        <w:t xml:space="preserve">Alimuddin, H., &amp; MS, A. T. (2019). Profil Kemampuan Spasial Dalam Menyelesaikan Masalah Geometri Siswa Yang Memiliki Kecerdasan Logis Matematis Tinggi Ditinjau Dari Perbedaan Gender. </w:t>
      </w:r>
      <w:r w:rsidRPr="00E545BE">
        <w:rPr>
          <w:rFonts w:ascii="Times New Roman" w:hAnsi="Times New Roman" w:cs="Times New Roman"/>
          <w:i/>
          <w:iCs/>
          <w:noProof/>
          <w:sz w:val="24"/>
          <w:szCs w:val="24"/>
        </w:rPr>
        <w:t>Jurnal Pendidikan Indonesi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Anggraini, D., &amp; Napitupulu, S. (2022). Pengembangan Bahan Ajar Matematika Berbasis Buku Fabel Materi Bangun Datar Kelas IV. </w:t>
      </w:r>
      <w:r w:rsidRPr="00E545BE">
        <w:rPr>
          <w:rFonts w:ascii="Times New Roman" w:hAnsi="Times New Roman" w:cs="Times New Roman"/>
          <w:i/>
          <w:iCs/>
          <w:noProof/>
          <w:sz w:val="24"/>
          <w:szCs w:val="24"/>
        </w:rPr>
        <w:t>EduGlobal: Jurnal Penelitian Pendidika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Azis, Z., Panggabean, S., &amp; Sumardi, H. (2021). Efektivitas Realistic Mathematics Education Terhadap Hasil Belajar Matematika Siswa Smp Negeri 1 Pahae Jae. </w:t>
      </w:r>
      <w:r w:rsidRPr="00E545BE">
        <w:rPr>
          <w:rFonts w:ascii="Times New Roman" w:hAnsi="Times New Roman" w:cs="Times New Roman"/>
          <w:i/>
          <w:iCs/>
          <w:noProof/>
          <w:sz w:val="24"/>
          <w:szCs w:val="24"/>
        </w:rPr>
        <w:t>Journal Mathematics Education Sigma [JMES]</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Dachi, S. (2018). Pengaruh Penggunaan Multimedia Power Pointt Terhadap Hasil Belajar Mahasiswa Prodi Pendidikan Matematika FKIP UMSU. </w:t>
      </w:r>
      <w:r w:rsidRPr="00E545BE">
        <w:rPr>
          <w:rFonts w:ascii="Times New Roman" w:hAnsi="Times New Roman" w:cs="Times New Roman"/>
          <w:i/>
          <w:iCs/>
          <w:noProof/>
          <w:sz w:val="24"/>
          <w:szCs w:val="24"/>
        </w:rPr>
        <w:t>Journal of Mathematics Education and Science</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4</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Faudiyah, N. (2015). </w:t>
      </w:r>
      <w:r w:rsidRPr="00E545BE">
        <w:rPr>
          <w:rFonts w:ascii="Times New Roman" w:hAnsi="Times New Roman" w:cs="Times New Roman"/>
          <w:i/>
          <w:iCs/>
          <w:noProof/>
          <w:sz w:val="24"/>
          <w:szCs w:val="24"/>
        </w:rPr>
        <w:t>Upaya Meningkatkan Pengenlan Geometri Dengan Permainan Puzzle Bervariasi pada Kelompok B TK AL-Ikmah Randudongkal Pemalang</w:t>
      </w:r>
      <w:r w:rsidRPr="00E545BE">
        <w:rPr>
          <w:rFonts w:ascii="Times New Roman" w:hAnsi="Times New Roman" w:cs="Times New Roman"/>
          <w:noProof/>
          <w:sz w:val="24"/>
          <w:szCs w:val="24"/>
        </w:rPr>
        <w:t>. Universitas IKIP PGRI Semarang.</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Febrian, H., Hartoyo, A., &amp; Suratman, D. (2016). Pendekatan Matematika Realistik Terhadap Penalaran Matematis Pada Materi Perbandingan SMP. </w:t>
      </w:r>
      <w:r w:rsidRPr="00E545BE">
        <w:rPr>
          <w:rFonts w:ascii="Times New Roman" w:hAnsi="Times New Roman" w:cs="Times New Roman"/>
          <w:i/>
          <w:iCs/>
          <w:noProof/>
          <w:sz w:val="24"/>
          <w:szCs w:val="24"/>
        </w:rPr>
        <w:t>Jurnal.Untan.Ac.Id.</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lastRenderedPageBreak/>
        <w:t xml:space="preserve">Gunantara. (2015). Penerapan Model Pembelajaran Problem Based Learning untuk Meningkatkan Kemampuan Pemecahan Masalah Matematika Siswa Kelas V. </w:t>
      </w:r>
      <w:r w:rsidRPr="00E545BE">
        <w:rPr>
          <w:rFonts w:ascii="Times New Roman" w:hAnsi="Times New Roman" w:cs="Times New Roman"/>
          <w:i/>
          <w:iCs/>
          <w:noProof/>
          <w:sz w:val="24"/>
          <w:szCs w:val="24"/>
        </w:rPr>
        <w:t>Jurnal Mimbar PGSD Universitas Pendidikan Ganesha Jurusan PGSD</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Habibah, N., &amp; Napitupulu, S. (2021). Pengaruh Media Powerpoint Fitur Hyperlink Terhadap Hasil Belajar Matematika Siswa Pada Materi Bangun Datar Kelas III SD Negeri 101771 Tembung. </w:t>
      </w:r>
      <w:r w:rsidRPr="00E545BE">
        <w:rPr>
          <w:rFonts w:ascii="Times New Roman" w:hAnsi="Times New Roman" w:cs="Times New Roman"/>
          <w:i/>
          <w:iCs/>
          <w:noProof/>
          <w:sz w:val="24"/>
          <w:szCs w:val="24"/>
        </w:rPr>
        <w:t>Inventio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3).</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Hasibuan, A. M., Saragih, S., &amp; Amry, Z. (2020). Pengembangan Perangkat Pembelajaran Berbasis Pendekatan Matematika Realistik untuk Meningkatkan Kemampuan Pemecahan Masalah dan Kemandirian Belajar. </w:t>
      </w:r>
      <w:r w:rsidRPr="00E545BE">
        <w:rPr>
          <w:rFonts w:ascii="Times New Roman" w:hAnsi="Times New Roman" w:cs="Times New Roman"/>
          <w:i/>
          <w:iCs/>
          <w:noProof/>
          <w:sz w:val="24"/>
          <w:szCs w:val="24"/>
        </w:rPr>
        <w:t>Jurnal Pendidikan Matematik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3</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Hidayat, &amp; Khayroiyah, S. (2018). Pengembangan Desain Didaktis Pada Pembelajaran Geometri. </w:t>
      </w:r>
      <w:r w:rsidRPr="00E545BE">
        <w:rPr>
          <w:rFonts w:ascii="Times New Roman" w:hAnsi="Times New Roman" w:cs="Times New Roman"/>
          <w:i/>
          <w:iCs/>
          <w:noProof/>
          <w:sz w:val="24"/>
          <w:szCs w:val="24"/>
        </w:rPr>
        <w:t>Jurnal MathEducation Nusantar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Iqbal, A. (2018). </w:t>
      </w:r>
      <w:r w:rsidRPr="00E545BE">
        <w:rPr>
          <w:rFonts w:ascii="Times New Roman" w:hAnsi="Times New Roman" w:cs="Times New Roman"/>
          <w:i/>
          <w:iCs/>
          <w:noProof/>
          <w:sz w:val="24"/>
          <w:szCs w:val="24"/>
        </w:rPr>
        <w:t>Pengaruh Model Problem Based Learning Terhadap Hasil Belajar Matematika Siswa Kelas V SD dKecamatan Duren Sawit Jakarta Timur</w:t>
      </w:r>
      <w:r w:rsidRPr="00E545BE">
        <w:rPr>
          <w:rFonts w:ascii="Times New Roman" w:hAnsi="Times New Roman" w:cs="Times New Roman"/>
          <w:noProof/>
          <w:sz w:val="24"/>
          <w:szCs w:val="24"/>
        </w:rPr>
        <w:t>. Universitas Negeri Jakarta.</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Januarti, R. (2017). </w:t>
      </w:r>
      <w:r w:rsidRPr="00E545BE">
        <w:rPr>
          <w:rFonts w:ascii="Times New Roman" w:hAnsi="Times New Roman" w:cs="Times New Roman"/>
          <w:i/>
          <w:iCs/>
          <w:noProof/>
          <w:sz w:val="24"/>
          <w:szCs w:val="24"/>
        </w:rPr>
        <w:t>Implementasi Penilaian Sikap Spiritual dalam Pembelajaran Tematik di Kelas IV Sekolah Dasar Islam Al-Azhar 21</w:t>
      </w:r>
      <w:r w:rsidRPr="00E545BE">
        <w:rPr>
          <w:rFonts w:ascii="Times New Roman" w:hAnsi="Times New Roman" w:cs="Times New Roman"/>
          <w:noProof/>
          <w:sz w:val="24"/>
          <w:szCs w:val="24"/>
        </w:rPr>
        <w:t>. UNTAN.</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Khayroiyah, S., &amp; Hidayat. (2018). Meningkatkan Kemampuan Pemecahan Masalah Matematika Siswa Dengan Metode Improve Disertai Embedded Test. </w:t>
      </w:r>
      <w:r w:rsidRPr="00E545BE">
        <w:rPr>
          <w:rFonts w:ascii="Times New Roman" w:hAnsi="Times New Roman" w:cs="Times New Roman"/>
          <w:i/>
          <w:iCs/>
          <w:noProof/>
          <w:sz w:val="24"/>
          <w:szCs w:val="24"/>
        </w:rPr>
        <w:t>Jurnal MathEducation Nusantar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Khayroiyah, S., Sukmawarti, Hidayat, &amp; Kadira, D. (2025). Pengembangan Media Pembelajaran Video Animasi Sebagai Daya Dukung Kemampuan Representasi Matematis Siswa. </w:t>
      </w:r>
      <w:r w:rsidRPr="00E545BE">
        <w:rPr>
          <w:rFonts w:ascii="Times New Roman" w:hAnsi="Times New Roman" w:cs="Times New Roman"/>
          <w:i/>
          <w:iCs/>
          <w:noProof/>
          <w:sz w:val="24"/>
          <w:szCs w:val="24"/>
        </w:rPr>
        <w:t>Jurnal Sains Ekonomi Dan Edukasi</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Landy, A., Tri, U. B., &amp; Chikita, L. (2018). Improving mathematical ability and student learning outcomes through realistic mathematic education (RME) approach. </w:t>
      </w:r>
      <w:r w:rsidRPr="00E545BE">
        <w:rPr>
          <w:rFonts w:ascii="Times New Roman" w:hAnsi="Times New Roman" w:cs="Times New Roman"/>
          <w:i/>
          <w:iCs/>
          <w:noProof/>
          <w:sz w:val="24"/>
          <w:szCs w:val="24"/>
        </w:rPr>
        <w:t>International Journal of Engineering &amp; Technology</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7</w:t>
      </w:r>
      <w:r w:rsidRPr="00E545BE">
        <w:rPr>
          <w:rFonts w:ascii="Times New Roman" w:hAnsi="Times New Roman" w:cs="Times New Roman"/>
          <w:noProof/>
          <w:sz w:val="24"/>
          <w:szCs w:val="24"/>
        </w:rPr>
        <w:t>(2).</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Lestari, I., &amp; Sukmawarti. (2021). Pengembangan Media Audio Visual Berorientasi Problem Solving Pada Pembelajaran Soal Cerita Geometri Di SD. </w:t>
      </w:r>
      <w:r w:rsidRPr="00E545BE">
        <w:rPr>
          <w:rFonts w:ascii="Times New Roman" w:hAnsi="Times New Roman" w:cs="Times New Roman"/>
          <w:i/>
          <w:iCs/>
          <w:noProof/>
          <w:sz w:val="24"/>
          <w:szCs w:val="24"/>
        </w:rPr>
        <w:t>Jurnal Pendidikan Dan Pengabdian Masyarakat</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Luthfiyanti, F., &amp; Sukmawarti. (2022). Pengembangan Media Miniatur Rumah Adat Melayu Langkat Pada Pembelajaran Bangungeometri. </w:t>
      </w:r>
      <w:r w:rsidRPr="00E545BE">
        <w:rPr>
          <w:rFonts w:ascii="Times New Roman" w:hAnsi="Times New Roman" w:cs="Times New Roman"/>
          <w:i/>
          <w:iCs/>
          <w:noProof/>
          <w:sz w:val="24"/>
          <w:szCs w:val="24"/>
        </w:rPr>
        <w:t>Jurnal Penelitian Pendidikan MIP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6</w:t>
      </w:r>
      <w:r w:rsidRPr="00E545BE">
        <w:rPr>
          <w:rFonts w:ascii="Times New Roman" w:hAnsi="Times New Roman" w:cs="Times New Roman"/>
          <w:noProof/>
          <w:sz w:val="24"/>
          <w:szCs w:val="24"/>
        </w:rPr>
        <w:t>(2).</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Maulida, U. (2022). Pengembangan Modul Ajar Berbasis Kurikulum Merdeka. </w:t>
      </w:r>
      <w:r w:rsidRPr="00E545BE">
        <w:rPr>
          <w:rFonts w:ascii="Times New Roman" w:hAnsi="Times New Roman" w:cs="Times New Roman"/>
          <w:i/>
          <w:iCs/>
          <w:noProof/>
          <w:sz w:val="24"/>
          <w:szCs w:val="24"/>
        </w:rPr>
        <w:t>Journal Tarbawi</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5</w:t>
      </w:r>
      <w:r w:rsidRPr="00E545BE">
        <w:rPr>
          <w:rFonts w:ascii="Times New Roman" w:hAnsi="Times New Roman" w:cs="Times New Roman"/>
          <w:noProof/>
          <w:sz w:val="24"/>
          <w:szCs w:val="24"/>
        </w:rPr>
        <w:t>(2).</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Mawarni, B. D. (2015). </w:t>
      </w:r>
      <w:r w:rsidRPr="00E545BE">
        <w:rPr>
          <w:rFonts w:ascii="Times New Roman" w:hAnsi="Times New Roman" w:cs="Times New Roman"/>
          <w:i/>
          <w:iCs/>
          <w:noProof/>
          <w:sz w:val="24"/>
          <w:szCs w:val="24"/>
        </w:rPr>
        <w:t>Pengaruh Model Pembelajaran Problem Based Learning Terhadap Kepercayaan Diri Siswa Sekolah Dasar</w:t>
      </w:r>
      <w:r w:rsidRPr="00E545BE">
        <w:rPr>
          <w:rFonts w:ascii="Times New Roman" w:hAnsi="Times New Roman" w:cs="Times New Roman"/>
          <w:noProof/>
          <w:sz w:val="24"/>
          <w:szCs w:val="24"/>
        </w:rPr>
        <w:t>. Universitas Negeri Jakarta.</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Nisa, K. (2016). </w:t>
      </w:r>
      <w:r w:rsidRPr="00E545BE">
        <w:rPr>
          <w:rFonts w:ascii="Times New Roman" w:hAnsi="Times New Roman" w:cs="Times New Roman"/>
          <w:i/>
          <w:iCs/>
          <w:noProof/>
          <w:sz w:val="24"/>
          <w:szCs w:val="24"/>
        </w:rPr>
        <w:t>Penerapan Model Problem Based Learning Untuk Meningkatkan Kemampuan Pemecahan Masalah Matematika Siswa Di SMPN 2 Indra Jaya Sigli</w:t>
      </w:r>
      <w:r w:rsidRPr="00E545BE">
        <w:rPr>
          <w:rFonts w:ascii="Times New Roman" w:hAnsi="Times New Roman" w:cs="Times New Roman"/>
          <w:noProof/>
          <w:sz w:val="24"/>
          <w:szCs w:val="24"/>
        </w:rPr>
        <w:t>. UIN Ar-raniry.</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Nurlatifah. (2017). </w:t>
      </w:r>
      <w:r w:rsidRPr="00E545BE">
        <w:rPr>
          <w:rFonts w:ascii="Times New Roman" w:hAnsi="Times New Roman" w:cs="Times New Roman"/>
          <w:i/>
          <w:iCs/>
          <w:noProof/>
          <w:sz w:val="24"/>
          <w:szCs w:val="24"/>
        </w:rPr>
        <w:t>Penerapan Model Modified Production Based Training Dengan Bantuan Modul Pada Kompetensi Dasar Menerapkan Prinsip Dasar Pengolahan Hasil Perkebunan Tanaman Rempah Dan Bahan Penyegar Di Kelas X TPHP SMK PPN Tanjung Sari</w:t>
      </w:r>
      <w:r w:rsidRPr="00E545BE">
        <w:rPr>
          <w:rFonts w:ascii="Times New Roman" w:hAnsi="Times New Roman" w:cs="Times New Roman"/>
          <w:noProof/>
          <w:sz w:val="24"/>
          <w:szCs w:val="24"/>
        </w:rPr>
        <w:t>. UPI.</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lastRenderedPageBreak/>
        <w:t xml:space="preserve">Rohmah, D. S. N. (2017). </w:t>
      </w:r>
      <w:r w:rsidRPr="00E545BE">
        <w:rPr>
          <w:rFonts w:ascii="Times New Roman" w:hAnsi="Times New Roman" w:cs="Times New Roman"/>
          <w:i/>
          <w:iCs/>
          <w:noProof/>
          <w:sz w:val="24"/>
          <w:szCs w:val="24"/>
        </w:rPr>
        <w:t>Kreativitas Guru Dalam Penggunaan Metode Pembelajaran Mata Pelajaran SKI Di MTsN Tulungagung Tahun Ajaran 2016/2017</w:t>
      </w:r>
      <w:r w:rsidRPr="00E545BE">
        <w:rPr>
          <w:rFonts w:ascii="Times New Roman" w:hAnsi="Times New Roman" w:cs="Times New Roman"/>
          <w:noProof/>
          <w:sz w:val="24"/>
          <w:szCs w:val="24"/>
        </w:rPr>
        <w:t>. Institut Agama Islam Negeri.</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Roslinda, M., &amp; Hasanah. (2023). Pengembangan Media Pembelajaran Animasi Flipaclip Berbasis Paikem Pada Pembelajaran Matematika Pengenalan Sifat-Sifat Bangun Ruang Di Kelas V SD. </w:t>
      </w:r>
      <w:r w:rsidRPr="00E545BE">
        <w:rPr>
          <w:rFonts w:ascii="Times New Roman" w:hAnsi="Times New Roman" w:cs="Times New Roman"/>
          <w:i/>
          <w:iCs/>
          <w:noProof/>
          <w:sz w:val="24"/>
          <w:szCs w:val="24"/>
        </w:rPr>
        <w:t>Cybernetics: Journal Educational Research and Social Studies</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4</w:t>
      </w:r>
      <w:r w:rsidRPr="00E545BE">
        <w:rPr>
          <w:rFonts w:ascii="Times New Roman" w:hAnsi="Times New Roman" w:cs="Times New Roman"/>
          <w:noProof/>
          <w:sz w:val="24"/>
          <w:szCs w:val="24"/>
        </w:rPr>
        <w:t>(3).</w:t>
      </w:r>
    </w:p>
    <w:p w:rsidR="000D50EC"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embiring, J. br, &amp; Darwis, U. (2024). Pengembangan Media Papan Daily Number Pada Pembelajaran Matematika Materi Penjumlahan Dan Pengurangan Kelas II SD. </w:t>
      </w:r>
      <w:r w:rsidRPr="00E545BE">
        <w:rPr>
          <w:rFonts w:ascii="Times New Roman" w:hAnsi="Times New Roman" w:cs="Times New Roman"/>
          <w:i/>
          <w:iCs/>
          <w:noProof/>
          <w:sz w:val="24"/>
          <w:szCs w:val="24"/>
        </w:rPr>
        <w:t>Didaktik : Jurnal Ilmiah PGSD FKIP Universitas Mandiri</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0</w:t>
      </w:r>
      <w:r w:rsidRPr="00E545BE">
        <w:rPr>
          <w:rFonts w:ascii="Times New Roman" w:hAnsi="Times New Roman" w:cs="Times New Roman"/>
          <w:noProof/>
          <w:sz w:val="24"/>
          <w:szCs w:val="24"/>
        </w:rPr>
        <w:t>(10).</w:t>
      </w:r>
    </w:p>
    <w:p w:rsidR="000D50EC" w:rsidRPr="00AF6FF4" w:rsidRDefault="000D50EC" w:rsidP="000D50E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6FF4">
        <w:rPr>
          <w:rFonts w:ascii="Times New Roman" w:hAnsi="Times New Roman" w:cs="Times New Roman"/>
          <w:noProof/>
          <w:sz w:val="24"/>
          <w:szCs w:val="24"/>
        </w:rPr>
        <w:t xml:space="preserve">Siregar, D. W., &amp; Landong, A. (2024). Pengembangan Bahan Ajar Menggunakan Model RME (Realistic Mathematics Education) Materi Pecahan Pada Kelas IV SD Negeri 068084 Medan Denai. </w:t>
      </w:r>
      <w:r w:rsidRPr="00AF6FF4">
        <w:rPr>
          <w:rFonts w:ascii="Times New Roman" w:hAnsi="Times New Roman" w:cs="Times New Roman"/>
          <w:i/>
          <w:iCs/>
          <w:noProof/>
          <w:sz w:val="24"/>
          <w:szCs w:val="24"/>
        </w:rPr>
        <w:t>Jurnal Ilmiah Pendidikan Dasar</w:t>
      </w:r>
      <w:r w:rsidRPr="00AF6FF4">
        <w:rPr>
          <w:rFonts w:ascii="Times New Roman" w:hAnsi="Times New Roman" w:cs="Times New Roman"/>
          <w:noProof/>
          <w:sz w:val="24"/>
          <w:szCs w:val="24"/>
        </w:rPr>
        <w:t xml:space="preserve">, </w:t>
      </w:r>
      <w:r w:rsidRPr="00AF6FF4">
        <w:rPr>
          <w:rFonts w:ascii="Times New Roman" w:hAnsi="Times New Roman" w:cs="Times New Roman"/>
          <w:i/>
          <w:iCs/>
          <w:noProof/>
          <w:sz w:val="24"/>
          <w:szCs w:val="24"/>
        </w:rPr>
        <w:t>09</w:t>
      </w:r>
      <w:r w:rsidRPr="00AF6FF4">
        <w:rPr>
          <w:rFonts w:ascii="Times New Roman" w:hAnsi="Times New Roman" w:cs="Times New Roman"/>
          <w:noProof/>
          <w:sz w:val="24"/>
          <w:szCs w:val="24"/>
        </w:rPr>
        <w:t>(01).</w:t>
      </w:r>
    </w:p>
    <w:p w:rsidR="000D50EC"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iregar, N., Hasanah, &amp; Ginting, S. S. B. (2022). Peningkatan Kepercayaan Diri Matematis Siswa melalui Pembelajaran Berbasis Masalah. </w:t>
      </w:r>
      <w:r w:rsidRPr="00E545BE">
        <w:rPr>
          <w:rFonts w:ascii="Times New Roman" w:hAnsi="Times New Roman" w:cs="Times New Roman"/>
          <w:i/>
          <w:iCs/>
          <w:noProof/>
          <w:sz w:val="24"/>
          <w:szCs w:val="24"/>
        </w:rPr>
        <w:t>Jurnal Basicedu</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6</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riwanti, P. U., &amp; Sukmawarti. (2022). Pengembangan Modul Geometri Sd Berbasis Etnomatematika. </w:t>
      </w:r>
      <w:r w:rsidRPr="00E545BE">
        <w:rPr>
          <w:rFonts w:ascii="Times New Roman" w:hAnsi="Times New Roman" w:cs="Times New Roman"/>
          <w:i/>
          <w:iCs/>
          <w:noProof/>
          <w:sz w:val="24"/>
          <w:szCs w:val="24"/>
        </w:rPr>
        <w:t>Jurnal Ilmiah Pendidika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8</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ugito, S. (2023). Peningkatan Kompetensi Guru Pendidikan Agama Islam Dalam Pembuatan Modul Ajar Melalui Bimbingan Dan Latihan Di Kecamatan Bandar Kabupaten Batang. </w:t>
      </w:r>
      <w:r w:rsidRPr="00E545BE">
        <w:rPr>
          <w:rFonts w:ascii="Times New Roman" w:hAnsi="Times New Roman" w:cs="Times New Roman"/>
          <w:i/>
          <w:iCs/>
          <w:noProof/>
          <w:sz w:val="24"/>
          <w:szCs w:val="24"/>
        </w:rPr>
        <w:t>Jurnal Pendidikan Dan Kegurua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3).</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ukmawart, S., Hidayat, H., Destini, R., Khairiah, K., Nasution, L. A., Firanti, E. M., &amp; Fauzy, M. R. (2024). Desain Virtualisasi Geometri Berbasis Software Dinamis Untuk Meningkatkan Keterampilan Guru Dalam Pembelajaran Matematika Di UPT SD Negeri 064982 Medan. </w:t>
      </w:r>
      <w:r w:rsidRPr="00E545BE">
        <w:rPr>
          <w:rFonts w:ascii="Times New Roman" w:hAnsi="Times New Roman" w:cs="Times New Roman"/>
          <w:i/>
          <w:iCs/>
          <w:noProof/>
          <w:sz w:val="24"/>
          <w:szCs w:val="24"/>
        </w:rPr>
        <w:t>Amaliah: Jurnal Pengabdian Kepada Masyarakat (AJPKM)</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8</w:t>
      </w:r>
      <w:r w:rsidRPr="00E545BE">
        <w:rPr>
          <w:rFonts w:ascii="Times New Roman" w:hAnsi="Times New Roman" w:cs="Times New Roman"/>
          <w:noProof/>
          <w:sz w:val="24"/>
          <w:szCs w:val="24"/>
        </w:rPr>
        <w:t>(2).</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ukmawarti, &amp; Pulungan, A. J. (2020). Pengembangan Bahan Ajar Matematika Sd Bernuansa Rumah Adat Melayu. </w:t>
      </w:r>
      <w:r w:rsidRPr="00E545BE">
        <w:rPr>
          <w:rFonts w:ascii="Times New Roman" w:hAnsi="Times New Roman" w:cs="Times New Roman"/>
          <w:i/>
          <w:iCs/>
          <w:noProof/>
          <w:sz w:val="24"/>
          <w:szCs w:val="24"/>
        </w:rPr>
        <w:t>Jurnal Penelitian Pendidikan MIP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5</w:t>
      </w:r>
      <w:r w:rsidRPr="00E545BE">
        <w:rPr>
          <w:rFonts w:ascii="Times New Roman" w:hAnsi="Times New Roman" w:cs="Times New Roman"/>
          <w:noProof/>
          <w:sz w:val="24"/>
          <w:szCs w:val="24"/>
        </w:rPr>
        <w:t>(1).</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ukmawarti, S., Hidayat, H., &amp; Liliani, O. (2022). Implementasi Model Problem Based Learning Untuk Meningkatkan Kemampuan Pemecahan Masalah Matematika Siswa SD. </w:t>
      </w:r>
      <w:r w:rsidRPr="00E545BE">
        <w:rPr>
          <w:rFonts w:ascii="Times New Roman" w:hAnsi="Times New Roman" w:cs="Times New Roman"/>
          <w:i/>
          <w:iCs/>
          <w:noProof/>
          <w:sz w:val="24"/>
          <w:szCs w:val="24"/>
        </w:rPr>
        <w:t>Jurnal Pendidikan Dan Konseling</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4</w:t>
      </w:r>
      <w:r w:rsidRPr="00E545BE">
        <w:rPr>
          <w:rFonts w:ascii="Times New Roman" w:hAnsi="Times New Roman" w:cs="Times New Roman"/>
          <w:noProof/>
          <w:sz w:val="24"/>
          <w:szCs w:val="24"/>
        </w:rPr>
        <w:t>(4).</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Tunas, K. O., &amp; Pangkey, R. D. . (2024). Kurikulum Merdeka: Meningkatkan Kualitas Pembelajaran dengan Kebebasan dan Fleksibilitas. </w:t>
      </w:r>
      <w:r w:rsidRPr="00E545BE">
        <w:rPr>
          <w:rFonts w:ascii="Times New Roman" w:hAnsi="Times New Roman" w:cs="Times New Roman"/>
          <w:i/>
          <w:iCs/>
          <w:noProof/>
          <w:sz w:val="24"/>
          <w:szCs w:val="24"/>
        </w:rPr>
        <w:t>Journal on Educatio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6</w:t>
      </w:r>
      <w:r w:rsidRPr="00E545BE">
        <w:rPr>
          <w:rFonts w:ascii="Times New Roman" w:hAnsi="Times New Roman" w:cs="Times New Roman"/>
          <w:noProof/>
          <w:sz w:val="24"/>
          <w:szCs w:val="24"/>
        </w:rPr>
        <w:t>(4).</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Yanti, W. T., &amp; Fauzan, A. (2021). Desain PembelajaranBerbasis Mathematical CognitionTopik Mengenal Bilangan untuk Siswa Lamban Belajar di Sekolah Dasar. </w:t>
      </w:r>
      <w:r w:rsidRPr="00E545BE">
        <w:rPr>
          <w:rFonts w:ascii="Times New Roman" w:hAnsi="Times New Roman" w:cs="Times New Roman"/>
          <w:i/>
          <w:iCs/>
          <w:noProof/>
          <w:sz w:val="24"/>
          <w:szCs w:val="24"/>
        </w:rPr>
        <w:t>Jurnal Basicedu</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5</w:t>
      </w:r>
      <w:r w:rsidRPr="00E545BE">
        <w:rPr>
          <w:rFonts w:ascii="Times New Roman" w:hAnsi="Times New Roman" w:cs="Times New Roman"/>
          <w:noProof/>
          <w:sz w:val="24"/>
          <w:szCs w:val="24"/>
        </w:rPr>
        <w:t>(6).</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Yulanda, E., &amp; Darwis, U. (2023). Pengembangan Media Digital Scrapbook pada Pembelajaran Matematika Bangun Datar Berbasis Kontekstual di Kelas IV SD. </w:t>
      </w:r>
      <w:r w:rsidRPr="00E545BE">
        <w:rPr>
          <w:rFonts w:ascii="Times New Roman" w:hAnsi="Times New Roman" w:cs="Times New Roman"/>
          <w:i/>
          <w:iCs/>
          <w:noProof/>
          <w:sz w:val="24"/>
          <w:szCs w:val="24"/>
        </w:rPr>
        <w:t>Jurnal Penelitian Pendidikan MIPA (JP2MIP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7</w:t>
      </w:r>
      <w:r w:rsidRPr="00E545BE">
        <w:rPr>
          <w:rFonts w:ascii="Times New Roman" w:hAnsi="Times New Roman" w:cs="Times New Roman"/>
          <w:noProof/>
          <w:sz w:val="24"/>
          <w:szCs w:val="24"/>
        </w:rPr>
        <w:t>(2).</w:t>
      </w:r>
    </w:p>
    <w:p w:rsidR="000D50EC" w:rsidRPr="00E545BE" w:rsidRDefault="000D50EC" w:rsidP="000D50EC">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0D50EC" w:rsidRDefault="000D50EC" w:rsidP="000D50EC">
      <w:pPr>
        <w:widowControl w:val="0"/>
        <w:autoSpaceDE w:val="0"/>
        <w:autoSpaceDN w:val="0"/>
        <w:adjustRightInd w:val="0"/>
        <w:spacing w:line="240" w:lineRule="auto"/>
        <w:ind w:left="480" w:hanging="480"/>
        <w:rPr>
          <w:rFonts w:ascii="Times New Roman" w:hAnsi="Times New Roman" w:cs="Times New Roman"/>
          <w:b/>
          <w:sz w:val="24"/>
          <w:szCs w:val="24"/>
          <w:u w:val="single"/>
        </w:rPr>
      </w:pPr>
      <w:r w:rsidRPr="00870C22">
        <w:rPr>
          <w:rFonts w:ascii="Times New Roman" w:hAnsi="Times New Roman" w:cs="Times New Roman"/>
          <w:b/>
          <w:color w:val="FF0000"/>
          <w:sz w:val="24"/>
          <w:szCs w:val="24"/>
          <w:u w:val="single"/>
        </w:rPr>
        <w:fldChar w:fldCharType="end"/>
      </w:r>
    </w:p>
    <w:p w:rsidR="000D50EC" w:rsidRDefault="000D50EC" w:rsidP="000D50EC">
      <w:pPr>
        <w:widowControl w:val="0"/>
        <w:autoSpaceDE w:val="0"/>
        <w:autoSpaceDN w:val="0"/>
        <w:adjustRightInd w:val="0"/>
        <w:spacing w:line="240" w:lineRule="auto"/>
        <w:ind w:left="720" w:hanging="720"/>
        <w:jc w:val="both"/>
        <w:rPr>
          <w:rFonts w:ascii="Times New Roman" w:hAnsi="Times New Roman" w:cs="Times New Roman"/>
          <w:b/>
          <w:sz w:val="24"/>
          <w:szCs w:val="24"/>
          <w:u w:val="single"/>
        </w:rPr>
      </w:pPr>
    </w:p>
    <w:p w:rsidR="000D50EC" w:rsidRDefault="000D50EC" w:rsidP="000D50EC">
      <w:pPr>
        <w:widowControl w:val="0"/>
        <w:autoSpaceDE w:val="0"/>
        <w:autoSpaceDN w:val="0"/>
        <w:adjustRightInd w:val="0"/>
        <w:spacing w:line="240" w:lineRule="auto"/>
        <w:ind w:left="720" w:hanging="720"/>
        <w:jc w:val="both"/>
        <w:rPr>
          <w:rFonts w:ascii="Times New Roman" w:hAnsi="Times New Roman" w:cs="Times New Roman"/>
          <w:b/>
          <w:sz w:val="24"/>
          <w:szCs w:val="24"/>
          <w:u w:val="single"/>
        </w:rPr>
        <w:sectPr w:rsidR="000D50EC" w:rsidSect="00A73BBB">
          <w:headerReference w:type="even" r:id="rId7"/>
          <w:headerReference w:type="default" r:id="rId8"/>
          <w:footerReference w:type="even" r:id="rId9"/>
          <w:footerReference w:type="default" r:id="rId10"/>
          <w:headerReference w:type="first" r:id="rId11"/>
          <w:footerReference w:type="first" r:id="rId12"/>
          <w:pgSz w:w="11907" w:h="16840" w:code="9"/>
          <w:pgMar w:top="2275" w:right="1699" w:bottom="1699" w:left="2275" w:header="720" w:footer="720" w:gutter="0"/>
          <w:cols w:space="720"/>
          <w:titlePg/>
          <w:docGrid w:linePitch="360"/>
        </w:sectPr>
      </w:pPr>
    </w:p>
    <w:p w:rsidR="000D50EC" w:rsidRDefault="000D50EC" w:rsidP="000D50EC">
      <w:pPr>
        <w:widowControl w:val="0"/>
        <w:autoSpaceDE w:val="0"/>
        <w:autoSpaceDN w:val="0"/>
        <w:adjustRightInd w:val="0"/>
        <w:spacing w:line="240" w:lineRule="auto"/>
        <w:ind w:left="720" w:hanging="720"/>
        <w:jc w:val="center"/>
        <w:rPr>
          <w:rFonts w:ascii="Times New Roman" w:hAnsi="Times New Roman" w:cs="Times New Roman"/>
          <w:b/>
          <w:sz w:val="24"/>
          <w:szCs w:val="24"/>
          <w:u w:val="single"/>
        </w:rPr>
      </w:pPr>
      <w:r>
        <w:rPr>
          <w:rFonts w:ascii="Times New Roman" w:hAnsi="Times New Roman" w:cs="Times New Roman"/>
          <w:b/>
          <w:sz w:val="24"/>
          <w:szCs w:val="24"/>
          <w:u w:val="single"/>
        </w:rPr>
        <w:lastRenderedPageBreak/>
        <w:t>LAMPIRAN-LAMPIRAN</w:t>
      </w:r>
    </w:p>
    <w:p w:rsidR="000D50EC" w:rsidRDefault="000D50EC" w:rsidP="000D50EC">
      <w:pPr>
        <w:widowControl w:val="0"/>
        <w:autoSpaceDE w:val="0"/>
        <w:autoSpaceDN w:val="0"/>
        <w:adjustRightInd w:val="0"/>
        <w:spacing w:line="240" w:lineRule="auto"/>
        <w:ind w:left="720" w:hanging="720"/>
        <w:jc w:val="center"/>
        <w:rPr>
          <w:rFonts w:ascii="Times New Roman" w:hAnsi="Times New Roman" w:cs="Times New Roman"/>
          <w:b/>
          <w:sz w:val="24"/>
          <w:szCs w:val="24"/>
          <w:u w:val="single"/>
        </w:rPr>
      </w:pPr>
    </w:p>
    <w:p w:rsidR="000D50EC" w:rsidRDefault="000D50EC" w:rsidP="000D50EC">
      <w:pPr>
        <w:widowControl w:val="0"/>
        <w:autoSpaceDE w:val="0"/>
        <w:autoSpaceDN w:val="0"/>
        <w:adjustRightInd w:val="0"/>
        <w:spacing w:line="240" w:lineRule="auto"/>
        <w:ind w:left="720" w:hanging="720"/>
        <w:jc w:val="both"/>
        <w:rPr>
          <w:rFonts w:ascii="Times New Roman" w:hAnsi="Times New Roman" w:cs="Times New Roman"/>
          <w:b/>
          <w:sz w:val="24"/>
          <w:szCs w:val="24"/>
        </w:rPr>
      </w:pPr>
      <w:proofErr w:type="spellStart"/>
      <w:r>
        <w:rPr>
          <w:rFonts w:ascii="Times New Roman" w:hAnsi="Times New Roman" w:cs="Times New Roman"/>
          <w:b/>
          <w:sz w:val="24"/>
          <w:szCs w:val="24"/>
        </w:rPr>
        <w:t>Lampiran</w:t>
      </w:r>
      <w:proofErr w:type="spellEnd"/>
      <w:r>
        <w:rPr>
          <w:rFonts w:ascii="Times New Roman" w:hAnsi="Times New Roman" w:cs="Times New Roman"/>
          <w:b/>
          <w:sz w:val="24"/>
          <w:szCs w:val="24"/>
        </w:rPr>
        <w:t xml:space="preserve"> A</w:t>
      </w:r>
    </w:p>
    <w:p w:rsidR="000D50EC"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A.1 </w:t>
      </w:r>
      <w:r>
        <w:rPr>
          <w:rFonts w:ascii="Times New Roman" w:hAnsi="Times New Roman" w:cs="Times New Roman"/>
          <w:b/>
          <w:sz w:val="24"/>
          <w:szCs w:val="24"/>
        </w:rPr>
        <w:tab/>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
    <w:p w:rsidR="000D50EC" w:rsidRDefault="000D50EC" w:rsidP="000D50EC">
      <w:pPr>
        <w:rPr>
          <w:rFonts w:ascii="Times New Roman" w:hAnsi="Times New Roman" w:cs="Times New Roman"/>
          <w:b/>
          <w:sz w:val="24"/>
          <w:szCs w:val="24"/>
        </w:rPr>
      </w:pPr>
      <w:r>
        <w:rPr>
          <w:noProof/>
        </w:rPr>
        <w:drawing>
          <wp:inline distT="0" distB="0" distL="0" distR="0" wp14:anchorId="5CCB0D08" wp14:editId="74BFCE95">
            <wp:extent cx="5037455" cy="7122896"/>
            <wp:effectExtent l="19050" t="0" r="0" b="0"/>
            <wp:docPr id="11" name="Picture 2" descr="C:\Users\W7\AppData\Local\Microsoft\Windows\Temporary Internet Files\Content.Word\39221bb6-9d4e-475d-99af-03664b67cb1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7\AppData\Local\Microsoft\Windows\Temporary Internet Files\Content.Word\39221bb6-9d4e-475d-99af-03664b67cb1f-1.jpg"/>
                    <pic:cNvPicPr>
                      <a:picLocks noChangeAspect="1" noChangeArrowheads="1"/>
                    </pic:cNvPicPr>
                  </pic:nvPicPr>
                  <pic:blipFill>
                    <a:blip r:embed="rId13"/>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0D50EC" w:rsidRPr="00087B25" w:rsidRDefault="000D50EC" w:rsidP="000D50EC">
      <w:pPr>
        <w:widowControl w:val="0"/>
        <w:autoSpaceDE w:val="0"/>
        <w:autoSpaceDN w:val="0"/>
        <w:adjustRightInd w:val="0"/>
        <w:spacing w:line="240" w:lineRule="auto"/>
        <w:jc w:val="both"/>
        <w:rPr>
          <w:rFonts w:ascii="Times New Roman" w:hAnsi="Times New Roman" w:cs="Times New Roman"/>
          <w:b/>
          <w:i/>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1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
    <w:p w:rsidR="000D50EC" w:rsidRDefault="000D50EC" w:rsidP="000D50EC">
      <w:pPr>
        <w:rPr>
          <w:rFonts w:ascii="Times New Roman" w:hAnsi="Times New Roman" w:cs="Times New Roman"/>
          <w:b/>
          <w:sz w:val="24"/>
          <w:szCs w:val="24"/>
        </w:rPr>
      </w:pPr>
      <w:r>
        <w:rPr>
          <w:noProof/>
        </w:rPr>
        <w:drawing>
          <wp:inline distT="0" distB="0" distL="0" distR="0" wp14:anchorId="66034854" wp14:editId="26FABE0C">
            <wp:extent cx="5037455" cy="7122896"/>
            <wp:effectExtent l="19050" t="0" r="0" b="0"/>
            <wp:docPr id="12" name="Picture 5" descr="C:\Users\W7\AppData\Local\Microsoft\Windows\Temporary Internet Files\Content.Word\39221bb6-9d4e-475d-99af-03664b67cb1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7\AppData\Local\Microsoft\Windows\Temporary Internet Files\Content.Word\39221bb6-9d4e-475d-99af-03664b67cb1f-2.jpg"/>
                    <pic:cNvPicPr>
                      <a:picLocks noChangeAspect="1" noChangeArrowheads="1"/>
                    </pic:cNvPicPr>
                  </pic:nvPicPr>
                  <pic:blipFill>
                    <a:blip r:embed="rId14"/>
                    <a:srcRect/>
                    <a:stretch>
                      <a:fillRect/>
                    </a:stretch>
                  </pic:blipFill>
                  <pic:spPr bwMode="auto">
                    <a:xfrm>
                      <a:off x="0" y="0"/>
                      <a:ext cx="5037455" cy="7122896"/>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0D50EC" w:rsidRPr="00087B25" w:rsidRDefault="000D50EC" w:rsidP="000D50EC">
      <w:pPr>
        <w:widowControl w:val="0"/>
        <w:autoSpaceDE w:val="0"/>
        <w:autoSpaceDN w:val="0"/>
        <w:adjustRightInd w:val="0"/>
        <w:spacing w:line="240" w:lineRule="auto"/>
        <w:jc w:val="both"/>
        <w:rPr>
          <w:rFonts w:ascii="Times New Roman" w:hAnsi="Times New Roman" w:cs="Times New Roman"/>
          <w:b/>
          <w:i/>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1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14:anchorId="320BE35F" wp14:editId="0D1E7899">
            <wp:extent cx="5037455" cy="7122896"/>
            <wp:effectExtent l="19050" t="0" r="0" b="0"/>
            <wp:docPr id="13" name="Picture 8" descr="C:\Users\W7\AppData\Local\Microsoft\Windows\Temporary Internet Files\Content.Word\39221bb6-9d4e-475d-99af-03664b67cb1f-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7\AppData\Local\Microsoft\Windows\Temporary Internet Files\Content.Word\39221bb6-9d4e-475d-99af-03664b67cb1f-0.jpg"/>
                    <pic:cNvPicPr>
                      <a:picLocks noChangeAspect="1" noChangeArrowheads="1"/>
                    </pic:cNvPicPr>
                  </pic:nvPicPr>
                  <pic:blipFill>
                    <a:blip r:embed="rId15"/>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rPr>
          <w:rFonts w:ascii="Times New Roman" w:hAnsi="Times New Roman" w:cs="Times New Roman"/>
          <w:b/>
          <w:sz w:val="24"/>
          <w:szCs w:val="24"/>
        </w:rPr>
      </w:pPr>
      <w:r>
        <w:rPr>
          <w:rFonts w:ascii="Times New Roman" w:hAnsi="Times New Roman" w:cs="Times New Roman"/>
          <w:b/>
          <w:sz w:val="24"/>
          <w:szCs w:val="24"/>
        </w:rPr>
        <w:br w:type="page"/>
      </w:r>
    </w:p>
    <w:p w:rsidR="000D50EC" w:rsidRPr="00087B25" w:rsidRDefault="000D50EC" w:rsidP="000D50EC">
      <w:pPr>
        <w:widowControl w:val="0"/>
        <w:autoSpaceDE w:val="0"/>
        <w:autoSpaceDN w:val="0"/>
        <w:adjustRightInd w:val="0"/>
        <w:spacing w:line="240" w:lineRule="auto"/>
        <w:jc w:val="both"/>
        <w:rPr>
          <w:rFonts w:ascii="Times New Roman" w:hAnsi="Times New Roman" w:cs="Times New Roman"/>
          <w:b/>
          <w:i/>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1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
    <w:p w:rsidR="000D50EC"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14:anchorId="40F60B40" wp14:editId="3A1A7017">
            <wp:extent cx="5037455" cy="7122896"/>
            <wp:effectExtent l="19050" t="0" r="0" b="0"/>
            <wp:docPr id="20" name="Picture 20" descr="C:\Users\W7\AppData\Local\Microsoft\Windows\Temporary Internet Files\Content.Word\39221bb6-9d4e-475d-99af-03664b67cb1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7\AppData\Local\Microsoft\Windows\Temporary Internet Files\Content.Word\39221bb6-9d4e-475d-99af-03664b67cb1f-3.jpg"/>
                    <pic:cNvPicPr>
                      <a:picLocks noChangeAspect="1" noChangeArrowheads="1"/>
                    </pic:cNvPicPr>
                  </pic:nvPicPr>
                  <pic:blipFill>
                    <a:blip r:embed="rId16"/>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Pr="00087B25" w:rsidRDefault="000D50EC" w:rsidP="000D50EC">
      <w:pPr>
        <w:widowControl w:val="0"/>
        <w:autoSpaceDE w:val="0"/>
        <w:autoSpaceDN w:val="0"/>
        <w:adjustRightInd w:val="0"/>
        <w:spacing w:line="240" w:lineRule="auto"/>
        <w:jc w:val="both"/>
        <w:rPr>
          <w:rFonts w:ascii="Times New Roman" w:hAnsi="Times New Roman" w:cs="Times New Roman"/>
          <w:b/>
          <w:i/>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1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
    <w:p w:rsidR="000D50EC" w:rsidRPr="001861A1"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i/>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14:anchorId="18C89E4D" wp14:editId="636DAA7D">
            <wp:extent cx="5037455" cy="7122896"/>
            <wp:effectExtent l="19050" t="0" r="0" b="0"/>
            <wp:docPr id="23" name="Picture 23" descr="C:\Users\W7\AppData\Local\Microsoft\Windows\Temporary Internet Files\Content.Word\39221bb6-9d4e-475d-99af-03664b67cb1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7\AppData\Local\Microsoft\Windows\Temporary Internet Files\Content.Word\39221bb6-9d4e-475d-99af-03664b67cb1f-4.jpg"/>
                    <pic:cNvPicPr>
                      <a:picLocks noChangeAspect="1" noChangeArrowheads="1"/>
                    </pic:cNvPicPr>
                  </pic:nvPicPr>
                  <pic:blipFill>
                    <a:blip r:embed="rId17"/>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Pr="00087B25" w:rsidRDefault="000D50EC" w:rsidP="000D50EC">
      <w:pPr>
        <w:widowControl w:val="0"/>
        <w:autoSpaceDE w:val="0"/>
        <w:autoSpaceDN w:val="0"/>
        <w:adjustRightInd w:val="0"/>
        <w:spacing w:line="240" w:lineRule="auto"/>
        <w:jc w:val="both"/>
        <w:rPr>
          <w:rFonts w:ascii="Times New Roman" w:hAnsi="Times New Roman" w:cs="Times New Roman"/>
          <w:b/>
          <w:i/>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1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
    <w:p w:rsidR="000D50EC"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sz w:val="24"/>
          <w:szCs w:val="24"/>
        </w:rPr>
      </w:pPr>
      <w:r>
        <w:rPr>
          <w:noProof/>
        </w:rPr>
        <w:drawing>
          <wp:inline distT="0" distB="0" distL="0" distR="0" wp14:anchorId="488924C5" wp14:editId="505487DC">
            <wp:extent cx="5037455" cy="7122896"/>
            <wp:effectExtent l="19050" t="0" r="0" b="0"/>
            <wp:docPr id="26" name="Picture 26" descr="C:\Users\W7\AppData\Local\Microsoft\Windows\Temporary Internet Files\Content.Word\39221bb6-9d4e-475d-99af-03664b67cb1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7\AppData\Local\Microsoft\Windows\Temporary Internet Files\Content.Word\39221bb6-9d4e-475d-99af-03664b67cb1f-5.jpg"/>
                    <pic:cNvPicPr>
                      <a:picLocks noChangeAspect="1" noChangeArrowheads="1"/>
                    </pic:cNvPicPr>
                  </pic:nvPicPr>
                  <pic:blipFill>
                    <a:blip r:embed="rId18"/>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rPr>
          <w:rFonts w:ascii="Times New Roman" w:hAnsi="Times New Roman" w:cs="Times New Roman"/>
          <w:b/>
          <w:sz w:val="24"/>
          <w:szCs w:val="24"/>
        </w:rPr>
      </w:pPr>
      <w:r>
        <w:rPr>
          <w:rFonts w:ascii="Times New Roman" w:hAnsi="Times New Roman" w:cs="Times New Roman"/>
          <w:b/>
          <w:sz w:val="24"/>
          <w:szCs w:val="24"/>
        </w:rPr>
        <w:br w:type="page"/>
      </w:r>
    </w:p>
    <w:p w:rsidR="000D50EC" w:rsidRPr="00087B25" w:rsidRDefault="000D50EC" w:rsidP="000D50EC">
      <w:pPr>
        <w:widowControl w:val="0"/>
        <w:autoSpaceDE w:val="0"/>
        <w:autoSpaceDN w:val="0"/>
        <w:adjustRightInd w:val="0"/>
        <w:spacing w:line="240" w:lineRule="auto"/>
        <w:jc w:val="both"/>
        <w:rPr>
          <w:rFonts w:ascii="Times New Roman" w:hAnsi="Times New Roman" w:cs="Times New Roman"/>
          <w:b/>
          <w:i/>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1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
    <w:p w:rsidR="000D50EC"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14:anchorId="26462176" wp14:editId="6B7E7525">
            <wp:extent cx="5037455" cy="7122896"/>
            <wp:effectExtent l="19050" t="0" r="0" b="0"/>
            <wp:docPr id="29" name="Picture 29" descr="C:\Users\W7\AppData\Local\Microsoft\Windows\Temporary Internet Files\Content.Word\39221bb6-9d4e-475d-99af-03664b67cb1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W7\AppData\Local\Microsoft\Windows\Temporary Internet Files\Content.Word\39221bb6-9d4e-475d-99af-03664b67cb1f-6.jpg"/>
                    <pic:cNvPicPr>
                      <a:picLocks noChangeAspect="1" noChangeArrowheads="1"/>
                    </pic:cNvPicPr>
                  </pic:nvPicPr>
                  <pic:blipFill>
                    <a:blip r:embed="rId19"/>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A.2 Data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
    <w:p w:rsidR="000D50EC" w:rsidRDefault="000D50EC" w:rsidP="000D50EC">
      <w:pPr>
        <w:widowControl w:val="0"/>
        <w:autoSpaceDE w:val="0"/>
        <w:autoSpaceDN w:val="0"/>
        <w:adjustRightInd w:val="0"/>
        <w:spacing w:line="240" w:lineRule="auto"/>
        <w:jc w:val="both"/>
        <w:rPr>
          <w:rFonts w:ascii="Times New Roman" w:hAnsi="Times New Roman" w:cs="Times New Roman"/>
          <w:b/>
          <w:sz w:val="24"/>
          <w:szCs w:val="24"/>
        </w:rPr>
      </w:pPr>
    </w:p>
    <w:p w:rsidR="000D50EC" w:rsidRDefault="000D50EC" w:rsidP="000D50EC">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2FFA158" wp14:editId="73DD6C5B">
            <wp:extent cx="5037455" cy="6715207"/>
            <wp:effectExtent l="19050" t="0" r="0" b="0"/>
            <wp:docPr id="32" name="Picture 32" descr="C:\Users\W7\Downloads\kebutuhan gu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W7\Downloads\kebutuhan guru.jpeg"/>
                    <pic:cNvPicPr>
                      <a:picLocks noChangeAspect="1" noChangeArrowheads="1"/>
                    </pic:cNvPicPr>
                  </pic:nvPicPr>
                  <pic:blipFill>
                    <a:blip r:embed="rId20"/>
                    <a:srcRect/>
                    <a:stretch>
                      <a:fillRect/>
                    </a:stretch>
                  </pic:blipFill>
                  <pic:spPr bwMode="auto">
                    <a:xfrm>
                      <a:off x="0" y="0"/>
                      <a:ext cx="5037455" cy="6715207"/>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spacing w:line="240" w:lineRule="auto"/>
        <w:jc w:val="both"/>
        <w:rPr>
          <w:rFonts w:ascii="Times New Roman" w:hAnsi="Times New Roman" w:cs="Times New Roman"/>
          <w:b/>
          <w:i/>
          <w:sz w:val="24"/>
          <w:szCs w:val="24"/>
        </w:rPr>
      </w:pPr>
    </w:p>
    <w:p w:rsidR="000D50EC" w:rsidRDefault="000D50EC" w:rsidP="000D50EC">
      <w:pPr>
        <w:rPr>
          <w:rFonts w:ascii="Times New Roman" w:hAnsi="Times New Roman" w:cs="Times New Roman"/>
          <w:b/>
          <w:i/>
          <w:sz w:val="24"/>
          <w:szCs w:val="24"/>
        </w:rPr>
      </w:pPr>
      <w:r>
        <w:rPr>
          <w:rFonts w:ascii="Times New Roman" w:hAnsi="Times New Roman" w:cs="Times New Roman"/>
          <w:b/>
          <w:i/>
          <w:sz w:val="24"/>
          <w:szCs w:val="24"/>
        </w:rPr>
        <w:br w:type="page"/>
      </w:r>
    </w:p>
    <w:p w:rsidR="000D50EC" w:rsidRDefault="000D50EC" w:rsidP="000D50EC">
      <w:pPr>
        <w:widowControl w:val="0"/>
        <w:autoSpaceDE w:val="0"/>
        <w:autoSpaceDN w:val="0"/>
        <w:adjustRightInd w:val="0"/>
        <w:spacing w:line="240" w:lineRule="auto"/>
        <w:jc w:val="both"/>
        <w:rPr>
          <w:rFonts w:ascii="Times New Roman" w:hAnsi="Times New Roman" w:cs="Times New Roman"/>
          <w:b/>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2 Data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
    <w:p w:rsidR="000D50EC" w:rsidRPr="00087B25" w:rsidRDefault="000D50EC" w:rsidP="000D50EC">
      <w:pPr>
        <w:widowControl w:val="0"/>
        <w:autoSpaceDE w:val="0"/>
        <w:autoSpaceDN w:val="0"/>
        <w:adjustRightInd w:val="0"/>
        <w:spacing w:line="240" w:lineRule="auto"/>
        <w:jc w:val="both"/>
        <w:rPr>
          <w:rFonts w:ascii="Times New Roman" w:hAnsi="Times New Roman" w:cs="Times New Roman"/>
          <w:b/>
          <w:i/>
          <w:sz w:val="24"/>
          <w:szCs w:val="24"/>
        </w:rPr>
      </w:pPr>
    </w:p>
    <w:p w:rsidR="000D50EC" w:rsidRDefault="000D50EC" w:rsidP="000D50EC">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68F232D" wp14:editId="7C455853">
            <wp:extent cx="5037455" cy="6715207"/>
            <wp:effectExtent l="19050" t="0" r="0" b="0"/>
            <wp:docPr id="33" name="Picture 33" descr="C:\Users\W7\Downloads\kebutuhan guru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W7\Downloads\kebutuhan guru 2.jpeg"/>
                    <pic:cNvPicPr>
                      <a:picLocks noChangeAspect="1" noChangeArrowheads="1"/>
                    </pic:cNvPicPr>
                  </pic:nvPicPr>
                  <pic:blipFill>
                    <a:blip r:embed="rId21"/>
                    <a:srcRect/>
                    <a:stretch>
                      <a:fillRect/>
                    </a:stretch>
                  </pic:blipFill>
                  <pic:spPr bwMode="auto">
                    <a:xfrm>
                      <a:off x="0" y="0"/>
                      <a:ext cx="5037455" cy="6715207"/>
                    </a:xfrm>
                    <a:prstGeom prst="rect">
                      <a:avLst/>
                    </a:prstGeom>
                    <a:noFill/>
                    <a:ln w="9525">
                      <a:noFill/>
                      <a:miter lim="800000"/>
                      <a:headEnd/>
                      <a:tailEnd/>
                    </a:ln>
                  </pic:spPr>
                </pic:pic>
              </a:graphicData>
            </a:graphic>
          </wp:inline>
        </w:drawing>
      </w:r>
    </w:p>
    <w:p w:rsidR="000D50EC" w:rsidRDefault="000D50EC" w:rsidP="000D50EC">
      <w:pPr>
        <w:rPr>
          <w:rFonts w:ascii="Times New Roman" w:hAnsi="Times New Roman" w:cs="Times New Roman"/>
          <w:b/>
          <w:sz w:val="24"/>
          <w:szCs w:val="24"/>
        </w:rPr>
      </w:pPr>
      <w:r>
        <w:rPr>
          <w:rFonts w:ascii="Times New Roman" w:hAnsi="Times New Roman" w:cs="Times New Roman"/>
          <w:b/>
          <w:sz w:val="24"/>
          <w:szCs w:val="24"/>
        </w:rPr>
        <w:br w:type="page"/>
      </w:r>
    </w:p>
    <w:p w:rsidR="000D50EC" w:rsidRDefault="000D50EC" w:rsidP="000D50EC">
      <w:pPr>
        <w:widowControl w:val="0"/>
        <w:autoSpaceDE w:val="0"/>
        <w:autoSpaceDN w:val="0"/>
        <w:adjustRightInd w:val="0"/>
        <w:spacing w:line="240" w:lineRule="auto"/>
        <w:jc w:val="both"/>
        <w:rPr>
          <w:rFonts w:ascii="Times New Roman" w:hAnsi="Times New Roman" w:cs="Times New Roman"/>
          <w:b/>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2 Data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
    <w:p w:rsidR="000D50EC"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3096707" wp14:editId="2AC2652A">
            <wp:extent cx="5037455" cy="7129975"/>
            <wp:effectExtent l="19050" t="0" r="0" b="0"/>
            <wp:docPr id="18" name="Picture 10" descr="C:\Users\W7\Downloads\OBSERVASI KEL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7\Downloads\OBSERVASI KELAS.jpg"/>
                    <pic:cNvPicPr>
                      <a:picLocks noChangeAspect="1" noChangeArrowheads="1"/>
                    </pic:cNvPicPr>
                  </pic:nvPicPr>
                  <pic:blipFill>
                    <a:blip r:embed="rId22" cstate="print"/>
                    <a:srcRect/>
                    <a:stretch>
                      <a:fillRect/>
                    </a:stretch>
                  </pic:blipFill>
                  <pic:spPr bwMode="auto">
                    <a:xfrm>
                      <a:off x="0" y="0"/>
                      <a:ext cx="5037455" cy="7129975"/>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spacing w:line="240" w:lineRule="auto"/>
        <w:jc w:val="both"/>
        <w:rPr>
          <w:rFonts w:ascii="Times New Roman" w:hAnsi="Times New Roman" w:cs="Times New Roman"/>
          <w:b/>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2 Data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
    <w:p w:rsidR="000D50EC"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15CADEB" wp14:editId="0B8913CD">
            <wp:extent cx="5037455" cy="6715207"/>
            <wp:effectExtent l="19050" t="0" r="0" b="0"/>
            <wp:docPr id="37" name="Picture 37" descr="C:\Users\W7\Downloads\respon siswa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W7\Downloads\respon siswa 1.jpeg"/>
                    <pic:cNvPicPr>
                      <a:picLocks noChangeAspect="1" noChangeArrowheads="1"/>
                    </pic:cNvPicPr>
                  </pic:nvPicPr>
                  <pic:blipFill>
                    <a:blip r:embed="rId23"/>
                    <a:srcRect/>
                    <a:stretch>
                      <a:fillRect/>
                    </a:stretch>
                  </pic:blipFill>
                  <pic:spPr bwMode="auto">
                    <a:xfrm>
                      <a:off x="0" y="0"/>
                      <a:ext cx="5037455" cy="6715207"/>
                    </a:xfrm>
                    <a:prstGeom prst="rect">
                      <a:avLst/>
                    </a:prstGeom>
                    <a:noFill/>
                    <a:ln w="9525">
                      <a:noFill/>
                      <a:miter lim="800000"/>
                      <a:headEnd/>
                      <a:tailEnd/>
                    </a:ln>
                  </pic:spPr>
                </pic:pic>
              </a:graphicData>
            </a:graphic>
          </wp:inline>
        </w:drawing>
      </w:r>
    </w:p>
    <w:p w:rsidR="000D50EC" w:rsidRDefault="000D50EC" w:rsidP="000D50EC">
      <w:pPr>
        <w:rPr>
          <w:rFonts w:ascii="Times New Roman" w:hAnsi="Times New Roman" w:cs="Times New Roman"/>
          <w:b/>
          <w:sz w:val="24"/>
          <w:szCs w:val="24"/>
        </w:rPr>
      </w:pPr>
      <w:r>
        <w:rPr>
          <w:rFonts w:ascii="Times New Roman" w:hAnsi="Times New Roman" w:cs="Times New Roman"/>
          <w:b/>
          <w:sz w:val="24"/>
          <w:szCs w:val="24"/>
        </w:rPr>
        <w:br w:type="page"/>
      </w:r>
    </w:p>
    <w:p w:rsidR="000D50EC" w:rsidRDefault="000D50EC" w:rsidP="000D50EC">
      <w:pPr>
        <w:widowControl w:val="0"/>
        <w:autoSpaceDE w:val="0"/>
        <w:autoSpaceDN w:val="0"/>
        <w:adjustRightInd w:val="0"/>
        <w:spacing w:line="240" w:lineRule="auto"/>
        <w:jc w:val="both"/>
        <w:rPr>
          <w:rFonts w:ascii="Times New Roman" w:hAnsi="Times New Roman" w:cs="Times New Roman"/>
          <w:b/>
          <w:sz w:val="24"/>
          <w:szCs w:val="24"/>
        </w:rPr>
      </w:pPr>
      <w:proofErr w:type="spellStart"/>
      <w:r w:rsidRPr="00EF777A">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2 Data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b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
    <w:p w:rsidR="000D50EC"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3837E12" wp14:editId="16885D52">
            <wp:extent cx="5037455" cy="6715207"/>
            <wp:effectExtent l="19050" t="0" r="0" b="0"/>
            <wp:docPr id="38" name="Picture 38" descr="C:\Users\W7\Downloads\respon gu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W7\Downloads\respon guru.jpeg"/>
                    <pic:cNvPicPr>
                      <a:picLocks noChangeAspect="1" noChangeArrowheads="1"/>
                    </pic:cNvPicPr>
                  </pic:nvPicPr>
                  <pic:blipFill>
                    <a:blip r:embed="rId24"/>
                    <a:srcRect/>
                    <a:stretch>
                      <a:fillRect/>
                    </a:stretch>
                  </pic:blipFill>
                  <pic:spPr bwMode="auto">
                    <a:xfrm>
                      <a:off x="0" y="0"/>
                      <a:ext cx="5037455" cy="6715207"/>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jc w:val="both"/>
        <w:rPr>
          <w:rFonts w:ascii="Times New Roman" w:hAnsi="Times New Roman" w:cs="Times New Roman"/>
          <w:b/>
          <w:sz w:val="24"/>
          <w:szCs w:val="24"/>
        </w:rPr>
      </w:pPr>
    </w:p>
    <w:p w:rsidR="000D50EC" w:rsidRDefault="000D50EC" w:rsidP="000D50EC">
      <w:pPr>
        <w:rPr>
          <w:rFonts w:ascii="Times New Roman" w:hAnsi="Times New Roman" w:cs="Times New Roman"/>
          <w:b/>
          <w:sz w:val="24"/>
          <w:szCs w:val="24"/>
        </w:rPr>
      </w:pPr>
      <w:r>
        <w:rPr>
          <w:rFonts w:ascii="Times New Roman" w:hAnsi="Times New Roman" w:cs="Times New Roman"/>
          <w:b/>
          <w:sz w:val="24"/>
          <w:szCs w:val="24"/>
        </w:rPr>
        <w:br w:type="page"/>
      </w:r>
    </w:p>
    <w:p w:rsidR="000D50EC" w:rsidRDefault="000D50EC" w:rsidP="000D50EC">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A.3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14:anchorId="22F92711" wp14:editId="4B5C8D7E">
            <wp:extent cx="5037455" cy="7122896"/>
            <wp:effectExtent l="19050" t="0" r="0" b="0"/>
            <wp:docPr id="25" name="Picture 20" descr="C:\Users\W7\AppData\Local\Microsoft\Windows\Temporary Internet Files\Content.Word\39221bb6-9d4e-475d-99af-03664b67cb1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7\AppData\Local\Microsoft\Windows\Temporary Internet Files\Content.Word\39221bb6-9d4e-475d-99af-03664b67cb1f-3.jpg"/>
                    <pic:cNvPicPr>
                      <a:picLocks noChangeAspect="1" noChangeArrowheads="1"/>
                    </pic:cNvPicPr>
                  </pic:nvPicPr>
                  <pic:blipFill>
                    <a:blip r:embed="rId16"/>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roofErr w:type="spellStart"/>
      <w:r w:rsidRPr="00360149">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3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rsidR="000D50EC" w:rsidRPr="001861A1"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i/>
          <w:sz w:val="24"/>
          <w:szCs w:val="24"/>
        </w:rPr>
      </w:pPr>
    </w:p>
    <w:p w:rsidR="000D50EC" w:rsidRDefault="000D50EC" w:rsidP="000D50EC">
      <w:pPr>
        <w:widowControl w:val="0"/>
        <w:autoSpaceDE w:val="0"/>
        <w:autoSpaceDN w:val="0"/>
        <w:adjustRightInd w:val="0"/>
        <w:jc w:val="both"/>
        <w:rPr>
          <w:rFonts w:ascii="Times New Roman" w:hAnsi="Times New Roman" w:cs="Times New Roman"/>
          <w:b/>
          <w:sz w:val="24"/>
          <w:szCs w:val="24"/>
        </w:rPr>
      </w:pPr>
      <w:r w:rsidRPr="00864437">
        <w:rPr>
          <w:rFonts w:ascii="Times New Roman" w:hAnsi="Times New Roman" w:cs="Times New Roman"/>
          <w:b/>
          <w:noProof/>
          <w:sz w:val="24"/>
          <w:szCs w:val="24"/>
        </w:rPr>
        <w:drawing>
          <wp:inline distT="0" distB="0" distL="0" distR="0" wp14:anchorId="667EDD1A" wp14:editId="2BF52A61">
            <wp:extent cx="5037455" cy="7122896"/>
            <wp:effectExtent l="19050" t="0" r="0" b="0"/>
            <wp:docPr id="27" name="Picture 23" descr="C:\Users\W7\AppData\Local\Microsoft\Windows\Temporary Internet Files\Content.Word\39221bb6-9d4e-475d-99af-03664b67cb1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7\AppData\Local\Microsoft\Windows\Temporary Internet Files\Content.Word\39221bb6-9d4e-475d-99af-03664b67cb1f-4.jpg"/>
                    <pic:cNvPicPr>
                      <a:picLocks noChangeAspect="1" noChangeArrowheads="1"/>
                    </pic:cNvPicPr>
                  </pic:nvPicPr>
                  <pic:blipFill>
                    <a:blip r:embed="rId17"/>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0D50EC" w:rsidRDefault="000D50EC" w:rsidP="000D50EC">
      <w:pPr>
        <w:rPr>
          <w:rFonts w:ascii="Times New Roman" w:hAnsi="Times New Roman" w:cs="Times New Roman"/>
          <w:b/>
          <w:sz w:val="24"/>
          <w:szCs w:val="24"/>
        </w:rPr>
        <w:sectPr w:rsidR="000D50EC" w:rsidSect="00A73BBB">
          <w:pgSz w:w="11907" w:h="16840" w:code="9"/>
          <w:pgMar w:top="2275" w:right="1699" w:bottom="1699" w:left="2275" w:header="720" w:footer="720" w:gutter="0"/>
          <w:cols w:space="720"/>
          <w:titlePg/>
          <w:docGrid w:linePitch="360"/>
        </w:sectPr>
      </w:pPr>
    </w:p>
    <w:p w:rsidR="000D50EC" w:rsidRDefault="000D50EC" w:rsidP="000D50EC">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roofErr w:type="spellStart"/>
      <w:r w:rsidRPr="00360149">
        <w:rPr>
          <w:rFonts w:ascii="Times New Roman" w:hAnsi="Times New Roman" w:cs="Times New Roman"/>
          <w:b/>
          <w:i/>
          <w:sz w:val="24"/>
          <w:szCs w:val="24"/>
        </w:rPr>
        <w:lastRenderedPageBreak/>
        <w:t>Sambungan</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A.3 </w:t>
      </w:r>
      <w:proofErr w:type="spellStart"/>
      <w:r>
        <w:rPr>
          <w:rFonts w:ascii="Times New Roman" w:hAnsi="Times New Roman" w:cs="Times New Roman"/>
          <w:b/>
          <w:sz w:val="24"/>
          <w:szCs w:val="24"/>
        </w:rPr>
        <w:t>Instru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rsidR="000D50EC" w:rsidRDefault="000D50EC" w:rsidP="000D50EC">
      <w:pPr>
        <w:widowControl w:val="0"/>
        <w:spacing w:line="240" w:lineRule="auto"/>
        <w:ind w:left="720" w:hanging="720"/>
        <w:rPr>
          <w:b/>
        </w:rPr>
      </w:pPr>
      <w:r>
        <w:rPr>
          <w:b/>
          <w:noProof/>
        </w:rPr>
        <w:drawing>
          <wp:anchor distT="0" distB="0" distL="114300" distR="114300" simplePos="0" relativeHeight="251664384" behindDoc="1" locked="0" layoutInCell="1" allowOverlap="1" wp14:anchorId="67343A30" wp14:editId="59A92704">
            <wp:simplePos x="0" y="0"/>
            <wp:positionH relativeFrom="column">
              <wp:posOffset>-924379</wp:posOffset>
            </wp:positionH>
            <wp:positionV relativeFrom="paragraph">
              <wp:posOffset>-914400</wp:posOffset>
            </wp:positionV>
            <wp:extent cx="7644493" cy="10697029"/>
            <wp:effectExtent l="19050" t="0" r="0" b="0"/>
            <wp:wrapNone/>
            <wp:docPr id="28" name="Picture 3" descr="C:\Users\W7\Desktop\SKRIPSI SITI AISYAH\BUKU\SAMP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7\Desktop\SKRIPSI SITI AISYAH\BUKU\SAMPUL.jpg"/>
                    <pic:cNvPicPr>
                      <a:picLocks noChangeAspect="1" noChangeArrowheads="1"/>
                    </pic:cNvPicPr>
                  </pic:nvPicPr>
                  <pic:blipFill>
                    <a:blip r:embed="rId25"/>
                    <a:srcRect/>
                    <a:stretch>
                      <a:fillRect/>
                    </a:stretch>
                  </pic:blipFill>
                  <pic:spPr bwMode="auto">
                    <a:xfrm>
                      <a:off x="0" y="0"/>
                      <a:ext cx="7649636" cy="10704226"/>
                    </a:xfrm>
                    <a:prstGeom prst="rect">
                      <a:avLst/>
                    </a:prstGeom>
                    <a:noFill/>
                    <a:ln w="9525">
                      <a:noFill/>
                      <a:miter lim="800000"/>
                      <a:headEnd/>
                      <a:tailEnd/>
                    </a:ln>
                  </pic:spPr>
                </pic:pic>
              </a:graphicData>
            </a:graphic>
          </wp:anchor>
        </w:drawing>
      </w: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spacing w:before="68"/>
        <w:rPr>
          <w:b/>
          <w:sz w:val="24"/>
        </w:rPr>
      </w:pPr>
    </w:p>
    <w:p w:rsidR="000D50EC" w:rsidRPr="001D2FFD" w:rsidRDefault="000D50EC" w:rsidP="000D50EC">
      <w:pPr>
        <w:rPr>
          <w:rFonts w:ascii="Times New Roman" w:hAnsi="Times New Roman" w:cs="Times New Roman"/>
          <w:b/>
          <w:sz w:val="24"/>
        </w:rPr>
      </w:pPr>
      <w:r>
        <w:rPr>
          <w:b/>
          <w:sz w:val="24"/>
        </w:rPr>
        <w:br w:type="page"/>
      </w:r>
      <w:r>
        <w:rPr>
          <w:rFonts w:ascii="Times New Roman" w:hAnsi="Times New Roman" w:cs="Times New Roman"/>
          <w:b/>
          <w:noProof/>
          <w:sz w:val="24"/>
        </w:rPr>
        <w:lastRenderedPageBreak/>
        <mc:AlternateContent>
          <mc:Choice Requires="wps">
            <w:drawing>
              <wp:anchor distT="0" distB="0" distL="114300" distR="114300" simplePos="0" relativeHeight="251700224" behindDoc="1" locked="0" layoutInCell="1" allowOverlap="1" wp14:anchorId="704F97A7" wp14:editId="3879C70C">
                <wp:simplePos x="0" y="0"/>
                <wp:positionH relativeFrom="page">
                  <wp:posOffset>3892550</wp:posOffset>
                </wp:positionH>
                <wp:positionV relativeFrom="page">
                  <wp:posOffset>9940290</wp:posOffset>
                </wp:positionV>
                <wp:extent cx="137160" cy="139700"/>
                <wp:effectExtent l="0" t="0" r="0" b="0"/>
                <wp:wrapNone/>
                <wp:docPr id="213" name="docshape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line="220" w:lineRule="exact"/>
                              <w:rPr>
                                <w:rFonts w:ascii="Calibri"/>
                              </w:rPr>
                            </w:pPr>
                            <w:r>
                              <w:rPr>
                                <w:rFonts w:ascii="Calibri"/>
                                <w:spacing w:val="-10"/>
                              </w:rPr>
                              <w:t>8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4F97A7" id="_x0000_t202" coordsize="21600,21600" o:spt="202" path="m,l,21600r21600,l21600,xe">
                <v:stroke joinstyle="miter"/>
                <v:path gradientshapeok="t" o:connecttype="rect"/>
              </v:shapetype>
              <v:shape id="docshape38" o:spid="_x0000_s1026" type="#_x0000_t202" style="position:absolute;margin-left:306.5pt;margin-top:782.7pt;width:10.8pt;height:11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" filled="f" stroked="f">
                <v:textbox inset="0,0,0,0">
                  <w:txbxContent>
                    <w:p w:rsidR="000D50EC" w:rsidRDefault="000D50EC" w:rsidP="000D50EC">
                      <w:pPr>
                        <w:spacing w:line="220" w:lineRule="exact"/>
                        <w:rPr>
                          <w:rFonts w:ascii="Calibri"/>
                        </w:rPr>
                      </w:pPr>
                      <w:r>
                        <w:rPr>
                          <w:rFonts w:ascii="Calibri"/>
                          <w:spacing w:val="-10"/>
                        </w:rPr>
                        <w:t>87</w:t>
                      </w:r>
                    </w:p>
                  </w:txbxContent>
                </v:textbox>
                <w10:wrap anchorx="page" anchory="page"/>
              </v:shape>
            </w:pict>
          </mc:Fallback>
        </mc:AlternateContent>
      </w:r>
      <w:r w:rsidRPr="001D2FFD">
        <w:rPr>
          <w:rFonts w:ascii="Times New Roman" w:hAnsi="Times New Roman" w:cs="Times New Roman"/>
          <w:b/>
          <w:noProof/>
          <w:sz w:val="24"/>
        </w:rPr>
        <w:drawing>
          <wp:anchor distT="0" distB="0" distL="0" distR="0" simplePos="0" relativeHeight="251663360" behindDoc="1" locked="0" layoutInCell="1" allowOverlap="1" wp14:anchorId="32D5E80F" wp14:editId="533452FA">
            <wp:simplePos x="0" y="0"/>
            <wp:positionH relativeFrom="page">
              <wp:posOffset>0</wp:posOffset>
            </wp:positionH>
            <wp:positionV relativeFrom="page">
              <wp:posOffset>0</wp:posOffset>
            </wp:positionV>
            <wp:extent cx="7559675" cy="10691229"/>
            <wp:effectExtent l="19050" t="0" r="3175" b="0"/>
            <wp:wrapNone/>
            <wp:docPr id="30" name="Imag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Image 64"/>
                    <pic:cNvPicPr/>
                  </pic:nvPicPr>
                  <pic:blipFill>
                    <a:blip r:embed="rId26" cstate="print"/>
                    <a:stretch>
                      <a:fillRect/>
                    </a:stretch>
                  </pic:blipFill>
                  <pic:spPr>
                    <a:xfrm>
                      <a:off x="0" y="0"/>
                      <a:ext cx="7559675" cy="10691229"/>
                    </a:xfrm>
                    <a:prstGeom prst="rect">
                      <a:avLst/>
                    </a:prstGeom>
                  </pic:spPr>
                </pic:pic>
              </a:graphicData>
            </a:graphic>
          </wp:anchor>
        </w:drawing>
      </w:r>
      <w:proofErr w:type="spellStart"/>
      <w:r w:rsidRPr="001D2FFD">
        <w:rPr>
          <w:rFonts w:ascii="Times New Roman" w:hAnsi="Times New Roman" w:cs="Times New Roman"/>
          <w:b/>
          <w:sz w:val="24"/>
        </w:rPr>
        <w:t>Bagian</w:t>
      </w:r>
      <w:proofErr w:type="spellEnd"/>
      <w:r w:rsidRPr="001D2FFD">
        <w:rPr>
          <w:rFonts w:ascii="Times New Roman" w:hAnsi="Times New Roman" w:cs="Times New Roman"/>
          <w:b/>
          <w:sz w:val="24"/>
        </w:rPr>
        <w:t xml:space="preserve"> I. </w:t>
      </w:r>
      <w:proofErr w:type="spellStart"/>
      <w:r w:rsidRPr="001D2FFD">
        <w:rPr>
          <w:rFonts w:ascii="Times New Roman" w:hAnsi="Times New Roman" w:cs="Times New Roman"/>
          <w:b/>
          <w:sz w:val="24"/>
        </w:rPr>
        <w:t>Identitas</w:t>
      </w:r>
      <w:proofErr w:type="spellEnd"/>
      <w:r w:rsidRPr="001D2FFD">
        <w:rPr>
          <w:rFonts w:ascii="Times New Roman" w:hAnsi="Times New Roman" w:cs="Times New Roman"/>
          <w:b/>
          <w:sz w:val="24"/>
        </w:rPr>
        <w:t xml:space="preserve"> </w:t>
      </w:r>
      <w:proofErr w:type="spellStart"/>
      <w:r w:rsidRPr="001D2FFD">
        <w:rPr>
          <w:rFonts w:ascii="Times New Roman" w:hAnsi="Times New Roman" w:cs="Times New Roman"/>
          <w:b/>
          <w:sz w:val="24"/>
        </w:rPr>
        <w:t>dan</w:t>
      </w:r>
      <w:proofErr w:type="spellEnd"/>
      <w:r w:rsidRPr="001D2FFD">
        <w:rPr>
          <w:rFonts w:ascii="Times New Roman" w:hAnsi="Times New Roman" w:cs="Times New Roman"/>
          <w:b/>
          <w:sz w:val="24"/>
        </w:rPr>
        <w:t xml:space="preserve"> </w:t>
      </w:r>
      <w:proofErr w:type="spellStart"/>
      <w:r w:rsidRPr="001D2FFD">
        <w:rPr>
          <w:rFonts w:ascii="Times New Roman" w:hAnsi="Times New Roman" w:cs="Times New Roman"/>
          <w:b/>
          <w:sz w:val="24"/>
        </w:rPr>
        <w:t>Informasi</w:t>
      </w:r>
      <w:proofErr w:type="spellEnd"/>
      <w:r w:rsidRPr="001D2FFD">
        <w:rPr>
          <w:rFonts w:ascii="Times New Roman" w:hAnsi="Times New Roman" w:cs="Times New Roman"/>
          <w:b/>
          <w:sz w:val="24"/>
        </w:rPr>
        <w:t xml:space="preserve"> </w:t>
      </w:r>
      <w:proofErr w:type="spellStart"/>
      <w:r w:rsidRPr="001D2FFD">
        <w:rPr>
          <w:rFonts w:ascii="Times New Roman" w:hAnsi="Times New Roman" w:cs="Times New Roman"/>
          <w:b/>
          <w:sz w:val="24"/>
        </w:rPr>
        <w:t>mengenai</w:t>
      </w:r>
      <w:proofErr w:type="spellEnd"/>
      <w:r w:rsidRPr="001D2FFD">
        <w:rPr>
          <w:rFonts w:ascii="Times New Roman" w:hAnsi="Times New Roman" w:cs="Times New Roman"/>
          <w:b/>
          <w:sz w:val="24"/>
        </w:rPr>
        <w:t xml:space="preserve"> </w:t>
      </w:r>
      <w:proofErr w:type="spellStart"/>
      <w:r w:rsidRPr="001D2FFD">
        <w:rPr>
          <w:rFonts w:ascii="Times New Roman" w:hAnsi="Times New Roman" w:cs="Times New Roman"/>
          <w:b/>
          <w:spacing w:val="-2"/>
          <w:sz w:val="24"/>
        </w:rPr>
        <w:t>Modul</w:t>
      </w:r>
      <w:proofErr w:type="spellEnd"/>
    </w:p>
    <w:tbl>
      <w:tblPr>
        <w:tblW w:w="9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5"/>
        <w:gridCol w:w="1308"/>
        <w:gridCol w:w="4187"/>
        <w:gridCol w:w="1700"/>
        <w:gridCol w:w="100"/>
      </w:tblGrid>
      <w:tr w:rsidR="000D50EC" w:rsidRPr="001D2FFD" w:rsidTr="00A97536">
        <w:trPr>
          <w:gridAfter w:val="1"/>
          <w:wAfter w:w="95" w:type="dxa"/>
          <w:trHeight w:val="273"/>
        </w:trPr>
        <w:tc>
          <w:tcPr>
            <w:tcW w:w="3113" w:type="dxa"/>
            <w:gridSpan w:val="2"/>
          </w:tcPr>
          <w:p w:rsidR="000D50EC" w:rsidRPr="001D2FFD" w:rsidRDefault="000D50EC" w:rsidP="00A97536">
            <w:pPr>
              <w:pStyle w:val="TableParagraph"/>
              <w:spacing w:line="254" w:lineRule="exact"/>
              <w:ind w:left="122" w:right="3"/>
              <w:jc w:val="center"/>
              <w:rPr>
                <w:sz w:val="24"/>
                <w:szCs w:val="24"/>
              </w:rPr>
            </w:pPr>
            <w:proofErr w:type="spellStart"/>
            <w:r w:rsidRPr="001D2FFD">
              <w:rPr>
                <w:sz w:val="24"/>
                <w:szCs w:val="24"/>
              </w:rPr>
              <w:t>Kode</w:t>
            </w:r>
            <w:proofErr w:type="spellEnd"/>
            <w:r w:rsidRPr="001D2FFD">
              <w:rPr>
                <w:sz w:val="24"/>
                <w:szCs w:val="24"/>
              </w:rPr>
              <w:t xml:space="preserve"> </w:t>
            </w:r>
            <w:proofErr w:type="spellStart"/>
            <w:r w:rsidRPr="001D2FFD">
              <w:rPr>
                <w:sz w:val="24"/>
                <w:szCs w:val="24"/>
              </w:rPr>
              <w:t>Modul</w:t>
            </w:r>
            <w:proofErr w:type="spellEnd"/>
            <w:r w:rsidRPr="001D2FFD">
              <w:rPr>
                <w:sz w:val="24"/>
                <w:szCs w:val="24"/>
              </w:rPr>
              <w:t xml:space="preserve"> </w:t>
            </w:r>
            <w:r w:rsidRPr="001D2FFD">
              <w:rPr>
                <w:spacing w:val="-4"/>
                <w:sz w:val="24"/>
                <w:szCs w:val="24"/>
              </w:rPr>
              <w:t>Ajar</w:t>
            </w:r>
          </w:p>
        </w:tc>
        <w:tc>
          <w:tcPr>
            <w:tcW w:w="5887" w:type="dxa"/>
            <w:gridSpan w:val="2"/>
          </w:tcPr>
          <w:p w:rsidR="000D50EC" w:rsidRPr="001D2FFD" w:rsidRDefault="000D50EC" w:rsidP="00A97536">
            <w:pPr>
              <w:pStyle w:val="TableParagraph"/>
              <w:spacing w:line="254" w:lineRule="exact"/>
              <w:ind w:left="129"/>
              <w:jc w:val="center"/>
              <w:rPr>
                <w:sz w:val="24"/>
                <w:szCs w:val="24"/>
              </w:rPr>
            </w:pPr>
            <w:r w:rsidRPr="001D2FFD">
              <w:rPr>
                <w:spacing w:val="-10"/>
                <w:sz w:val="24"/>
                <w:szCs w:val="24"/>
              </w:rPr>
              <w:t>-</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4" w:lineRule="exact"/>
              <w:ind w:left="122" w:right="3"/>
              <w:jc w:val="center"/>
              <w:rPr>
                <w:sz w:val="24"/>
                <w:szCs w:val="24"/>
              </w:rPr>
            </w:pPr>
            <w:proofErr w:type="spellStart"/>
            <w:r w:rsidRPr="001D2FFD">
              <w:rPr>
                <w:sz w:val="24"/>
                <w:szCs w:val="24"/>
              </w:rPr>
              <w:t>Kode</w:t>
            </w:r>
            <w:proofErr w:type="spellEnd"/>
            <w:r w:rsidRPr="001D2FFD">
              <w:rPr>
                <w:sz w:val="24"/>
                <w:szCs w:val="24"/>
              </w:rPr>
              <w:t xml:space="preserve"> ATP </w:t>
            </w:r>
            <w:proofErr w:type="spellStart"/>
            <w:r w:rsidRPr="001D2FFD">
              <w:rPr>
                <w:spacing w:val="-4"/>
                <w:sz w:val="24"/>
                <w:szCs w:val="24"/>
              </w:rPr>
              <w:t>Acuan</w:t>
            </w:r>
            <w:proofErr w:type="spellEnd"/>
          </w:p>
        </w:tc>
        <w:tc>
          <w:tcPr>
            <w:tcW w:w="5887" w:type="dxa"/>
            <w:gridSpan w:val="2"/>
          </w:tcPr>
          <w:p w:rsidR="000D50EC" w:rsidRPr="001D2FFD" w:rsidRDefault="000D50EC" w:rsidP="00A97536">
            <w:pPr>
              <w:pStyle w:val="TableParagraph"/>
              <w:spacing w:line="254" w:lineRule="exact"/>
              <w:ind w:left="129"/>
              <w:jc w:val="center"/>
              <w:rPr>
                <w:sz w:val="24"/>
                <w:szCs w:val="24"/>
              </w:rPr>
            </w:pPr>
            <w:r w:rsidRPr="001D2FFD">
              <w:rPr>
                <w:spacing w:val="-10"/>
                <w:sz w:val="24"/>
                <w:szCs w:val="24"/>
              </w:rPr>
              <w:t>-</w:t>
            </w:r>
          </w:p>
        </w:tc>
      </w:tr>
      <w:tr w:rsidR="000D50EC" w:rsidRPr="001D2FFD" w:rsidTr="00A97536">
        <w:trPr>
          <w:gridAfter w:val="1"/>
          <w:wAfter w:w="95" w:type="dxa"/>
          <w:trHeight w:val="549"/>
        </w:trPr>
        <w:tc>
          <w:tcPr>
            <w:tcW w:w="3113" w:type="dxa"/>
            <w:gridSpan w:val="2"/>
          </w:tcPr>
          <w:p w:rsidR="000D50EC" w:rsidRPr="001D2FFD" w:rsidRDefault="000D50EC" w:rsidP="00A97536">
            <w:pPr>
              <w:pStyle w:val="TableParagraph"/>
              <w:spacing w:before="2" w:line="264" w:lineRule="exact"/>
              <w:ind w:left="407" w:firstLine="924"/>
              <w:rPr>
                <w:sz w:val="24"/>
                <w:szCs w:val="24"/>
              </w:rPr>
            </w:pPr>
            <w:proofErr w:type="spellStart"/>
            <w:r w:rsidRPr="001D2FFD">
              <w:rPr>
                <w:spacing w:val="-4"/>
                <w:sz w:val="24"/>
                <w:szCs w:val="24"/>
              </w:rPr>
              <w:t>Nama</w:t>
            </w:r>
            <w:proofErr w:type="spellEnd"/>
            <w:r w:rsidRPr="001D2FFD">
              <w:rPr>
                <w:spacing w:val="-4"/>
                <w:sz w:val="24"/>
                <w:szCs w:val="24"/>
              </w:rPr>
              <w:t xml:space="preserve"> </w:t>
            </w:r>
            <w:proofErr w:type="spellStart"/>
            <w:r w:rsidRPr="001D2FFD">
              <w:rPr>
                <w:spacing w:val="-4"/>
                <w:sz w:val="24"/>
                <w:szCs w:val="24"/>
              </w:rPr>
              <w:t>Penyusun</w:t>
            </w:r>
            <w:proofErr w:type="spellEnd"/>
            <w:r w:rsidRPr="001D2FFD">
              <w:rPr>
                <w:spacing w:val="-4"/>
                <w:sz w:val="24"/>
                <w:szCs w:val="24"/>
              </w:rPr>
              <w:t>/</w:t>
            </w:r>
            <w:proofErr w:type="spellStart"/>
            <w:r w:rsidRPr="001D2FFD">
              <w:rPr>
                <w:spacing w:val="-4"/>
                <w:sz w:val="24"/>
                <w:szCs w:val="24"/>
              </w:rPr>
              <w:t>Institusi</w:t>
            </w:r>
            <w:proofErr w:type="spellEnd"/>
            <w:r w:rsidRPr="001D2FFD">
              <w:rPr>
                <w:spacing w:val="-4"/>
                <w:sz w:val="24"/>
                <w:szCs w:val="24"/>
              </w:rPr>
              <w:t>/</w:t>
            </w:r>
            <w:proofErr w:type="spellStart"/>
            <w:r w:rsidRPr="001D2FFD">
              <w:rPr>
                <w:spacing w:val="-4"/>
                <w:sz w:val="24"/>
                <w:szCs w:val="24"/>
              </w:rPr>
              <w:t>Tahun</w:t>
            </w:r>
            <w:proofErr w:type="spellEnd"/>
          </w:p>
        </w:tc>
        <w:tc>
          <w:tcPr>
            <w:tcW w:w="5887" w:type="dxa"/>
            <w:gridSpan w:val="2"/>
          </w:tcPr>
          <w:p w:rsidR="000D50EC" w:rsidRPr="001D2FFD" w:rsidRDefault="000D50EC" w:rsidP="00A97536">
            <w:pPr>
              <w:pStyle w:val="TableParagraph"/>
              <w:spacing w:line="259" w:lineRule="exact"/>
              <w:ind w:left="129" w:right="5"/>
              <w:jc w:val="center"/>
              <w:rPr>
                <w:sz w:val="24"/>
                <w:szCs w:val="24"/>
              </w:rPr>
            </w:pPr>
            <w:proofErr w:type="spellStart"/>
            <w:r w:rsidRPr="001D2FFD">
              <w:rPr>
                <w:sz w:val="24"/>
                <w:szCs w:val="24"/>
              </w:rPr>
              <w:t>Siti</w:t>
            </w:r>
            <w:proofErr w:type="spellEnd"/>
            <w:r w:rsidRPr="001D2FFD">
              <w:rPr>
                <w:sz w:val="24"/>
                <w:szCs w:val="24"/>
              </w:rPr>
              <w:t xml:space="preserve"> </w:t>
            </w:r>
            <w:proofErr w:type="spellStart"/>
            <w:r w:rsidRPr="001D2FFD">
              <w:rPr>
                <w:sz w:val="24"/>
                <w:szCs w:val="24"/>
              </w:rPr>
              <w:t>Aisyah</w:t>
            </w:r>
            <w:proofErr w:type="spellEnd"/>
            <w:r w:rsidRPr="001D2FFD">
              <w:rPr>
                <w:sz w:val="24"/>
                <w:szCs w:val="24"/>
              </w:rPr>
              <w:t>/</w:t>
            </w:r>
          </w:p>
          <w:p w:rsidR="000D50EC" w:rsidRPr="001D2FFD" w:rsidRDefault="000D50EC" w:rsidP="00A97536">
            <w:pPr>
              <w:pStyle w:val="TableParagraph"/>
              <w:spacing w:line="259" w:lineRule="exact"/>
              <w:ind w:left="129" w:right="5"/>
              <w:jc w:val="center"/>
              <w:rPr>
                <w:sz w:val="24"/>
                <w:szCs w:val="24"/>
              </w:rPr>
            </w:pPr>
            <w:r w:rsidRPr="001D2FFD">
              <w:rPr>
                <w:sz w:val="24"/>
                <w:szCs w:val="24"/>
              </w:rPr>
              <w:t xml:space="preserve">SD </w:t>
            </w:r>
            <w:proofErr w:type="spellStart"/>
            <w:r w:rsidRPr="001D2FFD">
              <w:rPr>
                <w:sz w:val="24"/>
                <w:szCs w:val="24"/>
              </w:rPr>
              <w:t>Negeri</w:t>
            </w:r>
            <w:proofErr w:type="spellEnd"/>
            <w:r w:rsidRPr="001D2FFD">
              <w:rPr>
                <w:sz w:val="24"/>
                <w:szCs w:val="24"/>
              </w:rPr>
              <w:t xml:space="preserve"> 101797 Deli </w:t>
            </w:r>
            <w:proofErr w:type="spellStart"/>
            <w:r w:rsidRPr="001D2FFD">
              <w:rPr>
                <w:sz w:val="24"/>
                <w:szCs w:val="24"/>
              </w:rPr>
              <w:t>Tua</w:t>
            </w:r>
            <w:proofErr w:type="spellEnd"/>
            <w:r w:rsidRPr="001D2FFD">
              <w:rPr>
                <w:spacing w:val="-2"/>
                <w:sz w:val="24"/>
                <w:szCs w:val="24"/>
              </w:rPr>
              <w:t>/2025</w:t>
            </w:r>
          </w:p>
        </w:tc>
      </w:tr>
      <w:tr w:rsidR="000D50EC" w:rsidRPr="001D2FFD" w:rsidTr="00A97536">
        <w:trPr>
          <w:gridAfter w:val="1"/>
          <w:wAfter w:w="95" w:type="dxa"/>
          <w:trHeight w:val="278"/>
        </w:trPr>
        <w:tc>
          <w:tcPr>
            <w:tcW w:w="3113" w:type="dxa"/>
            <w:gridSpan w:val="2"/>
          </w:tcPr>
          <w:p w:rsidR="000D50EC" w:rsidRPr="001D2FFD" w:rsidRDefault="000D50EC" w:rsidP="00A97536">
            <w:pPr>
              <w:pStyle w:val="TableParagraph"/>
              <w:spacing w:line="259" w:lineRule="exact"/>
              <w:ind w:left="122" w:right="8"/>
              <w:jc w:val="center"/>
              <w:rPr>
                <w:sz w:val="24"/>
                <w:szCs w:val="24"/>
              </w:rPr>
            </w:pPr>
            <w:proofErr w:type="spellStart"/>
            <w:r w:rsidRPr="001D2FFD">
              <w:rPr>
                <w:sz w:val="24"/>
                <w:szCs w:val="24"/>
              </w:rPr>
              <w:t>Jenjang</w:t>
            </w:r>
            <w:proofErr w:type="spellEnd"/>
            <w:r w:rsidRPr="001D2FFD">
              <w:rPr>
                <w:spacing w:val="-2"/>
                <w:sz w:val="24"/>
                <w:szCs w:val="24"/>
              </w:rPr>
              <w:t xml:space="preserve"> </w:t>
            </w:r>
            <w:proofErr w:type="spellStart"/>
            <w:r w:rsidRPr="001D2FFD">
              <w:rPr>
                <w:spacing w:val="-2"/>
                <w:sz w:val="24"/>
                <w:szCs w:val="24"/>
              </w:rPr>
              <w:t>Sekolah</w:t>
            </w:r>
            <w:proofErr w:type="spellEnd"/>
          </w:p>
        </w:tc>
        <w:tc>
          <w:tcPr>
            <w:tcW w:w="5887" w:type="dxa"/>
            <w:gridSpan w:val="2"/>
          </w:tcPr>
          <w:p w:rsidR="000D50EC" w:rsidRPr="001D2FFD" w:rsidRDefault="000D50EC" w:rsidP="00A97536">
            <w:pPr>
              <w:pStyle w:val="TableParagraph"/>
              <w:spacing w:line="259" w:lineRule="exact"/>
              <w:ind w:left="129" w:right="9"/>
              <w:jc w:val="center"/>
              <w:rPr>
                <w:sz w:val="24"/>
                <w:szCs w:val="24"/>
              </w:rPr>
            </w:pPr>
            <w:proofErr w:type="spellStart"/>
            <w:r w:rsidRPr="001D2FFD">
              <w:rPr>
                <w:sz w:val="24"/>
                <w:szCs w:val="24"/>
              </w:rPr>
              <w:t>Sekolah</w:t>
            </w:r>
            <w:proofErr w:type="spellEnd"/>
            <w:r w:rsidRPr="001D2FFD">
              <w:rPr>
                <w:sz w:val="24"/>
                <w:szCs w:val="24"/>
              </w:rPr>
              <w:t xml:space="preserve"> </w:t>
            </w:r>
            <w:proofErr w:type="spellStart"/>
            <w:r w:rsidRPr="001D2FFD">
              <w:rPr>
                <w:sz w:val="24"/>
                <w:szCs w:val="24"/>
              </w:rPr>
              <w:t>Dasar</w:t>
            </w:r>
            <w:proofErr w:type="spellEnd"/>
            <w:r w:rsidRPr="001D2FFD">
              <w:rPr>
                <w:sz w:val="24"/>
                <w:szCs w:val="24"/>
              </w:rPr>
              <w:t xml:space="preserve"> (SD)</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4" w:lineRule="exact"/>
              <w:ind w:left="122" w:right="2"/>
              <w:jc w:val="center"/>
              <w:rPr>
                <w:sz w:val="24"/>
                <w:szCs w:val="24"/>
              </w:rPr>
            </w:pPr>
            <w:r w:rsidRPr="001D2FFD">
              <w:rPr>
                <w:spacing w:val="-2"/>
                <w:sz w:val="24"/>
                <w:szCs w:val="24"/>
              </w:rPr>
              <w:t xml:space="preserve">Mata </w:t>
            </w:r>
            <w:proofErr w:type="spellStart"/>
            <w:r w:rsidRPr="001D2FFD">
              <w:rPr>
                <w:spacing w:val="-2"/>
                <w:sz w:val="24"/>
                <w:szCs w:val="24"/>
              </w:rPr>
              <w:t>Pelajaran</w:t>
            </w:r>
            <w:proofErr w:type="spellEnd"/>
          </w:p>
        </w:tc>
        <w:tc>
          <w:tcPr>
            <w:tcW w:w="5887" w:type="dxa"/>
            <w:gridSpan w:val="2"/>
          </w:tcPr>
          <w:p w:rsidR="000D50EC" w:rsidRPr="001D2FFD" w:rsidRDefault="000D50EC" w:rsidP="00A97536">
            <w:pPr>
              <w:pStyle w:val="TableParagraph"/>
              <w:spacing w:line="254" w:lineRule="exact"/>
              <w:ind w:left="129" w:right="8"/>
              <w:jc w:val="center"/>
              <w:rPr>
                <w:sz w:val="24"/>
                <w:szCs w:val="24"/>
              </w:rPr>
            </w:pPr>
            <w:proofErr w:type="spellStart"/>
            <w:r w:rsidRPr="001D2FFD">
              <w:rPr>
                <w:spacing w:val="-4"/>
                <w:sz w:val="24"/>
                <w:szCs w:val="24"/>
              </w:rPr>
              <w:t>Matematika</w:t>
            </w:r>
            <w:proofErr w:type="spellEnd"/>
          </w:p>
        </w:tc>
      </w:tr>
      <w:tr w:rsidR="000D50EC" w:rsidRPr="001D2FFD" w:rsidTr="00A97536">
        <w:trPr>
          <w:gridAfter w:val="1"/>
          <w:wAfter w:w="95" w:type="dxa"/>
          <w:trHeight w:val="273"/>
        </w:trPr>
        <w:tc>
          <w:tcPr>
            <w:tcW w:w="3113" w:type="dxa"/>
            <w:gridSpan w:val="2"/>
          </w:tcPr>
          <w:p w:rsidR="000D50EC" w:rsidRPr="001D2FFD" w:rsidRDefault="000D50EC" w:rsidP="00A97536">
            <w:pPr>
              <w:pStyle w:val="TableParagraph"/>
              <w:spacing w:line="254" w:lineRule="exact"/>
              <w:ind w:left="122" w:right="2"/>
              <w:jc w:val="center"/>
              <w:rPr>
                <w:sz w:val="24"/>
                <w:szCs w:val="24"/>
              </w:rPr>
            </w:pPr>
            <w:proofErr w:type="spellStart"/>
            <w:r w:rsidRPr="001D2FFD">
              <w:rPr>
                <w:spacing w:val="-2"/>
                <w:sz w:val="24"/>
                <w:szCs w:val="24"/>
              </w:rPr>
              <w:t>Fase</w:t>
            </w:r>
            <w:proofErr w:type="spellEnd"/>
            <w:r w:rsidRPr="001D2FFD">
              <w:rPr>
                <w:spacing w:val="-2"/>
                <w:sz w:val="24"/>
                <w:szCs w:val="24"/>
              </w:rPr>
              <w:t>/</w:t>
            </w:r>
            <w:proofErr w:type="spellStart"/>
            <w:r w:rsidRPr="001D2FFD">
              <w:rPr>
                <w:spacing w:val="-2"/>
                <w:sz w:val="24"/>
                <w:szCs w:val="24"/>
              </w:rPr>
              <w:t>Kelas</w:t>
            </w:r>
            <w:proofErr w:type="spellEnd"/>
          </w:p>
        </w:tc>
        <w:tc>
          <w:tcPr>
            <w:tcW w:w="5887" w:type="dxa"/>
            <w:gridSpan w:val="2"/>
          </w:tcPr>
          <w:p w:rsidR="000D50EC" w:rsidRPr="001D2FFD" w:rsidRDefault="000D50EC" w:rsidP="00A97536">
            <w:pPr>
              <w:pStyle w:val="TableParagraph"/>
              <w:spacing w:line="254" w:lineRule="exact"/>
              <w:ind w:left="129" w:right="8"/>
              <w:jc w:val="center"/>
              <w:rPr>
                <w:sz w:val="24"/>
                <w:szCs w:val="24"/>
              </w:rPr>
            </w:pPr>
            <w:r>
              <w:rPr>
                <w:spacing w:val="-4"/>
                <w:sz w:val="24"/>
                <w:szCs w:val="24"/>
              </w:rPr>
              <w:t>B/</w:t>
            </w:r>
            <w:r w:rsidRPr="001D2FFD">
              <w:rPr>
                <w:spacing w:val="-4"/>
                <w:sz w:val="24"/>
                <w:szCs w:val="24"/>
              </w:rPr>
              <w:t>V (</w:t>
            </w:r>
            <w:r>
              <w:rPr>
                <w:spacing w:val="-4"/>
                <w:sz w:val="24"/>
                <w:szCs w:val="24"/>
              </w:rPr>
              <w:t>Lima</w:t>
            </w:r>
            <w:r w:rsidRPr="001D2FFD">
              <w:rPr>
                <w:spacing w:val="-4"/>
                <w:sz w:val="24"/>
                <w:szCs w:val="24"/>
              </w:rPr>
              <w:t>)</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4" w:lineRule="exact"/>
              <w:ind w:left="122" w:right="8"/>
              <w:jc w:val="center"/>
              <w:rPr>
                <w:sz w:val="24"/>
                <w:szCs w:val="24"/>
              </w:rPr>
            </w:pPr>
            <w:proofErr w:type="spellStart"/>
            <w:r w:rsidRPr="001D2FFD">
              <w:rPr>
                <w:sz w:val="24"/>
                <w:szCs w:val="24"/>
              </w:rPr>
              <w:t>Elemen</w:t>
            </w:r>
            <w:proofErr w:type="spellEnd"/>
          </w:p>
        </w:tc>
        <w:tc>
          <w:tcPr>
            <w:tcW w:w="5887" w:type="dxa"/>
            <w:gridSpan w:val="2"/>
          </w:tcPr>
          <w:p w:rsidR="000D50EC" w:rsidRPr="001D2FFD" w:rsidRDefault="000D50EC" w:rsidP="00A97536">
            <w:pPr>
              <w:pStyle w:val="TableParagraph"/>
              <w:spacing w:line="254" w:lineRule="exact"/>
              <w:ind w:left="129" w:right="10"/>
              <w:jc w:val="center"/>
              <w:rPr>
                <w:sz w:val="24"/>
                <w:szCs w:val="24"/>
              </w:rPr>
            </w:pPr>
            <w:proofErr w:type="spellStart"/>
            <w:r w:rsidRPr="001D2FFD">
              <w:rPr>
                <w:sz w:val="24"/>
                <w:szCs w:val="24"/>
              </w:rPr>
              <w:t>Geometri</w:t>
            </w:r>
            <w:proofErr w:type="spellEnd"/>
          </w:p>
        </w:tc>
      </w:tr>
      <w:tr w:rsidR="000D50EC" w:rsidRPr="001D2FFD" w:rsidTr="00A97536">
        <w:trPr>
          <w:gridAfter w:val="1"/>
          <w:wAfter w:w="95" w:type="dxa"/>
          <w:trHeight w:val="278"/>
        </w:trPr>
        <w:tc>
          <w:tcPr>
            <w:tcW w:w="3113" w:type="dxa"/>
            <w:gridSpan w:val="2"/>
          </w:tcPr>
          <w:p w:rsidR="000D50EC" w:rsidRPr="001D2FFD" w:rsidRDefault="000D50EC" w:rsidP="00A97536">
            <w:pPr>
              <w:pStyle w:val="TableParagraph"/>
              <w:spacing w:before="1" w:line="237" w:lineRule="auto"/>
              <w:jc w:val="center"/>
              <w:rPr>
                <w:sz w:val="24"/>
                <w:szCs w:val="24"/>
              </w:rPr>
            </w:pPr>
            <w:r w:rsidRPr="001D2FFD">
              <w:rPr>
                <w:spacing w:val="-4"/>
                <w:sz w:val="24"/>
                <w:szCs w:val="24"/>
              </w:rPr>
              <w:t>Unit</w:t>
            </w:r>
          </w:p>
        </w:tc>
        <w:tc>
          <w:tcPr>
            <w:tcW w:w="5887" w:type="dxa"/>
            <w:gridSpan w:val="2"/>
          </w:tcPr>
          <w:p w:rsidR="000D50EC" w:rsidRPr="001D2FFD" w:rsidRDefault="000D50EC" w:rsidP="00A97536">
            <w:pPr>
              <w:pStyle w:val="TableParagraph"/>
              <w:tabs>
                <w:tab w:val="left" w:pos="834"/>
              </w:tabs>
              <w:ind w:left="0"/>
              <w:jc w:val="center"/>
              <w:rPr>
                <w:sz w:val="24"/>
                <w:szCs w:val="24"/>
              </w:rPr>
            </w:pPr>
            <w:proofErr w:type="spellStart"/>
            <w:r w:rsidRPr="001D2FFD">
              <w:rPr>
                <w:spacing w:val="-2"/>
                <w:sz w:val="24"/>
                <w:szCs w:val="24"/>
              </w:rPr>
              <w:t>Bangun</w:t>
            </w:r>
            <w:proofErr w:type="spellEnd"/>
            <w:r w:rsidRPr="001D2FFD">
              <w:rPr>
                <w:spacing w:val="-2"/>
                <w:sz w:val="24"/>
                <w:szCs w:val="24"/>
              </w:rPr>
              <w:t xml:space="preserve"> </w:t>
            </w:r>
            <w:proofErr w:type="spellStart"/>
            <w:r w:rsidRPr="001D2FFD">
              <w:rPr>
                <w:spacing w:val="-2"/>
                <w:sz w:val="24"/>
                <w:szCs w:val="24"/>
              </w:rPr>
              <w:t>Datar</w:t>
            </w:r>
            <w:proofErr w:type="spellEnd"/>
          </w:p>
        </w:tc>
      </w:tr>
      <w:tr w:rsidR="000D50EC" w:rsidRPr="001D2FFD" w:rsidTr="00A97536">
        <w:trPr>
          <w:gridAfter w:val="1"/>
          <w:wAfter w:w="95" w:type="dxa"/>
          <w:trHeight w:val="277"/>
        </w:trPr>
        <w:tc>
          <w:tcPr>
            <w:tcW w:w="3113" w:type="dxa"/>
            <w:gridSpan w:val="2"/>
          </w:tcPr>
          <w:p w:rsidR="000D50EC" w:rsidRPr="001D2FFD" w:rsidRDefault="000D50EC" w:rsidP="00A97536">
            <w:pPr>
              <w:pStyle w:val="TableParagraph"/>
              <w:spacing w:line="258" w:lineRule="exact"/>
              <w:ind w:left="122" w:right="7"/>
              <w:jc w:val="center"/>
              <w:rPr>
                <w:sz w:val="24"/>
                <w:szCs w:val="24"/>
              </w:rPr>
            </w:pPr>
            <w:proofErr w:type="spellStart"/>
            <w:r w:rsidRPr="001D2FFD">
              <w:rPr>
                <w:sz w:val="24"/>
                <w:szCs w:val="24"/>
              </w:rPr>
              <w:t>Alokasi</w:t>
            </w:r>
            <w:proofErr w:type="spellEnd"/>
            <w:r w:rsidRPr="001D2FFD">
              <w:rPr>
                <w:sz w:val="24"/>
                <w:szCs w:val="24"/>
              </w:rPr>
              <w:t xml:space="preserve"> </w:t>
            </w:r>
            <w:proofErr w:type="spellStart"/>
            <w:r w:rsidRPr="001D2FFD">
              <w:rPr>
                <w:sz w:val="24"/>
                <w:szCs w:val="24"/>
              </w:rPr>
              <w:t>Waktu</w:t>
            </w:r>
            <w:proofErr w:type="spellEnd"/>
            <w:r w:rsidRPr="001D2FFD">
              <w:rPr>
                <w:sz w:val="24"/>
                <w:szCs w:val="24"/>
              </w:rPr>
              <w:t xml:space="preserve"> </w:t>
            </w:r>
            <w:r w:rsidRPr="001D2FFD">
              <w:rPr>
                <w:spacing w:val="-2"/>
                <w:sz w:val="24"/>
                <w:szCs w:val="24"/>
              </w:rPr>
              <w:t>(</w:t>
            </w:r>
            <w:proofErr w:type="spellStart"/>
            <w:r w:rsidRPr="001D2FFD">
              <w:rPr>
                <w:spacing w:val="-2"/>
                <w:sz w:val="24"/>
                <w:szCs w:val="24"/>
              </w:rPr>
              <w:t>menit</w:t>
            </w:r>
            <w:proofErr w:type="spellEnd"/>
            <w:r w:rsidRPr="001D2FFD">
              <w:rPr>
                <w:spacing w:val="-2"/>
                <w:sz w:val="24"/>
                <w:szCs w:val="24"/>
              </w:rPr>
              <w:t>)</w:t>
            </w:r>
          </w:p>
        </w:tc>
        <w:tc>
          <w:tcPr>
            <w:tcW w:w="5887" w:type="dxa"/>
            <w:gridSpan w:val="2"/>
          </w:tcPr>
          <w:p w:rsidR="000D50EC" w:rsidRPr="001D2FFD" w:rsidRDefault="000D50EC" w:rsidP="00A97536">
            <w:pPr>
              <w:pStyle w:val="TableParagraph"/>
              <w:spacing w:line="258" w:lineRule="exact"/>
              <w:ind w:left="129" w:right="10"/>
              <w:jc w:val="center"/>
              <w:rPr>
                <w:sz w:val="24"/>
                <w:szCs w:val="24"/>
              </w:rPr>
            </w:pPr>
            <w:r w:rsidRPr="001D2FFD">
              <w:rPr>
                <w:sz w:val="24"/>
                <w:szCs w:val="24"/>
              </w:rPr>
              <w:t xml:space="preserve">2 x 35 </w:t>
            </w:r>
            <w:proofErr w:type="spellStart"/>
            <w:r w:rsidRPr="001D2FFD">
              <w:rPr>
                <w:sz w:val="24"/>
                <w:szCs w:val="24"/>
              </w:rPr>
              <w:t>menit</w:t>
            </w:r>
            <w:proofErr w:type="spellEnd"/>
            <w:r w:rsidRPr="001D2FFD">
              <w:rPr>
                <w:sz w:val="24"/>
                <w:szCs w:val="24"/>
              </w:rPr>
              <w:t xml:space="preserve"> / 2 JP</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5" w:lineRule="exact"/>
              <w:ind w:left="122" w:right="8"/>
              <w:jc w:val="center"/>
              <w:rPr>
                <w:sz w:val="24"/>
                <w:szCs w:val="24"/>
              </w:rPr>
            </w:pPr>
            <w:proofErr w:type="spellStart"/>
            <w:r w:rsidRPr="001D2FFD">
              <w:rPr>
                <w:sz w:val="24"/>
                <w:szCs w:val="24"/>
              </w:rPr>
              <w:t>Jumlah</w:t>
            </w:r>
            <w:proofErr w:type="spellEnd"/>
            <w:r w:rsidRPr="001D2FFD">
              <w:rPr>
                <w:spacing w:val="-2"/>
                <w:sz w:val="24"/>
                <w:szCs w:val="24"/>
              </w:rPr>
              <w:t xml:space="preserve"> </w:t>
            </w:r>
            <w:proofErr w:type="spellStart"/>
            <w:r w:rsidRPr="001D2FFD">
              <w:rPr>
                <w:spacing w:val="-2"/>
                <w:sz w:val="24"/>
                <w:szCs w:val="24"/>
              </w:rPr>
              <w:t>Pertemuan</w:t>
            </w:r>
            <w:proofErr w:type="spellEnd"/>
          </w:p>
        </w:tc>
        <w:tc>
          <w:tcPr>
            <w:tcW w:w="5887" w:type="dxa"/>
            <w:gridSpan w:val="2"/>
          </w:tcPr>
          <w:p w:rsidR="000D50EC" w:rsidRPr="001D2FFD" w:rsidRDefault="000D50EC" w:rsidP="00A97536">
            <w:pPr>
              <w:pStyle w:val="TableParagraph"/>
              <w:spacing w:line="255" w:lineRule="exact"/>
              <w:ind w:left="129"/>
              <w:jc w:val="center"/>
              <w:rPr>
                <w:sz w:val="24"/>
                <w:szCs w:val="24"/>
              </w:rPr>
            </w:pPr>
            <w:r>
              <w:rPr>
                <w:spacing w:val="-10"/>
                <w:sz w:val="24"/>
                <w:szCs w:val="24"/>
              </w:rPr>
              <w:t>2</w:t>
            </w:r>
          </w:p>
        </w:tc>
      </w:tr>
      <w:tr w:rsidR="000D50EC" w:rsidRPr="001D2FFD" w:rsidTr="00A97536">
        <w:trPr>
          <w:gridAfter w:val="1"/>
          <w:wAfter w:w="95" w:type="dxa"/>
          <w:trHeight w:val="274"/>
        </w:trPr>
        <w:tc>
          <w:tcPr>
            <w:tcW w:w="9000" w:type="dxa"/>
            <w:gridSpan w:val="4"/>
            <w:shd w:val="clear" w:color="auto" w:fill="E36C0A" w:themeFill="accent6" w:themeFillShade="BF"/>
          </w:tcPr>
          <w:p w:rsidR="000D50EC" w:rsidRPr="001D2FFD" w:rsidRDefault="000D50EC" w:rsidP="00A97536">
            <w:pPr>
              <w:pStyle w:val="TableParagraph"/>
              <w:spacing w:line="255" w:lineRule="exact"/>
              <w:ind w:left="129" w:right="90"/>
              <w:jc w:val="center"/>
              <w:rPr>
                <w:b/>
                <w:spacing w:val="-10"/>
                <w:sz w:val="24"/>
                <w:szCs w:val="24"/>
              </w:rPr>
            </w:pPr>
            <w:r w:rsidRPr="001D2FFD">
              <w:rPr>
                <w:b/>
                <w:sz w:val="24"/>
                <w:szCs w:val="24"/>
              </w:rPr>
              <w:t>KOMPETENSI AWAL</w:t>
            </w:r>
          </w:p>
        </w:tc>
      </w:tr>
      <w:tr w:rsidR="000D50EC" w:rsidRPr="001D2FFD" w:rsidTr="00A97536">
        <w:trPr>
          <w:gridAfter w:val="1"/>
          <w:wAfter w:w="95" w:type="dxa"/>
          <w:trHeight w:val="274"/>
        </w:trPr>
        <w:tc>
          <w:tcPr>
            <w:tcW w:w="9000" w:type="dxa"/>
            <w:gridSpan w:val="4"/>
          </w:tcPr>
          <w:p w:rsidR="000D50EC" w:rsidRPr="001D2FFD" w:rsidRDefault="000D50EC" w:rsidP="00A97536">
            <w:pPr>
              <w:pStyle w:val="TableParagraph"/>
              <w:spacing w:line="255" w:lineRule="exact"/>
              <w:ind w:left="129" w:right="90"/>
              <w:jc w:val="both"/>
              <w:rPr>
                <w:sz w:val="24"/>
                <w:szCs w:val="24"/>
              </w:rPr>
            </w:pPr>
            <w:proofErr w:type="spellStart"/>
            <w:r w:rsidRPr="001D2FFD">
              <w:rPr>
                <w:sz w:val="24"/>
                <w:szCs w:val="24"/>
              </w:rPr>
              <w:t>Siswa</w:t>
            </w:r>
            <w:proofErr w:type="spellEnd"/>
            <w:r w:rsidRPr="001D2FFD">
              <w:rPr>
                <w:sz w:val="24"/>
                <w:szCs w:val="24"/>
              </w:rPr>
              <w:t xml:space="preserve"> </w:t>
            </w:r>
            <w:proofErr w:type="spellStart"/>
            <w:r w:rsidRPr="001D2FFD">
              <w:rPr>
                <w:sz w:val="24"/>
                <w:szCs w:val="24"/>
              </w:rPr>
              <w:t>mengetahui</w:t>
            </w:r>
            <w:proofErr w:type="spellEnd"/>
            <w:r w:rsidRPr="001D2FFD">
              <w:rPr>
                <w:sz w:val="24"/>
                <w:szCs w:val="24"/>
              </w:rPr>
              <w:t xml:space="preserve"> </w:t>
            </w:r>
            <w:proofErr w:type="spellStart"/>
            <w:r w:rsidRPr="001D2FFD">
              <w:rPr>
                <w:sz w:val="24"/>
                <w:szCs w:val="24"/>
              </w:rPr>
              <w:t>bentuk-be</w:t>
            </w:r>
            <w:r>
              <w:rPr>
                <w:sz w:val="24"/>
                <w:szCs w:val="24"/>
              </w:rPr>
              <w:t>ntuk</w:t>
            </w:r>
            <w:proofErr w:type="spellEnd"/>
            <w:r>
              <w:rPr>
                <w:sz w:val="24"/>
                <w:szCs w:val="24"/>
              </w:rPr>
              <w:t xml:space="preserve"> </w:t>
            </w:r>
            <w:proofErr w:type="spellStart"/>
            <w:r>
              <w:rPr>
                <w:sz w:val="24"/>
                <w:szCs w:val="24"/>
              </w:rPr>
              <w:t>bangun</w:t>
            </w:r>
            <w:proofErr w:type="spellEnd"/>
            <w:r>
              <w:rPr>
                <w:sz w:val="24"/>
                <w:szCs w:val="24"/>
              </w:rPr>
              <w:t xml:space="preserve"> </w:t>
            </w:r>
            <w:proofErr w:type="spellStart"/>
            <w:r>
              <w:rPr>
                <w:sz w:val="24"/>
                <w:szCs w:val="24"/>
              </w:rPr>
              <w:t>datar</w:t>
            </w:r>
            <w:proofErr w:type="spellEnd"/>
            <w:r>
              <w:rPr>
                <w:sz w:val="24"/>
                <w:szCs w:val="24"/>
              </w:rPr>
              <w:t xml:space="preserve">, </w:t>
            </w:r>
            <w:proofErr w:type="spellStart"/>
            <w:r>
              <w:rPr>
                <w:sz w:val="24"/>
                <w:szCs w:val="24"/>
              </w:rPr>
              <w:t>fokus</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luas</w:t>
            </w:r>
            <w:proofErr w:type="spellEnd"/>
            <w:r>
              <w:rPr>
                <w:sz w:val="24"/>
                <w:szCs w:val="24"/>
              </w:rPr>
              <w:t xml:space="preserve"> </w:t>
            </w:r>
            <w:proofErr w:type="spellStart"/>
            <w:r>
              <w:rPr>
                <w:sz w:val="24"/>
                <w:szCs w:val="24"/>
              </w:rPr>
              <w:t>segitiga</w:t>
            </w:r>
            <w:proofErr w:type="spellEnd"/>
            <w:r>
              <w:rPr>
                <w:sz w:val="24"/>
                <w:szCs w:val="24"/>
              </w:rPr>
              <w:t xml:space="preserve">, </w:t>
            </w:r>
            <w:proofErr w:type="spellStart"/>
            <w:r>
              <w:rPr>
                <w:sz w:val="24"/>
                <w:szCs w:val="24"/>
              </w:rPr>
              <w:t>segiempat</w:t>
            </w:r>
            <w:proofErr w:type="spellEnd"/>
            <w:r>
              <w:rPr>
                <w:sz w:val="24"/>
                <w:szCs w:val="24"/>
              </w:rPr>
              <w:t xml:space="preserve">, </w:t>
            </w:r>
            <w:proofErr w:type="spellStart"/>
            <w:r>
              <w:rPr>
                <w:sz w:val="24"/>
                <w:szCs w:val="24"/>
              </w:rPr>
              <w:t>segibanyak</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lingkaran</w:t>
            </w:r>
            <w:proofErr w:type="spellEnd"/>
            <w:r w:rsidRPr="001D2FFD">
              <w:rPr>
                <w:sz w:val="24"/>
                <w:szCs w:val="24"/>
              </w:rPr>
              <w:t>.</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5" w:lineRule="exact"/>
              <w:ind w:left="122" w:right="8"/>
              <w:jc w:val="center"/>
              <w:rPr>
                <w:sz w:val="24"/>
                <w:szCs w:val="24"/>
              </w:rPr>
            </w:pPr>
            <w:proofErr w:type="spellStart"/>
            <w:r w:rsidRPr="001D2FFD">
              <w:rPr>
                <w:sz w:val="24"/>
                <w:szCs w:val="24"/>
              </w:rPr>
              <w:t>Profil</w:t>
            </w:r>
            <w:proofErr w:type="spellEnd"/>
            <w:r w:rsidRPr="001D2FFD">
              <w:rPr>
                <w:sz w:val="24"/>
                <w:szCs w:val="24"/>
              </w:rPr>
              <w:t xml:space="preserve"> </w:t>
            </w:r>
            <w:proofErr w:type="spellStart"/>
            <w:r w:rsidRPr="001D2FFD">
              <w:rPr>
                <w:sz w:val="24"/>
                <w:szCs w:val="24"/>
              </w:rPr>
              <w:t>Pelajar</w:t>
            </w:r>
            <w:proofErr w:type="spellEnd"/>
            <w:r w:rsidRPr="001D2FFD">
              <w:rPr>
                <w:sz w:val="24"/>
                <w:szCs w:val="24"/>
              </w:rPr>
              <w:t xml:space="preserve"> </w:t>
            </w:r>
            <w:proofErr w:type="spellStart"/>
            <w:r w:rsidRPr="001D2FFD">
              <w:rPr>
                <w:sz w:val="24"/>
                <w:szCs w:val="24"/>
              </w:rPr>
              <w:t>Pancasila</w:t>
            </w:r>
            <w:proofErr w:type="spellEnd"/>
          </w:p>
        </w:tc>
        <w:tc>
          <w:tcPr>
            <w:tcW w:w="5887" w:type="dxa"/>
            <w:gridSpan w:val="2"/>
          </w:tcPr>
          <w:p w:rsidR="000D50EC" w:rsidRDefault="000D50EC" w:rsidP="000D50EC">
            <w:pPr>
              <w:pStyle w:val="TableParagraph"/>
              <w:numPr>
                <w:ilvl w:val="0"/>
                <w:numId w:val="4"/>
              </w:numPr>
              <w:spacing w:line="255" w:lineRule="exact"/>
              <w:ind w:left="397" w:right="90" w:hanging="270"/>
              <w:jc w:val="both"/>
              <w:rPr>
                <w:sz w:val="24"/>
              </w:rPr>
            </w:pPr>
            <w:proofErr w:type="spellStart"/>
            <w:r w:rsidRPr="00EB1B7D">
              <w:rPr>
                <w:sz w:val="24"/>
              </w:rPr>
              <w:t>Beriman</w:t>
            </w:r>
            <w:proofErr w:type="spellEnd"/>
            <w:r w:rsidRPr="00EB1B7D">
              <w:rPr>
                <w:sz w:val="24"/>
              </w:rPr>
              <w:t xml:space="preserve">, </w:t>
            </w:r>
            <w:proofErr w:type="spellStart"/>
            <w:r w:rsidRPr="00EB1B7D">
              <w:rPr>
                <w:sz w:val="24"/>
              </w:rPr>
              <w:t>Bertakwa</w:t>
            </w:r>
            <w:proofErr w:type="spellEnd"/>
            <w:r w:rsidRPr="00EB1B7D">
              <w:rPr>
                <w:sz w:val="24"/>
              </w:rPr>
              <w:t xml:space="preserve"> </w:t>
            </w:r>
            <w:proofErr w:type="spellStart"/>
            <w:r w:rsidRPr="00EB1B7D">
              <w:rPr>
                <w:sz w:val="24"/>
              </w:rPr>
              <w:t>Kepada</w:t>
            </w:r>
            <w:proofErr w:type="spellEnd"/>
            <w:r w:rsidRPr="00EB1B7D">
              <w:rPr>
                <w:sz w:val="24"/>
              </w:rPr>
              <w:t xml:space="preserve"> </w:t>
            </w:r>
            <w:proofErr w:type="spellStart"/>
            <w:r w:rsidRPr="00EB1B7D">
              <w:rPr>
                <w:sz w:val="24"/>
              </w:rPr>
              <w:t>Tuhan</w:t>
            </w:r>
            <w:proofErr w:type="spellEnd"/>
            <w:r w:rsidRPr="00EB1B7D">
              <w:rPr>
                <w:sz w:val="24"/>
              </w:rPr>
              <w:t xml:space="preserve"> Yang </w:t>
            </w:r>
            <w:proofErr w:type="spellStart"/>
            <w:r w:rsidRPr="00EB1B7D">
              <w:rPr>
                <w:sz w:val="24"/>
              </w:rPr>
              <w:t>Maha</w:t>
            </w:r>
            <w:proofErr w:type="spellEnd"/>
            <w:r w:rsidRPr="00EB1B7D">
              <w:rPr>
                <w:sz w:val="24"/>
              </w:rPr>
              <w:t xml:space="preserve"> </w:t>
            </w:r>
            <w:proofErr w:type="spellStart"/>
            <w:r w:rsidRPr="00EB1B7D">
              <w:rPr>
                <w:sz w:val="24"/>
              </w:rPr>
              <w:t>Esa</w:t>
            </w:r>
            <w:proofErr w:type="spellEnd"/>
            <w:r w:rsidRPr="00EB1B7D">
              <w:rPr>
                <w:sz w:val="24"/>
              </w:rPr>
              <w:t xml:space="preserve"> </w:t>
            </w:r>
            <w:proofErr w:type="spellStart"/>
            <w:r w:rsidRPr="00EB1B7D">
              <w:rPr>
                <w:sz w:val="24"/>
              </w:rPr>
              <w:t>dan</w:t>
            </w:r>
            <w:proofErr w:type="spellEnd"/>
            <w:r w:rsidRPr="00EB1B7D">
              <w:rPr>
                <w:sz w:val="24"/>
              </w:rPr>
              <w:t xml:space="preserve">, </w:t>
            </w:r>
            <w:proofErr w:type="spellStart"/>
            <w:r w:rsidRPr="00EB1B7D">
              <w:rPr>
                <w:sz w:val="24"/>
              </w:rPr>
              <w:t>Berakhlak</w:t>
            </w:r>
            <w:proofErr w:type="spellEnd"/>
            <w:r w:rsidRPr="00EB1B7D">
              <w:rPr>
                <w:sz w:val="24"/>
              </w:rPr>
              <w:t xml:space="preserve"> </w:t>
            </w:r>
            <w:proofErr w:type="spellStart"/>
            <w:r w:rsidRPr="00EB1B7D">
              <w:rPr>
                <w:sz w:val="24"/>
              </w:rPr>
              <w:t>Mulia</w:t>
            </w:r>
            <w:proofErr w:type="spellEnd"/>
            <w:r w:rsidRPr="00EB1B7D">
              <w:rPr>
                <w:sz w:val="24"/>
              </w:rPr>
              <w:t xml:space="preserve">: </w:t>
            </w:r>
            <w:proofErr w:type="spellStart"/>
            <w:r w:rsidRPr="00EB1B7D">
              <w:rPr>
                <w:sz w:val="24"/>
              </w:rPr>
              <w:t>Berdoa</w:t>
            </w:r>
            <w:proofErr w:type="spellEnd"/>
            <w:r w:rsidRPr="00EB1B7D">
              <w:rPr>
                <w:sz w:val="24"/>
              </w:rPr>
              <w:t xml:space="preserve"> </w:t>
            </w:r>
            <w:proofErr w:type="spellStart"/>
            <w:r w:rsidRPr="00EB1B7D">
              <w:rPr>
                <w:sz w:val="24"/>
              </w:rPr>
              <w:t>sebelum</w:t>
            </w:r>
            <w:proofErr w:type="spellEnd"/>
            <w:r w:rsidRPr="00EB1B7D">
              <w:rPr>
                <w:sz w:val="24"/>
              </w:rPr>
              <w:t xml:space="preserve"> </w:t>
            </w:r>
            <w:proofErr w:type="spellStart"/>
            <w:r w:rsidRPr="00EB1B7D">
              <w:rPr>
                <w:sz w:val="24"/>
              </w:rPr>
              <w:t>belajar</w:t>
            </w:r>
            <w:proofErr w:type="spellEnd"/>
            <w:r w:rsidRPr="00EB1B7D">
              <w:rPr>
                <w:sz w:val="24"/>
              </w:rPr>
              <w:t xml:space="preserve"> </w:t>
            </w:r>
            <w:proofErr w:type="spellStart"/>
            <w:r w:rsidRPr="00EB1B7D">
              <w:rPr>
                <w:sz w:val="24"/>
              </w:rPr>
              <w:t>dan</w:t>
            </w:r>
            <w:proofErr w:type="spellEnd"/>
            <w:r w:rsidRPr="00EB1B7D">
              <w:rPr>
                <w:sz w:val="24"/>
              </w:rPr>
              <w:t xml:space="preserve"> </w:t>
            </w:r>
            <w:proofErr w:type="spellStart"/>
            <w:r w:rsidRPr="00EB1B7D">
              <w:rPr>
                <w:sz w:val="24"/>
              </w:rPr>
              <w:t>bersikap</w:t>
            </w:r>
            <w:proofErr w:type="spellEnd"/>
            <w:r w:rsidRPr="00EB1B7D">
              <w:rPr>
                <w:sz w:val="24"/>
              </w:rPr>
              <w:t xml:space="preserve"> </w:t>
            </w:r>
            <w:proofErr w:type="spellStart"/>
            <w:r w:rsidRPr="00EB1B7D">
              <w:rPr>
                <w:sz w:val="24"/>
              </w:rPr>
              <w:t>sopan</w:t>
            </w:r>
            <w:proofErr w:type="spellEnd"/>
            <w:r w:rsidRPr="00EB1B7D">
              <w:rPr>
                <w:sz w:val="24"/>
              </w:rPr>
              <w:t xml:space="preserve"> </w:t>
            </w:r>
            <w:proofErr w:type="spellStart"/>
            <w:r w:rsidRPr="00EB1B7D">
              <w:rPr>
                <w:sz w:val="24"/>
              </w:rPr>
              <w:t>santun</w:t>
            </w:r>
            <w:proofErr w:type="spellEnd"/>
            <w:r w:rsidRPr="00EB1B7D">
              <w:rPr>
                <w:sz w:val="24"/>
              </w:rPr>
              <w:t xml:space="preserve">. </w:t>
            </w:r>
          </w:p>
          <w:p w:rsidR="000D50EC" w:rsidRDefault="000D50EC" w:rsidP="000D50EC">
            <w:pPr>
              <w:pStyle w:val="TableParagraph"/>
              <w:numPr>
                <w:ilvl w:val="0"/>
                <w:numId w:val="4"/>
              </w:numPr>
              <w:spacing w:line="255" w:lineRule="exact"/>
              <w:ind w:left="397" w:right="90" w:hanging="270"/>
              <w:jc w:val="both"/>
              <w:rPr>
                <w:sz w:val="24"/>
              </w:rPr>
            </w:pPr>
            <w:proofErr w:type="spellStart"/>
            <w:r w:rsidRPr="00EB1B7D">
              <w:rPr>
                <w:sz w:val="24"/>
              </w:rPr>
              <w:t>Mandiri</w:t>
            </w:r>
            <w:proofErr w:type="spellEnd"/>
            <w:r w:rsidRPr="00EB1B7D">
              <w:rPr>
                <w:sz w:val="24"/>
              </w:rPr>
              <w:t xml:space="preserve">: </w:t>
            </w:r>
            <w:proofErr w:type="spellStart"/>
            <w:r w:rsidRPr="00EB1B7D">
              <w:rPr>
                <w:sz w:val="24"/>
              </w:rPr>
              <w:t>Peserta</w:t>
            </w:r>
            <w:proofErr w:type="spellEnd"/>
            <w:r w:rsidRPr="00EB1B7D">
              <w:rPr>
                <w:sz w:val="24"/>
              </w:rPr>
              <w:t xml:space="preserve"> </w:t>
            </w:r>
            <w:proofErr w:type="spellStart"/>
            <w:r w:rsidRPr="00EB1B7D">
              <w:rPr>
                <w:sz w:val="24"/>
              </w:rPr>
              <w:t>didik</w:t>
            </w:r>
            <w:proofErr w:type="spellEnd"/>
            <w:r w:rsidRPr="00EB1B7D">
              <w:rPr>
                <w:sz w:val="24"/>
              </w:rPr>
              <w:t xml:space="preserve"> </w:t>
            </w:r>
            <w:proofErr w:type="spellStart"/>
            <w:r w:rsidRPr="00EB1B7D">
              <w:rPr>
                <w:sz w:val="24"/>
              </w:rPr>
              <w:t>mengerjakan</w:t>
            </w:r>
            <w:proofErr w:type="spellEnd"/>
            <w:r w:rsidRPr="00EB1B7D">
              <w:rPr>
                <w:sz w:val="24"/>
              </w:rPr>
              <w:t xml:space="preserve"> </w:t>
            </w:r>
            <w:proofErr w:type="spellStart"/>
            <w:r w:rsidRPr="00EB1B7D">
              <w:rPr>
                <w:sz w:val="24"/>
              </w:rPr>
              <w:t>tugas</w:t>
            </w:r>
            <w:proofErr w:type="spellEnd"/>
            <w:r w:rsidRPr="00EB1B7D">
              <w:rPr>
                <w:sz w:val="24"/>
              </w:rPr>
              <w:t xml:space="preserve"> </w:t>
            </w:r>
            <w:proofErr w:type="spellStart"/>
            <w:r w:rsidRPr="00EB1B7D">
              <w:rPr>
                <w:sz w:val="24"/>
              </w:rPr>
              <w:t>individu</w:t>
            </w:r>
            <w:proofErr w:type="spellEnd"/>
            <w:r w:rsidRPr="00EB1B7D">
              <w:rPr>
                <w:sz w:val="24"/>
              </w:rPr>
              <w:t xml:space="preserve"> </w:t>
            </w:r>
            <w:proofErr w:type="spellStart"/>
            <w:r w:rsidRPr="00EB1B7D">
              <w:rPr>
                <w:sz w:val="24"/>
              </w:rPr>
              <w:t>kemampuan</w:t>
            </w:r>
            <w:proofErr w:type="spellEnd"/>
            <w:r w:rsidRPr="00EB1B7D">
              <w:rPr>
                <w:sz w:val="24"/>
              </w:rPr>
              <w:t xml:space="preserve"> </w:t>
            </w:r>
            <w:proofErr w:type="spellStart"/>
            <w:r w:rsidRPr="00EB1B7D">
              <w:rPr>
                <w:sz w:val="24"/>
              </w:rPr>
              <w:t>masing-masing</w:t>
            </w:r>
            <w:proofErr w:type="spellEnd"/>
            <w:r w:rsidRPr="00EB1B7D">
              <w:rPr>
                <w:sz w:val="24"/>
              </w:rPr>
              <w:t>.</w:t>
            </w:r>
          </w:p>
          <w:p w:rsidR="000D50EC" w:rsidRDefault="000D50EC" w:rsidP="000D50EC">
            <w:pPr>
              <w:pStyle w:val="TableParagraph"/>
              <w:numPr>
                <w:ilvl w:val="0"/>
                <w:numId w:val="4"/>
              </w:numPr>
              <w:spacing w:line="255" w:lineRule="exact"/>
              <w:ind w:left="397" w:right="90" w:hanging="270"/>
              <w:jc w:val="both"/>
              <w:rPr>
                <w:sz w:val="24"/>
              </w:rPr>
            </w:pPr>
            <w:proofErr w:type="spellStart"/>
            <w:r w:rsidRPr="00EB1B7D">
              <w:rPr>
                <w:sz w:val="24"/>
              </w:rPr>
              <w:t>Kreatif</w:t>
            </w:r>
            <w:proofErr w:type="spellEnd"/>
            <w:r w:rsidRPr="00EB1B7D">
              <w:rPr>
                <w:sz w:val="24"/>
              </w:rPr>
              <w:t xml:space="preserve">: </w:t>
            </w:r>
            <w:proofErr w:type="spellStart"/>
            <w:r w:rsidRPr="00EB1B7D">
              <w:rPr>
                <w:sz w:val="24"/>
              </w:rPr>
              <w:t>Saat</w:t>
            </w:r>
            <w:proofErr w:type="spellEnd"/>
            <w:r w:rsidRPr="00EB1B7D">
              <w:rPr>
                <w:sz w:val="24"/>
              </w:rPr>
              <w:t xml:space="preserve"> </w:t>
            </w:r>
            <w:proofErr w:type="spellStart"/>
            <w:r w:rsidRPr="00EB1B7D">
              <w:rPr>
                <w:sz w:val="24"/>
              </w:rPr>
              <w:t>peserta</w:t>
            </w:r>
            <w:proofErr w:type="spellEnd"/>
            <w:r w:rsidRPr="00EB1B7D">
              <w:rPr>
                <w:sz w:val="24"/>
              </w:rPr>
              <w:t xml:space="preserve"> </w:t>
            </w:r>
            <w:proofErr w:type="spellStart"/>
            <w:r w:rsidRPr="00EB1B7D">
              <w:rPr>
                <w:sz w:val="24"/>
              </w:rPr>
              <w:t>didik</w:t>
            </w:r>
            <w:proofErr w:type="spellEnd"/>
            <w:r w:rsidRPr="00EB1B7D">
              <w:rPr>
                <w:sz w:val="24"/>
              </w:rPr>
              <w:t xml:space="preserve"> </w:t>
            </w:r>
            <w:proofErr w:type="spellStart"/>
            <w:r w:rsidRPr="00EB1B7D">
              <w:rPr>
                <w:sz w:val="24"/>
              </w:rPr>
              <w:t>menyajikan</w:t>
            </w:r>
            <w:proofErr w:type="spellEnd"/>
            <w:r w:rsidRPr="00EB1B7D">
              <w:rPr>
                <w:sz w:val="24"/>
              </w:rPr>
              <w:t xml:space="preserve"> </w:t>
            </w:r>
            <w:proofErr w:type="spellStart"/>
            <w:r w:rsidRPr="00EB1B7D">
              <w:rPr>
                <w:sz w:val="24"/>
              </w:rPr>
              <w:t>hasil</w:t>
            </w:r>
            <w:proofErr w:type="spellEnd"/>
            <w:r w:rsidRPr="00EB1B7D">
              <w:rPr>
                <w:sz w:val="24"/>
              </w:rPr>
              <w:t xml:space="preserve"> </w:t>
            </w:r>
            <w:proofErr w:type="spellStart"/>
            <w:r w:rsidRPr="00EB1B7D">
              <w:rPr>
                <w:sz w:val="24"/>
              </w:rPr>
              <w:t>diskusi</w:t>
            </w:r>
            <w:proofErr w:type="spellEnd"/>
            <w:r w:rsidRPr="00EB1B7D">
              <w:rPr>
                <w:sz w:val="24"/>
              </w:rPr>
              <w:t xml:space="preserve"> </w:t>
            </w:r>
            <w:proofErr w:type="spellStart"/>
            <w:r w:rsidRPr="00EB1B7D">
              <w:rPr>
                <w:sz w:val="24"/>
              </w:rPr>
              <w:t>bersama</w:t>
            </w:r>
            <w:proofErr w:type="spellEnd"/>
            <w:r w:rsidRPr="00EB1B7D">
              <w:rPr>
                <w:sz w:val="24"/>
              </w:rPr>
              <w:t xml:space="preserve"> </w:t>
            </w:r>
            <w:proofErr w:type="spellStart"/>
            <w:r w:rsidRPr="00EB1B7D">
              <w:rPr>
                <w:sz w:val="24"/>
              </w:rPr>
              <w:t>teman</w:t>
            </w:r>
            <w:proofErr w:type="spellEnd"/>
            <w:r w:rsidRPr="00EB1B7D">
              <w:rPr>
                <w:sz w:val="24"/>
              </w:rPr>
              <w:t xml:space="preserve"> </w:t>
            </w:r>
            <w:proofErr w:type="spellStart"/>
            <w:r w:rsidRPr="00EB1B7D">
              <w:rPr>
                <w:sz w:val="24"/>
              </w:rPr>
              <w:t>sekelompok</w:t>
            </w:r>
            <w:proofErr w:type="spellEnd"/>
            <w:r w:rsidRPr="00EB1B7D">
              <w:rPr>
                <w:sz w:val="24"/>
              </w:rPr>
              <w:t xml:space="preserve">. </w:t>
            </w:r>
          </w:p>
          <w:p w:rsidR="000D50EC" w:rsidRPr="00EB1B7D" w:rsidRDefault="000D50EC" w:rsidP="000D50EC">
            <w:pPr>
              <w:pStyle w:val="TableParagraph"/>
              <w:numPr>
                <w:ilvl w:val="0"/>
                <w:numId w:val="4"/>
              </w:numPr>
              <w:spacing w:line="255" w:lineRule="exact"/>
              <w:ind w:left="397" w:right="90" w:hanging="270"/>
              <w:jc w:val="both"/>
              <w:rPr>
                <w:sz w:val="24"/>
              </w:rPr>
            </w:pPr>
            <w:proofErr w:type="spellStart"/>
            <w:r w:rsidRPr="00EB1B7D">
              <w:rPr>
                <w:sz w:val="24"/>
              </w:rPr>
              <w:t>Bernalar</w:t>
            </w:r>
            <w:proofErr w:type="spellEnd"/>
            <w:r w:rsidRPr="00EB1B7D">
              <w:rPr>
                <w:sz w:val="24"/>
              </w:rPr>
              <w:t xml:space="preserve"> </w:t>
            </w:r>
            <w:proofErr w:type="spellStart"/>
            <w:r w:rsidRPr="00EB1B7D">
              <w:rPr>
                <w:sz w:val="24"/>
              </w:rPr>
              <w:t>kritis</w:t>
            </w:r>
            <w:proofErr w:type="spellEnd"/>
            <w:r w:rsidRPr="00EB1B7D">
              <w:rPr>
                <w:sz w:val="24"/>
              </w:rPr>
              <w:t xml:space="preserve">: </w:t>
            </w:r>
            <w:proofErr w:type="spellStart"/>
            <w:r w:rsidRPr="00EB1B7D">
              <w:rPr>
                <w:sz w:val="24"/>
              </w:rPr>
              <w:t>Peserta</w:t>
            </w:r>
            <w:proofErr w:type="spellEnd"/>
            <w:r w:rsidRPr="00EB1B7D">
              <w:rPr>
                <w:sz w:val="24"/>
              </w:rPr>
              <w:t xml:space="preserve"> </w:t>
            </w:r>
            <w:proofErr w:type="spellStart"/>
            <w:r w:rsidRPr="00EB1B7D">
              <w:rPr>
                <w:sz w:val="24"/>
              </w:rPr>
              <w:t>didik</w:t>
            </w:r>
            <w:proofErr w:type="spellEnd"/>
            <w:r w:rsidRPr="00EB1B7D">
              <w:rPr>
                <w:sz w:val="24"/>
              </w:rPr>
              <w:t xml:space="preserve"> </w:t>
            </w:r>
            <w:proofErr w:type="spellStart"/>
            <w:r w:rsidRPr="00EB1B7D">
              <w:rPr>
                <w:sz w:val="24"/>
              </w:rPr>
              <w:t>mampu</w:t>
            </w:r>
            <w:proofErr w:type="spellEnd"/>
            <w:r w:rsidRPr="00EB1B7D">
              <w:rPr>
                <w:sz w:val="24"/>
              </w:rPr>
              <w:t xml:space="preserve"> </w:t>
            </w:r>
            <w:proofErr w:type="spellStart"/>
            <w:r w:rsidRPr="00EB1B7D">
              <w:rPr>
                <w:sz w:val="24"/>
              </w:rPr>
              <w:t>menyelesaikan</w:t>
            </w:r>
            <w:proofErr w:type="spellEnd"/>
            <w:r w:rsidRPr="00EB1B7D">
              <w:rPr>
                <w:sz w:val="24"/>
              </w:rPr>
              <w:t xml:space="preserve"> </w:t>
            </w:r>
            <w:proofErr w:type="spellStart"/>
            <w:r w:rsidRPr="00EB1B7D">
              <w:rPr>
                <w:sz w:val="24"/>
              </w:rPr>
              <w:t>permasalahan</w:t>
            </w:r>
            <w:proofErr w:type="spellEnd"/>
            <w:r w:rsidRPr="00EB1B7D">
              <w:rPr>
                <w:sz w:val="24"/>
              </w:rPr>
              <w:t xml:space="preserve"> </w:t>
            </w:r>
            <w:proofErr w:type="spellStart"/>
            <w:r>
              <w:rPr>
                <w:sz w:val="24"/>
              </w:rPr>
              <w:t>bentuk-bentuk</w:t>
            </w:r>
            <w:proofErr w:type="spellEnd"/>
            <w:r>
              <w:rPr>
                <w:sz w:val="24"/>
              </w:rPr>
              <w:t xml:space="preserve"> </w:t>
            </w:r>
            <w:proofErr w:type="spellStart"/>
            <w:r>
              <w:rPr>
                <w:sz w:val="24"/>
              </w:rPr>
              <w:t>bangun</w:t>
            </w:r>
            <w:proofErr w:type="spellEnd"/>
            <w:r>
              <w:rPr>
                <w:sz w:val="24"/>
              </w:rPr>
              <w:t xml:space="preserve"> </w:t>
            </w:r>
            <w:proofErr w:type="spellStart"/>
            <w:r>
              <w:rPr>
                <w:sz w:val="24"/>
              </w:rPr>
              <w:t>datar</w:t>
            </w:r>
            <w:proofErr w:type="spellEnd"/>
            <w:r>
              <w:rPr>
                <w:sz w:val="24"/>
              </w:rPr>
              <w:t xml:space="preserve"> </w:t>
            </w:r>
            <w:proofErr w:type="spellStart"/>
            <w:r>
              <w:rPr>
                <w:sz w:val="24"/>
              </w:rPr>
              <w:t>dan</w:t>
            </w:r>
            <w:proofErr w:type="spellEnd"/>
            <w:r>
              <w:rPr>
                <w:sz w:val="24"/>
              </w:rPr>
              <w:t xml:space="preserve"> </w:t>
            </w:r>
            <w:proofErr w:type="spellStart"/>
            <w:r>
              <w:rPr>
                <w:sz w:val="24"/>
              </w:rPr>
              <w:t>menentukan</w:t>
            </w:r>
            <w:proofErr w:type="spellEnd"/>
            <w:r>
              <w:rPr>
                <w:sz w:val="24"/>
              </w:rPr>
              <w:t xml:space="preserve"> </w:t>
            </w:r>
            <w:proofErr w:type="spellStart"/>
            <w:r>
              <w:rPr>
                <w:sz w:val="24"/>
              </w:rPr>
              <w:t>luasnya</w:t>
            </w:r>
            <w:proofErr w:type="spellEnd"/>
            <w:r>
              <w:rPr>
                <w:sz w:val="24"/>
              </w:rPr>
              <w:t>.</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5" w:lineRule="exact"/>
              <w:ind w:left="122" w:right="8"/>
              <w:jc w:val="center"/>
              <w:rPr>
                <w:sz w:val="24"/>
                <w:szCs w:val="24"/>
              </w:rPr>
            </w:pPr>
            <w:proofErr w:type="spellStart"/>
            <w:r w:rsidRPr="001D2FFD">
              <w:rPr>
                <w:sz w:val="24"/>
                <w:szCs w:val="24"/>
              </w:rPr>
              <w:t>Sarana</w:t>
            </w:r>
            <w:proofErr w:type="spellEnd"/>
            <w:r w:rsidRPr="001D2FFD">
              <w:rPr>
                <w:sz w:val="24"/>
                <w:szCs w:val="24"/>
              </w:rPr>
              <w:t xml:space="preserve"> </w:t>
            </w:r>
            <w:proofErr w:type="spellStart"/>
            <w:r w:rsidRPr="001D2FFD">
              <w:rPr>
                <w:sz w:val="24"/>
                <w:szCs w:val="24"/>
              </w:rPr>
              <w:t>dan</w:t>
            </w:r>
            <w:proofErr w:type="spellEnd"/>
            <w:r w:rsidRPr="001D2FFD">
              <w:rPr>
                <w:sz w:val="24"/>
                <w:szCs w:val="24"/>
              </w:rPr>
              <w:t xml:space="preserve"> </w:t>
            </w:r>
            <w:proofErr w:type="spellStart"/>
            <w:r w:rsidRPr="001D2FFD">
              <w:rPr>
                <w:sz w:val="24"/>
                <w:szCs w:val="24"/>
              </w:rPr>
              <w:t>Prasarana</w:t>
            </w:r>
            <w:proofErr w:type="spellEnd"/>
          </w:p>
        </w:tc>
        <w:tc>
          <w:tcPr>
            <w:tcW w:w="5887" w:type="dxa"/>
            <w:gridSpan w:val="2"/>
          </w:tcPr>
          <w:p w:rsidR="000D50EC" w:rsidRDefault="000D50EC" w:rsidP="00A97536">
            <w:pPr>
              <w:pStyle w:val="TableParagraph"/>
              <w:spacing w:line="255" w:lineRule="exact"/>
              <w:ind w:right="90"/>
              <w:jc w:val="both"/>
              <w:rPr>
                <w:sz w:val="24"/>
                <w:szCs w:val="24"/>
              </w:rPr>
            </w:pPr>
            <w:r>
              <w:rPr>
                <w:sz w:val="24"/>
                <w:szCs w:val="24"/>
              </w:rPr>
              <w:t>-</w:t>
            </w:r>
          </w:p>
          <w:p w:rsidR="000D50EC" w:rsidRDefault="000D50EC" w:rsidP="00A97536">
            <w:pPr>
              <w:pStyle w:val="TableParagraph"/>
              <w:spacing w:line="255" w:lineRule="exact"/>
              <w:ind w:right="90"/>
              <w:jc w:val="both"/>
              <w:rPr>
                <w:sz w:val="24"/>
                <w:szCs w:val="24"/>
              </w:rPr>
            </w:pPr>
          </w:p>
          <w:p w:rsidR="000D50EC" w:rsidRPr="001D2FFD" w:rsidRDefault="000D50EC" w:rsidP="00A97536">
            <w:pPr>
              <w:pStyle w:val="TableParagraph"/>
              <w:spacing w:line="255" w:lineRule="exact"/>
              <w:ind w:right="90"/>
              <w:jc w:val="both"/>
              <w:rPr>
                <w:sz w:val="24"/>
                <w:szCs w:val="24"/>
              </w:rPr>
            </w:pP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5" w:lineRule="exact"/>
              <w:ind w:left="122" w:right="8"/>
              <w:jc w:val="center"/>
              <w:rPr>
                <w:sz w:val="24"/>
                <w:szCs w:val="24"/>
              </w:rPr>
            </w:pPr>
            <w:r w:rsidRPr="001D2FFD">
              <w:rPr>
                <w:sz w:val="24"/>
                <w:szCs w:val="24"/>
              </w:rPr>
              <w:t xml:space="preserve">Target </w:t>
            </w:r>
            <w:proofErr w:type="spellStart"/>
            <w:r w:rsidRPr="001D2FFD">
              <w:rPr>
                <w:sz w:val="24"/>
                <w:szCs w:val="24"/>
              </w:rPr>
              <w:t>Peserta</w:t>
            </w:r>
            <w:proofErr w:type="spellEnd"/>
            <w:r w:rsidRPr="001D2FFD">
              <w:rPr>
                <w:sz w:val="24"/>
                <w:szCs w:val="24"/>
              </w:rPr>
              <w:t xml:space="preserve"> </w:t>
            </w:r>
            <w:proofErr w:type="spellStart"/>
            <w:r w:rsidRPr="001D2FFD">
              <w:rPr>
                <w:sz w:val="24"/>
                <w:szCs w:val="24"/>
              </w:rPr>
              <w:t>Didik</w:t>
            </w:r>
            <w:proofErr w:type="spellEnd"/>
          </w:p>
        </w:tc>
        <w:tc>
          <w:tcPr>
            <w:tcW w:w="5887" w:type="dxa"/>
            <w:gridSpan w:val="2"/>
          </w:tcPr>
          <w:p w:rsidR="000D50EC" w:rsidRPr="00ED5972" w:rsidRDefault="000D50EC" w:rsidP="00A97536">
            <w:pPr>
              <w:pStyle w:val="TableParagraph"/>
              <w:spacing w:line="255" w:lineRule="exact"/>
              <w:ind w:right="90"/>
              <w:jc w:val="both"/>
              <w:rPr>
                <w:sz w:val="24"/>
                <w:szCs w:val="24"/>
              </w:rPr>
            </w:pP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regular/</w:t>
            </w:r>
            <w:proofErr w:type="spellStart"/>
            <w:r>
              <w:rPr>
                <w:sz w:val="24"/>
                <w:szCs w:val="24"/>
              </w:rPr>
              <w:t>tipika</w:t>
            </w:r>
            <w:proofErr w:type="spellEnd"/>
            <w:r>
              <w:rPr>
                <w:sz w:val="24"/>
                <w:szCs w:val="24"/>
              </w:rPr>
              <w:t xml:space="preserve">: </w:t>
            </w:r>
            <w:proofErr w:type="spellStart"/>
            <w:r>
              <w:rPr>
                <w:sz w:val="24"/>
                <w:szCs w:val="24"/>
              </w:rPr>
              <w:t>umum</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kesulit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cerna</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memahami</w:t>
            </w:r>
            <w:proofErr w:type="spellEnd"/>
            <w:r>
              <w:rPr>
                <w:sz w:val="24"/>
                <w:szCs w:val="24"/>
              </w:rPr>
              <w:t xml:space="preserve"> </w:t>
            </w:r>
            <w:proofErr w:type="spellStart"/>
            <w:r>
              <w:rPr>
                <w:sz w:val="24"/>
                <w:szCs w:val="24"/>
              </w:rPr>
              <w:t>materi</w:t>
            </w:r>
            <w:proofErr w:type="spellEnd"/>
            <w:r>
              <w:rPr>
                <w:sz w:val="24"/>
                <w:szCs w:val="24"/>
              </w:rPr>
              <w:t xml:space="preserve"> ajar.</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5" w:lineRule="exact"/>
              <w:ind w:left="122" w:right="8"/>
              <w:jc w:val="center"/>
              <w:rPr>
                <w:sz w:val="24"/>
                <w:szCs w:val="24"/>
              </w:rPr>
            </w:pPr>
            <w:r w:rsidRPr="001D2FFD">
              <w:rPr>
                <w:sz w:val="24"/>
                <w:szCs w:val="24"/>
              </w:rPr>
              <w:t xml:space="preserve">Model </w:t>
            </w:r>
            <w:proofErr w:type="spellStart"/>
            <w:r w:rsidRPr="001D2FFD">
              <w:rPr>
                <w:sz w:val="24"/>
                <w:szCs w:val="24"/>
              </w:rPr>
              <w:t>Pembelajaran</w:t>
            </w:r>
            <w:proofErr w:type="spellEnd"/>
          </w:p>
        </w:tc>
        <w:tc>
          <w:tcPr>
            <w:tcW w:w="5887" w:type="dxa"/>
            <w:gridSpan w:val="2"/>
          </w:tcPr>
          <w:p w:rsidR="000D50EC" w:rsidRPr="00287879" w:rsidRDefault="000D50EC" w:rsidP="00A97536">
            <w:pPr>
              <w:pStyle w:val="TableParagraph"/>
              <w:spacing w:line="255" w:lineRule="exact"/>
              <w:ind w:left="129" w:right="90"/>
              <w:jc w:val="both"/>
              <w:rPr>
                <w:spacing w:val="-10"/>
                <w:sz w:val="24"/>
                <w:szCs w:val="24"/>
              </w:rPr>
            </w:pPr>
            <w:r>
              <w:rPr>
                <w:i/>
                <w:sz w:val="24"/>
                <w:szCs w:val="24"/>
              </w:rPr>
              <w:t xml:space="preserve">Problem </w:t>
            </w:r>
            <w:proofErr w:type="spellStart"/>
            <w:r>
              <w:rPr>
                <w:i/>
                <w:sz w:val="24"/>
                <w:szCs w:val="24"/>
              </w:rPr>
              <w:t>Basid</w:t>
            </w:r>
            <w:proofErr w:type="spellEnd"/>
            <w:r>
              <w:rPr>
                <w:i/>
                <w:sz w:val="24"/>
                <w:szCs w:val="24"/>
              </w:rPr>
              <w:t xml:space="preserve"> Learning </w:t>
            </w:r>
            <w:r>
              <w:rPr>
                <w:sz w:val="24"/>
                <w:szCs w:val="24"/>
              </w:rPr>
              <w:t>(PBL)</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5" w:lineRule="exact"/>
              <w:ind w:left="122" w:right="8"/>
              <w:jc w:val="center"/>
              <w:rPr>
                <w:sz w:val="24"/>
                <w:szCs w:val="24"/>
              </w:rPr>
            </w:pPr>
            <w:proofErr w:type="spellStart"/>
            <w:r w:rsidRPr="001D2FFD">
              <w:rPr>
                <w:sz w:val="24"/>
                <w:szCs w:val="24"/>
              </w:rPr>
              <w:t>Metode</w:t>
            </w:r>
            <w:proofErr w:type="spellEnd"/>
            <w:r w:rsidRPr="001D2FFD">
              <w:rPr>
                <w:sz w:val="24"/>
                <w:szCs w:val="24"/>
              </w:rPr>
              <w:t xml:space="preserve"> </w:t>
            </w:r>
            <w:proofErr w:type="spellStart"/>
            <w:r w:rsidRPr="001D2FFD">
              <w:rPr>
                <w:sz w:val="24"/>
                <w:szCs w:val="24"/>
              </w:rPr>
              <w:t>Pembelajaran</w:t>
            </w:r>
            <w:proofErr w:type="spellEnd"/>
          </w:p>
        </w:tc>
        <w:tc>
          <w:tcPr>
            <w:tcW w:w="5887" w:type="dxa"/>
            <w:gridSpan w:val="2"/>
          </w:tcPr>
          <w:p w:rsidR="000D50EC" w:rsidRPr="001D2FFD" w:rsidRDefault="000D50EC" w:rsidP="00A97536">
            <w:pPr>
              <w:pStyle w:val="TableParagraph"/>
              <w:spacing w:line="255" w:lineRule="exact"/>
              <w:ind w:left="129" w:right="90"/>
              <w:jc w:val="both"/>
              <w:rPr>
                <w:spacing w:val="-10"/>
                <w:sz w:val="24"/>
                <w:szCs w:val="24"/>
              </w:rPr>
            </w:pPr>
            <w:proofErr w:type="spellStart"/>
            <w:r w:rsidRPr="001D2FFD">
              <w:rPr>
                <w:sz w:val="24"/>
                <w:szCs w:val="24"/>
              </w:rPr>
              <w:t>Pendekatan</w:t>
            </w:r>
            <w:proofErr w:type="spellEnd"/>
            <w:r w:rsidRPr="001D2FFD">
              <w:rPr>
                <w:sz w:val="24"/>
                <w:szCs w:val="24"/>
              </w:rPr>
              <w:t xml:space="preserve"> </w:t>
            </w:r>
            <w:proofErr w:type="spellStart"/>
            <w:r w:rsidRPr="001D2FFD">
              <w:rPr>
                <w:sz w:val="24"/>
                <w:szCs w:val="24"/>
              </w:rPr>
              <w:t>berbasis</w:t>
            </w:r>
            <w:proofErr w:type="spellEnd"/>
            <w:r w:rsidRPr="001D2FFD">
              <w:rPr>
                <w:sz w:val="24"/>
                <w:szCs w:val="24"/>
              </w:rPr>
              <w:t xml:space="preserve"> </w:t>
            </w:r>
            <w:r w:rsidRPr="00287879">
              <w:rPr>
                <w:i/>
                <w:sz w:val="24"/>
                <w:szCs w:val="24"/>
              </w:rPr>
              <w:t>Realistic Mathematics Education</w:t>
            </w:r>
            <w:r w:rsidRPr="001D2FFD">
              <w:rPr>
                <w:sz w:val="24"/>
                <w:szCs w:val="24"/>
              </w:rPr>
              <w:t xml:space="preserve"> (RME)</w:t>
            </w:r>
          </w:p>
        </w:tc>
      </w:tr>
      <w:tr w:rsidR="000D50EC" w:rsidRPr="001D2FFD" w:rsidTr="00A97536">
        <w:trPr>
          <w:gridAfter w:val="1"/>
          <w:wAfter w:w="95" w:type="dxa"/>
          <w:trHeight w:val="274"/>
        </w:trPr>
        <w:tc>
          <w:tcPr>
            <w:tcW w:w="9000" w:type="dxa"/>
            <w:gridSpan w:val="4"/>
            <w:shd w:val="clear" w:color="auto" w:fill="E36C0A" w:themeFill="accent6" w:themeFillShade="BF"/>
          </w:tcPr>
          <w:p w:rsidR="000D50EC" w:rsidRPr="001D2FFD" w:rsidRDefault="000D50EC" w:rsidP="00A97536">
            <w:pPr>
              <w:pStyle w:val="TableParagraph"/>
              <w:spacing w:line="255" w:lineRule="exact"/>
              <w:ind w:left="129" w:right="90"/>
              <w:jc w:val="center"/>
              <w:rPr>
                <w:b/>
                <w:spacing w:val="-10"/>
                <w:sz w:val="24"/>
                <w:szCs w:val="24"/>
              </w:rPr>
            </w:pPr>
            <w:r w:rsidRPr="001D2FFD">
              <w:rPr>
                <w:b/>
                <w:sz w:val="24"/>
                <w:szCs w:val="24"/>
              </w:rPr>
              <w:t>KOMPONEN INTI</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5" w:lineRule="exact"/>
              <w:ind w:left="122" w:right="8"/>
              <w:jc w:val="center"/>
              <w:rPr>
                <w:b/>
                <w:sz w:val="24"/>
                <w:szCs w:val="24"/>
              </w:rPr>
            </w:pPr>
            <w:r w:rsidRPr="001D2FFD">
              <w:rPr>
                <w:b/>
                <w:sz w:val="24"/>
                <w:szCs w:val="24"/>
              </w:rPr>
              <w:t>TUJUAN PEMBELAJARAN</w:t>
            </w:r>
          </w:p>
        </w:tc>
        <w:tc>
          <w:tcPr>
            <w:tcW w:w="5887" w:type="dxa"/>
            <w:gridSpan w:val="2"/>
          </w:tcPr>
          <w:p w:rsidR="000D50EC" w:rsidRPr="001D2FFD" w:rsidRDefault="000D50EC" w:rsidP="00A97536">
            <w:pPr>
              <w:pStyle w:val="TableParagraph"/>
              <w:spacing w:line="255" w:lineRule="exact"/>
              <w:ind w:left="129" w:right="90"/>
              <w:jc w:val="both"/>
              <w:rPr>
                <w:b/>
                <w:sz w:val="24"/>
                <w:szCs w:val="24"/>
              </w:rPr>
            </w:pPr>
            <w:r w:rsidRPr="001D2FFD">
              <w:rPr>
                <w:b/>
                <w:sz w:val="24"/>
                <w:szCs w:val="24"/>
              </w:rPr>
              <w:t>1. CAPAIAN PEMBELAJARAN</w:t>
            </w:r>
          </w:p>
          <w:p w:rsidR="000D50EC" w:rsidRPr="001D2FFD" w:rsidRDefault="000D50EC" w:rsidP="00A97536">
            <w:pPr>
              <w:pStyle w:val="TableParagraph"/>
              <w:spacing w:line="255" w:lineRule="exact"/>
              <w:ind w:left="129" w:right="90"/>
              <w:jc w:val="both"/>
              <w:rPr>
                <w:sz w:val="24"/>
                <w:szCs w:val="24"/>
              </w:rPr>
            </w:pPr>
            <w:proofErr w:type="spellStart"/>
            <w:r w:rsidRPr="001D2FFD">
              <w:rPr>
                <w:sz w:val="24"/>
                <w:szCs w:val="24"/>
              </w:rPr>
              <w:t>Pada</w:t>
            </w:r>
            <w:proofErr w:type="spellEnd"/>
            <w:r w:rsidRPr="001D2FFD">
              <w:rPr>
                <w:sz w:val="24"/>
                <w:szCs w:val="24"/>
              </w:rPr>
              <w:t xml:space="preserve"> </w:t>
            </w:r>
            <w:proofErr w:type="spellStart"/>
            <w:r w:rsidRPr="001D2FFD">
              <w:rPr>
                <w:sz w:val="24"/>
                <w:szCs w:val="24"/>
              </w:rPr>
              <w:t>akhir</w:t>
            </w:r>
            <w:proofErr w:type="spellEnd"/>
            <w:r w:rsidRPr="001D2FFD">
              <w:rPr>
                <w:sz w:val="24"/>
                <w:szCs w:val="24"/>
              </w:rPr>
              <w:t xml:space="preserve"> </w:t>
            </w:r>
            <w:proofErr w:type="spellStart"/>
            <w:r w:rsidRPr="001D2FFD">
              <w:rPr>
                <w:sz w:val="24"/>
                <w:szCs w:val="24"/>
              </w:rPr>
              <w:t>Fase</w:t>
            </w:r>
            <w:proofErr w:type="spellEnd"/>
            <w:r w:rsidRPr="001D2FFD">
              <w:rPr>
                <w:sz w:val="24"/>
                <w:szCs w:val="24"/>
              </w:rPr>
              <w:t xml:space="preserve"> B, </w:t>
            </w:r>
            <w:proofErr w:type="spellStart"/>
            <w:r w:rsidRPr="001D2FFD">
              <w:rPr>
                <w:sz w:val="24"/>
                <w:szCs w:val="24"/>
              </w:rPr>
              <w:t>peserta</w:t>
            </w:r>
            <w:proofErr w:type="spellEnd"/>
            <w:r w:rsidRPr="001D2FFD">
              <w:rPr>
                <w:sz w:val="24"/>
                <w:szCs w:val="24"/>
              </w:rPr>
              <w:t xml:space="preserve"> </w:t>
            </w:r>
            <w:proofErr w:type="spellStart"/>
            <w:r w:rsidRPr="001D2FFD">
              <w:rPr>
                <w:sz w:val="24"/>
                <w:szCs w:val="24"/>
              </w:rPr>
              <w:t>didik</w:t>
            </w:r>
            <w:proofErr w:type="spellEnd"/>
            <w:r w:rsidRPr="001D2FFD">
              <w:rPr>
                <w:sz w:val="24"/>
                <w:szCs w:val="24"/>
              </w:rPr>
              <w:t xml:space="preserve"> </w:t>
            </w:r>
            <w:proofErr w:type="spellStart"/>
            <w:r w:rsidRPr="001D2FFD">
              <w:rPr>
                <w:sz w:val="24"/>
                <w:szCs w:val="24"/>
              </w:rPr>
              <w:t>dapat</w:t>
            </w:r>
            <w:proofErr w:type="spellEnd"/>
            <w:r w:rsidRPr="001D2FFD">
              <w:rPr>
                <w:sz w:val="24"/>
                <w:szCs w:val="24"/>
              </w:rPr>
              <w:t xml:space="preserve"> </w:t>
            </w:r>
            <w:proofErr w:type="spellStart"/>
            <w:r w:rsidRPr="001D2FFD">
              <w:rPr>
                <w:sz w:val="24"/>
                <w:szCs w:val="24"/>
              </w:rPr>
              <w:t>mendeskripsikan</w:t>
            </w:r>
            <w:proofErr w:type="spellEnd"/>
            <w:r w:rsidRPr="001D2FFD">
              <w:rPr>
                <w:sz w:val="24"/>
                <w:szCs w:val="24"/>
              </w:rPr>
              <w:t xml:space="preserve"> </w:t>
            </w:r>
            <w:proofErr w:type="spellStart"/>
            <w:r w:rsidRPr="001D2FFD">
              <w:rPr>
                <w:sz w:val="24"/>
                <w:szCs w:val="24"/>
              </w:rPr>
              <w:t>ciri</w:t>
            </w:r>
            <w:proofErr w:type="spellEnd"/>
            <w:r w:rsidRPr="001D2FFD">
              <w:rPr>
                <w:sz w:val="24"/>
                <w:szCs w:val="24"/>
              </w:rPr>
              <w:t xml:space="preserve"> </w:t>
            </w:r>
            <w:proofErr w:type="spellStart"/>
            <w:r w:rsidRPr="001D2FFD">
              <w:rPr>
                <w:sz w:val="24"/>
                <w:szCs w:val="24"/>
              </w:rPr>
              <w:t>ber</w:t>
            </w:r>
            <w:r>
              <w:rPr>
                <w:sz w:val="24"/>
                <w:szCs w:val="24"/>
              </w:rPr>
              <w:t>bagai</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bangun</w:t>
            </w:r>
            <w:proofErr w:type="spellEnd"/>
            <w:r>
              <w:rPr>
                <w:sz w:val="24"/>
                <w:szCs w:val="24"/>
              </w:rPr>
              <w:t xml:space="preserve"> </w:t>
            </w:r>
            <w:proofErr w:type="spellStart"/>
            <w:r>
              <w:rPr>
                <w:sz w:val="24"/>
                <w:szCs w:val="24"/>
              </w:rPr>
              <w:t>datar</w:t>
            </w:r>
            <w:proofErr w:type="spellEnd"/>
            <w:r>
              <w:rPr>
                <w:sz w:val="24"/>
                <w:szCs w:val="24"/>
              </w:rPr>
              <w:t xml:space="preserve"> (</w:t>
            </w:r>
            <w:proofErr w:type="spellStart"/>
            <w:r>
              <w:rPr>
                <w:sz w:val="24"/>
                <w:szCs w:val="24"/>
              </w:rPr>
              <w:t>segitiga</w:t>
            </w:r>
            <w:proofErr w:type="spellEnd"/>
            <w:r w:rsidRPr="001D2FFD">
              <w:rPr>
                <w:sz w:val="24"/>
                <w:szCs w:val="24"/>
              </w:rPr>
              <w:t xml:space="preserve">, </w:t>
            </w:r>
            <w:proofErr w:type="spellStart"/>
            <w:r w:rsidRPr="001D2FFD">
              <w:rPr>
                <w:sz w:val="24"/>
                <w:szCs w:val="24"/>
              </w:rPr>
              <w:t>segi</w:t>
            </w:r>
            <w:r>
              <w:rPr>
                <w:sz w:val="24"/>
                <w:szCs w:val="24"/>
              </w:rPr>
              <w:t>empat</w:t>
            </w:r>
            <w:proofErr w:type="spellEnd"/>
            <w:r w:rsidRPr="001D2FFD">
              <w:rPr>
                <w:sz w:val="24"/>
                <w:szCs w:val="24"/>
              </w:rPr>
              <w:t xml:space="preserve">, </w:t>
            </w:r>
            <w:proofErr w:type="spellStart"/>
            <w:r w:rsidRPr="001D2FFD">
              <w:rPr>
                <w:sz w:val="24"/>
                <w:szCs w:val="24"/>
              </w:rPr>
              <w:t>segi</w:t>
            </w:r>
            <w:proofErr w:type="spellEnd"/>
            <w:r w:rsidRPr="001D2FFD">
              <w:rPr>
                <w:sz w:val="24"/>
                <w:szCs w:val="24"/>
              </w:rPr>
              <w:t xml:space="preserve"> </w:t>
            </w:r>
            <w:proofErr w:type="spellStart"/>
            <w:r w:rsidRPr="001D2FFD">
              <w:rPr>
                <w:sz w:val="24"/>
                <w:szCs w:val="24"/>
              </w:rPr>
              <w:t>banyak</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lingkaran</w:t>
            </w:r>
            <w:proofErr w:type="spellEnd"/>
            <w:r w:rsidRPr="001D2FFD">
              <w:rPr>
                <w:sz w:val="24"/>
                <w:szCs w:val="24"/>
              </w:rPr>
              <w:t xml:space="preserve">). </w:t>
            </w:r>
            <w:proofErr w:type="spellStart"/>
            <w:r w:rsidRPr="001D2FFD">
              <w:rPr>
                <w:sz w:val="24"/>
                <w:szCs w:val="24"/>
              </w:rPr>
              <w:t>Mereka</w:t>
            </w:r>
            <w:proofErr w:type="spellEnd"/>
            <w:r w:rsidRPr="001D2FFD">
              <w:rPr>
                <w:sz w:val="24"/>
                <w:szCs w:val="24"/>
              </w:rPr>
              <w:t xml:space="preserve"> </w:t>
            </w:r>
            <w:proofErr w:type="spellStart"/>
            <w:r w:rsidRPr="001D2FFD">
              <w:rPr>
                <w:sz w:val="24"/>
                <w:szCs w:val="24"/>
              </w:rPr>
              <w:t>dapat</w:t>
            </w:r>
            <w:proofErr w:type="spellEnd"/>
            <w:r w:rsidRPr="001D2FFD">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luas</w:t>
            </w:r>
            <w:proofErr w:type="spellEnd"/>
            <w:r>
              <w:rPr>
                <w:sz w:val="24"/>
                <w:szCs w:val="24"/>
              </w:rPr>
              <w:t xml:space="preserve"> </w:t>
            </w:r>
            <w:proofErr w:type="spellStart"/>
            <w:r>
              <w:rPr>
                <w:sz w:val="24"/>
                <w:szCs w:val="24"/>
              </w:rPr>
              <w:t>bangun</w:t>
            </w:r>
            <w:proofErr w:type="spellEnd"/>
            <w:r>
              <w:rPr>
                <w:sz w:val="24"/>
                <w:szCs w:val="24"/>
              </w:rPr>
              <w:t xml:space="preserve"> </w:t>
            </w:r>
            <w:proofErr w:type="spellStart"/>
            <w:r>
              <w:rPr>
                <w:sz w:val="24"/>
                <w:szCs w:val="24"/>
              </w:rPr>
              <w:t>segitiga</w:t>
            </w:r>
            <w:proofErr w:type="spellEnd"/>
            <w:r>
              <w:rPr>
                <w:sz w:val="24"/>
                <w:szCs w:val="24"/>
              </w:rPr>
              <w:t xml:space="preserve">, </w:t>
            </w:r>
            <w:proofErr w:type="spellStart"/>
            <w:r>
              <w:rPr>
                <w:sz w:val="24"/>
                <w:szCs w:val="24"/>
              </w:rPr>
              <w:t>segiempat</w:t>
            </w:r>
            <w:proofErr w:type="spellEnd"/>
            <w:r>
              <w:rPr>
                <w:sz w:val="24"/>
                <w:szCs w:val="24"/>
              </w:rPr>
              <w:t xml:space="preserve">, </w:t>
            </w:r>
            <w:proofErr w:type="spellStart"/>
            <w:r>
              <w:rPr>
                <w:sz w:val="24"/>
                <w:szCs w:val="24"/>
              </w:rPr>
              <w:t>segibanyak</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lingkaran</w:t>
            </w:r>
            <w:proofErr w:type="spellEnd"/>
            <w:r>
              <w:rPr>
                <w:sz w:val="24"/>
                <w:szCs w:val="24"/>
              </w:rPr>
              <w:t xml:space="preserve"> </w:t>
            </w:r>
            <w:proofErr w:type="spellStart"/>
            <w:r w:rsidRPr="001D2FFD">
              <w:rPr>
                <w:sz w:val="24"/>
                <w:szCs w:val="24"/>
              </w:rPr>
              <w:t>dengan</w:t>
            </w:r>
            <w:proofErr w:type="spellEnd"/>
            <w:r w:rsidRPr="001D2FFD">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tepat</w:t>
            </w:r>
            <w:proofErr w:type="spellEnd"/>
            <w:r w:rsidRPr="001D2FFD">
              <w:rPr>
                <w:sz w:val="24"/>
                <w:szCs w:val="24"/>
              </w:rPr>
              <w:t>.</w:t>
            </w:r>
          </w:p>
          <w:p w:rsidR="000D50EC" w:rsidRPr="001D2FFD" w:rsidRDefault="000D50EC" w:rsidP="00A97536">
            <w:pPr>
              <w:pStyle w:val="TableParagraph"/>
              <w:spacing w:line="255" w:lineRule="exact"/>
              <w:ind w:left="129" w:right="90"/>
              <w:jc w:val="both"/>
              <w:rPr>
                <w:b/>
                <w:sz w:val="24"/>
                <w:szCs w:val="24"/>
              </w:rPr>
            </w:pPr>
            <w:r w:rsidRPr="001D2FFD">
              <w:rPr>
                <w:b/>
                <w:sz w:val="24"/>
                <w:szCs w:val="24"/>
              </w:rPr>
              <w:t>2. TUJUAN PEMBELAJARAN</w:t>
            </w:r>
          </w:p>
          <w:p w:rsidR="000D50EC" w:rsidRDefault="000D50EC" w:rsidP="00A97536">
            <w:pPr>
              <w:pStyle w:val="TableParagraph"/>
              <w:spacing w:line="255" w:lineRule="exact"/>
              <w:ind w:left="129" w:right="90"/>
              <w:jc w:val="both"/>
              <w:rPr>
                <w:sz w:val="24"/>
                <w:szCs w:val="24"/>
              </w:rPr>
            </w:pPr>
            <w:proofErr w:type="spellStart"/>
            <w:r w:rsidRPr="001D2FFD">
              <w:rPr>
                <w:sz w:val="24"/>
                <w:szCs w:val="24"/>
              </w:rPr>
              <w:t>Tujuan</w:t>
            </w:r>
            <w:proofErr w:type="spellEnd"/>
            <w:r w:rsidRPr="001D2FFD">
              <w:rPr>
                <w:sz w:val="24"/>
                <w:szCs w:val="24"/>
              </w:rPr>
              <w:t xml:space="preserve"> </w:t>
            </w:r>
            <w:proofErr w:type="spellStart"/>
            <w:r w:rsidRPr="001D2FFD">
              <w:rPr>
                <w:sz w:val="24"/>
                <w:szCs w:val="24"/>
              </w:rPr>
              <w:t>pembelajaran</w:t>
            </w:r>
            <w:proofErr w:type="spellEnd"/>
            <w:r w:rsidRPr="001D2FFD">
              <w:rPr>
                <w:sz w:val="24"/>
                <w:szCs w:val="24"/>
              </w:rPr>
              <w:t xml:space="preserve"> </w:t>
            </w:r>
            <w:proofErr w:type="spellStart"/>
            <w:r w:rsidRPr="001D2FFD">
              <w:rPr>
                <w:sz w:val="24"/>
                <w:szCs w:val="24"/>
              </w:rPr>
              <w:t>pada</w:t>
            </w:r>
            <w:proofErr w:type="spellEnd"/>
            <w:r w:rsidRPr="001D2FFD">
              <w:rPr>
                <w:sz w:val="24"/>
                <w:szCs w:val="24"/>
              </w:rPr>
              <w:t xml:space="preserve"> </w:t>
            </w:r>
            <w:proofErr w:type="spellStart"/>
            <w:r w:rsidRPr="001D2FFD">
              <w:rPr>
                <w:sz w:val="24"/>
                <w:szCs w:val="24"/>
              </w:rPr>
              <w:t>materi</w:t>
            </w:r>
            <w:proofErr w:type="spellEnd"/>
            <w:r w:rsidRPr="001D2FFD">
              <w:rPr>
                <w:sz w:val="24"/>
                <w:szCs w:val="24"/>
              </w:rPr>
              <w:t xml:space="preserve"> </w:t>
            </w:r>
            <w:proofErr w:type="spellStart"/>
            <w:r w:rsidRPr="001D2FFD">
              <w:rPr>
                <w:sz w:val="24"/>
                <w:szCs w:val="24"/>
              </w:rPr>
              <w:t>bangun</w:t>
            </w:r>
            <w:proofErr w:type="spellEnd"/>
            <w:r w:rsidRPr="001D2FFD">
              <w:rPr>
                <w:sz w:val="24"/>
                <w:szCs w:val="24"/>
              </w:rPr>
              <w:t xml:space="preserve"> </w:t>
            </w:r>
            <w:proofErr w:type="spellStart"/>
            <w:r w:rsidRPr="001D2FFD">
              <w:rPr>
                <w:sz w:val="24"/>
                <w:szCs w:val="24"/>
              </w:rPr>
              <w:t>datar</w:t>
            </w:r>
            <w:proofErr w:type="spellEnd"/>
            <w:r w:rsidRPr="001D2FFD">
              <w:rPr>
                <w:sz w:val="24"/>
                <w:szCs w:val="24"/>
              </w:rPr>
              <w:t xml:space="preserve"> </w:t>
            </w:r>
            <w:proofErr w:type="spellStart"/>
            <w:r w:rsidRPr="001D2FFD">
              <w:rPr>
                <w:sz w:val="24"/>
                <w:szCs w:val="24"/>
              </w:rPr>
              <w:t>dapat</w:t>
            </w:r>
            <w:proofErr w:type="spellEnd"/>
            <w:r w:rsidRPr="001D2FFD">
              <w:rPr>
                <w:sz w:val="24"/>
                <w:szCs w:val="24"/>
              </w:rPr>
              <w:t xml:space="preserve"> </w:t>
            </w:r>
            <w:proofErr w:type="spellStart"/>
            <w:r w:rsidRPr="001D2FFD">
              <w:rPr>
                <w:sz w:val="24"/>
                <w:szCs w:val="24"/>
              </w:rPr>
              <w:t>dirumuskan</w:t>
            </w:r>
            <w:proofErr w:type="spellEnd"/>
            <w:r w:rsidRPr="001D2FFD">
              <w:rPr>
                <w:sz w:val="24"/>
                <w:szCs w:val="24"/>
              </w:rPr>
              <w:t xml:space="preserve"> </w:t>
            </w:r>
            <w:proofErr w:type="spellStart"/>
            <w:r w:rsidRPr="001D2FFD">
              <w:rPr>
                <w:sz w:val="24"/>
                <w:szCs w:val="24"/>
              </w:rPr>
              <w:t>sebagai</w:t>
            </w:r>
            <w:proofErr w:type="spellEnd"/>
            <w:r w:rsidRPr="001D2FFD">
              <w:rPr>
                <w:sz w:val="24"/>
                <w:szCs w:val="24"/>
              </w:rPr>
              <w:t xml:space="preserve"> </w:t>
            </w:r>
            <w:proofErr w:type="spellStart"/>
            <w:r w:rsidRPr="001D2FFD">
              <w:rPr>
                <w:sz w:val="24"/>
                <w:szCs w:val="24"/>
              </w:rPr>
              <w:t>berikut</w:t>
            </w:r>
            <w:proofErr w:type="spellEnd"/>
            <w:r w:rsidRPr="001D2FFD">
              <w:rPr>
                <w:sz w:val="24"/>
                <w:szCs w:val="24"/>
              </w:rPr>
              <w:t>:</w:t>
            </w:r>
          </w:p>
          <w:p w:rsidR="000D50EC" w:rsidRDefault="000D50EC" w:rsidP="000D50EC">
            <w:pPr>
              <w:pStyle w:val="TableParagraph"/>
              <w:numPr>
                <w:ilvl w:val="0"/>
                <w:numId w:val="2"/>
              </w:numPr>
              <w:spacing w:line="255" w:lineRule="exact"/>
              <w:ind w:left="397" w:right="90" w:hanging="270"/>
              <w:jc w:val="both"/>
              <w:rPr>
                <w:sz w:val="24"/>
                <w:szCs w:val="24"/>
              </w:rPr>
            </w:pPr>
            <w:proofErr w:type="spellStart"/>
            <w:r>
              <w:rPr>
                <w:sz w:val="24"/>
                <w:szCs w:val="24"/>
              </w:rPr>
              <w:t>Sisw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bedakan</w:t>
            </w:r>
            <w:proofErr w:type="spellEnd"/>
            <w:r>
              <w:rPr>
                <w:sz w:val="24"/>
                <w:szCs w:val="24"/>
              </w:rPr>
              <w:t xml:space="preserve"> </w:t>
            </w:r>
            <w:proofErr w:type="spellStart"/>
            <w:r>
              <w:rPr>
                <w:sz w:val="24"/>
                <w:szCs w:val="24"/>
              </w:rPr>
              <w:t>macam</w:t>
            </w:r>
            <w:r w:rsidRPr="001D2FFD">
              <w:rPr>
                <w:sz w:val="24"/>
                <w:szCs w:val="24"/>
              </w:rPr>
              <w:t>-macam</w:t>
            </w:r>
            <w:proofErr w:type="spellEnd"/>
            <w:r w:rsidRPr="001D2FFD">
              <w:rPr>
                <w:sz w:val="24"/>
                <w:szCs w:val="24"/>
              </w:rPr>
              <w:t xml:space="preserve"> </w:t>
            </w:r>
            <w:proofErr w:type="spellStart"/>
            <w:r w:rsidRPr="001D2FFD">
              <w:rPr>
                <w:sz w:val="24"/>
                <w:szCs w:val="24"/>
              </w:rPr>
              <w:t>bangun</w:t>
            </w:r>
            <w:proofErr w:type="spellEnd"/>
            <w:r w:rsidRPr="001D2FFD">
              <w:rPr>
                <w:sz w:val="24"/>
                <w:szCs w:val="24"/>
              </w:rPr>
              <w:t xml:space="preserve"> </w:t>
            </w:r>
            <w:proofErr w:type="spellStart"/>
            <w:r w:rsidRPr="001D2FFD">
              <w:rPr>
                <w:sz w:val="24"/>
                <w:szCs w:val="24"/>
              </w:rPr>
              <w:t>datar</w:t>
            </w:r>
            <w:proofErr w:type="spellEnd"/>
            <w:r w:rsidRPr="001D2FFD">
              <w:rPr>
                <w:sz w:val="24"/>
                <w:szCs w:val="24"/>
              </w:rPr>
              <w:t xml:space="preserve"> </w:t>
            </w:r>
            <w:proofErr w:type="spellStart"/>
            <w:r w:rsidRPr="001D2FFD">
              <w:rPr>
                <w:sz w:val="24"/>
                <w:szCs w:val="24"/>
              </w:rPr>
              <w:t>segi</w:t>
            </w:r>
            <w:r>
              <w:rPr>
                <w:sz w:val="24"/>
                <w:szCs w:val="24"/>
              </w:rPr>
              <w:t>tiga</w:t>
            </w:r>
            <w:proofErr w:type="spellEnd"/>
            <w:r>
              <w:rPr>
                <w:sz w:val="24"/>
                <w:szCs w:val="24"/>
              </w:rPr>
              <w:t xml:space="preserve">, </w:t>
            </w:r>
            <w:proofErr w:type="spellStart"/>
            <w:r>
              <w:rPr>
                <w:sz w:val="24"/>
                <w:szCs w:val="24"/>
              </w:rPr>
              <w:t>segi</w:t>
            </w:r>
            <w:r w:rsidRPr="001D2FFD">
              <w:rPr>
                <w:sz w:val="24"/>
                <w:szCs w:val="24"/>
              </w:rPr>
              <w:t>empat</w:t>
            </w:r>
            <w:proofErr w:type="spellEnd"/>
            <w:r>
              <w:rPr>
                <w:sz w:val="24"/>
                <w:szCs w:val="24"/>
              </w:rPr>
              <w:t xml:space="preserve">, </w:t>
            </w:r>
            <w:proofErr w:type="spellStart"/>
            <w:r>
              <w:rPr>
                <w:sz w:val="24"/>
                <w:szCs w:val="24"/>
              </w:rPr>
              <w:t>segibanyak</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lingkaran</w:t>
            </w:r>
            <w:proofErr w:type="spellEnd"/>
            <w:r w:rsidRPr="001D2FFD">
              <w:rPr>
                <w:sz w:val="24"/>
                <w:szCs w:val="24"/>
              </w:rPr>
              <w:t xml:space="preserve"> </w:t>
            </w:r>
            <w:proofErr w:type="spellStart"/>
            <w:r w:rsidRPr="001D2FFD">
              <w:rPr>
                <w:sz w:val="24"/>
                <w:szCs w:val="24"/>
              </w:rPr>
              <w:t>dengan</w:t>
            </w:r>
            <w:proofErr w:type="spellEnd"/>
            <w:r w:rsidRPr="001D2FFD">
              <w:rPr>
                <w:sz w:val="24"/>
                <w:szCs w:val="24"/>
              </w:rPr>
              <w:t xml:space="preserve"> </w:t>
            </w:r>
            <w:proofErr w:type="spellStart"/>
            <w:r w:rsidRPr="001D2FFD">
              <w:rPr>
                <w:sz w:val="24"/>
                <w:szCs w:val="24"/>
              </w:rPr>
              <w:t>benar</w:t>
            </w:r>
            <w:proofErr w:type="spellEnd"/>
            <w:r w:rsidRPr="001D2FFD">
              <w:rPr>
                <w:sz w:val="24"/>
                <w:szCs w:val="24"/>
              </w:rPr>
              <w:t>.</w:t>
            </w:r>
          </w:p>
          <w:p w:rsidR="000D50EC" w:rsidRPr="008145A3" w:rsidRDefault="000D50EC" w:rsidP="000D50EC">
            <w:pPr>
              <w:pStyle w:val="TableParagraph"/>
              <w:numPr>
                <w:ilvl w:val="0"/>
                <w:numId w:val="2"/>
              </w:numPr>
              <w:spacing w:line="255" w:lineRule="exact"/>
              <w:ind w:left="397" w:right="90" w:hanging="270"/>
              <w:jc w:val="both"/>
              <w:rPr>
                <w:sz w:val="24"/>
                <w:szCs w:val="24"/>
              </w:rPr>
            </w:pPr>
            <w:proofErr w:type="spellStart"/>
            <w:r w:rsidRPr="001D2FFD">
              <w:rPr>
                <w:sz w:val="24"/>
                <w:szCs w:val="24"/>
              </w:rPr>
              <w:t>Siswa</w:t>
            </w:r>
            <w:proofErr w:type="spellEnd"/>
            <w:r w:rsidRPr="001D2FFD">
              <w:rPr>
                <w:sz w:val="24"/>
                <w:szCs w:val="24"/>
              </w:rPr>
              <w:t xml:space="preserve"> </w:t>
            </w:r>
            <w:proofErr w:type="spellStart"/>
            <w:r w:rsidRPr="001D2FFD">
              <w:rPr>
                <w:sz w:val="24"/>
                <w:szCs w:val="24"/>
              </w:rPr>
              <w:t>dapat</w:t>
            </w:r>
            <w:proofErr w:type="spellEnd"/>
            <w:r w:rsidRPr="001D2FFD">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luas</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angun</w:t>
            </w:r>
            <w:proofErr w:type="spellEnd"/>
            <w:r>
              <w:rPr>
                <w:sz w:val="24"/>
                <w:szCs w:val="24"/>
              </w:rPr>
              <w:t xml:space="preserve"> </w:t>
            </w:r>
            <w:proofErr w:type="spellStart"/>
            <w:r>
              <w:rPr>
                <w:sz w:val="24"/>
                <w:szCs w:val="24"/>
              </w:rPr>
              <w:t>datar</w:t>
            </w:r>
            <w:proofErr w:type="spellEnd"/>
            <w:r>
              <w:rPr>
                <w:sz w:val="24"/>
                <w:szCs w:val="24"/>
              </w:rPr>
              <w:t xml:space="preserve"> </w:t>
            </w:r>
            <w:proofErr w:type="spellStart"/>
            <w:r>
              <w:rPr>
                <w:sz w:val="24"/>
                <w:szCs w:val="24"/>
              </w:rPr>
              <w:t>segitiga</w:t>
            </w:r>
            <w:proofErr w:type="spellEnd"/>
            <w:r>
              <w:rPr>
                <w:sz w:val="24"/>
                <w:szCs w:val="24"/>
              </w:rPr>
              <w:t xml:space="preserve">, </w:t>
            </w:r>
            <w:proofErr w:type="spellStart"/>
            <w:r>
              <w:rPr>
                <w:sz w:val="24"/>
                <w:szCs w:val="24"/>
              </w:rPr>
              <w:t>segiempat</w:t>
            </w:r>
            <w:proofErr w:type="spellEnd"/>
            <w:r>
              <w:rPr>
                <w:sz w:val="24"/>
                <w:szCs w:val="24"/>
              </w:rPr>
              <w:t xml:space="preserve">, </w:t>
            </w:r>
            <w:proofErr w:type="spellStart"/>
            <w:r>
              <w:rPr>
                <w:sz w:val="24"/>
                <w:szCs w:val="24"/>
              </w:rPr>
              <w:t>segibanyak</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lingkaran</w:t>
            </w:r>
            <w:proofErr w:type="spellEnd"/>
            <w:r>
              <w:rPr>
                <w:sz w:val="24"/>
                <w:szCs w:val="24"/>
              </w:rPr>
              <w:t>.</w:t>
            </w:r>
          </w:p>
        </w:tc>
      </w:tr>
      <w:tr w:rsidR="000D50EC" w:rsidRPr="001D2FFD" w:rsidTr="00A97536">
        <w:trPr>
          <w:gridAfter w:val="1"/>
          <w:wAfter w:w="95" w:type="dxa"/>
          <w:trHeight w:val="274"/>
        </w:trPr>
        <w:tc>
          <w:tcPr>
            <w:tcW w:w="3113" w:type="dxa"/>
            <w:gridSpan w:val="2"/>
          </w:tcPr>
          <w:p w:rsidR="000D50EC" w:rsidRPr="001D2FFD" w:rsidRDefault="000D50EC" w:rsidP="00A97536">
            <w:pPr>
              <w:pStyle w:val="TableParagraph"/>
              <w:spacing w:line="255" w:lineRule="exact"/>
              <w:ind w:left="122" w:right="8"/>
              <w:jc w:val="center"/>
              <w:rPr>
                <w:b/>
                <w:sz w:val="24"/>
                <w:szCs w:val="24"/>
              </w:rPr>
            </w:pPr>
            <w:r w:rsidRPr="001D2FFD">
              <w:rPr>
                <w:b/>
                <w:sz w:val="24"/>
                <w:szCs w:val="24"/>
              </w:rPr>
              <w:t>PEMAHAMAN BERMAKNA</w:t>
            </w:r>
          </w:p>
        </w:tc>
        <w:tc>
          <w:tcPr>
            <w:tcW w:w="5887" w:type="dxa"/>
            <w:gridSpan w:val="2"/>
          </w:tcPr>
          <w:p w:rsidR="000D50EC" w:rsidRDefault="000D50EC" w:rsidP="00A97536">
            <w:pPr>
              <w:pStyle w:val="TableParagraph"/>
              <w:spacing w:line="255" w:lineRule="exact"/>
              <w:ind w:left="129" w:right="90"/>
              <w:jc w:val="both"/>
              <w:rPr>
                <w:sz w:val="24"/>
                <w:szCs w:val="24"/>
              </w:rPr>
            </w:pPr>
            <w:proofErr w:type="spellStart"/>
            <w:r w:rsidRPr="001D2FFD">
              <w:rPr>
                <w:sz w:val="24"/>
                <w:szCs w:val="24"/>
              </w:rPr>
              <w:t>Siswa</w:t>
            </w:r>
            <w:proofErr w:type="spellEnd"/>
            <w:r w:rsidRPr="001D2FFD">
              <w:rPr>
                <w:sz w:val="24"/>
                <w:szCs w:val="24"/>
              </w:rPr>
              <w:t xml:space="preserve"> </w:t>
            </w:r>
            <w:proofErr w:type="spellStart"/>
            <w:r w:rsidRPr="001D2FFD">
              <w:rPr>
                <w:sz w:val="24"/>
                <w:szCs w:val="24"/>
              </w:rPr>
              <w:t>dapat</w:t>
            </w:r>
            <w:proofErr w:type="spellEnd"/>
            <w:r w:rsidRPr="001D2FFD">
              <w:rPr>
                <w:sz w:val="24"/>
                <w:szCs w:val="24"/>
              </w:rPr>
              <w:t xml:space="preserve"> </w:t>
            </w:r>
            <w:proofErr w:type="spellStart"/>
            <w:r>
              <w:rPr>
                <w:sz w:val="24"/>
                <w:szCs w:val="24"/>
              </w:rPr>
              <w:t>mengenal</w:t>
            </w:r>
            <w:proofErr w:type="spellEnd"/>
            <w:r>
              <w:rPr>
                <w:sz w:val="24"/>
                <w:szCs w:val="24"/>
              </w:rPr>
              <w:t xml:space="preserve"> </w:t>
            </w:r>
            <w:proofErr w:type="spellStart"/>
            <w:r>
              <w:rPr>
                <w:sz w:val="24"/>
                <w:szCs w:val="24"/>
              </w:rPr>
              <w:t>sifat-sifat</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luas</w:t>
            </w:r>
            <w:proofErr w:type="spellEnd"/>
            <w:r>
              <w:rPr>
                <w:sz w:val="24"/>
                <w:szCs w:val="24"/>
              </w:rPr>
              <w:t xml:space="preserve"> </w:t>
            </w:r>
            <w:proofErr w:type="spellStart"/>
            <w:r>
              <w:rPr>
                <w:sz w:val="24"/>
                <w:szCs w:val="24"/>
              </w:rPr>
              <w:t>persegi</w:t>
            </w:r>
            <w:proofErr w:type="spellEnd"/>
            <w:r>
              <w:rPr>
                <w:sz w:val="24"/>
                <w:szCs w:val="24"/>
              </w:rPr>
              <w:t xml:space="preserve">, </w:t>
            </w:r>
            <w:proofErr w:type="spellStart"/>
            <w:r>
              <w:rPr>
                <w:sz w:val="24"/>
                <w:szCs w:val="24"/>
              </w:rPr>
              <w:t>persegi</w:t>
            </w:r>
            <w:proofErr w:type="spellEnd"/>
            <w:r>
              <w:rPr>
                <w:sz w:val="24"/>
                <w:szCs w:val="24"/>
              </w:rPr>
              <w:t xml:space="preserve"> </w:t>
            </w:r>
            <w:proofErr w:type="spellStart"/>
            <w:r>
              <w:rPr>
                <w:sz w:val="24"/>
                <w:szCs w:val="24"/>
              </w:rPr>
              <w:t>panjang</w:t>
            </w:r>
            <w:proofErr w:type="spellEnd"/>
            <w:r>
              <w:rPr>
                <w:sz w:val="24"/>
                <w:szCs w:val="24"/>
              </w:rPr>
              <w:t xml:space="preserve">, </w:t>
            </w:r>
            <w:proofErr w:type="spellStart"/>
            <w:r>
              <w:rPr>
                <w:sz w:val="24"/>
                <w:szCs w:val="24"/>
              </w:rPr>
              <w:t>segi</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sama</w:t>
            </w:r>
            <w:proofErr w:type="spellEnd"/>
            <w:r>
              <w:rPr>
                <w:sz w:val="24"/>
                <w:szCs w:val="24"/>
              </w:rPr>
              <w:t xml:space="preserve"> </w:t>
            </w:r>
            <w:proofErr w:type="spellStart"/>
            <w:r>
              <w:rPr>
                <w:sz w:val="24"/>
                <w:szCs w:val="24"/>
              </w:rPr>
              <w:t>lingkaran</w:t>
            </w:r>
            <w:proofErr w:type="spellEnd"/>
            <w:r>
              <w:rPr>
                <w:sz w:val="24"/>
                <w:szCs w:val="24"/>
              </w:rPr>
              <w:t>.</w:t>
            </w:r>
          </w:p>
          <w:p w:rsidR="000D50EC" w:rsidRPr="00867CA2" w:rsidRDefault="000D50EC" w:rsidP="00A97536">
            <w:pPr>
              <w:pStyle w:val="TableParagraph"/>
              <w:spacing w:line="255" w:lineRule="exact"/>
              <w:ind w:left="129" w:right="90"/>
              <w:jc w:val="both"/>
              <w:rPr>
                <w:sz w:val="24"/>
                <w:szCs w:val="24"/>
              </w:rPr>
            </w:pPr>
          </w:p>
        </w:tc>
      </w:tr>
      <w:tr w:rsidR="000D50EC" w:rsidRPr="001F5712" w:rsidTr="00A97536">
        <w:trPr>
          <w:trHeight w:val="274"/>
        </w:trPr>
        <w:tc>
          <w:tcPr>
            <w:tcW w:w="9100" w:type="dxa"/>
            <w:gridSpan w:val="5"/>
            <w:shd w:val="clear" w:color="auto" w:fill="E36C0A" w:themeFill="accent6" w:themeFillShade="BF"/>
          </w:tcPr>
          <w:p w:rsidR="000D50EC" w:rsidRPr="001F5712" w:rsidRDefault="000D50EC" w:rsidP="00A97536">
            <w:pPr>
              <w:pStyle w:val="TableParagraph"/>
              <w:spacing w:line="255" w:lineRule="exact"/>
              <w:ind w:left="129" w:right="90"/>
              <w:jc w:val="center"/>
              <w:rPr>
                <w:b/>
              </w:rPr>
            </w:pPr>
            <w:r w:rsidRPr="001F5712">
              <w:rPr>
                <w:b/>
              </w:rPr>
              <w:lastRenderedPageBreak/>
              <w:t>LANGKAH PEMBELAJARAN</w:t>
            </w:r>
          </w:p>
        </w:tc>
      </w:tr>
      <w:tr w:rsidR="000D50EC" w:rsidTr="00A97536">
        <w:trPr>
          <w:trHeight w:val="274"/>
        </w:trPr>
        <w:tc>
          <w:tcPr>
            <w:tcW w:w="9100" w:type="dxa"/>
            <w:gridSpan w:val="5"/>
          </w:tcPr>
          <w:p w:rsidR="000D50EC" w:rsidRDefault="000D50EC" w:rsidP="00A97536">
            <w:pPr>
              <w:pStyle w:val="TableParagraph"/>
              <w:spacing w:line="255" w:lineRule="exact"/>
              <w:ind w:left="129" w:right="90"/>
              <w:jc w:val="both"/>
            </w:pPr>
            <w:proofErr w:type="spellStart"/>
            <w:r>
              <w:t>Langkah</w:t>
            </w:r>
            <w:proofErr w:type="spellEnd"/>
            <w:r>
              <w:t xml:space="preserve"> </w:t>
            </w:r>
            <w:proofErr w:type="spellStart"/>
            <w:r>
              <w:t>kegiatan</w:t>
            </w:r>
            <w:proofErr w:type="spellEnd"/>
            <w:r>
              <w:t xml:space="preserve"> </w:t>
            </w:r>
            <w:proofErr w:type="spellStart"/>
            <w:r>
              <w:t>pembelajaran</w:t>
            </w:r>
            <w:proofErr w:type="spellEnd"/>
            <w:r>
              <w:t xml:space="preserve"> </w:t>
            </w:r>
            <w:proofErr w:type="spellStart"/>
            <w:r>
              <w:t>ditulis</w:t>
            </w:r>
            <w:proofErr w:type="spellEnd"/>
            <w:r>
              <w:t xml:space="preserve"> </w:t>
            </w:r>
            <w:proofErr w:type="spellStart"/>
            <w:r>
              <w:t>secara</w:t>
            </w:r>
            <w:proofErr w:type="spellEnd"/>
            <w:r>
              <w:t xml:space="preserve"> </w:t>
            </w:r>
            <w:proofErr w:type="spellStart"/>
            <w:r>
              <w:t>berurut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durasi</w:t>
            </w:r>
            <w:proofErr w:type="spellEnd"/>
            <w:r>
              <w:t xml:space="preserve"> </w:t>
            </w:r>
            <w:proofErr w:type="spellStart"/>
            <w:r>
              <w:t>waktu</w:t>
            </w:r>
            <w:proofErr w:type="spellEnd"/>
            <w:r>
              <w:t xml:space="preserve"> yang </w:t>
            </w:r>
            <w:proofErr w:type="spellStart"/>
            <w:r>
              <w:t>direncanakan</w:t>
            </w:r>
            <w:proofErr w:type="spellEnd"/>
            <w:r>
              <w:t xml:space="preserve">, </w:t>
            </w:r>
            <w:proofErr w:type="spellStart"/>
            <w:r>
              <w:t>meliputi</w:t>
            </w:r>
            <w:proofErr w:type="spellEnd"/>
            <w:r>
              <w:t xml:space="preserve"> </w:t>
            </w:r>
            <w:proofErr w:type="spellStart"/>
            <w:r>
              <w:t>tiga</w:t>
            </w:r>
            <w:proofErr w:type="spellEnd"/>
            <w:r>
              <w:t xml:space="preserve"> </w:t>
            </w:r>
            <w:proofErr w:type="spellStart"/>
            <w:r>
              <w:t>tahap</w:t>
            </w:r>
            <w:proofErr w:type="spellEnd"/>
            <w:r>
              <w:t xml:space="preserve">, </w:t>
            </w:r>
            <w:proofErr w:type="spellStart"/>
            <w:r>
              <w:t>yakni</w:t>
            </w:r>
            <w:proofErr w:type="spellEnd"/>
            <w:r>
              <w:t xml:space="preserve"> </w:t>
            </w:r>
            <w:proofErr w:type="spellStart"/>
            <w:r>
              <w:t>pendahuluan</w:t>
            </w:r>
            <w:proofErr w:type="spellEnd"/>
            <w:r>
              <w:t xml:space="preserve">, </w:t>
            </w:r>
            <w:proofErr w:type="spellStart"/>
            <w:r>
              <w:t>inti</w:t>
            </w:r>
            <w:proofErr w:type="spellEnd"/>
            <w:r>
              <w:t xml:space="preserve">, </w:t>
            </w:r>
            <w:proofErr w:type="spellStart"/>
            <w:r>
              <w:t>dan</w:t>
            </w:r>
            <w:proofErr w:type="spellEnd"/>
            <w:r>
              <w:t xml:space="preserve"> </w:t>
            </w:r>
            <w:proofErr w:type="spellStart"/>
            <w:r>
              <w:t>penutup</w:t>
            </w:r>
            <w:proofErr w:type="spellEnd"/>
            <w:r>
              <w:t>:</w:t>
            </w:r>
          </w:p>
        </w:tc>
      </w:tr>
      <w:tr w:rsidR="000D50EC" w:rsidRPr="001F5712" w:rsidTr="00A97536">
        <w:trPr>
          <w:trHeight w:val="274"/>
        </w:trPr>
        <w:tc>
          <w:tcPr>
            <w:tcW w:w="1805" w:type="dxa"/>
            <w:shd w:val="clear" w:color="auto" w:fill="E36C0A" w:themeFill="accent6" w:themeFillShade="BF"/>
          </w:tcPr>
          <w:p w:rsidR="000D50EC" w:rsidRPr="001F5712" w:rsidRDefault="000D50EC" w:rsidP="00A97536">
            <w:pPr>
              <w:pStyle w:val="TableParagraph"/>
              <w:spacing w:line="255" w:lineRule="exact"/>
              <w:ind w:left="122" w:right="8"/>
              <w:jc w:val="center"/>
              <w:rPr>
                <w:b/>
                <w:sz w:val="24"/>
              </w:rPr>
            </w:pPr>
            <w:proofErr w:type="spellStart"/>
            <w:r w:rsidRPr="001F5712">
              <w:rPr>
                <w:b/>
              </w:rPr>
              <w:t>Sintak</w:t>
            </w:r>
            <w:proofErr w:type="spellEnd"/>
            <w:r w:rsidRPr="001F5712">
              <w:rPr>
                <w:b/>
              </w:rPr>
              <w:t xml:space="preserve"> RME</w:t>
            </w:r>
          </w:p>
        </w:tc>
        <w:tc>
          <w:tcPr>
            <w:tcW w:w="5495" w:type="dxa"/>
            <w:gridSpan w:val="2"/>
            <w:shd w:val="clear" w:color="auto" w:fill="E36C0A" w:themeFill="accent6" w:themeFillShade="BF"/>
          </w:tcPr>
          <w:p w:rsidR="000D50EC" w:rsidRPr="001F5712" w:rsidRDefault="000D50EC" w:rsidP="00A97536">
            <w:pPr>
              <w:pStyle w:val="TableParagraph"/>
              <w:spacing w:line="255" w:lineRule="exact"/>
              <w:ind w:left="129" w:right="90"/>
              <w:jc w:val="center"/>
              <w:rPr>
                <w:b/>
                <w:spacing w:val="-10"/>
                <w:sz w:val="24"/>
              </w:rPr>
            </w:pPr>
            <w:proofErr w:type="spellStart"/>
            <w:r w:rsidRPr="001F5712">
              <w:rPr>
                <w:b/>
              </w:rPr>
              <w:t>Kegiatan</w:t>
            </w:r>
            <w:proofErr w:type="spellEnd"/>
            <w:r w:rsidRPr="001F5712">
              <w:rPr>
                <w:b/>
              </w:rPr>
              <w:t xml:space="preserve"> </w:t>
            </w:r>
            <w:proofErr w:type="spellStart"/>
            <w:r w:rsidRPr="001F5712">
              <w:rPr>
                <w:b/>
              </w:rPr>
              <w:t>Pembelajaran</w:t>
            </w:r>
            <w:proofErr w:type="spellEnd"/>
          </w:p>
        </w:tc>
        <w:tc>
          <w:tcPr>
            <w:tcW w:w="1800" w:type="dxa"/>
            <w:gridSpan w:val="2"/>
            <w:shd w:val="clear" w:color="auto" w:fill="E36C0A" w:themeFill="accent6" w:themeFillShade="BF"/>
          </w:tcPr>
          <w:p w:rsidR="000D50EC" w:rsidRPr="001F5712" w:rsidRDefault="000D50EC" w:rsidP="00A97536">
            <w:pPr>
              <w:pStyle w:val="TableParagraph"/>
              <w:spacing w:line="255" w:lineRule="exact"/>
              <w:ind w:left="129" w:right="90"/>
              <w:jc w:val="center"/>
              <w:rPr>
                <w:b/>
                <w:spacing w:val="-10"/>
                <w:sz w:val="24"/>
              </w:rPr>
            </w:pPr>
            <w:proofErr w:type="spellStart"/>
            <w:r w:rsidRPr="001F5712">
              <w:rPr>
                <w:b/>
              </w:rPr>
              <w:t>Alokasi</w:t>
            </w:r>
            <w:proofErr w:type="spellEnd"/>
            <w:r w:rsidRPr="001F5712">
              <w:rPr>
                <w:b/>
              </w:rPr>
              <w:t xml:space="preserve"> </w:t>
            </w:r>
            <w:proofErr w:type="spellStart"/>
            <w:r w:rsidRPr="001F5712">
              <w:rPr>
                <w:b/>
              </w:rPr>
              <w:t>waktu</w:t>
            </w:r>
            <w:proofErr w:type="spellEnd"/>
          </w:p>
        </w:tc>
      </w:tr>
      <w:tr w:rsidR="000D50EC" w:rsidTr="00A97536">
        <w:trPr>
          <w:trHeight w:val="274"/>
        </w:trPr>
        <w:tc>
          <w:tcPr>
            <w:tcW w:w="1805" w:type="dxa"/>
          </w:tcPr>
          <w:p w:rsidR="000D50EC" w:rsidRPr="001F5712" w:rsidRDefault="000D50EC" w:rsidP="00A97536">
            <w:pPr>
              <w:pStyle w:val="TableParagraph"/>
              <w:spacing w:line="255" w:lineRule="exact"/>
              <w:ind w:left="122" w:right="8"/>
              <w:jc w:val="center"/>
              <w:rPr>
                <w:b/>
              </w:rPr>
            </w:pPr>
            <w:proofErr w:type="spellStart"/>
            <w:r w:rsidRPr="001F5712">
              <w:rPr>
                <w:b/>
              </w:rPr>
              <w:t>Kegiatan</w:t>
            </w:r>
            <w:proofErr w:type="spellEnd"/>
            <w:r w:rsidRPr="001F5712">
              <w:rPr>
                <w:b/>
              </w:rPr>
              <w:t xml:space="preserve"> </w:t>
            </w:r>
            <w:proofErr w:type="spellStart"/>
            <w:r w:rsidRPr="001F5712">
              <w:rPr>
                <w:b/>
              </w:rPr>
              <w:t>Pendahuluan</w:t>
            </w:r>
            <w:proofErr w:type="spellEnd"/>
          </w:p>
        </w:tc>
        <w:tc>
          <w:tcPr>
            <w:tcW w:w="5495" w:type="dxa"/>
            <w:gridSpan w:val="2"/>
          </w:tcPr>
          <w:p w:rsidR="000D50EC" w:rsidRDefault="000D50EC" w:rsidP="000D50EC">
            <w:pPr>
              <w:pStyle w:val="TableParagraph"/>
              <w:numPr>
                <w:ilvl w:val="0"/>
                <w:numId w:val="1"/>
              </w:numPr>
              <w:spacing w:line="255" w:lineRule="exact"/>
              <w:ind w:left="360" w:right="90" w:hanging="231"/>
              <w:jc w:val="both"/>
            </w:pPr>
            <w:r>
              <w:t xml:space="preserve">Guru </w:t>
            </w:r>
            <w:proofErr w:type="spellStart"/>
            <w:r>
              <w:t>membuka</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engucapkan</w:t>
            </w:r>
            <w:proofErr w:type="spellEnd"/>
            <w:r>
              <w:t xml:space="preserve"> </w:t>
            </w:r>
            <w:proofErr w:type="spellStart"/>
            <w:r>
              <w:t>salam</w:t>
            </w:r>
            <w:proofErr w:type="spellEnd"/>
            <w:r>
              <w:t xml:space="preserve"> </w:t>
            </w:r>
            <w:proofErr w:type="spellStart"/>
            <w:r>
              <w:t>dan</w:t>
            </w:r>
            <w:proofErr w:type="spellEnd"/>
            <w:r>
              <w:t xml:space="preserve"> </w:t>
            </w:r>
            <w:proofErr w:type="spellStart"/>
            <w:r>
              <w:t>menanyakan</w:t>
            </w:r>
            <w:proofErr w:type="spellEnd"/>
            <w:r>
              <w:t xml:space="preserve"> </w:t>
            </w:r>
            <w:proofErr w:type="spellStart"/>
            <w:r>
              <w:t>kabar</w:t>
            </w:r>
            <w:proofErr w:type="spellEnd"/>
            <w:r>
              <w:t xml:space="preserve"> </w:t>
            </w:r>
            <w:proofErr w:type="spellStart"/>
            <w:r>
              <w:t>peserta</w:t>
            </w:r>
            <w:proofErr w:type="spellEnd"/>
            <w:r>
              <w:t xml:space="preserve"> </w:t>
            </w:r>
            <w:proofErr w:type="spellStart"/>
            <w:r>
              <w:t>didik</w:t>
            </w:r>
            <w:proofErr w:type="spellEnd"/>
          </w:p>
          <w:p w:rsidR="000D50EC" w:rsidRDefault="000D50EC" w:rsidP="000D50EC">
            <w:pPr>
              <w:pStyle w:val="TableParagraph"/>
              <w:numPr>
                <w:ilvl w:val="0"/>
                <w:numId w:val="1"/>
              </w:numPr>
              <w:spacing w:line="255" w:lineRule="exact"/>
              <w:ind w:left="360" w:right="90" w:hanging="231"/>
              <w:jc w:val="both"/>
            </w:pPr>
            <w:r>
              <w:t xml:space="preserve">Guru </w:t>
            </w:r>
            <w:proofErr w:type="spellStart"/>
            <w:r>
              <w:t>d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berdoa</w:t>
            </w:r>
            <w:proofErr w:type="spellEnd"/>
            <w:r>
              <w:t xml:space="preserve"> </w:t>
            </w:r>
            <w:proofErr w:type="spellStart"/>
            <w:r>
              <w:t>sebelum</w:t>
            </w:r>
            <w:proofErr w:type="spellEnd"/>
            <w:r>
              <w:t xml:space="preserve"> </w:t>
            </w:r>
            <w:proofErr w:type="spellStart"/>
            <w:r>
              <w:t>memulai</w:t>
            </w:r>
            <w:proofErr w:type="spellEnd"/>
            <w:r>
              <w:t xml:space="preserve"> </w:t>
            </w:r>
            <w:proofErr w:type="spellStart"/>
            <w:r>
              <w:t>kegiatan</w:t>
            </w:r>
            <w:proofErr w:type="spellEnd"/>
            <w:r>
              <w:t xml:space="preserve"> </w:t>
            </w:r>
            <w:proofErr w:type="spellStart"/>
            <w:r>
              <w:t>pembelajaran</w:t>
            </w:r>
            <w:proofErr w:type="spellEnd"/>
          </w:p>
          <w:p w:rsidR="000D50EC" w:rsidRDefault="000D50EC" w:rsidP="000D50EC">
            <w:pPr>
              <w:pStyle w:val="TableParagraph"/>
              <w:numPr>
                <w:ilvl w:val="0"/>
                <w:numId w:val="1"/>
              </w:numPr>
              <w:spacing w:line="255" w:lineRule="exact"/>
              <w:ind w:left="360" w:right="90" w:hanging="231"/>
              <w:jc w:val="both"/>
            </w:pPr>
            <w:r>
              <w:t xml:space="preserve">Guru </w:t>
            </w:r>
            <w:proofErr w:type="spellStart"/>
            <w:proofErr w:type="gramStart"/>
            <w:r>
              <w:t>mengkondisikan</w:t>
            </w:r>
            <w:proofErr w:type="spellEnd"/>
            <w:proofErr w:type="gramEnd"/>
            <w:r>
              <w:t xml:space="preserve"> </w:t>
            </w:r>
            <w:proofErr w:type="spellStart"/>
            <w:r>
              <w:t>peserta</w:t>
            </w:r>
            <w:proofErr w:type="spellEnd"/>
            <w:r>
              <w:t xml:space="preserve"> </w:t>
            </w:r>
            <w:proofErr w:type="spellStart"/>
            <w:r>
              <w:t>didik</w:t>
            </w:r>
            <w:proofErr w:type="spellEnd"/>
            <w:r>
              <w:t xml:space="preserve"> </w:t>
            </w:r>
            <w:proofErr w:type="spellStart"/>
            <w:r>
              <w:t>dengan</w:t>
            </w:r>
            <w:proofErr w:type="spellEnd"/>
            <w:r>
              <w:t xml:space="preserve"> </w:t>
            </w:r>
            <w:proofErr w:type="spellStart"/>
            <w:r>
              <w:t>menanyakan</w:t>
            </w:r>
            <w:proofErr w:type="spellEnd"/>
            <w:r>
              <w:t xml:space="preserve"> </w:t>
            </w:r>
            <w:proofErr w:type="spellStart"/>
            <w:r>
              <w:t>kabar</w:t>
            </w:r>
            <w:proofErr w:type="spellEnd"/>
            <w:r>
              <w:t xml:space="preserve"> </w:t>
            </w:r>
            <w:proofErr w:type="spellStart"/>
            <w:r>
              <w:t>dan</w:t>
            </w:r>
            <w:proofErr w:type="spellEnd"/>
            <w:r>
              <w:t xml:space="preserve"> </w:t>
            </w:r>
            <w:proofErr w:type="spellStart"/>
            <w:r>
              <w:t>memeriksa</w:t>
            </w:r>
            <w:proofErr w:type="spellEnd"/>
            <w:r>
              <w:t xml:space="preserve"> </w:t>
            </w:r>
            <w:proofErr w:type="spellStart"/>
            <w:r>
              <w:t>kehadir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sikap</w:t>
            </w:r>
            <w:proofErr w:type="spellEnd"/>
            <w:r>
              <w:t xml:space="preserve"> </w:t>
            </w:r>
            <w:proofErr w:type="spellStart"/>
            <w:r>
              <w:t>disiplin</w:t>
            </w:r>
            <w:proofErr w:type="spellEnd"/>
            <w:r>
              <w:t>.</w:t>
            </w:r>
          </w:p>
          <w:p w:rsidR="000D50EC" w:rsidRDefault="000D50EC" w:rsidP="000D50EC">
            <w:pPr>
              <w:pStyle w:val="TableParagraph"/>
              <w:numPr>
                <w:ilvl w:val="0"/>
                <w:numId w:val="1"/>
              </w:numPr>
              <w:spacing w:line="255" w:lineRule="exact"/>
              <w:ind w:left="360" w:right="90" w:hanging="231"/>
              <w:jc w:val="both"/>
            </w:pPr>
            <w:r>
              <w:t xml:space="preserve">Guru </w:t>
            </w:r>
            <w:proofErr w:type="spellStart"/>
            <w:proofErr w:type="gramStart"/>
            <w:r>
              <w:t>memberikan</w:t>
            </w:r>
            <w:proofErr w:type="spellEnd"/>
            <w:proofErr w:type="gramEnd"/>
            <w:r>
              <w:t xml:space="preserve"> </w:t>
            </w:r>
            <w:proofErr w:type="spellStart"/>
            <w:r>
              <w:t>apersepsi</w:t>
            </w:r>
            <w:proofErr w:type="spellEnd"/>
            <w:r>
              <w:t xml:space="preserve"> </w:t>
            </w:r>
            <w:proofErr w:type="spellStart"/>
            <w:r>
              <w:t>dengan</w:t>
            </w:r>
            <w:proofErr w:type="spellEnd"/>
            <w:r>
              <w:t xml:space="preserve"> </w:t>
            </w:r>
            <w:proofErr w:type="spellStart"/>
            <w:r>
              <w:t>mengingatkan</w:t>
            </w:r>
            <w:proofErr w:type="spellEnd"/>
            <w:r>
              <w:t xml:space="preserve"> </w:t>
            </w:r>
            <w:proofErr w:type="spellStart"/>
            <w:r>
              <w:t>kembali</w:t>
            </w:r>
            <w:proofErr w:type="spellEnd"/>
            <w:r>
              <w:t xml:space="preserve"> </w:t>
            </w:r>
            <w:proofErr w:type="spellStart"/>
            <w:r>
              <w:t>tentang</w:t>
            </w:r>
            <w:proofErr w:type="spellEnd"/>
            <w:r>
              <w:t xml:space="preserve"> </w:t>
            </w:r>
            <w:proofErr w:type="spellStart"/>
            <w:r>
              <w:t>materi</w:t>
            </w:r>
            <w:proofErr w:type="spellEnd"/>
            <w:r>
              <w:t xml:space="preserve"> </w:t>
            </w:r>
            <w:proofErr w:type="spellStart"/>
            <w:r>
              <w:t>sebelumnya</w:t>
            </w:r>
            <w:proofErr w:type="spellEnd"/>
            <w:r>
              <w:t>.</w:t>
            </w:r>
          </w:p>
          <w:p w:rsidR="000D50EC" w:rsidRDefault="000D50EC" w:rsidP="000D50EC">
            <w:pPr>
              <w:pStyle w:val="TableParagraph"/>
              <w:numPr>
                <w:ilvl w:val="0"/>
                <w:numId w:val="1"/>
              </w:numPr>
              <w:spacing w:line="255" w:lineRule="exact"/>
              <w:ind w:left="360" w:right="90" w:hanging="231"/>
              <w:jc w:val="both"/>
            </w:pPr>
            <w:r>
              <w:t xml:space="preserve">Guru </w:t>
            </w:r>
            <w:proofErr w:type="spellStart"/>
            <w:r>
              <w:t>menghubungkan</w:t>
            </w:r>
            <w:proofErr w:type="spellEnd"/>
            <w:r>
              <w:t xml:space="preserve"> </w:t>
            </w:r>
            <w:proofErr w:type="spellStart"/>
            <w:r>
              <w:t>materi</w:t>
            </w:r>
            <w:proofErr w:type="spellEnd"/>
            <w:r>
              <w:t xml:space="preserve"> yang </w:t>
            </w:r>
            <w:proofErr w:type="spellStart"/>
            <w:proofErr w:type="gramStart"/>
            <w:r>
              <w:t>akan</w:t>
            </w:r>
            <w:proofErr w:type="spellEnd"/>
            <w:proofErr w:type="gramEnd"/>
            <w:r>
              <w:t xml:space="preserve"> </w:t>
            </w:r>
            <w:proofErr w:type="spellStart"/>
            <w:r>
              <w:t>dipelajari</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ateri</w:t>
            </w:r>
            <w:proofErr w:type="spellEnd"/>
            <w:r>
              <w:t xml:space="preserve"> </w:t>
            </w:r>
            <w:proofErr w:type="spellStart"/>
            <w:r>
              <w:t>sebelumnya</w:t>
            </w:r>
            <w:proofErr w:type="spellEnd"/>
            <w:r>
              <w:t>.</w:t>
            </w:r>
          </w:p>
          <w:p w:rsidR="000D50EC" w:rsidRPr="00B06A24" w:rsidRDefault="000D50EC" w:rsidP="000D50EC">
            <w:pPr>
              <w:pStyle w:val="TableParagraph"/>
              <w:numPr>
                <w:ilvl w:val="0"/>
                <w:numId w:val="1"/>
              </w:numPr>
              <w:spacing w:line="255" w:lineRule="exact"/>
              <w:ind w:left="360" w:right="90" w:hanging="231"/>
              <w:jc w:val="both"/>
              <w:rPr>
                <w:spacing w:val="-10"/>
                <w:sz w:val="24"/>
              </w:rPr>
            </w:pPr>
            <w:r>
              <w:t xml:space="preserve">Guru </w:t>
            </w:r>
            <w:proofErr w:type="spellStart"/>
            <w:proofErr w:type="gramStart"/>
            <w:r>
              <w:t>menyajikan</w:t>
            </w:r>
            <w:proofErr w:type="spellEnd"/>
            <w:proofErr w:type="gramEnd"/>
            <w:r>
              <w:t xml:space="preserve"> </w:t>
            </w:r>
            <w:proofErr w:type="spellStart"/>
            <w:r>
              <w:t>gambar</w:t>
            </w:r>
            <w:proofErr w:type="spellEnd"/>
            <w:r>
              <w:t xml:space="preserve"> </w:t>
            </w:r>
            <w:proofErr w:type="spellStart"/>
            <w:r>
              <w:t>bangun</w:t>
            </w:r>
            <w:proofErr w:type="spellEnd"/>
            <w:r>
              <w:t xml:space="preserve"> </w:t>
            </w:r>
            <w:proofErr w:type="spellStart"/>
            <w:r>
              <w:t>datar</w:t>
            </w:r>
            <w:proofErr w:type="spellEnd"/>
            <w:r>
              <w:t xml:space="preserve"> yang </w:t>
            </w:r>
            <w:proofErr w:type="spellStart"/>
            <w:r>
              <w:t>ada</w:t>
            </w:r>
            <w:proofErr w:type="spellEnd"/>
            <w:r>
              <w:t xml:space="preserve"> di </w:t>
            </w:r>
            <w:proofErr w:type="spellStart"/>
            <w:r>
              <w:t>sekitar</w:t>
            </w:r>
            <w:proofErr w:type="spellEnd"/>
            <w:r>
              <w:t xml:space="preserve">. </w:t>
            </w:r>
          </w:p>
          <w:p w:rsidR="000D50EC" w:rsidRPr="00F91893" w:rsidRDefault="000D50EC" w:rsidP="000D50EC">
            <w:pPr>
              <w:pStyle w:val="TableParagraph"/>
              <w:numPr>
                <w:ilvl w:val="0"/>
                <w:numId w:val="1"/>
              </w:numPr>
              <w:spacing w:line="255" w:lineRule="exact"/>
              <w:ind w:left="360" w:right="90" w:hanging="231"/>
              <w:jc w:val="both"/>
              <w:rPr>
                <w:spacing w:val="-10"/>
                <w:sz w:val="24"/>
              </w:rPr>
            </w:pPr>
            <w:r>
              <w:t xml:space="preserve">Guru </w:t>
            </w:r>
            <w:proofErr w:type="spellStart"/>
            <w:r>
              <w:t>bertanya</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didik</w:t>
            </w:r>
            <w:proofErr w:type="spellEnd"/>
            <w:r>
              <w:t>: “</w:t>
            </w:r>
            <w:proofErr w:type="spellStart"/>
            <w:r>
              <w:t>Setelah</w:t>
            </w:r>
            <w:proofErr w:type="spellEnd"/>
            <w:r>
              <w:t xml:space="preserve"> kalian </w:t>
            </w:r>
            <w:proofErr w:type="spellStart"/>
            <w:r>
              <w:t>amati</w:t>
            </w:r>
            <w:proofErr w:type="spellEnd"/>
            <w:r>
              <w:t xml:space="preserve"> </w:t>
            </w:r>
            <w:proofErr w:type="spellStart"/>
            <w:r>
              <w:t>coba</w:t>
            </w:r>
            <w:proofErr w:type="spellEnd"/>
            <w:r>
              <w:t xml:space="preserve"> </w:t>
            </w:r>
            <w:proofErr w:type="spellStart"/>
            <w:r>
              <w:t>sebutkan</w:t>
            </w:r>
            <w:proofErr w:type="spellEnd"/>
            <w:r>
              <w:t xml:space="preserve"> </w:t>
            </w:r>
            <w:proofErr w:type="spellStart"/>
            <w:r>
              <w:t>bangun</w:t>
            </w:r>
            <w:proofErr w:type="spellEnd"/>
            <w:r>
              <w:t xml:space="preserve"> </w:t>
            </w:r>
            <w:proofErr w:type="spellStart"/>
            <w:r>
              <w:t>datar</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ada</w:t>
            </w:r>
            <w:proofErr w:type="spellEnd"/>
            <w:r>
              <w:t xml:space="preserve"> di </w:t>
            </w:r>
            <w:proofErr w:type="spellStart"/>
            <w:r>
              <w:t>sekolah</w:t>
            </w:r>
            <w:proofErr w:type="spellEnd"/>
            <w:proofErr w:type="gramStart"/>
            <w:r>
              <w:t>?.</w:t>
            </w:r>
            <w:proofErr w:type="gramEnd"/>
          </w:p>
          <w:p w:rsidR="000D50EC" w:rsidRPr="00F91893" w:rsidRDefault="000D50EC" w:rsidP="000D50EC">
            <w:pPr>
              <w:pStyle w:val="TableParagraph"/>
              <w:numPr>
                <w:ilvl w:val="0"/>
                <w:numId w:val="1"/>
              </w:numPr>
              <w:spacing w:line="255" w:lineRule="exact"/>
              <w:ind w:left="360" w:right="90" w:hanging="231"/>
              <w:jc w:val="both"/>
              <w:rPr>
                <w:spacing w:val="-10"/>
                <w:sz w:val="24"/>
              </w:rPr>
            </w:pPr>
            <w:proofErr w:type="spellStart"/>
            <w:r>
              <w:t>Siswa</w:t>
            </w:r>
            <w:proofErr w:type="spellEnd"/>
            <w:r>
              <w:t xml:space="preserve"> </w:t>
            </w:r>
            <w:proofErr w:type="spellStart"/>
            <w:r>
              <w:t>diberikan</w:t>
            </w:r>
            <w:proofErr w:type="spellEnd"/>
            <w:r>
              <w:t xml:space="preserve"> </w:t>
            </w:r>
            <w:proofErr w:type="spellStart"/>
            <w:r>
              <w:t>kesempat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tersebut</w:t>
            </w:r>
            <w:proofErr w:type="spellEnd"/>
            <w:r>
              <w:t xml:space="preserve">. </w:t>
            </w:r>
          </w:p>
          <w:p w:rsidR="000D50EC" w:rsidRPr="001F5712" w:rsidRDefault="000D50EC" w:rsidP="000D50EC">
            <w:pPr>
              <w:pStyle w:val="TableParagraph"/>
              <w:numPr>
                <w:ilvl w:val="0"/>
                <w:numId w:val="1"/>
              </w:numPr>
              <w:spacing w:line="255" w:lineRule="exact"/>
              <w:ind w:left="360" w:right="90" w:hanging="231"/>
              <w:jc w:val="both"/>
              <w:rPr>
                <w:spacing w:val="-10"/>
                <w:sz w:val="24"/>
              </w:rPr>
            </w:pPr>
            <w:r>
              <w:t xml:space="preserve">Guru </w:t>
            </w:r>
            <w:proofErr w:type="spellStart"/>
            <w:proofErr w:type="gramStart"/>
            <w:r>
              <w:t>mengkonfirmasi</w:t>
            </w:r>
            <w:proofErr w:type="spellEnd"/>
            <w:proofErr w:type="gramEnd"/>
            <w:r>
              <w:t xml:space="preserve"> </w:t>
            </w:r>
            <w:proofErr w:type="spellStart"/>
            <w:r>
              <w:t>jawaban</w:t>
            </w:r>
            <w:proofErr w:type="spellEnd"/>
            <w:r>
              <w:t xml:space="preserve"> </w:t>
            </w:r>
            <w:proofErr w:type="spellStart"/>
            <w:r>
              <w:t>peserta</w:t>
            </w:r>
            <w:proofErr w:type="spellEnd"/>
            <w:r>
              <w:t xml:space="preserve"> </w:t>
            </w:r>
            <w:proofErr w:type="spellStart"/>
            <w:r>
              <w:t>didik</w:t>
            </w:r>
            <w:proofErr w:type="spellEnd"/>
            <w:r>
              <w:t>.</w:t>
            </w:r>
          </w:p>
          <w:p w:rsidR="000D50EC" w:rsidRPr="001F5712" w:rsidRDefault="000D50EC" w:rsidP="000D50EC">
            <w:pPr>
              <w:pStyle w:val="TableParagraph"/>
              <w:numPr>
                <w:ilvl w:val="0"/>
                <w:numId w:val="1"/>
              </w:numPr>
              <w:spacing w:line="255" w:lineRule="exact"/>
              <w:ind w:left="360" w:right="90" w:hanging="231"/>
              <w:jc w:val="both"/>
              <w:rPr>
                <w:spacing w:val="-10"/>
                <w:sz w:val="24"/>
              </w:rPr>
            </w:pPr>
            <w:r>
              <w:t xml:space="preserve">Guru </w:t>
            </w:r>
            <w:proofErr w:type="spellStart"/>
            <w:proofErr w:type="gramStart"/>
            <w:r>
              <w:t>memotivasi</w:t>
            </w:r>
            <w:proofErr w:type="spellEnd"/>
            <w:proofErr w:type="gramEnd"/>
            <w:r>
              <w:t xml:space="preserve"> </w:t>
            </w:r>
            <w:proofErr w:type="spellStart"/>
            <w:r>
              <w:t>peserta</w:t>
            </w:r>
            <w:proofErr w:type="spellEnd"/>
            <w:r>
              <w:t xml:space="preserve"> </w:t>
            </w:r>
            <w:proofErr w:type="spellStart"/>
            <w:r>
              <w:t>didik</w:t>
            </w:r>
            <w:proofErr w:type="spellEnd"/>
            <w:r>
              <w:t xml:space="preserve"> agar </w:t>
            </w:r>
            <w:proofErr w:type="spellStart"/>
            <w:r>
              <w:t>bersemangat</w:t>
            </w:r>
            <w:proofErr w:type="spellEnd"/>
            <w:r>
              <w:t xml:space="preserve"> </w:t>
            </w:r>
            <w:proofErr w:type="spellStart"/>
            <w:r>
              <w:t>mengikuti</w:t>
            </w:r>
            <w:proofErr w:type="spellEnd"/>
            <w:r>
              <w:t xml:space="preserve"> </w:t>
            </w:r>
            <w:proofErr w:type="spellStart"/>
            <w:r>
              <w:t>pembelajaran</w:t>
            </w:r>
            <w:proofErr w:type="spellEnd"/>
            <w:r>
              <w:t>.</w:t>
            </w:r>
          </w:p>
          <w:p w:rsidR="000D50EC" w:rsidRPr="001F5712" w:rsidRDefault="000D50EC" w:rsidP="000D50EC">
            <w:pPr>
              <w:pStyle w:val="TableParagraph"/>
              <w:numPr>
                <w:ilvl w:val="0"/>
                <w:numId w:val="1"/>
              </w:numPr>
              <w:spacing w:line="255" w:lineRule="exact"/>
              <w:ind w:left="360" w:right="90" w:hanging="231"/>
              <w:jc w:val="both"/>
              <w:rPr>
                <w:spacing w:val="-10"/>
                <w:sz w:val="24"/>
              </w:rPr>
            </w:pPr>
            <w:proofErr w:type="spellStart"/>
            <w:r>
              <w:t>Siswa</w:t>
            </w:r>
            <w:proofErr w:type="spellEnd"/>
            <w:r>
              <w:t xml:space="preserve"> </w:t>
            </w:r>
            <w:proofErr w:type="spellStart"/>
            <w:r>
              <w:t>mendapat</w:t>
            </w:r>
            <w:proofErr w:type="spellEnd"/>
            <w:r>
              <w:t xml:space="preserve"> </w:t>
            </w:r>
            <w:proofErr w:type="spellStart"/>
            <w:r>
              <w:t>informasi</w:t>
            </w:r>
            <w:proofErr w:type="spellEnd"/>
            <w:r>
              <w:t xml:space="preserve"> </w:t>
            </w:r>
            <w:proofErr w:type="spellStart"/>
            <w:r>
              <w:t>dari</w:t>
            </w:r>
            <w:proofErr w:type="spellEnd"/>
            <w:r>
              <w:t xml:space="preserve"> guru </w:t>
            </w:r>
            <w:proofErr w:type="spellStart"/>
            <w:r>
              <w:t>manfaat</w:t>
            </w:r>
            <w:proofErr w:type="spellEnd"/>
            <w:r>
              <w:t xml:space="preserve"> </w:t>
            </w:r>
            <w:proofErr w:type="spellStart"/>
            <w:r>
              <w:t>pembelajaran</w:t>
            </w:r>
            <w:proofErr w:type="spellEnd"/>
            <w:r>
              <w:t xml:space="preserve"> yang </w:t>
            </w:r>
            <w:proofErr w:type="spellStart"/>
            <w:proofErr w:type="gramStart"/>
            <w:r>
              <w:t>akan</w:t>
            </w:r>
            <w:proofErr w:type="spellEnd"/>
            <w:proofErr w:type="gramEnd"/>
            <w:r>
              <w:t xml:space="preserve"> </w:t>
            </w:r>
            <w:proofErr w:type="spellStart"/>
            <w:r>
              <w:t>dilakukan</w:t>
            </w:r>
            <w:proofErr w:type="spellEnd"/>
            <w:r>
              <w:t>.</w:t>
            </w:r>
          </w:p>
          <w:p w:rsidR="000D50EC" w:rsidRDefault="000D50EC" w:rsidP="000D50EC">
            <w:pPr>
              <w:pStyle w:val="TableParagraph"/>
              <w:numPr>
                <w:ilvl w:val="0"/>
                <w:numId w:val="1"/>
              </w:numPr>
              <w:spacing w:line="255" w:lineRule="exact"/>
              <w:ind w:left="360" w:right="90" w:hanging="231"/>
              <w:jc w:val="both"/>
              <w:rPr>
                <w:spacing w:val="-10"/>
                <w:sz w:val="24"/>
              </w:rPr>
            </w:pPr>
            <w:r>
              <w:t xml:space="preserve">Guru </w:t>
            </w:r>
            <w:proofErr w:type="spellStart"/>
            <w:proofErr w:type="gramStart"/>
            <w:r>
              <w:t>menyampaikan</w:t>
            </w:r>
            <w:proofErr w:type="spellEnd"/>
            <w:proofErr w:type="gramEnd"/>
            <w:r>
              <w:t xml:space="preserve"> </w:t>
            </w:r>
            <w:proofErr w:type="spellStart"/>
            <w:r>
              <w:t>elemen</w:t>
            </w:r>
            <w:proofErr w:type="spellEnd"/>
            <w:r>
              <w:t xml:space="preserve"> </w:t>
            </w:r>
            <w:proofErr w:type="spellStart"/>
            <w:r>
              <w:t>dan</w:t>
            </w:r>
            <w:proofErr w:type="spellEnd"/>
            <w:r>
              <w:t xml:space="preserve"> </w:t>
            </w:r>
            <w:proofErr w:type="spellStart"/>
            <w:r>
              <w:t>tujuan</w:t>
            </w:r>
            <w:proofErr w:type="spellEnd"/>
            <w:r>
              <w:t xml:space="preserve"> </w:t>
            </w:r>
            <w:proofErr w:type="spellStart"/>
            <w:r>
              <w:t>pembelajaran</w:t>
            </w:r>
            <w:proofErr w:type="spellEnd"/>
            <w:r>
              <w:t>.</w:t>
            </w:r>
          </w:p>
        </w:tc>
        <w:tc>
          <w:tcPr>
            <w:tcW w:w="1800" w:type="dxa"/>
            <w:gridSpan w:val="2"/>
          </w:tcPr>
          <w:p w:rsidR="000D50EC" w:rsidRDefault="000D50EC" w:rsidP="00A97536">
            <w:pPr>
              <w:pStyle w:val="TableParagraph"/>
              <w:spacing w:line="255" w:lineRule="exact"/>
              <w:ind w:left="129" w:right="90"/>
              <w:jc w:val="center"/>
              <w:rPr>
                <w:spacing w:val="-10"/>
                <w:sz w:val="24"/>
              </w:rPr>
            </w:pPr>
            <w:r>
              <w:t xml:space="preserve">15 </w:t>
            </w:r>
            <w:proofErr w:type="spellStart"/>
            <w:r>
              <w:t>menit</w:t>
            </w:r>
            <w:proofErr w:type="spellEnd"/>
          </w:p>
        </w:tc>
      </w:tr>
      <w:tr w:rsidR="000D50EC" w:rsidTr="00A97536">
        <w:trPr>
          <w:trHeight w:val="274"/>
        </w:trPr>
        <w:tc>
          <w:tcPr>
            <w:tcW w:w="1805" w:type="dxa"/>
          </w:tcPr>
          <w:p w:rsidR="000D50EC" w:rsidRPr="001F5712" w:rsidRDefault="000D50EC" w:rsidP="00A97536">
            <w:pPr>
              <w:pStyle w:val="TableParagraph"/>
              <w:spacing w:line="255" w:lineRule="exact"/>
              <w:ind w:left="122" w:right="8"/>
              <w:jc w:val="center"/>
              <w:rPr>
                <w:b/>
              </w:rPr>
            </w:pPr>
            <w:proofErr w:type="spellStart"/>
            <w:r w:rsidRPr="001F5712">
              <w:rPr>
                <w:b/>
              </w:rPr>
              <w:t>Kegiatan</w:t>
            </w:r>
            <w:proofErr w:type="spellEnd"/>
            <w:r w:rsidRPr="001F5712">
              <w:rPr>
                <w:b/>
              </w:rPr>
              <w:t xml:space="preserve"> </w:t>
            </w:r>
            <w:proofErr w:type="spellStart"/>
            <w:r w:rsidRPr="001F5712">
              <w:rPr>
                <w:b/>
              </w:rPr>
              <w:t>Inti</w:t>
            </w:r>
            <w:proofErr w:type="spellEnd"/>
          </w:p>
        </w:tc>
        <w:tc>
          <w:tcPr>
            <w:tcW w:w="5495" w:type="dxa"/>
            <w:gridSpan w:val="2"/>
          </w:tcPr>
          <w:p w:rsidR="000D50EC" w:rsidRPr="001F5712" w:rsidRDefault="000D50EC" w:rsidP="00A97536">
            <w:pPr>
              <w:pStyle w:val="TableParagraph"/>
              <w:spacing w:line="255" w:lineRule="exact"/>
              <w:ind w:left="129" w:right="90"/>
              <w:jc w:val="both"/>
              <w:rPr>
                <w:b/>
              </w:rPr>
            </w:pPr>
            <w:proofErr w:type="spellStart"/>
            <w:r w:rsidRPr="001F5712">
              <w:rPr>
                <w:b/>
              </w:rPr>
              <w:t>Memahami</w:t>
            </w:r>
            <w:proofErr w:type="spellEnd"/>
            <w:r w:rsidRPr="001F5712">
              <w:rPr>
                <w:b/>
              </w:rPr>
              <w:t xml:space="preserve"> </w:t>
            </w:r>
            <w:proofErr w:type="spellStart"/>
            <w:r w:rsidRPr="001F5712">
              <w:rPr>
                <w:b/>
              </w:rPr>
              <w:t>masalah</w:t>
            </w:r>
            <w:proofErr w:type="spellEnd"/>
            <w:r w:rsidRPr="001F5712">
              <w:rPr>
                <w:b/>
              </w:rPr>
              <w:t xml:space="preserve"> </w:t>
            </w:r>
            <w:proofErr w:type="spellStart"/>
            <w:r w:rsidRPr="001F5712">
              <w:rPr>
                <w:b/>
              </w:rPr>
              <w:t>kontekstual</w:t>
            </w:r>
            <w:proofErr w:type="spellEnd"/>
          </w:p>
          <w:p w:rsidR="000D50EC" w:rsidRDefault="000D50EC" w:rsidP="000D50EC">
            <w:pPr>
              <w:pStyle w:val="TableParagraph"/>
              <w:numPr>
                <w:ilvl w:val="0"/>
                <w:numId w:val="1"/>
              </w:numPr>
              <w:spacing w:line="255" w:lineRule="exact"/>
              <w:ind w:left="360" w:right="90" w:hanging="231"/>
              <w:jc w:val="both"/>
            </w:pPr>
            <w:proofErr w:type="spellStart"/>
            <w:r>
              <w:t>Siswa</w:t>
            </w:r>
            <w:proofErr w:type="spellEnd"/>
            <w:r>
              <w:t xml:space="preserve"> </w:t>
            </w:r>
            <w:proofErr w:type="spellStart"/>
            <w:r>
              <w:t>melakukan</w:t>
            </w:r>
            <w:proofErr w:type="spellEnd"/>
            <w:r>
              <w:t xml:space="preserve"> </w:t>
            </w:r>
            <w:proofErr w:type="spellStart"/>
            <w:r>
              <w:t>pengamatan</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rsidRPr="001F5712">
              <w:rPr>
                <w:spacing w:val="-2"/>
              </w:rPr>
              <w:t>bangun</w:t>
            </w:r>
            <w:proofErr w:type="spellEnd"/>
            <w:r w:rsidRPr="001F5712">
              <w:rPr>
                <w:spacing w:val="-2"/>
              </w:rPr>
              <w:t xml:space="preserve"> </w:t>
            </w:r>
            <w:proofErr w:type="spellStart"/>
            <w:r w:rsidRPr="001F5712">
              <w:rPr>
                <w:spacing w:val="-2"/>
              </w:rPr>
              <w:t>datar</w:t>
            </w:r>
            <w:proofErr w:type="spellEnd"/>
            <w:r>
              <w:rPr>
                <w:spacing w:val="-2"/>
              </w:rPr>
              <w:t xml:space="preserve">, </w:t>
            </w:r>
            <w:proofErr w:type="spellStart"/>
            <w:r>
              <w:rPr>
                <w:spacing w:val="-2"/>
              </w:rPr>
              <w:t>segitiga</w:t>
            </w:r>
            <w:proofErr w:type="spellEnd"/>
            <w:r>
              <w:rPr>
                <w:spacing w:val="-2"/>
              </w:rPr>
              <w:t xml:space="preserve">, </w:t>
            </w:r>
            <w:proofErr w:type="spellStart"/>
            <w:r>
              <w:rPr>
                <w:spacing w:val="-2"/>
              </w:rPr>
              <w:t>segi</w:t>
            </w:r>
            <w:r w:rsidRPr="001F5712">
              <w:rPr>
                <w:spacing w:val="-2"/>
              </w:rPr>
              <w:t>empat</w:t>
            </w:r>
            <w:proofErr w:type="spellEnd"/>
            <w:r>
              <w:rPr>
                <w:spacing w:val="-2"/>
              </w:rPr>
              <w:t xml:space="preserve">, </w:t>
            </w:r>
            <w:proofErr w:type="spellStart"/>
            <w:r>
              <w:rPr>
                <w:spacing w:val="-2"/>
              </w:rPr>
              <w:t>segibanyak</w:t>
            </w:r>
            <w:proofErr w:type="spellEnd"/>
            <w:r>
              <w:rPr>
                <w:spacing w:val="-2"/>
              </w:rPr>
              <w:t xml:space="preserve"> </w:t>
            </w:r>
            <w:proofErr w:type="spellStart"/>
            <w:r>
              <w:rPr>
                <w:spacing w:val="-2"/>
              </w:rPr>
              <w:t>dan</w:t>
            </w:r>
            <w:proofErr w:type="spellEnd"/>
            <w:r>
              <w:rPr>
                <w:spacing w:val="-2"/>
              </w:rPr>
              <w:t xml:space="preserve"> </w:t>
            </w:r>
            <w:proofErr w:type="spellStart"/>
            <w:r>
              <w:rPr>
                <w:spacing w:val="-2"/>
              </w:rPr>
              <w:t>lingkaran</w:t>
            </w:r>
            <w:proofErr w:type="spellEnd"/>
            <w:r>
              <w:rPr>
                <w:spacing w:val="-2"/>
              </w:rPr>
              <w:t xml:space="preserve"> </w:t>
            </w:r>
            <w:r>
              <w:t>di sekitar lingkungannya</w:t>
            </w:r>
          </w:p>
          <w:p w:rsidR="000D50EC" w:rsidRDefault="000D50EC" w:rsidP="000D50EC">
            <w:pPr>
              <w:pStyle w:val="TableParagraph"/>
              <w:numPr>
                <w:ilvl w:val="0"/>
                <w:numId w:val="1"/>
              </w:numPr>
              <w:spacing w:line="255" w:lineRule="exact"/>
              <w:ind w:left="360" w:right="90" w:hanging="231"/>
              <w:jc w:val="both"/>
            </w:pPr>
            <w:r>
              <w:t xml:space="preserve">Dimulai dengan masalah nyata yang relevan dengan </w:t>
            </w:r>
            <w:r w:rsidRPr="001F5712">
              <w:rPr>
                <w:spacing w:val="-2"/>
              </w:rPr>
              <w:t>bangun datar</w:t>
            </w:r>
            <w:r>
              <w:t>. Ini membantu siswa memahami konsep secara konkret sebelum masuk ke representasi matematis.</w:t>
            </w:r>
          </w:p>
          <w:p w:rsidR="000D50EC" w:rsidRDefault="000D50EC" w:rsidP="000D50EC">
            <w:pPr>
              <w:pStyle w:val="TableParagraph"/>
              <w:numPr>
                <w:ilvl w:val="0"/>
                <w:numId w:val="1"/>
              </w:numPr>
              <w:spacing w:line="255" w:lineRule="exact"/>
              <w:ind w:left="360" w:right="90" w:hanging="231"/>
              <w:jc w:val="both"/>
            </w:pPr>
            <w:r>
              <w:t xml:space="preserve">Siswa mengamati gambar yang disediakan pada modul ajar tentang jenis-jenis bangun datar. </w:t>
            </w:r>
          </w:p>
          <w:p w:rsidR="000D50EC" w:rsidRDefault="000D50EC" w:rsidP="00A97536">
            <w:pPr>
              <w:pStyle w:val="TableParagraph"/>
              <w:spacing w:line="255" w:lineRule="exact"/>
              <w:ind w:left="129" w:right="90"/>
              <w:jc w:val="both"/>
            </w:pPr>
            <w:r>
              <w:rPr>
                <w:noProof/>
              </w:rPr>
              <w:drawing>
                <wp:anchor distT="0" distB="0" distL="114300" distR="114300" simplePos="0" relativeHeight="251679744" behindDoc="1" locked="0" layoutInCell="1" allowOverlap="1" wp14:anchorId="7812BC19" wp14:editId="01C6F4E3">
                  <wp:simplePos x="0" y="0"/>
                  <wp:positionH relativeFrom="column">
                    <wp:posOffset>187960</wp:posOffset>
                  </wp:positionH>
                  <wp:positionV relativeFrom="paragraph">
                    <wp:posOffset>28575</wp:posOffset>
                  </wp:positionV>
                  <wp:extent cx="3037205" cy="1515110"/>
                  <wp:effectExtent l="19050" t="0" r="0" b="0"/>
                  <wp:wrapNone/>
                  <wp:docPr id="31" name="Picture 7" descr="C:\Users\W7\Downloads\jenis-jenis bangun dat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7\Downloads\jenis-jenis bangun datar.jpg"/>
                          <pic:cNvPicPr>
                            <a:picLocks noChangeAspect="1" noChangeArrowheads="1"/>
                          </pic:cNvPicPr>
                        </pic:nvPicPr>
                        <pic:blipFill>
                          <a:blip r:embed="rId27"/>
                          <a:srcRect/>
                          <a:stretch>
                            <a:fillRect/>
                          </a:stretch>
                        </pic:blipFill>
                        <pic:spPr bwMode="auto">
                          <a:xfrm>
                            <a:off x="0" y="0"/>
                            <a:ext cx="3037205" cy="1515110"/>
                          </a:xfrm>
                          <a:prstGeom prst="rect">
                            <a:avLst/>
                          </a:prstGeom>
                          <a:noFill/>
                          <a:ln w="9525">
                            <a:noFill/>
                            <a:miter lim="800000"/>
                            <a:headEnd/>
                            <a:tailEnd/>
                          </a:ln>
                        </pic:spPr>
                      </pic:pic>
                    </a:graphicData>
                  </a:graphic>
                </wp:anchor>
              </w:drawing>
            </w: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right="90"/>
              <w:jc w:val="center"/>
              <w:rPr>
                <w:b/>
              </w:rPr>
            </w:pPr>
          </w:p>
          <w:p w:rsidR="000D50EC" w:rsidRDefault="000D50EC" w:rsidP="00A97536">
            <w:pPr>
              <w:pStyle w:val="TableParagraph"/>
              <w:spacing w:line="255" w:lineRule="exact"/>
              <w:ind w:right="90"/>
              <w:jc w:val="center"/>
              <w:rPr>
                <w:b/>
              </w:rPr>
            </w:pPr>
          </w:p>
          <w:p w:rsidR="000D50EC" w:rsidRDefault="000D50EC" w:rsidP="00A97536">
            <w:pPr>
              <w:pStyle w:val="TableParagraph"/>
              <w:spacing w:line="255" w:lineRule="exact"/>
              <w:ind w:right="90"/>
              <w:jc w:val="center"/>
              <w:rPr>
                <w:b/>
              </w:rPr>
            </w:pPr>
          </w:p>
          <w:p w:rsidR="000D50EC" w:rsidRDefault="000D50EC" w:rsidP="00A97536">
            <w:pPr>
              <w:pStyle w:val="TableParagraph"/>
              <w:spacing w:line="255" w:lineRule="exact"/>
              <w:ind w:right="90"/>
              <w:jc w:val="center"/>
              <w:rPr>
                <w:b/>
              </w:rPr>
            </w:pPr>
          </w:p>
          <w:p w:rsidR="000D50EC" w:rsidRDefault="000D50EC" w:rsidP="00A97536">
            <w:pPr>
              <w:pStyle w:val="TableParagraph"/>
              <w:spacing w:line="255" w:lineRule="exact"/>
              <w:ind w:right="90"/>
              <w:jc w:val="center"/>
              <w:rPr>
                <w:b/>
              </w:rPr>
            </w:pPr>
            <w:r w:rsidRPr="00240632">
              <w:rPr>
                <w:b/>
              </w:rPr>
              <w:t>Gambar 1</w:t>
            </w:r>
          </w:p>
          <w:p w:rsidR="000D50EC" w:rsidRDefault="000D50EC" w:rsidP="000D50EC">
            <w:pPr>
              <w:pStyle w:val="TableParagraph"/>
              <w:numPr>
                <w:ilvl w:val="0"/>
                <w:numId w:val="1"/>
              </w:numPr>
              <w:spacing w:line="255" w:lineRule="exact"/>
              <w:ind w:left="360" w:right="90" w:hanging="231"/>
              <w:jc w:val="both"/>
            </w:pPr>
            <w:r>
              <w:t>Siswa disajikan pertanyaan sesuai gambar, siswa diarahkan untuk membangun pertanyaan dari urutan gambar tersebut.</w:t>
            </w:r>
          </w:p>
          <w:p w:rsidR="000D50EC" w:rsidRDefault="000D50EC" w:rsidP="000D50EC">
            <w:pPr>
              <w:pStyle w:val="TableParagraph"/>
              <w:numPr>
                <w:ilvl w:val="0"/>
                <w:numId w:val="1"/>
              </w:numPr>
              <w:spacing w:line="255" w:lineRule="exact"/>
              <w:ind w:left="360" w:right="90" w:hanging="231"/>
              <w:jc w:val="both"/>
            </w:pPr>
            <w:r>
              <w:t>Jika siswa mempunyai pertanyaan lain atau definisi terkait materi dipersilahkan.</w:t>
            </w:r>
          </w:p>
          <w:p w:rsidR="000D50EC" w:rsidRPr="001F5712" w:rsidRDefault="000D50EC" w:rsidP="00A97536">
            <w:pPr>
              <w:pStyle w:val="TableParagraph"/>
              <w:spacing w:line="255" w:lineRule="exact"/>
              <w:ind w:left="129" w:right="90"/>
              <w:jc w:val="both"/>
              <w:rPr>
                <w:b/>
              </w:rPr>
            </w:pPr>
            <w:r w:rsidRPr="001F5712">
              <w:rPr>
                <w:b/>
              </w:rPr>
              <w:lastRenderedPageBreak/>
              <w:t>Menjelaskan masalah kontekstual</w:t>
            </w:r>
          </w:p>
          <w:p w:rsidR="000D50EC" w:rsidRDefault="000D50EC" w:rsidP="000D50EC">
            <w:pPr>
              <w:pStyle w:val="TableParagraph"/>
              <w:numPr>
                <w:ilvl w:val="0"/>
                <w:numId w:val="1"/>
              </w:numPr>
              <w:spacing w:line="255" w:lineRule="exact"/>
              <w:ind w:left="275" w:right="90" w:hanging="231"/>
              <w:jc w:val="both"/>
            </w:pPr>
            <w:r>
              <w:t>Setelah melakukan pengamatan siswa memberikan pertanyaan yang berkaitan dengan bangun datar.</w:t>
            </w:r>
          </w:p>
          <w:p w:rsidR="000D50EC" w:rsidRPr="001F5712" w:rsidRDefault="000D50EC" w:rsidP="00A97536">
            <w:pPr>
              <w:pStyle w:val="TableParagraph"/>
              <w:spacing w:line="255" w:lineRule="exact"/>
              <w:ind w:left="129" w:right="90"/>
              <w:jc w:val="both"/>
              <w:rPr>
                <w:b/>
              </w:rPr>
            </w:pPr>
            <w:r>
              <w:rPr>
                <w:b/>
              </w:rPr>
              <w:t>Menyelesai</w:t>
            </w:r>
            <w:r w:rsidRPr="001F5712">
              <w:rPr>
                <w:b/>
              </w:rPr>
              <w:t>kan masalah kontekstual</w:t>
            </w:r>
          </w:p>
          <w:p w:rsidR="000D50EC" w:rsidRDefault="000D50EC" w:rsidP="000D50EC">
            <w:pPr>
              <w:pStyle w:val="TableParagraph"/>
              <w:numPr>
                <w:ilvl w:val="0"/>
                <w:numId w:val="1"/>
              </w:numPr>
              <w:spacing w:line="255" w:lineRule="exact"/>
              <w:ind w:left="360" w:right="90" w:hanging="231"/>
              <w:jc w:val="both"/>
            </w:pPr>
            <w:r>
              <w:t xml:space="preserve">Guru </w:t>
            </w:r>
            <w:proofErr w:type="gramStart"/>
            <w:r>
              <w:t>membagi</w:t>
            </w:r>
            <w:proofErr w:type="gramEnd"/>
            <w:r>
              <w:t xml:space="preserve"> siswa menjadi beberapa kelompok secara heterogen yang terdiri dari 4-6 siswa dalam setiap kelompoknya.</w:t>
            </w:r>
          </w:p>
          <w:p w:rsidR="000D50EC" w:rsidRDefault="000D50EC" w:rsidP="000D50EC">
            <w:pPr>
              <w:pStyle w:val="TableParagraph"/>
              <w:numPr>
                <w:ilvl w:val="0"/>
                <w:numId w:val="1"/>
              </w:numPr>
              <w:spacing w:line="255" w:lineRule="exact"/>
              <w:ind w:left="360" w:right="90" w:hanging="231"/>
              <w:jc w:val="both"/>
            </w:pPr>
            <w:r>
              <w:t xml:space="preserve">Guru </w:t>
            </w:r>
            <w:proofErr w:type="gramStart"/>
            <w:r>
              <w:t>memberikan</w:t>
            </w:r>
            <w:proofErr w:type="gramEnd"/>
            <w:r>
              <w:t xml:space="preserve"> LKPD kepada setiap kelompok.</w:t>
            </w:r>
          </w:p>
          <w:p w:rsidR="000D50EC" w:rsidRDefault="000D50EC" w:rsidP="000D50EC">
            <w:pPr>
              <w:pStyle w:val="TableParagraph"/>
              <w:numPr>
                <w:ilvl w:val="0"/>
                <w:numId w:val="1"/>
              </w:numPr>
              <w:spacing w:line="255" w:lineRule="exact"/>
              <w:ind w:left="360" w:right="90" w:hanging="231"/>
              <w:jc w:val="both"/>
            </w:pPr>
            <w:r>
              <w:t>Peserta didik menerima LKPD kemudian membaca dan mengamati permasalahan dalam LKPD.</w:t>
            </w:r>
          </w:p>
          <w:p w:rsidR="000D50EC" w:rsidRDefault="000D50EC" w:rsidP="000D50EC">
            <w:pPr>
              <w:pStyle w:val="TableParagraph"/>
              <w:numPr>
                <w:ilvl w:val="0"/>
                <w:numId w:val="1"/>
              </w:numPr>
              <w:spacing w:line="255" w:lineRule="exact"/>
              <w:ind w:left="360" w:right="90" w:hanging="231"/>
              <w:jc w:val="both"/>
            </w:pPr>
            <w:r>
              <w:t>Siswa bersama kelompoknya mulai melakukan langkah-langkah sesuai LKPD yang disajikan.</w:t>
            </w:r>
          </w:p>
          <w:p w:rsidR="000D50EC" w:rsidRDefault="000D50EC" w:rsidP="000D50EC">
            <w:pPr>
              <w:pStyle w:val="TableParagraph"/>
              <w:numPr>
                <w:ilvl w:val="0"/>
                <w:numId w:val="1"/>
              </w:numPr>
              <w:spacing w:line="255" w:lineRule="exact"/>
              <w:ind w:left="360" w:right="90" w:hanging="231"/>
              <w:jc w:val="both"/>
            </w:pPr>
            <w:r>
              <w:t>Siswa diberikan waktu untuk bertanya jika terdapat hal-hal yang belum mengerti dalam LKPD.</w:t>
            </w:r>
          </w:p>
          <w:p w:rsidR="000D50EC" w:rsidRDefault="000D50EC" w:rsidP="000D50EC">
            <w:pPr>
              <w:pStyle w:val="TableParagraph"/>
              <w:numPr>
                <w:ilvl w:val="0"/>
                <w:numId w:val="1"/>
              </w:numPr>
              <w:spacing w:line="255" w:lineRule="exact"/>
              <w:ind w:left="360" w:right="90" w:hanging="231"/>
              <w:jc w:val="both"/>
            </w:pPr>
            <w:r>
              <w:t>Dengan bimbingan guru, siswa berdiskusi dengan kelomponya dalam memecahkan masalah yang disajikan, selangkah demi langkah sesuai dengan panduan LKPD.</w:t>
            </w:r>
          </w:p>
          <w:p w:rsidR="000D50EC" w:rsidRPr="002A1505" w:rsidRDefault="000D50EC" w:rsidP="00A97536">
            <w:pPr>
              <w:pStyle w:val="TableParagraph"/>
              <w:spacing w:line="255" w:lineRule="exact"/>
              <w:ind w:left="129" w:right="90"/>
              <w:jc w:val="both"/>
              <w:rPr>
                <w:b/>
              </w:rPr>
            </w:pPr>
            <w:r w:rsidRPr="002A1505">
              <w:rPr>
                <w:b/>
              </w:rPr>
              <w:t>Mendiskusikan Jawaban</w:t>
            </w:r>
          </w:p>
          <w:p w:rsidR="000D50EC" w:rsidRDefault="000D50EC" w:rsidP="000D50EC">
            <w:pPr>
              <w:pStyle w:val="TableParagraph"/>
              <w:numPr>
                <w:ilvl w:val="0"/>
                <w:numId w:val="1"/>
              </w:numPr>
              <w:spacing w:line="255" w:lineRule="exact"/>
              <w:ind w:left="275" w:right="90" w:hanging="231"/>
              <w:jc w:val="both"/>
            </w:pPr>
            <w:r>
              <w:t>Siswa melakukan diskusi dalam kelompok masing-masing berdasarkan petunjuk yang ada dalam LKPD.</w:t>
            </w:r>
          </w:p>
          <w:p w:rsidR="000D50EC" w:rsidRDefault="000D50EC" w:rsidP="000D50EC">
            <w:pPr>
              <w:pStyle w:val="TableParagraph"/>
              <w:numPr>
                <w:ilvl w:val="0"/>
                <w:numId w:val="1"/>
              </w:numPr>
              <w:spacing w:line="255" w:lineRule="exact"/>
              <w:ind w:left="275" w:right="90" w:hanging="231"/>
              <w:jc w:val="both"/>
            </w:pPr>
            <w:r>
              <w:t>Siswa diberi kesempatan untuk menjelajahi dan membaca sumber lain guna meningkatkan pemahaman mengenai bangun datar segi empat.</w:t>
            </w:r>
          </w:p>
          <w:p w:rsidR="000D50EC" w:rsidRDefault="000D50EC" w:rsidP="000D50EC">
            <w:pPr>
              <w:pStyle w:val="TableParagraph"/>
              <w:numPr>
                <w:ilvl w:val="0"/>
                <w:numId w:val="1"/>
              </w:numPr>
              <w:spacing w:line="255" w:lineRule="exact"/>
              <w:ind w:left="275" w:right="90" w:hanging="231"/>
              <w:jc w:val="both"/>
            </w:pPr>
            <w:r>
              <w:t>Siswa diberi kesempatan untuk bertanya saat guru memonitor setiap kelompok secara bergantian dan memberikan bimbingan jika kelompok mengalami kendala selama menggunakan LKPD.</w:t>
            </w:r>
          </w:p>
          <w:p w:rsidR="000D50EC" w:rsidRDefault="000D50EC" w:rsidP="000D50EC">
            <w:pPr>
              <w:pStyle w:val="TableParagraph"/>
              <w:numPr>
                <w:ilvl w:val="0"/>
                <w:numId w:val="1"/>
              </w:numPr>
              <w:spacing w:line="255" w:lineRule="exact"/>
              <w:ind w:left="275" w:right="90" w:hanging="231"/>
              <w:jc w:val="both"/>
            </w:pPr>
            <w:r>
              <w:t>Setelah menganalisis, siswa berdiskusi dengan kelompoknya untuk menentukan jenis-jenis bangun datar yang ditemukan dari langkah-langkah dalam LKPD.</w:t>
            </w:r>
          </w:p>
          <w:p w:rsidR="000D50EC" w:rsidRDefault="000D50EC" w:rsidP="000D50EC">
            <w:pPr>
              <w:pStyle w:val="TableParagraph"/>
              <w:numPr>
                <w:ilvl w:val="0"/>
                <w:numId w:val="1"/>
              </w:numPr>
              <w:spacing w:line="255" w:lineRule="exact"/>
              <w:ind w:left="275" w:right="90" w:hanging="231"/>
              <w:jc w:val="both"/>
            </w:pPr>
            <w:r>
              <w:t>Siswa berdiskusi dengan kelompok dan dengan bimbingan guru untuk mengisi LKPD.</w:t>
            </w:r>
          </w:p>
          <w:p w:rsidR="000D50EC" w:rsidRPr="001F5712" w:rsidRDefault="000D50EC" w:rsidP="000D50EC">
            <w:pPr>
              <w:pStyle w:val="TableParagraph"/>
              <w:numPr>
                <w:ilvl w:val="0"/>
                <w:numId w:val="1"/>
              </w:numPr>
              <w:spacing w:line="255" w:lineRule="exact"/>
              <w:ind w:left="275" w:right="90" w:hanging="231"/>
              <w:jc w:val="both"/>
            </w:pPr>
            <w:r>
              <w:t xml:space="preserve">Guru </w:t>
            </w:r>
            <w:proofErr w:type="gramStart"/>
            <w:r>
              <w:t>mengingatkan</w:t>
            </w:r>
            <w:proofErr w:type="gramEnd"/>
            <w:r>
              <w:t xml:space="preserve"> jangan lupa untuk menulis kesimpulan di dalam LKPD dari hasil diskusi kelompok masing-masing.</w:t>
            </w:r>
          </w:p>
        </w:tc>
        <w:tc>
          <w:tcPr>
            <w:tcW w:w="1800" w:type="dxa"/>
            <w:gridSpan w:val="2"/>
          </w:tcPr>
          <w:p w:rsidR="000D50EC" w:rsidRDefault="000D50EC" w:rsidP="00A97536">
            <w:pPr>
              <w:pStyle w:val="TableParagraph"/>
              <w:spacing w:line="255" w:lineRule="exact"/>
              <w:ind w:left="129" w:right="90"/>
              <w:jc w:val="center"/>
              <w:rPr>
                <w:spacing w:val="-10"/>
                <w:sz w:val="24"/>
              </w:rPr>
            </w:pPr>
            <w:r>
              <w:rPr>
                <w:spacing w:val="-10"/>
                <w:sz w:val="24"/>
              </w:rPr>
              <w:lastRenderedPageBreak/>
              <w:t>60 menit</w:t>
            </w:r>
          </w:p>
        </w:tc>
      </w:tr>
      <w:tr w:rsidR="000D50EC" w:rsidTr="00A97536">
        <w:trPr>
          <w:trHeight w:val="274"/>
        </w:trPr>
        <w:tc>
          <w:tcPr>
            <w:tcW w:w="1805" w:type="dxa"/>
          </w:tcPr>
          <w:p w:rsidR="000D50EC" w:rsidRPr="00E07F55" w:rsidRDefault="000D50EC" w:rsidP="00A97536">
            <w:pPr>
              <w:pStyle w:val="TableParagraph"/>
              <w:spacing w:line="255" w:lineRule="exact"/>
              <w:ind w:left="5"/>
              <w:jc w:val="center"/>
              <w:rPr>
                <w:b/>
              </w:rPr>
            </w:pPr>
            <w:r w:rsidRPr="00E07F55">
              <w:rPr>
                <w:b/>
              </w:rPr>
              <w:lastRenderedPageBreak/>
              <w:t>Kegiatan penutup</w:t>
            </w:r>
          </w:p>
        </w:tc>
        <w:tc>
          <w:tcPr>
            <w:tcW w:w="5495" w:type="dxa"/>
            <w:gridSpan w:val="2"/>
          </w:tcPr>
          <w:p w:rsidR="000D50EC" w:rsidRDefault="000D50EC" w:rsidP="00A97536">
            <w:pPr>
              <w:pStyle w:val="TableParagraph"/>
              <w:spacing w:line="255" w:lineRule="exact"/>
              <w:ind w:left="129" w:right="90"/>
              <w:jc w:val="both"/>
              <w:rPr>
                <w:b/>
              </w:rPr>
            </w:pPr>
            <w:r w:rsidRPr="00E07F55">
              <w:rPr>
                <w:b/>
              </w:rPr>
              <w:t>Menarik kesimpulan</w:t>
            </w:r>
          </w:p>
          <w:p w:rsidR="000D50EC" w:rsidRPr="00E07F55" w:rsidRDefault="000D50EC" w:rsidP="000D50EC">
            <w:pPr>
              <w:pStyle w:val="TableParagraph"/>
              <w:numPr>
                <w:ilvl w:val="0"/>
                <w:numId w:val="1"/>
              </w:numPr>
              <w:spacing w:line="255" w:lineRule="exact"/>
              <w:ind w:left="360" w:right="90" w:hanging="270"/>
              <w:jc w:val="both"/>
              <w:rPr>
                <w:b/>
                <w:spacing w:val="-10"/>
                <w:sz w:val="24"/>
              </w:rPr>
            </w:pPr>
            <w:r>
              <w:t>Siswa menyimpulkan tentang pembelajaran yang diperoleh hari ini dari guru.</w:t>
            </w:r>
          </w:p>
          <w:p w:rsidR="000D50EC" w:rsidRPr="00E07F55" w:rsidRDefault="000D50EC" w:rsidP="00A97536">
            <w:pPr>
              <w:pStyle w:val="TableParagraph"/>
              <w:spacing w:line="255" w:lineRule="exact"/>
              <w:ind w:left="360" w:right="90" w:hanging="270"/>
              <w:jc w:val="both"/>
              <w:rPr>
                <w:b/>
                <w:spacing w:val="-10"/>
                <w:sz w:val="24"/>
              </w:rPr>
            </w:pPr>
            <w:r>
              <w:rPr>
                <w:b/>
              </w:rPr>
              <w:t>Refleksi dan Umpan Balik</w:t>
            </w:r>
          </w:p>
          <w:p w:rsidR="000D50EC" w:rsidRPr="00E07F55" w:rsidRDefault="000D50EC" w:rsidP="000D50EC">
            <w:pPr>
              <w:pStyle w:val="TableParagraph"/>
              <w:numPr>
                <w:ilvl w:val="0"/>
                <w:numId w:val="1"/>
              </w:numPr>
              <w:spacing w:line="255" w:lineRule="exact"/>
              <w:ind w:left="360" w:right="90" w:hanging="270"/>
              <w:jc w:val="both"/>
              <w:rPr>
                <w:b/>
                <w:spacing w:val="-10"/>
                <w:sz w:val="24"/>
              </w:rPr>
            </w:pPr>
            <w:r>
              <w:rPr>
                <w:rFonts w:ascii="Calibri" w:hAnsi="Calibri" w:cs="Calibri"/>
              </w:rPr>
              <w:t>Siswa</w:t>
            </w:r>
            <w:r>
              <w:t xml:space="preserve"> mendapatkan refleksi tentang belajar hari ini. </w:t>
            </w:r>
          </w:p>
          <w:p w:rsidR="000D50EC" w:rsidRPr="00E07F55" w:rsidRDefault="000D50EC" w:rsidP="000D50EC">
            <w:pPr>
              <w:pStyle w:val="TableParagraph"/>
              <w:numPr>
                <w:ilvl w:val="0"/>
                <w:numId w:val="1"/>
              </w:numPr>
              <w:spacing w:line="255" w:lineRule="exact"/>
              <w:ind w:left="360" w:right="90" w:hanging="270"/>
              <w:jc w:val="both"/>
              <w:rPr>
                <w:b/>
                <w:spacing w:val="-10"/>
                <w:sz w:val="24"/>
              </w:rPr>
            </w:pPr>
            <w:r>
              <w:t>Siswa menerima asesmen formatif yang dikerjakan secara mandiri untuk mengukur ketercapaian tujuan pembelajaran yang telah dilaksanakan.</w:t>
            </w:r>
          </w:p>
          <w:p w:rsidR="000D50EC" w:rsidRPr="00765510" w:rsidRDefault="000D50EC" w:rsidP="000D50EC">
            <w:pPr>
              <w:pStyle w:val="TableParagraph"/>
              <w:numPr>
                <w:ilvl w:val="0"/>
                <w:numId w:val="1"/>
              </w:numPr>
              <w:spacing w:line="255" w:lineRule="exact"/>
              <w:ind w:left="360" w:right="90" w:hanging="270"/>
              <w:jc w:val="both"/>
              <w:rPr>
                <w:b/>
                <w:spacing w:val="-10"/>
                <w:sz w:val="24"/>
              </w:rPr>
            </w:pPr>
            <w:r>
              <w:rPr>
                <w:rFonts w:ascii="Calibri" w:hAnsi="Calibri" w:cs="Calibri"/>
              </w:rPr>
              <w:t xml:space="preserve">Siswa </w:t>
            </w:r>
            <w:r>
              <w:t>diberi tugas remedial bagi yang mendapat nilai kurang dari KKTP dan tugas pengayaan kepada siswa.</w:t>
            </w:r>
          </w:p>
          <w:p w:rsidR="000D50EC" w:rsidRPr="00E07F55" w:rsidRDefault="000D50EC" w:rsidP="000D50EC">
            <w:pPr>
              <w:pStyle w:val="TableParagraph"/>
              <w:numPr>
                <w:ilvl w:val="0"/>
                <w:numId w:val="1"/>
              </w:numPr>
              <w:spacing w:line="255" w:lineRule="exact"/>
              <w:ind w:left="360" w:right="90" w:hanging="270"/>
              <w:jc w:val="both"/>
              <w:rPr>
                <w:b/>
                <w:spacing w:val="-10"/>
                <w:sz w:val="24"/>
              </w:rPr>
            </w:pPr>
            <w:r>
              <w:t xml:space="preserve">Guru </w:t>
            </w:r>
            <w:proofErr w:type="gramStart"/>
            <w:r>
              <w:t>mengajak</w:t>
            </w:r>
            <w:proofErr w:type="gramEnd"/>
            <w:r>
              <w:t xml:space="preserve"> siswa mengakhiri pembelajaran dengan berdo'a.</w:t>
            </w:r>
          </w:p>
        </w:tc>
        <w:tc>
          <w:tcPr>
            <w:tcW w:w="1800" w:type="dxa"/>
            <w:gridSpan w:val="2"/>
          </w:tcPr>
          <w:p w:rsidR="000D50EC" w:rsidRDefault="000D50EC" w:rsidP="00A97536">
            <w:pPr>
              <w:pStyle w:val="TableParagraph"/>
              <w:spacing w:line="255" w:lineRule="exact"/>
              <w:ind w:left="129" w:right="90"/>
              <w:jc w:val="center"/>
              <w:rPr>
                <w:spacing w:val="-10"/>
                <w:sz w:val="24"/>
              </w:rPr>
            </w:pPr>
          </w:p>
        </w:tc>
      </w:tr>
    </w:tbl>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p w:rsidR="000D50EC" w:rsidRDefault="000D50EC" w:rsidP="000D50EC">
      <w:pPr>
        <w:widowControl w:val="0"/>
        <w:spacing w:line="240" w:lineRule="auto"/>
        <w:ind w:left="720" w:hanging="720"/>
        <w:rPr>
          <w:b/>
        </w:rPr>
      </w:pPr>
    </w:p>
    <w:tbl>
      <w:tblPr>
        <w:tblW w:w="9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100"/>
      </w:tblGrid>
      <w:tr w:rsidR="000D50EC" w:rsidTr="00A97536">
        <w:trPr>
          <w:trHeight w:val="274"/>
        </w:trPr>
        <w:tc>
          <w:tcPr>
            <w:tcW w:w="9100" w:type="dxa"/>
            <w:shd w:val="clear" w:color="auto" w:fill="auto"/>
          </w:tcPr>
          <w:p w:rsidR="000D50EC" w:rsidRPr="004B043B" w:rsidRDefault="000D50EC" w:rsidP="00A97536">
            <w:pPr>
              <w:pStyle w:val="TableParagraph"/>
              <w:spacing w:line="255" w:lineRule="exact"/>
              <w:ind w:left="129" w:right="90"/>
              <w:jc w:val="center"/>
              <w:rPr>
                <w:b/>
                <w:spacing w:val="-10"/>
                <w:sz w:val="36"/>
                <w:szCs w:val="36"/>
                <w:u w:val="single"/>
              </w:rPr>
            </w:pPr>
            <w:r w:rsidRPr="004B043B">
              <w:rPr>
                <w:b/>
                <w:spacing w:val="-10"/>
                <w:sz w:val="36"/>
                <w:szCs w:val="36"/>
                <w:u w:val="single"/>
              </w:rPr>
              <w:lastRenderedPageBreak/>
              <w:t>Pengantar Materi</w:t>
            </w:r>
          </w:p>
          <w:p w:rsidR="000D50EC" w:rsidRDefault="000D50EC" w:rsidP="00A97536">
            <w:pPr>
              <w:pStyle w:val="TableParagraph"/>
              <w:spacing w:line="255" w:lineRule="exact"/>
              <w:ind w:left="129" w:right="90"/>
              <w:rPr>
                <w:spacing w:val="-10"/>
                <w:sz w:val="24"/>
              </w:rPr>
            </w:pPr>
          </w:p>
          <w:p w:rsidR="000D50EC" w:rsidRDefault="000D50EC" w:rsidP="00A97536">
            <w:pPr>
              <w:pStyle w:val="TableParagraph"/>
              <w:spacing w:line="255" w:lineRule="exact"/>
              <w:ind w:left="129" w:right="90"/>
              <w:jc w:val="both"/>
            </w:pPr>
            <w:r>
              <w:t xml:space="preserve">Pernahkan anda memperhatikan benda-benda disekitar, tanpa disadari setiap hari kita menjumpai benda-benda yang memiliki berbagai bentuk. Coba perhatikan benda yang ada disekitarmu saat ini, adakah yang memiliki bentuk permukaan seperti bangun datar segitiga, segiempat atau lingkaran? Jika menemukan kriteria benda tersebut, coba sebutkan apa nama bentuk permukaan benda yang anda amati! </w:t>
            </w:r>
          </w:p>
          <w:p w:rsidR="000D50EC" w:rsidRDefault="000D50EC" w:rsidP="00A97536">
            <w:pPr>
              <w:pStyle w:val="TableParagraph"/>
              <w:spacing w:line="255" w:lineRule="exact"/>
              <w:ind w:left="129" w:right="90"/>
              <w:jc w:val="both"/>
              <w:rPr>
                <w:spacing w:val="-10"/>
                <w:sz w:val="24"/>
              </w:rPr>
            </w:pPr>
            <w:r>
              <w:t>Perhatikan gambar berikut! Dalam kehidupan sehari-hari sering dijumpai benda-benda yang memiliki permukaan seperti bangun datar berikut ini.</w:t>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r>
              <w:rPr>
                <w:b/>
                <w:noProof/>
                <w:spacing w:val="-10"/>
                <w:sz w:val="36"/>
                <w:szCs w:val="36"/>
                <w:u w:val="single"/>
              </w:rPr>
              <mc:AlternateContent>
                <mc:Choice Requires="wpg">
                  <w:drawing>
                    <wp:anchor distT="0" distB="0" distL="0" distR="0" simplePos="0" relativeHeight="251703296" behindDoc="1" locked="0" layoutInCell="1" allowOverlap="1" wp14:anchorId="3BD90389" wp14:editId="0F6980EE">
                      <wp:simplePos x="0" y="0"/>
                      <wp:positionH relativeFrom="page">
                        <wp:posOffset>2794635</wp:posOffset>
                      </wp:positionH>
                      <wp:positionV relativeFrom="paragraph">
                        <wp:posOffset>64135</wp:posOffset>
                      </wp:positionV>
                      <wp:extent cx="1313815" cy="1276350"/>
                      <wp:effectExtent l="3810" t="3810" r="6350" b="5715"/>
                      <wp:wrapNone/>
                      <wp:docPr id="210" name="docshapegroup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13815" cy="1276350"/>
                                <a:chOff x="8021" y="1375"/>
                                <a:chExt cx="2490" cy="2010"/>
                              </a:xfrm>
                            </wpg:grpSpPr>
                            <pic:pic xmlns:pic="http://schemas.openxmlformats.org/drawingml/2006/picture">
                              <pic:nvPicPr>
                                <pic:cNvPr id="211" name="docshape9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8056" y="1399"/>
                                  <a:ext cx="2431" cy="1965"/>
                                </a:xfrm>
                                <a:prstGeom prst="rect">
                                  <a:avLst/>
                                </a:prstGeom>
                                <a:noFill/>
                                <a:extLst>
                                  <a:ext uri="{909E8E84-426E-40DD-AFC4-6F175D3DCCD1}">
                                    <a14:hiddenFill xmlns:a14="http://schemas.microsoft.com/office/drawing/2010/main">
                                      <a:solidFill>
                                        <a:srgbClr val="FFFFFF"/>
                                      </a:solidFill>
                                    </a14:hiddenFill>
                                  </a:ext>
                                </a:extLst>
                              </pic:spPr>
                            </pic:pic>
                            <wps:wsp>
                              <wps:cNvPr id="212" name="docshape96"/>
                              <wps:cNvSpPr>
                                <a:spLocks noChangeArrowheads="1"/>
                              </wps:cNvSpPr>
                              <wps:spPr bwMode="auto">
                                <a:xfrm>
                                  <a:off x="8051" y="1404"/>
                                  <a:ext cx="2430" cy="1950"/>
                                </a:xfrm>
                                <a:prstGeom prst="rect">
                                  <a:avLst/>
                                </a:prstGeom>
                                <a:noFill/>
                                <a:ln w="3810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4196B4F" id="docshapegroup94" o:spid="_x0000_s1026" style="position:absolute;margin-left:220.05pt;margin-top:5.05pt;width:103.45pt;height:100.5pt;z-index:-251613184;mso-wrap-distance-left:0;mso-wrap-distance-right:0;mso-position-horizontal-relative:page" coordorigin="8021,1375" coordsize="2490,20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95" o:spid="_x0000_s1027" type="#_x0000_t75" style="position:absolute;left:8056;top:1399;width:2431;height:1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9M9jGAAAA3AAAAA8AAABkcnMvZG93bnJldi54bWxEj91qwkAUhO8LvsNyhN7VTSyUGF2DSCst&#10;rYg/eH3IHpOY7NmQ3Zr07bsFoZfDzHzDLLLBNOJGnassK4gnEQji3OqKCwWn49tTAsJ5ZI2NZVLw&#10;Qw6y5ehhgam2Pe/pdvCFCBB2KSoovW9TKV1ekkE3sS1x8C62M+iD7AqpO+wD3DRyGkUv0mDFYaHE&#10;ltYl5fXh2yho2vhju7vms3rzvN6cXz+TpN9+KfU4HlZzEJ4G/x++t9+1gmkcw9+Zc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0z2MYAAADcAAAADwAAAAAAAAAAAAAA&#10;AACfAgAAZHJzL2Rvd25yZXYueG1sUEsFBgAAAAAEAAQA9wAAAJIDAAAAAA==&#10;">
                        <v:imagedata r:id="rId29" o:title=""/>
                      </v:shape>
                      <v:rect id="docshape96" o:spid="_x0000_s1028" style="position:absolute;left:8051;top:1404;width:2430;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oqhMUA&#10;AADcAAAADwAAAGRycy9kb3ducmV2LnhtbESPQWvCQBSE7wX/w/IKXkrdJAeR6CoSEFrpxagHb4/s&#10;azY0+zZkNyb+e7dQ6HGYmW+YzW6yrbhT7xvHCtJFAoK4crrhWsHlfHhfgfABWWPrmBQ8yMNuO3vZ&#10;YK7dyCe6l6EWEcI+RwUmhC6X0leGLPqF64ij9+16iyHKvpa6xzHCbSuzJFlKiw3HBYMdFYaqn3Kw&#10;Cqbr8VZe9sfk63NcntKHfCuCH5Sav077NYhAU/gP/7U/tIIszeD3TDwCcvs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WiqExQAAANwAAAAPAAAAAAAAAAAAAAAAAJgCAABkcnMv&#10;ZG93bnJldi54bWxQSwUGAAAAAAQABAD1AAAAigMAAAAA&#10;" filled="f" strokecolor="#c00000" strokeweight="3pt"/>
                      <w10:wrap anchorx="page"/>
                    </v:group>
                  </w:pict>
                </mc:Fallback>
              </mc:AlternateContent>
            </w:r>
            <w:r>
              <w:rPr>
                <w:b/>
                <w:noProof/>
                <w:spacing w:val="-10"/>
                <w:sz w:val="36"/>
                <w:szCs w:val="36"/>
                <w:u w:val="single"/>
              </w:rPr>
              <w:drawing>
                <wp:anchor distT="0" distB="0" distL="114300" distR="114300" simplePos="0" relativeHeight="251676672" behindDoc="1" locked="0" layoutInCell="1" allowOverlap="1" wp14:anchorId="5D83DBFD" wp14:editId="269B5539">
                  <wp:simplePos x="0" y="0"/>
                  <wp:positionH relativeFrom="column">
                    <wp:posOffset>4296427</wp:posOffset>
                  </wp:positionH>
                  <wp:positionV relativeFrom="paragraph">
                    <wp:posOffset>64579</wp:posOffset>
                  </wp:positionV>
                  <wp:extent cx="1386579" cy="1274308"/>
                  <wp:effectExtent l="19050" t="0" r="4071" b="0"/>
                  <wp:wrapNone/>
                  <wp:docPr id="154" name="Image 1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4" name="Image 154"/>
                          <pic:cNvPicPr/>
                        </pic:nvPicPr>
                        <pic:blipFill>
                          <a:blip r:embed="rId30" cstate="print"/>
                          <a:stretch>
                            <a:fillRect/>
                          </a:stretch>
                        </pic:blipFill>
                        <pic:spPr>
                          <a:xfrm>
                            <a:off x="0" y="0"/>
                            <a:ext cx="1389491" cy="1276985"/>
                          </a:xfrm>
                          <a:prstGeom prst="rect">
                            <a:avLst/>
                          </a:prstGeom>
                        </pic:spPr>
                      </pic:pic>
                    </a:graphicData>
                  </a:graphic>
                </wp:anchor>
              </w:drawing>
            </w:r>
            <w:r>
              <w:rPr>
                <w:b/>
                <w:noProof/>
                <w:spacing w:val="-10"/>
                <w:sz w:val="36"/>
                <w:szCs w:val="36"/>
                <w:u w:val="single"/>
              </w:rPr>
              <mc:AlternateContent>
                <mc:Choice Requires="wpg">
                  <w:drawing>
                    <wp:anchor distT="0" distB="0" distL="0" distR="0" simplePos="0" relativeHeight="251701248" behindDoc="1" locked="0" layoutInCell="1" allowOverlap="1" wp14:anchorId="30213D28" wp14:editId="0633EC05">
                      <wp:simplePos x="0" y="0"/>
                      <wp:positionH relativeFrom="page">
                        <wp:posOffset>-10160</wp:posOffset>
                      </wp:positionH>
                      <wp:positionV relativeFrom="paragraph">
                        <wp:posOffset>90805</wp:posOffset>
                      </wp:positionV>
                      <wp:extent cx="1108075" cy="1249680"/>
                      <wp:effectExtent l="0" t="1905" r="0" b="0"/>
                      <wp:wrapNone/>
                      <wp:docPr id="207" name="docshapegroup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08075" cy="1249680"/>
                                <a:chOff x="1985" y="440"/>
                                <a:chExt cx="2295" cy="2902"/>
                              </a:xfrm>
                            </wpg:grpSpPr>
                            <pic:pic xmlns:pic="http://schemas.openxmlformats.org/drawingml/2006/picture">
                              <pic:nvPicPr>
                                <pic:cNvPr id="208" name="docshape8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1985" y="440"/>
                                  <a:ext cx="2295" cy="2902"/>
                                </a:xfrm>
                                <a:prstGeom prst="rect">
                                  <a:avLst/>
                                </a:prstGeom>
                                <a:noFill/>
                                <a:extLst>
                                  <a:ext uri="{909E8E84-426E-40DD-AFC4-6F175D3DCCD1}">
                                    <a14:hiddenFill xmlns:a14="http://schemas.microsoft.com/office/drawing/2010/main">
                                      <a:solidFill>
                                        <a:srgbClr val="FFFFFF"/>
                                      </a:solidFill>
                                    </a14:hiddenFill>
                                  </a:ext>
                                </a:extLst>
                              </pic:spPr>
                            </pic:pic>
                            <wps:wsp>
                              <wps:cNvPr id="209" name="docshape90"/>
                              <wps:cNvSpPr>
                                <a:spLocks/>
                              </wps:cNvSpPr>
                              <wps:spPr bwMode="auto">
                                <a:xfrm>
                                  <a:off x="2314" y="1374"/>
                                  <a:ext cx="1665" cy="1605"/>
                                </a:xfrm>
                                <a:custGeom>
                                  <a:avLst/>
                                  <a:gdLst>
                                    <a:gd name="T0" fmla="+- 0 2314 2314"/>
                                    <a:gd name="T1" fmla="*/ T0 w 1665"/>
                                    <a:gd name="T2" fmla="+- 0 2980 1375"/>
                                    <a:gd name="T3" fmla="*/ 2980 h 1605"/>
                                    <a:gd name="T4" fmla="+- 0 3146 2314"/>
                                    <a:gd name="T5" fmla="*/ T4 w 1665"/>
                                    <a:gd name="T6" fmla="+- 0 1375 1375"/>
                                    <a:gd name="T7" fmla="*/ 1375 h 1605"/>
                                    <a:gd name="T8" fmla="+- 0 3979 2314"/>
                                    <a:gd name="T9" fmla="*/ T8 w 1665"/>
                                    <a:gd name="T10" fmla="+- 0 2980 1375"/>
                                    <a:gd name="T11" fmla="*/ 2980 h 1605"/>
                                    <a:gd name="T12" fmla="+- 0 2314 2314"/>
                                    <a:gd name="T13" fmla="*/ T12 w 1665"/>
                                    <a:gd name="T14" fmla="+- 0 2980 1375"/>
                                    <a:gd name="T15" fmla="*/ 2980 h 1605"/>
                                  </a:gdLst>
                                  <a:ahLst/>
                                  <a:cxnLst>
                                    <a:cxn ang="0">
                                      <a:pos x="T1" y="T3"/>
                                    </a:cxn>
                                    <a:cxn ang="0">
                                      <a:pos x="T5" y="T7"/>
                                    </a:cxn>
                                    <a:cxn ang="0">
                                      <a:pos x="T9" y="T11"/>
                                    </a:cxn>
                                    <a:cxn ang="0">
                                      <a:pos x="T13" y="T15"/>
                                    </a:cxn>
                                  </a:cxnLst>
                                  <a:rect l="0" t="0" r="r" b="b"/>
                                  <a:pathLst>
                                    <a:path w="1665" h="1605">
                                      <a:moveTo>
                                        <a:pt x="0" y="1605"/>
                                      </a:moveTo>
                                      <a:lnTo>
                                        <a:pt x="832" y="0"/>
                                      </a:lnTo>
                                      <a:lnTo>
                                        <a:pt x="1665" y="1605"/>
                                      </a:lnTo>
                                      <a:lnTo>
                                        <a:pt x="0" y="1605"/>
                                      </a:lnTo>
                                      <a:close/>
                                    </a:path>
                                  </a:pathLst>
                                </a:custGeom>
                                <a:noFill/>
                                <a:ln w="25400">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4D75B8" id="docshapegroup88" o:spid="_x0000_s1026" style="position:absolute;margin-left:-.8pt;margin-top:7.15pt;width:87.25pt;height:98.4pt;z-index:-251615232;mso-wrap-distance-left:0;mso-wrap-distance-right:0;mso-position-horizontal-relative:page" coordorigin="1985,440" coordsize="2295,29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">
                      <v:shape id="docshape89" o:spid="_x0000_s1027" type="#_x0000_t75" style="position:absolute;left:1985;top:440;width:2295;height:29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91QLBAAAA3AAAAA8AAABkcnMvZG93bnJldi54bWxET8uKwjAU3Q/4D+EKbgZNFVHpGEUUwcdC&#10;tANuL82dpkxzU5qo9e/NQnB5OO/5srWVuFPjS8cKhoMEBHHudMmFgt9s25+B8AFZY+WYFDzJw3LR&#10;+Zpjqt2Dz3S/hELEEPYpKjAh1KmUPjdk0Q9cTRy5P9dYDBE2hdQNPmK4reQoSSbSYsmxwWBNa0P5&#10;/+VmFRzkdGXH39dsY9bX8rRv/fGZ5Ur1uu3qB0SgNnzEb/dOKxglcW08E4+AXL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91QLBAAAA3AAAAA8AAAAAAAAAAAAAAAAAnwIA&#10;AGRycy9kb3ducmV2LnhtbFBLBQYAAAAABAAEAPcAAACNAwAAAAA=&#10;">
                        <v:imagedata r:id="rId32" o:title=""/>
                      </v:shape>
                      <v:shape id="docshape90" o:spid="_x0000_s1028" style="position:absolute;left:2314;top:1374;width:1665;height:1605;visibility:visible;mso-wrap-style:square;v-text-anchor:top" coordsize="1665,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cKUMMA&#10;AADcAAAADwAAAGRycy9kb3ducmV2LnhtbESPT2sCMRTE7wW/Q3hCbzVxC2JXo0j/gHgQ1OL5sXnu&#10;Lm5eliR147dvCgWPw8z8hlmuk+3EjXxoHWuYThQI4sqZlmsN36evlzmIEJENdo5Jw50CrFejpyWW&#10;xg18oNsx1iJDOJSooYmxL6UMVUMWw8T1xNm7OG8xZulraTwOGW47WSg1kxZbzgsN9vTeUHU9/lgN&#10;O79/HdRnsvd47dLuLM+z7Ueh9fM4bRYgIqX4CP+3t0ZDod7g70w+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5cKUMMAAADcAAAADwAAAAAAAAAAAAAAAACYAgAAZHJzL2Rv&#10;d25yZXYueG1sUEsFBgAAAAAEAAQA9QAAAIgDAAAAAA==&#10;" path="m,1605l832,r833,1605l,1605xe" filled="f" strokecolor="#c00000" strokeweight="2pt">
                        <v:path arrowok="t" o:connecttype="custom" o:connectlocs="0,2980;832,1375;1665,2980;0,2980" o:connectangles="0,0,0,0"/>
                      </v:shape>
                      <w10:wrap anchorx="page"/>
                    </v:group>
                  </w:pict>
                </mc:Fallback>
              </mc:AlternateContent>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r>
              <w:rPr>
                <w:b/>
                <w:noProof/>
                <w:spacing w:val="-10"/>
                <w:sz w:val="36"/>
                <w:szCs w:val="36"/>
                <w:u w:val="single"/>
              </w:rPr>
              <mc:AlternateContent>
                <mc:Choice Requires="wpg">
                  <w:drawing>
                    <wp:anchor distT="0" distB="0" distL="0" distR="0" simplePos="0" relativeHeight="251702272" behindDoc="1" locked="0" layoutInCell="1" allowOverlap="1" wp14:anchorId="7F9B30AA" wp14:editId="7FA6E217">
                      <wp:simplePos x="0" y="0"/>
                      <wp:positionH relativeFrom="page">
                        <wp:posOffset>1253490</wp:posOffset>
                      </wp:positionH>
                      <wp:positionV relativeFrom="paragraph">
                        <wp:posOffset>89535</wp:posOffset>
                      </wp:positionV>
                      <wp:extent cx="1339850" cy="940435"/>
                      <wp:effectExtent l="5715" t="635" r="0" b="1905"/>
                      <wp:wrapNone/>
                      <wp:docPr id="204" name="docshapegroup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9850" cy="940435"/>
                                <a:chOff x="5131" y="1869"/>
                                <a:chExt cx="2370" cy="1481"/>
                              </a:xfrm>
                            </wpg:grpSpPr>
                            <pic:pic xmlns:pic="http://schemas.openxmlformats.org/drawingml/2006/picture">
                              <pic:nvPicPr>
                                <pic:cNvPr id="205" name="docshape9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5130" y="1868"/>
                                  <a:ext cx="2370" cy="1481"/>
                                </a:xfrm>
                                <a:prstGeom prst="rect">
                                  <a:avLst/>
                                </a:prstGeom>
                                <a:noFill/>
                                <a:extLst>
                                  <a:ext uri="{909E8E84-426E-40DD-AFC4-6F175D3DCCD1}">
                                    <a14:hiddenFill xmlns:a14="http://schemas.microsoft.com/office/drawing/2010/main">
                                      <a:solidFill>
                                        <a:srgbClr val="FFFFFF"/>
                                      </a:solidFill>
                                    </a14:hiddenFill>
                                  </a:ext>
                                </a:extLst>
                              </pic:spPr>
                            </pic:pic>
                            <wps:wsp>
                              <wps:cNvPr id="206" name="docshape93"/>
                              <wps:cNvSpPr>
                                <a:spLocks/>
                              </wps:cNvSpPr>
                              <wps:spPr bwMode="auto">
                                <a:xfrm>
                                  <a:off x="6215" y="2124"/>
                                  <a:ext cx="1215" cy="855"/>
                                </a:xfrm>
                                <a:custGeom>
                                  <a:avLst/>
                                  <a:gdLst>
                                    <a:gd name="T0" fmla="+- 0 6215 6215"/>
                                    <a:gd name="T1" fmla="*/ T0 w 1215"/>
                                    <a:gd name="T2" fmla="+- 0 2552 2125"/>
                                    <a:gd name="T3" fmla="*/ 2552 h 855"/>
                                    <a:gd name="T4" fmla="+- 0 6222 6215"/>
                                    <a:gd name="T5" fmla="*/ T4 w 1215"/>
                                    <a:gd name="T6" fmla="+- 0 2489 2125"/>
                                    <a:gd name="T7" fmla="*/ 2489 h 855"/>
                                    <a:gd name="T8" fmla="+- 0 6241 6215"/>
                                    <a:gd name="T9" fmla="*/ T8 w 1215"/>
                                    <a:gd name="T10" fmla="+- 0 2429 2125"/>
                                    <a:gd name="T11" fmla="*/ 2429 h 855"/>
                                    <a:gd name="T12" fmla="+- 0 6271 6215"/>
                                    <a:gd name="T13" fmla="*/ T12 w 1215"/>
                                    <a:gd name="T14" fmla="+- 0 2372 2125"/>
                                    <a:gd name="T15" fmla="*/ 2372 h 855"/>
                                    <a:gd name="T16" fmla="+- 0 6313 6215"/>
                                    <a:gd name="T17" fmla="*/ T16 w 1215"/>
                                    <a:gd name="T18" fmla="+- 0 2319 2125"/>
                                    <a:gd name="T19" fmla="*/ 2319 h 855"/>
                                    <a:gd name="T20" fmla="+- 0 6364 6215"/>
                                    <a:gd name="T21" fmla="*/ T20 w 1215"/>
                                    <a:gd name="T22" fmla="+- 0 2272 2125"/>
                                    <a:gd name="T23" fmla="*/ 2272 h 855"/>
                                    <a:gd name="T24" fmla="+- 0 6424 6215"/>
                                    <a:gd name="T25" fmla="*/ T24 w 1215"/>
                                    <a:gd name="T26" fmla="+- 0 2229 2125"/>
                                    <a:gd name="T27" fmla="*/ 2229 h 855"/>
                                    <a:gd name="T28" fmla="+- 0 6492 6215"/>
                                    <a:gd name="T29" fmla="*/ T28 w 1215"/>
                                    <a:gd name="T30" fmla="+- 0 2193 2125"/>
                                    <a:gd name="T31" fmla="*/ 2193 h 855"/>
                                    <a:gd name="T32" fmla="+- 0 6566 6215"/>
                                    <a:gd name="T33" fmla="*/ T32 w 1215"/>
                                    <a:gd name="T34" fmla="+- 0 2164 2125"/>
                                    <a:gd name="T35" fmla="*/ 2164 h 855"/>
                                    <a:gd name="T36" fmla="+- 0 6647 6215"/>
                                    <a:gd name="T37" fmla="*/ T36 w 1215"/>
                                    <a:gd name="T38" fmla="+- 0 2143 2125"/>
                                    <a:gd name="T39" fmla="*/ 2143 h 855"/>
                                    <a:gd name="T40" fmla="+- 0 6733 6215"/>
                                    <a:gd name="T41" fmla="*/ T40 w 1215"/>
                                    <a:gd name="T42" fmla="+- 0 2129 2125"/>
                                    <a:gd name="T43" fmla="*/ 2129 h 855"/>
                                    <a:gd name="T44" fmla="+- 0 6823 6215"/>
                                    <a:gd name="T45" fmla="*/ T44 w 1215"/>
                                    <a:gd name="T46" fmla="+- 0 2125 2125"/>
                                    <a:gd name="T47" fmla="*/ 2125 h 855"/>
                                    <a:gd name="T48" fmla="+- 0 6912 6215"/>
                                    <a:gd name="T49" fmla="*/ T48 w 1215"/>
                                    <a:gd name="T50" fmla="+- 0 2129 2125"/>
                                    <a:gd name="T51" fmla="*/ 2129 h 855"/>
                                    <a:gd name="T52" fmla="+- 0 6998 6215"/>
                                    <a:gd name="T53" fmla="*/ T52 w 1215"/>
                                    <a:gd name="T54" fmla="+- 0 2143 2125"/>
                                    <a:gd name="T55" fmla="*/ 2143 h 855"/>
                                    <a:gd name="T56" fmla="+- 0 7079 6215"/>
                                    <a:gd name="T57" fmla="*/ T56 w 1215"/>
                                    <a:gd name="T58" fmla="+- 0 2164 2125"/>
                                    <a:gd name="T59" fmla="*/ 2164 h 855"/>
                                    <a:gd name="T60" fmla="+- 0 7153 6215"/>
                                    <a:gd name="T61" fmla="*/ T60 w 1215"/>
                                    <a:gd name="T62" fmla="+- 0 2193 2125"/>
                                    <a:gd name="T63" fmla="*/ 2193 h 855"/>
                                    <a:gd name="T64" fmla="+- 0 7221 6215"/>
                                    <a:gd name="T65" fmla="*/ T64 w 1215"/>
                                    <a:gd name="T66" fmla="+- 0 2229 2125"/>
                                    <a:gd name="T67" fmla="*/ 2229 h 855"/>
                                    <a:gd name="T68" fmla="+- 0 7281 6215"/>
                                    <a:gd name="T69" fmla="*/ T68 w 1215"/>
                                    <a:gd name="T70" fmla="+- 0 2272 2125"/>
                                    <a:gd name="T71" fmla="*/ 2272 h 855"/>
                                    <a:gd name="T72" fmla="+- 0 7332 6215"/>
                                    <a:gd name="T73" fmla="*/ T72 w 1215"/>
                                    <a:gd name="T74" fmla="+- 0 2319 2125"/>
                                    <a:gd name="T75" fmla="*/ 2319 h 855"/>
                                    <a:gd name="T76" fmla="+- 0 7374 6215"/>
                                    <a:gd name="T77" fmla="*/ T76 w 1215"/>
                                    <a:gd name="T78" fmla="+- 0 2372 2125"/>
                                    <a:gd name="T79" fmla="*/ 2372 h 855"/>
                                    <a:gd name="T80" fmla="+- 0 7404 6215"/>
                                    <a:gd name="T81" fmla="*/ T80 w 1215"/>
                                    <a:gd name="T82" fmla="+- 0 2429 2125"/>
                                    <a:gd name="T83" fmla="*/ 2429 h 855"/>
                                    <a:gd name="T84" fmla="+- 0 7423 6215"/>
                                    <a:gd name="T85" fmla="*/ T84 w 1215"/>
                                    <a:gd name="T86" fmla="+- 0 2489 2125"/>
                                    <a:gd name="T87" fmla="*/ 2489 h 855"/>
                                    <a:gd name="T88" fmla="+- 0 7430 6215"/>
                                    <a:gd name="T89" fmla="*/ T88 w 1215"/>
                                    <a:gd name="T90" fmla="+- 0 2552 2125"/>
                                    <a:gd name="T91" fmla="*/ 2552 h 855"/>
                                    <a:gd name="T92" fmla="+- 0 7423 6215"/>
                                    <a:gd name="T93" fmla="*/ T92 w 1215"/>
                                    <a:gd name="T94" fmla="+- 0 2615 2125"/>
                                    <a:gd name="T95" fmla="*/ 2615 h 855"/>
                                    <a:gd name="T96" fmla="+- 0 7404 6215"/>
                                    <a:gd name="T97" fmla="*/ T96 w 1215"/>
                                    <a:gd name="T98" fmla="+- 0 2676 2125"/>
                                    <a:gd name="T99" fmla="*/ 2676 h 855"/>
                                    <a:gd name="T100" fmla="+- 0 7374 6215"/>
                                    <a:gd name="T101" fmla="*/ T100 w 1215"/>
                                    <a:gd name="T102" fmla="+- 0 2732 2125"/>
                                    <a:gd name="T103" fmla="*/ 2732 h 855"/>
                                    <a:gd name="T104" fmla="+- 0 7332 6215"/>
                                    <a:gd name="T105" fmla="*/ T104 w 1215"/>
                                    <a:gd name="T106" fmla="+- 0 2785 2125"/>
                                    <a:gd name="T107" fmla="*/ 2785 h 855"/>
                                    <a:gd name="T108" fmla="+- 0 7281 6215"/>
                                    <a:gd name="T109" fmla="*/ T108 w 1215"/>
                                    <a:gd name="T110" fmla="+- 0 2833 2125"/>
                                    <a:gd name="T111" fmla="*/ 2833 h 855"/>
                                    <a:gd name="T112" fmla="+- 0 7221 6215"/>
                                    <a:gd name="T113" fmla="*/ T112 w 1215"/>
                                    <a:gd name="T114" fmla="+- 0 2875 2125"/>
                                    <a:gd name="T115" fmla="*/ 2875 h 855"/>
                                    <a:gd name="T116" fmla="+- 0 7153 6215"/>
                                    <a:gd name="T117" fmla="*/ T116 w 1215"/>
                                    <a:gd name="T118" fmla="+- 0 2911 2125"/>
                                    <a:gd name="T119" fmla="*/ 2911 h 855"/>
                                    <a:gd name="T120" fmla="+- 0 7079 6215"/>
                                    <a:gd name="T121" fmla="*/ T120 w 1215"/>
                                    <a:gd name="T122" fmla="+- 0 2940 2125"/>
                                    <a:gd name="T123" fmla="*/ 2940 h 855"/>
                                    <a:gd name="T124" fmla="+- 0 6998 6215"/>
                                    <a:gd name="T125" fmla="*/ T124 w 1215"/>
                                    <a:gd name="T126" fmla="+- 0 2961 2125"/>
                                    <a:gd name="T127" fmla="*/ 2961 h 855"/>
                                    <a:gd name="T128" fmla="+- 0 6912 6215"/>
                                    <a:gd name="T129" fmla="*/ T128 w 1215"/>
                                    <a:gd name="T130" fmla="+- 0 2975 2125"/>
                                    <a:gd name="T131" fmla="*/ 2975 h 855"/>
                                    <a:gd name="T132" fmla="+- 0 6823 6215"/>
                                    <a:gd name="T133" fmla="*/ T132 w 1215"/>
                                    <a:gd name="T134" fmla="+- 0 2980 2125"/>
                                    <a:gd name="T135" fmla="*/ 2980 h 855"/>
                                    <a:gd name="T136" fmla="+- 0 6733 6215"/>
                                    <a:gd name="T137" fmla="*/ T136 w 1215"/>
                                    <a:gd name="T138" fmla="+- 0 2975 2125"/>
                                    <a:gd name="T139" fmla="*/ 2975 h 855"/>
                                    <a:gd name="T140" fmla="+- 0 6647 6215"/>
                                    <a:gd name="T141" fmla="*/ T140 w 1215"/>
                                    <a:gd name="T142" fmla="+- 0 2961 2125"/>
                                    <a:gd name="T143" fmla="*/ 2961 h 855"/>
                                    <a:gd name="T144" fmla="+- 0 6566 6215"/>
                                    <a:gd name="T145" fmla="*/ T144 w 1215"/>
                                    <a:gd name="T146" fmla="+- 0 2940 2125"/>
                                    <a:gd name="T147" fmla="*/ 2940 h 855"/>
                                    <a:gd name="T148" fmla="+- 0 6492 6215"/>
                                    <a:gd name="T149" fmla="*/ T148 w 1215"/>
                                    <a:gd name="T150" fmla="+- 0 2911 2125"/>
                                    <a:gd name="T151" fmla="*/ 2911 h 855"/>
                                    <a:gd name="T152" fmla="+- 0 6424 6215"/>
                                    <a:gd name="T153" fmla="*/ T152 w 1215"/>
                                    <a:gd name="T154" fmla="+- 0 2875 2125"/>
                                    <a:gd name="T155" fmla="*/ 2875 h 855"/>
                                    <a:gd name="T156" fmla="+- 0 6364 6215"/>
                                    <a:gd name="T157" fmla="*/ T156 w 1215"/>
                                    <a:gd name="T158" fmla="+- 0 2833 2125"/>
                                    <a:gd name="T159" fmla="*/ 2833 h 855"/>
                                    <a:gd name="T160" fmla="+- 0 6313 6215"/>
                                    <a:gd name="T161" fmla="*/ T160 w 1215"/>
                                    <a:gd name="T162" fmla="+- 0 2785 2125"/>
                                    <a:gd name="T163" fmla="*/ 2785 h 855"/>
                                    <a:gd name="T164" fmla="+- 0 6271 6215"/>
                                    <a:gd name="T165" fmla="*/ T164 w 1215"/>
                                    <a:gd name="T166" fmla="+- 0 2732 2125"/>
                                    <a:gd name="T167" fmla="*/ 2732 h 855"/>
                                    <a:gd name="T168" fmla="+- 0 6241 6215"/>
                                    <a:gd name="T169" fmla="*/ T168 w 1215"/>
                                    <a:gd name="T170" fmla="+- 0 2676 2125"/>
                                    <a:gd name="T171" fmla="*/ 2676 h 855"/>
                                    <a:gd name="T172" fmla="+- 0 6222 6215"/>
                                    <a:gd name="T173" fmla="*/ T172 w 1215"/>
                                    <a:gd name="T174" fmla="+- 0 2615 2125"/>
                                    <a:gd name="T175" fmla="*/ 2615 h 855"/>
                                    <a:gd name="T176" fmla="+- 0 6215 6215"/>
                                    <a:gd name="T177" fmla="*/ T176 w 1215"/>
                                    <a:gd name="T178" fmla="+- 0 2552 2125"/>
                                    <a:gd name="T179" fmla="*/ 2552 h 8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215" h="855">
                                      <a:moveTo>
                                        <a:pt x="0" y="427"/>
                                      </a:moveTo>
                                      <a:lnTo>
                                        <a:pt x="7" y="364"/>
                                      </a:lnTo>
                                      <a:lnTo>
                                        <a:pt x="26" y="304"/>
                                      </a:lnTo>
                                      <a:lnTo>
                                        <a:pt x="56" y="247"/>
                                      </a:lnTo>
                                      <a:lnTo>
                                        <a:pt x="98" y="194"/>
                                      </a:lnTo>
                                      <a:lnTo>
                                        <a:pt x="149" y="147"/>
                                      </a:lnTo>
                                      <a:lnTo>
                                        <a:pt x="209" y="104"/>
                                      </a:lnTo>
                                      <a:lnTo>
                                        <a:pt x="277" y="68"/>
                                      </a:lnTo>
                                      <a:lnTo>
                                        <a:pt x="351" y="39"/>
                                      </a:lnTo>
                                      <a:lnTo>
                                        <a:pt x="432" y="18"/>
                                      </a:lnTo>
                                      <a:lnTo>
                                        <a:pt x="518" y="4"/>
                                      </a:lnTo>
                                      <a:lnTo>
                                        <a:pt x="608" y="0"/>
                                      </a:lnTo>
                                      <a:lnTo>
                                        <a:pt x="697" y="4"/>
                                      </a:lnTo>
                                      <a:lnTo>
                                        <a:pt x="783" y="18"/>
                                      </a:lnTo>
                                      <a:lnTo>
                                        <a:pt x="864" y="39"/>
                                      </a:lnTo>
                                      <a:lnTo>
                                        <a:pt x="938" y="68"/>
                                      </a:lnTo>
                                      <a:lnTo>
                                        <a:pt x="1006" y="104"/>
                                      </a:lnTo>
                                      <a:lnTo>
                                        <a:pt x="1066" y="147"/>
                                      </a:lnTo>
                                      <a:lnTo>
                                        <a:pt x="1117" y="194"/>
                                      </a:lnTo>
                                      <a:lnTo>
                                        <a:pt x="1159" y="247"/>
                                      </a:lnTo>
                                      <a:lnTo>
                                        <a:pt x="1189" y="304"/>
                                      </a:lnTo>
                                      <a:lnTo>
                                        <a:pt x="1208" y="364"/>
                                      </a:lnTo>
                                      <a:lnTo>
                                        <a:pt x="1215" y="427"/>
                                      </a:lnTo>
                                      <a:lnTo>
                                        <a:pt x="1208" y="490"/>
                                      </a:lnTo>
                                      <a:lnTo>
                                        <a:pt x="1189" y="551"/>
                                      </a:lnTo>
                                      <a:lnTo>
                                        <a:pt x="1159" y="607"/>
                                      </a:lnTo>
                                      <a:lnTo>
                                        <a:pt x="1117" y="660"/>
                                      </a:lnTo>
                                      <a:lnTo>
                                        <a:pt x="1066" y="708"/>
                                      </a:lnTo>
                                      <a:lnTo>
                                        <a:pt x="1006" y="750"/>
                                      </a:lnTo>
                                      <a:lnTo>
                                        <a:pt x="938" y="786"/>
                                      </a:lnTo>
                                      <a:lnTo>
                                        <a:pt x="864" y="815"/>
                                      </a:lnTo>
                                      <a:lnTo>
                                        <a:pt x="783" y="836"/>
                                      </a:lnTo>
                                      <a:lnTo>
                                        <a:pt x="697" y="850"/>
                                      </a:lnTo>
                                      <a:lnTo>
                                        <a:pt x="608" y="855"/>
                                      </a:lnTo>
                                      <a:lnTo>
                                        <a:pt x="518" y="850"/>
                                      </a:lnTo>
                                      <a:lnTo>
                                        <a:pt x="432" y="836"/>
                                      </a:lnTo>
                                      <a:lnTo>
                                        <a:pt x="351" y="815"/>
                                      </a:lnTo>
                                      <a:lnTo>
                                        <a:pt x="277" y="786"/>
                                      </a:lnTo>
                                      <a:lnTo>
                                        <a:pt x="209" y="750"/>
                                      </a:lnTo>
                                      <a:lnTo>
                                        <a:pt x="149" y="708"/>
                                      </a:lnTo>
                                      <a:lnTo>
                                        <a:pt x="98" y="660"/>
                                      </a:lnTo>
                                      <a:lnTo>
                                        <a:pt x="56" y="607"/>
                                      </a:lnTo>
                                      <a:lnTo>
                                        <a:pt x="26" y="551"/>
                                      </a:lnTo>
                                      <a:lnTo>
                                        <a:pt x="7" y="490"/>
                                      </a:lnTo>
                                      <a:lnTo>
                                        <a:pt x="0" y="427"/>
                                      </a:lnTo>
                                      <a:close/>
                                    </a:path>
                                  </a:pathLst>
                                </a:custGeom>
                                <a:noFill/>
                                <a:ln w="25400">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E70344" id="docshapegroup91" o:spid="_x0000_s1026" style="position:absolute;margin-left:98.7pt;margin-top:7.05pt;width:105.5pt;height:74.05pt;z-index:-251614208;mso-wrap-distance-left:0;mso-wrap-distance-right:0;mso-position-horizontal-relative:page" coordorigin="5131,1869" coordsize="2370,1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">
                      <v:shape id="docshape92" o:spid="_x0000_s1027" type="#_x0000_t75" style="position:absolute;left:5130;top:1868;width:2370;height:1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JOGPHAAAA3AAAAA8AAABkcnMvZG93bnJldi54bWxEj0trwzAQhO+F/Aexgd4auaEpwbUcSl60&#10;l0KcHHpcrPWDWCvHUhy7v74qFHIcZuYbJlkNphE9da62rOB5FoEgzq2uuVRwOu6eliCcR9bYWCYF&#10;IzlYpZOHBGNtb3ygPvOlCBB2MSqovG9jKV1ekUE3sy1x8ArbGfRBdqXUHd4C3DRyHkWv0mDNYaHC&#10;ltYV5efsahQsj9llX36Pi69zfdlsP4vNuH/5UepxOry/gfA0+Hv4v/2hFcyjBfydCUdAp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WJOGPHAAAA3AAAAA8AAAAAAAAAAAAA&#10;AAAAnwIAAGRycy9kb3ducmV2LnhtbFBLBQYAAAAABAAEAPcAAACTAwAAAAA=&#10;">
                        <v:imagedata r:id="rId34" o:title=""/>
                      </v:shape>
                      <v:shape id="docshape93" o:spid="_x0000_s1028" style="position:absolute;left:6215;top:2124;width:1215;height:855;visibility:visible;mso-wrap-style:square;v-text-anchor:top" coordsize="1215,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qgH8UA&#10;AADcAAAADwAAAGRycy9kb3ducmV2LnhtbESPzWrDMBCE74W8g9hAL6WRkhRT3CghGEJ9zB+U3rbW&#10;1jK1Vo6lJu7bR4FAj8PMfMMsVoNrxZn60HjWMJ0oEMSVNw3XGo6HzfMriBCRDbaeScMfBVgtRw8L&#10;zI2/8I7O+1iLBOGQowYbY5dLGSpLDsPEd8TJ+/a9w5hkX0vT4yXBXStnSmXSYcNpwWJHhaXqZ//r&#10;NLSnovuy6mOzLebZ+5P9LMt19qL143hYv4GINMT/8L1dGg0zlcHtTDoC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2qAfxQAAANwAAAAPAAAAAAAAAAAAAAAAAJgCAABkcnMv&#10;ZG93bnJldi54bWxQSwUGAAAAAAQABAD1AAAAigMAAAAA&#10;" path="m,427l7,364,26,304,56,247,98,194r51,-47l209,104,277,68,351,39,432,18,518,4,608,r89,4l783,18r81,21l938,68r68,36l1066,147r51,47l1159,247r30,57l1208,364r7,63l1208,490r-19,61l1159,607r-42,53l1066,708r-60,42l938,786r-74,29l783,836r-86,14l608,855r-90,-5l432,836,351,815,277,786,209,750,149,708,98,660,56,607,26,551,7,490,,427xe" filled="f" strokecolor="#c00000" strokeweight="2pt">
                        <v:path arrowok="t" o:connecttype="custom" o:connectlocs="0,2552;7,2489;26,2429;56,2372;98,2319;149,2272;209,2229;277,2193;351,2164;432,2143;518,2129;608,2125;697,2129;783,2143;864,2164;938,2193;1006,2229;1066,2272;1117,2319;1159,2372;1189,2429;1208,2489;1215,2552;1208,2615;1189,2676;1159,2732;1117,2785;1066,2833;1006,2875;938,2911;864,2940;783,2961;697,2975;608,2980;518,2975;432,2961;351,2940;277,2911;209,2875;149,2833;98,2785;56,2732;26,2676;7,2615;0,2552" o:connectangles="0,0,0,0,0,0,0,0,0,0,0,0,0,0,0,0,0,0,0,0,0,0,0,0,0,0,0,0,0,0,0,0,0,0,0,0,0,0,0,0,0,0,0,0,0"/>
                      </v:shape>
                      <w10:wrap anchorx="page"/>
                    </v:group>
                  </w:pict>
                </mc:Fallback>
              </mc:AlternateContent>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40" w:lineRule="auto"/>
              <w:ind w:left="129" w:right="90"/>
              <w:jc w:val="both"/>
            </w:pPr>
          </w:p>
          <w:p w:rsidR="000D50EC" w:rsidRDefault="000D50EC" w:rsidP="00A97536">
            <w:pPr>
              <w:pStyle w:val="TableParagraph"/>
              <w:spacing w:line="255" w:lineRule="exact"/>
              <w:ind w:left="129" w:right="90"/>
              <w:jc w:val="both"/>
              <w:rPr>
                <w:spacing w:val="-10"/>
                <w:sz w:val="24"/>
              </w:rPr>
            </w:pPr>
            <w:r>
              <w:t xml:space="preserve">    Bangunan             Alat musik simbal                          Pigura                                 Konblok</w:t>
            </w:r>
          </w:p>
          <w:p w:rsidR="000D50EC" w:rsidRPr="00877490" w:rsidRDefault="000D50EC" w:rsidP="00A97536">
            <w:pPr>
              <w:pStyle w:val="TableParagraph"/>
              <w:spacing w:line="255" w:lineRule="exact"/>
              <w:ind w:left="129" w:right="90"/>
              <w:jc w:val="both"/>
              <w:rPr>
                <w:spacing w:val="-10"/>
              </w:rPr>
            </w:pPr>
            <w:r>
              <w:rPr>
                <w:spacing w:val="-10"/>
              </w:rPr>
              <w:t xml:space="preserve">       </w:t>
            </w:r>
            <w:r w:rsidRPr="00877490">
              <w:rPr>
                <w:spacing w:val="-10"/>
              </w:rPr>
              <w:t>Gambar 1</w:t>
            </w:r>
            <w:r>
              <w:rPr>
                <w:spacing w:val="-10"/>
              </w:rPr>
              <w:t xml:space="preserve">                           Gambar 2                                     Gambar 3                                     Gambar 4</w:t>
            </w:r>
          </w:p>
          <w:p w:rsidR="000D50EC" w:rsidRPr="00877490" w:rsidRDefault="000D50EC" w:rsidP="00A97536">
            <w:pPr>
              <w:pStyle w:val="TableParagraph"/>
              <w:spacing w:line="255" w:lineRule="exact"/>
              <w:ind w:left="129" w:right="90"/>
              <w:jc w:val="both"/>
              <w:rPr>
                <w:spacing w:val="-10"/>
              </w:rPr>
            </w:pPr>
          </w:p>
          <w:p w:rsidR="000D50EC" w:rsidRPr="00877490" w:rsidRDefault="000D50EC" w:rsidP="00A97536">
            <w:pPr>
              <w:pStyle w:val="TableParagraph"/>
              <w:spacing w:line="255" w:lineRule="exact"/>
              <w:ind w:left="129" w:right="90"/>
              <w:jc w:val="both"/>
              <w:rPr>
                <w:spacing w:val="-10"/>
              </w:rPr>
            </w:pPr>
            <w:r>
              <w:t>Gambar 1 yaitu bangunan yang memiliki bentuk permukaan seperti segitiga. Pada gambar 2 yaitu simbal memiliki bentuk permukaan seperti lingkaran. Pada gambar 3 berupa pigura suatu lukisan yang memiliki bentuk permukaan seperti Segiempat. Sedangkan pada gambar 4 yaitu konblok memiliki banyak segi yang beraturan atau disebut segibanyak. Bentuk pada gambar tersebut merupakan bangun datar.</w:t>
            </w:r>
          </w:p>
          <w:p w:rsidR="000D50EC" w:rsidRDefault="000D50EC" w:rsidP="00A97536">
            <w:pPr>
              <w:pStyle w:val="TableParagraph"/>
              <w:spacing w:line="255" w:lineRule="exact"/>
              <w:ind w:left="0" w:right="90"/>
              <w:rPr>
                <w:spacing w:val="-10"/>
                <w:sz w:val="24"/>
              </w:rPr>
            </w:pPr>
          </w:p>
        </w:tc>
      </w:tr>
      <w:tr w:rsidR="000D50EC" w:rsidTr="00A97536">
        <w:trPr>
          <w:trHeight w:val="274"/>
        </w:trPr>
        <w:tc>
          <w:tcPr>
            <w:tcW w:w="9100" w:type="dxa"/>
            <w:shd w:val="clear" w:color="auto" w:fill="8DB3E2" w:themeFill="text2" w:themeFillTint="66"/>
          </w:tcPr>
          <w:p w:rsidR="000D50EC" w:rsidRDefault="000D50EC" w:rsidP="00A97536">
            <w:pPr>
              <w:pStyle w:val="TableParagraph"/>
              <w:spacing w:line="255" w:lineRule="exact"/>
              <w:ind w:left="129" w:right="90"/>
              <w:jc w:val="center"/>
              <w:rPr>
                <w:spacing w:val="-10"/>
                <w:sz w:val="24"/>
              </w:rPr>
            </w:pPr>
            <w:r>
              <w:rPr>
                <w:spacing w:val="-10"/>
                <w:sz w:val="24"/>
              </w:rPr>
              <w:t>Pertemuan pertama</w:t>
            </w:r>
          </w:p>
        </w:tc>
      </w:tr>
      <w:tr w:rsidR="000D50EC" w:rsidTr="00A97536">
        <w:trPr>
          <w:trHeight w:val="274"/>
        </w:trPr>
        <w:tc>
          <w:tcPr>
            <w:tcW w:w="9100" w:type="dxa"/>
          </w:tcPr>
          <w:p w:rsidR="000D50EC" w:rsidRDefault="000D50EC" w:rsidP="00A97536">
            <w:pPr>
              <w:pStyle w:val="TableParagraph"/>
              <w:spacing w:line="255" w:lineRule="exact"/>
              <w:ind w:left="489" w:right="90"/>
              <w:jc w:val="both"/>
              <w:rPr>
                <w:b/>
              </w:rPr>
            </w:pPr>
          </w:p>
          <w:p w:rsidR="000D50EC" w:rsidRPr="00744A25" w:rsidRDefault="000D50EC" w:rsidP="000D50EC">
            <w:pPr>
              <w:pStyle w:val="TableParagraph"/>
              <w:numPr>
                <w:ilvl w:val="0"/>
                <w:numId w:val="5"/>
              </w:numPr>
              <w:spacing w:line="255" w:lineRule="exact"/>
              <w:ind w:right="90"/>
              <w:jc w:val="both"/>
              <w:rPr>
                <w:b/>
              </w:rPr>
            </w:pPr>
            <w:r w:rsidRPr="00744A25">
              <w:rPr>
                <w:b/>
              </w:rPr>
              <w:t>Mengenal Bangun Datar</w:t>
            </w:r>
          </w:p>
          <w:p w:rsidR="000D50EC" w:rsidRDefault="000D50EC" w:rsidP="00A97536">
            <w:pPr>
              <w:pStyle w:val="TableParagraph"/>
              <w:spacing w:line="255" w:lineRule="exact"/>
              <w:ind w:left="129" w:right="90"/>
              <w:jc w:val="both"/>
            </w:pPr>
            <w:r>
              <w:t>Secara sederhana bangun datar adalah bangun yang dapat digambar pada bidang datar atau gambar dengan dimensi dua. Maksud dari dimensi dua yaitu mempunyai panjang dan lebar namun tidak mempunyai tinggi ataupun tebal. Bangun datar merupakan bagian dari bidang datar yang dibatasi oleh garis-garis lurus atau lengkung. Anda dapat menyimpulkan sendiri apa itu bangun datar dengan menggunakan kalimat sendiri.</w:t>
            </w:r>
          </w:p>
          <w:p w:rsidR="000D50EC" w:rsidRDefault="000D50EC" w:rsidP="00A97536">
            <w:pPr>
              <w:pStyle w:val="TableParagraph"/>
              <w:spacing w:line="255" w:lineRule="exact"/>
              <w:ind w:left="129" w:right="90"/>
              <w:jc w:val="both"/>
            </w:pPr>
            <w:r>
              <w:t>Pengelompokkan bangun datar dapat dilihat dari jumlah sisi pembentuk suatu bangun datar. Bangun datar yang dibentuk dari 3 sisi yang bisa disebut dengan segitiga. Bangun datar yang terbentuk dari 4 sisi disebut juga dengan segiempat. Begitu pula jika dibentuk dari 5 sisi dinamakan segilima dan seterusnya. Lihat gambar di bawah ini untuk memahami konsep sisi bangun datar.</w:t>
            </w:r>
          </w:p>
          <w:p w:rsidR="000D50EC" w:rsidRDefault="000D50EC" w:rsidP="00A97536">
            <w:pPr>
              <w:pStyle w:val="TableParagraph"/>
              <w:spacing w:line="255" w:lineRule="exact"/>
              <w:ind w:left="129" w:right="90"/>
              <w:jc w:val="both"/>
              <w:rPr>
                <w:spacing w:val="-10"/>
                <w:sz w:val="24"/>
              </w:rPr>
            </w:pPr>
            <w:r>
              <w:rPr>
                <w:noProof/>
                <w:spacing w:val="-10"/>
                <w:sz w:val="24"/>
              </w:rPr>
              <w:drawing>
                <wp:anchor distT="0" distB="0" distL="0" distR="0" simplePos="0" relativeHeight="251665408" behindDoc="1" locked="0" layoutInCell="1" allowOverlap="1" wp14:anchorId="483B81A4" wp14:editId="2DE93C2F">
                  <wp:simplePos x="0" y="0"/>
                  <wp:positionH relativeFrom="page">
                    <wp:posOffset>1346200</wp:posOffset>
                  </wp:positionH>
                  <wp:positionV relativeFrom="paragraph">
                    <wp:posOffset>11430</wp:posOffset>
                  </wp:positionV>
                  <wp:extent cx="3230245" cy="1427480"/>
                  <wp:effectExtent l="19050" t="0" r="8255" b="0"/>
                  <wp:wrapNone/>
                  <wp:docPr id="52" name="Imag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9" name="Image 119"/>
                          <pic:cNvPicPr/>
                        </pic:nvPicPr>
                        <pic:blipFill>
                          <a:blip r:embed="rId35" cstate="print"/>
                          <a:stretch>
                            <a:fillRect/>
                          </a:stretch>
                        </pic:blipFill>
                        <pic:spPr>
                          <a:xfrm>
                            <a:off x="0" y="0"/>
                            <a:ext cx="3230245" cy="1427480"/>
                          </a:xfrm>
                          <a:prstGeom prst="rect">
                            <a:avLst/>
                          </a:prstGeom>
                        </pic:spPr>
                      </pic:pic>
                    </a:graphicData>
                  </a:graphic>
                </wp:anchor>
              </w:drawing>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r>
              <w:rPr>
                <w:w w:val="110"/>
              </w:rPr>
              <w:t>Gambar 1 di atas menunjukkan bahwa bangun datar tersebut memiliki 3 sisi yang disebut dengan segitiga, sedangkan pada gambar ke-2 memiliki 4 sisi yang disebut dengan segiempat. Untuk lebih memahami pengelompokkan bangun datar, coba perhatikan gambar-gambar di bawah ini.</w:t>
            </w:r>
          </w:p>
          <w:p w:rsidR="000D50EC" w:rsidRDefault="000D50EC" w:rsidP="00A97536">
            <w:pPr>
              <w:pStyle w:val="TableParagraph"/>
              <w:spacing w:line="255" w:lineRule="exact"/>
              <w:ind w:left="129" w:right="90"/>
              <w:jc w:val="both"/>
              <w:rPr>
                <w:spacing w:val="-10"/>
                <w:sz w:val="24"/>
              </w:rPr>
            </w:pPr>
            <w:r>
              <w:rPr>
                <w:noProof/>
              </w:rPr>
              <w:lastRenderedPageBreak/>
              <mc:AlternateContent>
                <mc:Choice Requires="wpg">
                  <w:drawing>
                    <wp:anchor distT="0" distB="0" distL="114300" distR="114300" simplePos="0" relativeHeight="251704320" behindDoc="1" locked="0" layoutInCell="1" allowOverlap="1" wp14:anchorId="5385636F" wp14:editId="3F448C44">
                      <wp:simplePos x="0" y="0"/>
                      <wp:positionH relativeFrom="column">
                        <wp:posOffset>454025</wp:posOffset>
                      </wp:positionH>
                      <wp:positionV relativeFrom="paragraph">
                        <wp:posOffset>133985</wp:posOffset>
                      </wp:positionV>
                      <wp:extent cx="4859020" cy="2962275"/>
                      <wp:effectExtent l="6350" t="6985" r="11430" b="2540"/>
                      <wp:wrapNone/>
                      <wp:docPr id="188" name="docshapegroup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59020" cy="2962275"/>
                                <a:chOff x="0" y="0"/>
                                <a:chExt cx="7652" cy="4665"/>
                              </a:xfrm>
                            </wpg:grpSpPr>
                            <wps:wsp>
                              <wps:cNvPr id="189" name="docshape98"/>
                              <wps:cNvSpPr>
                                <a:spLocks/>
                              </wps:cNvSpPr>
                              <wps:spPr bwMode="auto">
                                <a:xfrm>
                                  <a:off x="258" y="484"/>
                                  <a:ext cx="3655" cy="3457"/>
                                </a:xfrm>
                                <a:custGeom>
                                  <a:avLst/>
                                  <a:gdLst>
                                    <a:gd name="T0" fmla="+- 0 1761 258"/>
                                    <a:gd name="T1" fmla="*/ T0 w 3655"/>
                                    <a:gd name="T2" fmla="+- 0 1815 485"/>
                                    <a:gd name="T3" fmla="*/ 1815 h 3457"/>
                                    <a:gd name="T4" fmla="+- 0 559 258"/>
                                    <a:gd name="T5" fmla="*/ T4 w 3655"/>
                                    <a:gd name="T6" fmla="+- 0 1815 485"/>
                                    <a:gd name="T7" fmla="*/ 1815 h 3457"/>
                                    <a:gd name="T8" fmla="+- 0 258 258"/>
                                    <a:gd name="T9" fmla="*/ T8 w 3655"/>
                                    <a:gd name="T10" fmla="+- 0 2590 485"/>
                                    <a:gd name="T11" fmla="*/ 2590 h 3457"/>
                                    <a:gd name="T12" fmla="+- 0 1460 258"/>
                                    <a:gd name="T13" fmla="*/ T12 w 3655"/>
                                    <a:gd name="T14" fmla="+- 0 2590 485"/>
                                    <a:gd name="T15" fmla="*/ 2590 h 3457"/>
                                    <a:gd name="T16" fmla="+- 0 1761 258"/>
                                    <a:gd name="T17" fmla="*/ T16 w 3655"/>
                                    <a:gd name="T18" fmla="+- 0 1815 485"/>
                                    <a:gd name="T19" fmla="*/ 1815 h 3457"/>
                                    <a:gd name="T20" fmla="+- 0 2672 258"/>
                                    <a:gd name="T21" fmla="*/ T20 w 3655"/>
                                    <a:gd name="T22" fmla="+- 0 1110 485"/>
                                    <a:gd name="T23" fmla="*/ 1110 h 3457"/>
                                    <a:gd name="T24" fmla="+- 0 2214 258"/>
                                    <a:gd name="T25" fmla="*/ T24 w 3655"/>
                                    <a:gd name="T26" fmla="+- 0 485 485"/>
                                    <a:gd name="T27" fmla="*/ 485 h 3457"/>
                                    <a:gd name="T28" fmla="+- 0 1755 258"/>
                                    <a:gd name="T29" fmla="*/ T28 w 3655"/>
                                    <a:gd name="T30" fmla="+- 0 1110 485"/>
                                    <a:gd name="T31" fmla="*/ 1110 h 3457"/>
                                    <a:gd name="T32" fmla="+- 0 2214 258"/>
                                    <a:gd name="T33" fmla="*/ T32 w 3655"/>
                                    <a:gd name="T34" fmla="+- 0 1735 485"/>
                                    <a:gd name="T35" fmla="*/ 1735 h 3457"/>
                                    <a:gd name="T36" fmla="+- 0 2672 258"/>
                                    <a:gd name="T37" fmla="*/ T36 w 3655"/>
                                    <a:gd name="T38" fmla="+- 0 1110 485"/>
                                    <a:gd name="T39" fmla="*/ 1110 h 3457"/>
                                    <a:gd name="T40" fmla="+- 0 3880 258"/>
                                    <a:gd name="T41" fmla="*/ T40 w 3655"/>
                                    <a:gd name="T42" fmla="+- 0 2310 485"/>
                                    <a:gd name="T43" fmla="*/ 2310 h 3457"/>
                                    <a:gd name="T44" fmla="+- 0 3614 258"/>
                                    <a:gd name="T45" fmla="*/ T44 w 3655"/>
                                    <a:gd name="T46" fmla="+- 0 1711 485"/>
                                    <a:gd name="T47" fmla="*/ 1711 h 3457"/>
                                    <a:gd name="T48" fmla="+- 0 2733 258"/>
                                    <a:gd name="T49" fmla="*/ T48 w 3655"/>
                                    <a:gd name="T50" fmla="+- 0 1669 485"/>
                                    <a:gd name="T51" fmla="*/ 1669 h 3457"/>
                                    <a:gd name="T52" fmla="+- 0 2411 258"/>
                                    <a:gd name="T53" fmla="*/ T52 w 3655"/>
                                    <a:gd name="T54" fmla="+- 0 2240 485"/>
                                    <a:gd name="T55" fmla="*/ 2240 h 3457"/>
                                    <a:gd name="T56" fmla="+- 0 3880 258"/>
                                    <a:gd name="T57" fmla="*/ T56 w 3655"/>
                                    <a:gd name="T58" fmla="+- 0 2310 485"/>
                                    <a:gd name="T59" fmla="*/ 2310 h 3457"/>
                                    <a:gd name="T60" fmla="+- 0 3913 258"/>
                                    <a:gd name="T61" fmla="*/ T60 w 3655"/>
                                    <a:gd name="T62" fmla="+- 0 3942 485"/>
                                    <a:gd name="T63" fmla="*/ 3942 h 3457"/>
                                    <a:gd name="T64" fmla="+- 0 3233 258"/>
                                    <a:gd name="T65" fmla="*/ T64 w 3655"/>
                                    <a:gd name="T66" fmla="+- 0 2851 485"/>
                                    <a:gd name="T67" fmla="*/ 2851 h 3457"/>
                                    <a:gd name="T68" fmla="+- 0 2553 258"/>
                                    <a:gd name="T69" fmla="*/ T68 w 3655"/>
                                    <a:gd name="T70" fmla="+- 0 3942 485"/>
                                    <a:gd name="T71" fmla="*/ 3942 h 3457"/>
                                    <a:gd name="T72" fmla="+- 0 3913 258"/>
                                    <a:gd name="T73" fmla="*/ T72 w 3655"/>
                                    <a:gd name="T74" fmla="+- 0 3942 485"/>
                                    <a:gd name="T75" fmla="*/ 3942 h 34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3655" h="3457">
                                      <a:moveTo>
                                        <a:pt x="1503" y="1330"/>
                                      </a:moveTo>
                                      <a:lnTo>
                                        <a:pt x="301" y="1330"/>
                                      </a:lnTo>
                                      <a:lnTo>
                                        <a:pt x="0" y="2105"/>
                                      </a:lnTo>
                                      <a:lnTo>
                                        <a:pt x="1202" y="2105"/>
                                      </a:lnTo>
                                      <a:lnTo>
                                        <a:pt x="1503" y="1330"/>
                                      </a:lnTo>
                                      <a:close/>
                                      <a:moveTo>
                                        <a:pt x="2414" y="625"/>
                                      </a:moveTo>
                                      <a:lnTo>
                                        <a:pt x="1956" y="0"/>
                                      </a:lnTo>
                                      <a:lnTo>
                                        <a:pt x="1497" y="625"/>
                                      </a:lnTo>
                                      <a:lnTo>
                                        <a:pt x="1956" y="1250"/>
                                      </a:lnTo>
                                      <a:lnTo>
                                        <a:pt x="2414" y="625"/>
                                      </a:lnTo>
                                      <a:close/>
                                      <a:moveTo>
                                        <a:pt x="3622" y="1825"/>
                                      </a:moveTo>
                                      <a:lnTo>
                                        <a:pt x="3356" y="1226"/>
                                      </a:lnTo>
                                      <a:lnTo>
                                        <a:pt x="2475" y="1184"/>
                                      </a:lnTo>
                                      <a:lnTo>
                                        <a:pt x="2153" y="1755"/>
                                      </a:lnTo>
                                      <a:lnTo>
                                        <a:pt x="3622" y="1825"/>
                                      </a:lnTo>
                                      <a:close/>
                                      <a:moveTo>
                                        <a:pt x="3655" y="3457"/>
                                      </a:moveTo>
                                      <a:lnTo>
                                        <a:pt x="2975" y="2366"/>
                                      </a:lnTo>
                                      <a:lnTo>
                                        <a:pt x="2295" y="3457"/>
                                      </a:lnTo>
                                      <a:lnTo>
                                        <a:pt x="3655" y="3457"/>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 name="docshape9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3098" y="1893"/>
                                  <a:ext cx="127" cy="212"/>
                                </a:xfrm>
                                <a:prstGeom prst="rect">
                                  <a:avLst/>
                                </a:prstGeom>
                                <a:noFill/>
                                <a:extLst>
                                  <a:ext uri="{909E8E84-426E-40DD-AFC4-6F175D3DCCD1}">
                                    <a14:hiddenFill xmlns:a14="http://schemas.microsoft.com/office/drawing/2010/main">
                                      <a:solidFill>
                                        <a:srgbClr val="FFFFFF"/>
                                      </a:solidFill>
                                    </a14:hiddenFill>
                                  </a:ext>
                                </a:extLst>
                              </pic:spPr>
                            </pic:pic>
                            <wps:wsp>
                              <wps:cNvPr id="191" name="docshape100"/>
                              <wps:cNvSpPr>
                                <a:spLocks/>
                              </wps:cNvSpPr>
                              <wps:spPr bwMode="auto">
                                <a:xfrm>
                                  <a:off x="252" y="324"/>
                                  <a:ext cx="7091" cy="4039"/>
                                </a:xfrm>
                                <a:custGeom>
                                  <a:avLst/>
                                  <a:gdLst>
                                    <a:gd name="T0" fmla="+- 0 901 252"/>
                                    <a:gd name="T1" fmla="*/ T0 w 7091"/>
                                    <a:gd name="T2" fmla="+- 0 2798 325"/>
                                    <a:gd name="T3" fmla="*/ 2798 h 4039"/>
                                    <a:gd name="T4" fmla="+- 0 252 252"/>
                                    <a:gd name="T5" fmla="*/ T4 w 7091"/>
                                    <a:gd name="T6" fmla="+- 0 4364 325"/>
                                    <a:gd name="T7" fmla="*/ 4364 h 4039"/>
                                    <a:gd name="T8" fmla="+- 0 4751 252"/>
                                    <a:gd name="T9" fmla="*/ T8 w 7091"/>
                                    <a:gd name="T10" fmla="+- 0 1171 325"/>
                                    <a:gd name="T11" fmla="*/ 1171 h 4039"/>
                                    <a:gd name="T12" fmla="+- 0 3901 252"/>
                                    <a:gd name="T13" fmla="*/ T12 w 7091"/>
                                    <a:gd name="T14" fmla="+- 0 605 325"/>
                                    <a:gd name="T15" fmla="*/ 605 h 4039"/>
                                    <a:gd name="T16" fmla="+- 0 3901 252"/>
                                    <a:gd name="T17" fmla="*/ T16 w 7091"/>
                                    <a:gd name="T18" fmla="+- 0 1738 325"/>
                                    <a:gd name="T19" fmla="*/ 1738 h 4039"/>
                                    <a:gd name="T20" fmla="+- 0 4751 252"/>
                                    <a:gd name="T21" fmla="*/ T20 w 7091"/>
                                    <a:gd name="T22" fmla="+- 0 1171 325"/>
                                    <a:gd name="T23" fmla="*/ 1171 h 4039"/>
                                    <a:gd name="T24" fmla="+- 0 5883 252"/>
                                    <a:gd name="T25" fmla="*/ T24 w 7091"/>
                                    <a:gd name="T26" fmla="+- 0 2403 325"/>
                                    <a:gd name="T27" fmla="*/ 2403 h 4039"/>
                                    <a:gd name="T28" fmla="+- 0 5856 252"/>
                                    <a:gd name="T29" fmla="*/ T28 w 7091"/>
                                    <a:gd name="T30" fmla="+- 0 2255 325"/>
                                    <a:gd name="T31" fmla="*/ 2255 h 4039"/>
                                    <a:gd name="T32" fmla="+- 0 5804 252"/>
                                    <a:gd name="T33" fmla="*/ T32 w 7091"/>
                                    <a:gd name="T34" fmla="+- 0 2116 325"/>
                                    <a:gd name="T35" fmla="*/ 2116 h 4039"/>
                                    <a:gd name="T36" fmla="+- 0 5730 252"/>
                                    <a:gd name="T37" fmla="*/ T36 w 7091"/>
                                    <a:gd name="T38" fmla="+- 0 1991 325"/>
                                    <a:gd name="T39" fmla="*/ 1991 h 4039"/>
                                    <a:gd name="T40" fmla="+- 0 5637 252"/>
                                    <a:gd name="T41" fmla="*/ T40 w 7091"/>
                                    <a:gd name="T42" fmla="+- 0 1880 325"/>
                                    <a:gd name="T43" fmla="*/ 1880 h 4039"/>
                                    <a:gd name="T44" fmla="+- 0 5526 252"/>
                                    <a:gd name="T45" fmla="*/ T44 w 7091"/>
                                    <a:gd name="T46" fmla="+- 0 1786 325"/>
                                    <a:gd name="T47" fmla="*/ 1786 h 4039"/>
                                    <a:gd name="T48" fmla="+- 0 5400 252"/>
                                    <a:gd name="T49" fmla="*/ T48 w 7091"/>
                                    <a:gd name="T50" fmla="+- 0 1713 325"/>
                                    <a:gd name="T51" fmla="*/ 1713 h 4039"/>
                                    <a:gd name="T52" fmla="+- 0 5262 252"/>
                                    <a:gd name="T53" fmla="*/ T52 w 7091"/>
                                    <a:gd name="T54" fmla="+- 0 1661 325"/>
                                    <a:gd name="T55" fmla="*/ 1661 h 4039"/>
                                    <a:gd name="T56" fmla="+- 0 5113 252"/>
                                    <a:gd name="T57" fmla="*/ T56 w 7091"/>
                                    <a:gd name="T58" fmla="+- 0 1634 325"/>
                                    <a:gd name="T59" fmla="*/ 1634 h 4039"/>
                                    <a:gd name="T60" fmla="+- 0 4959 252"/>
                                    <a:gd name="T61" fmla="*/ T60 w 7091"/>
                                    <a:gd name="T62" fmla="+- 0 1634 325"/>
                                    <a:gd name="T63" fmla="*/ 1634 h 4039"/>
                                    <a:gd name="T64" fmla="+- 0 4810 252"/>
                                    <a:gd name="T65" fmla="*/ T64 w 7091"/>
                                    <a:gd name="T66" fmla="+- 0 1661 325"/>
                                    <a:gd name="T67" fmla="*/ 1661 h 4039"/>
                                    <a:gd name="T68" fmla="+- 0 4672 252"/>
                                    <a:gd name="T69" fmla="*/ T68 w 7091"/>
                                    <a:gd name="T70" fmla="+- 0 1713 325"/>
                                    <a:gd name="T71" fmla="*/ 1713 h 4039"/>
                                    <a:gd name="T72" fmla="+- 0 4546 252"/>
                                    <a:gd name="T73" fmla="*/ T72 w 7091"/>
                                    <a:gd name="T74" fmla="+- 0 1786 325"/>
                                    <a:gd name="T75" fmla="*/ 1786 h 4039"/>
                                    <a:gd name="T76" fmla="+- 0 4435 252"/>
                                    <a:gd name="T77" fmla="*/ T76 w 7091"/>
                                    <a:gd name="T78" fmla="+- 0 1880 325"/>
                                    <a:gd name="T79" fmla="*/ 1880 h 4039"/>
                                    <a:gd name="T80" fmla="+- 0 4342 252"/>
                                    <a:gd name="T81" fmla="*/ T80 w 7091"/>
                                    <a:gd name="T82" fmla="+- 0 1991 325"/>
                                    <a:gd name="T83" fmla="*/ 1991 h 4039"/>
                                    <a:gd name="T84" fmla="+- 0 4268 252"/>
                                    <a:gd name="T85" fmla="*/ T84 w 7091"/>
                                    <a:gd name="T86" fmla="+- 0 2116 325"/>
                                    <a:gd name="T87" fmla="*/ 2116 h 4039"/>
                                    <a:gd name="T88" fmla="+- 0 4216 252"/>
                                    <a:gd name="T89" fmla="*/ T88 w 7091"/>
                                    <a:gd name="T90" fmla="+- 0 2255 325"/>
                                    <a:gd name="T91" fmla="*/ 2255 h 4039"/>
                                    <a:gd name="T92" fmla="+- 0 4189 252"/>
                                    <a:gd name="T93" fmla="*/ T92 w 7091"/>
                                    <a:gd name="T94" fmla="+- 0 2403 325"/>
                                    <a:gd name="T95" fmla="*/ 2403 h 4039"/>
                                    <a:gd name="T96" fmla="+- 0 4189 252"/>
                                    <a:gd name="T97" fmla="*/ T96 w 7091"/>
                                    <a:gd name="T98" fmla="+- 0 2558 325"/>
                                    <a:gd name="T99" fmla="*/ 2558 h 4039"/>
                                    <a:gd name="T100" fmla="+- 0 4216 252"/>
                                    <a:gd name="T101" fmla="*/ T100 w 7091"/>
                                    <a:gd name="T102" fmla="+- 0 2707 325"/>
                                    <a:gd name="T103" fmla="*/ 2707 h 4039"/>
                                    <a:gd name="T104" fmla="+- 0 4268 252"/>
                                    <a:gd name="T105" fmla="*/ T104 w 7091"/>
                                    <a:gd name="T106" fmla="+- 0 2845 325"/>
                                    <a:gd name="T107" fmla="*/ 2845 h 4039"/>
                                    <a:gd name="T108" fmla="+- 0 4342 252"/>
                                    <a:gd name="T109" fmla="*/ T108 w 7091"/>
                                    <a:gd name="T110" fmla="+- 0 2971 325"/>
                                    <a:gd name="T111" fmla="*/ 2971 h 4039"/>
                                    <a:gd name="T112" fmla="+- 0 4435 252"/>
                                    <a:gd name="T113" fmla="*/ T112 w 7091"/>
                                    <a:gd name="T114" fmla="+- 0 3082 325"/>
                                    <a:gd name="T115" fmla="*/ 3082 h 4039"/>
                                    <a:gd name="T116" fmla="+- 0 4546 252"/>
                                    <a:gd name="T117" fmla="*/ T116 w 7091"/>
                                    <a:gd name="T118" fmla="+- 0 3175 325"/>
                                    <a:gd name="T119" fmla="*/ 3175 h 4039"/>
                                    <a:gd name="T120" fmla="+- 0 4672 252"/>
                                    <a:gd name="T121" fmla="*/ T120 w 7091"/>
                                    <a:gd name="T122" fmla="+- 0 3249 325"/>
                                    <a:gd name="T123" fmla="*/ 3249 h 4039"/>
                                    <a:gd name="T124" fmla="+- 0 4810 252"/>
                                    <a:gd name="T125" fmla="*/ T124 w 7091"/>
                                    <a:gd name="T126" fmla="+- 0 3300 325"/>
                                    <a:gd name="T127" fmla="*/ 3300 h 4039"/>
                                    <a:gd name="T128" fmla="+- 0 4959 252"/>
                                    <a:gd name="T129" fmla="*/ T128 w 7091"/>
                                    <a:gd name="T130" fmla="+- 0 3327 325"/>
                                    <a:gd name="T131" fmla="*/ 3327 h 4039"/>
                                    <a:gd name="T132" fmla="+- 0 5113 252"/>
                                    <a:gd name="T133" fmla="*/ T132 w 7091"/>
                                    <a:gd name="T134" fmla="+- 0 3327 325"/>
                                    <a:gd name="T135" fmla="*/ 3327 h 4039"/>
                                    <a:gd name="T136" fmla="+- 0 5262 252"/>
                                    <a:gd name="T137" fmla="*/ T136 w 7091"/>
                                    <a:gd name="T138" fmla="+- 0 3300 325"/>
                                    <a:gd name="T139" fmla="*/ 3300 h 4039"/>
                                    <a:gd name="T140" fmla="+- 0 5400 252"/>
                                    <a:gd name="T141" fmla="*/ T140 w 7091"/>
                                    <a:gd name="T142" fmla="+- 0 3249 325"/>
                                    <a:gd name="T143" fmla="*/ 3249 h 4039"/>
                                    <a:gd name="T144" fmla="+- 0 5526 252"/>
                                    <a:gd name="T145" fmla="*/ T144 w 7091"/>
                                    <a:gd name="T146" fmla="+- 0 3175 325"/>
                                    <a:gd name="T147" fmla="*/ 3175 h 4039"/>
                                    <a:gd name="T148" fmla="+- 0 5637 252"/>
                                    <a:gd name="T149" fmla="*/ T148 w 7091"/>
                                    <a:gd name="T150" fmla="+- 0 3082 325"/>
                                    <a:gd name="T151" fmla="*/ 3082 h 4039"/>
                                    <a:gd name="T152" fmla="+- 0 5730 252"/>
                                    <a:gd name="T153" fmla="*/ T152 w 7091"/>
                                    <a:gd name="T154" fmla="+- 0 2971 325"/>
                                    <a:gd name="T155" fmla="*/ 2971 h 4039"/>
                                    <a:gd name="T156" fmla="+- 0 5804 252"/>
                                    <a:gd name="T157" fmla="*/ T156 w 7091"/>
                                    <a:gd name="T158" fmla="+- 0 2845 325"/>
                                    <a:gd name="T159" fmla="*/ 2845 h 4039"/>
                                    <a:gd name="T160" fmla="+- 0 5856 252"/>
                                    <a:gd name="T161" fmla="*/ T160 w 7091"/>
                                    <a:gd name="T162" fmla="+- 0 2707 325"/>
                                    <a:gd name="T163" fmla="*/ 2707 h 4039"/>
                                    <a:gd name="T164" fmla="+- 0 5883 252"/>
                                    <a:gd name="T165" fmla="*/ T164 w 7091"/>
                                    <a:gd name="T166" fmla="+- 0 2558 325"/>
                                    <a:gd name="T167" fmla="*/ 2558 h 4039"/>
                                    <a:gd name="T168" fmla="+- 0 5998 252"/>
                                    <a:gd name="T169" fmla="*/ T168 w 7091"/>
                                    <a:gd name="T170" fmla="+- 0 4361 325"/>
                                    <a:gd name="T171" fmla="*/ 4361 h 4039"/>
                                    <a:gd name="T172" fmla="+- 0 5011 252"/>
                                    <a:gd name="T173" fmla="*/ T172 w 7091"/>
                                    <a:gd name="T174" fmla="+- 0 4361 325"/>
                                    <a:gd name="T175" fmla="*/ 4361 h 4039"/>
                                    <a:gd name="T176" fmla="+- 0 7185 252"/>
                                    <a:gd name="T177" fmla="*/ T176 w 7091"/>
                                    <a:gd name="T178" fmla="+- 0 3093 325"/>
                                    <a:gd name="T179" fmla="*/ 3093 h 4039"/>
                                    <a:gd name="T180" fmla="+- 0 6590 252"/>
                                    <a:gd name="T181" fmla="*/ T180 w 7091"/>
                                    <a:gd name="T182" fmla="+- 0 4250 325"/>
                                    <a:gd name="T183" fmla="*/ 4250 h 4039"/>
                                    <a:gd name="T184" fmla="+- 0 7185 252"/>
                                    <a:gd name="T185" fmla="*/ T184 w 7091"/>
                                    <a:gd name="T186" fmla="+- 0 3093 325"/>
                                    <a:gd name="T187" fmla="*/ 3093 h 4039"/>
                                    <a:gd name="T188" fmla="+- 0 5995 252"/>
                                    <a:gd name="T189" fmla="*/ T188 w 7091"/>
                                    <a:gd name="T190" fmla="+- 0 3093 325"/>
                                    <a:gd name="T191" fmla="*/ 3093 h 4039"/>
                                    <a:gd name="T192" fmla="+- 0 7343 252"/>
                                    <a:gd name="T193" fmla="*/ T192 w 7091"/>
                                    <a:gd name="T194" fmla="+- 0 2003 325"/>
                                    <a:gd name="T195" fmla="*/ 2003 h 4039"/>
                                    <a:gd name="T196" fmla="+- 0 5995 252"/>
                                    <a:gd name="T197" fmla="*/ T196 w 7091"/>
                                    <a:gd name="T198" fmla="+- 0 2003 325"/>
                                    <a:gd name="T199" fmla="*/ 2003 h 40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7091" h="4039">
                                      <a:moveTo>
                                        <a:pt x="1297" y="2473"/>
                                      </a:moveTo>
                                      <a:lnTo>
                                        <a:pt x="649" y="2473"/>
                                      </a:lnTo>
                                      <a:lnTo>
                                        <a:pt x="0" y="3256"/>
                                      </a:lnTo>
                                      <a:lnTo>
                                        <a:pt x="0" y="4039"/>
                                      </a:lnTo>
                                      <a:lnTo>
                                        <a:pt x="1297" y="2473"/>
                                      </a:lnTo>
                                      <a:close/>
                                      <a:moveTo>
                                        <a:pt x="4499" y="846"/>
                                      </a:moveTo>
                                      <a:lnTo>
                                        <a:pt x="4216" y="280"/>
                                      </a:lnTo>
                                      <a:lnTo>
                                        <a:pt x="3649" y="280"/>
                                      </a:lnTo>
                                      <a:lnTo>
                                        <a:pt x="3366" y="846"/>
                                      </a:lnTo>
                                      <a:lnTo>
                                        <a:pt x="3649" y="1413"/>
                                      </a:lnTo>
                                      <a:lnTo>
                                        <a:pt x="4216" y="1413"/>
                                      </a:lnTo>
                                      <a:lnTo>
                                        <a:pt x="4499" y="846"/>
                                      </a:lnTo>
                                      <a:close/>
                                      <a:moveTo>
                                        <a:pt x="5634" y="2156"/>
                                      </a:moveTo>
                                      <a:lnTo>
                                        <a:pt x="5631" y="2078"/>
                                      </a:lnTo>
                                      <a:lnTo>
                                        <a:pt x="5620" y="2003"/>
                                      </a:lnTo>
                                      <a:lnTo>
                                        <a:pt x="5604" y="1930"/>
                                      </a:lnTo>
                                      <a:lnTo>
                                        <a:pt x="5581" y="1859"/>
                                      </a:lnTo>
                                      <a:lnTo>
                                        <a:pt x="5552" y="1791"/>
                                      </a:lnTo>
                                      <a:lnTo>
                                        <a:pt x="5518" y="1727"/>
                                      </a:lnTo>
                                      <a:lnTo>
                                        <a:pt x="5478" y="1666"/>
                                      </a:lnTo>
                                      <a:lnTo>
                                        <a:pt x="5434" y="1608"/>
                                      </a:lnTo>
                                      <a:lnTo>
                                        <a:pt x="5385" y="1555"/>
                                      </a:lnTo>
                                      <a:lnTo>
                                        <a:pt x="5332" y="1506"/>
                                      </a:lnTo>
                                      <a:lnTo>
                                        <a:pt x="5274" y="1461"/>
                                      </a:lnTo>
                                      <a:lnTo>
                                        <a:pt x="5213" y="1422"/>
                                      </a:lnTo>
                                      <a:lnTo>
                                        <a:pt x="5148" y="1388"/>
                                      </a:lnTo>
                                      <a:lnTo>
                                        <a:pt x="5081" y="1359"/>
                                      </a:lnTo>
                                      <a:lnTo>
                                        <a:pt x="5010" y="1336"/>
                                      </a:lnTo>
                                      <a:lnTo>
                                        <a:pt x="4937" y="1319"/>
                                      </a:lnTo>
                                      <a:lnTo>
                                        <a:pt x="4861" y="1309"/>
                                      </a:lnTo>
                                      <a:lnTo>
                                        <a:pt x="4784" y="1306"/>
                                      </a:lnTo>
                                      <a:lnTo>
                                        <a:pt x="4707" y="1309"/>
                                      </a:lnTo>
                                      <a:lnTo>
                                        <a:pt x="4631" y="1319"/>
                                      </a:lnTo>
                                      <a:lnTo>
                                        <a:pt x="4558" y="1336"/>
                                      </a:lnTo>
                                      <a:lnTo>
                                        <a:pt x="4487" y="1359"/>
                                      </a:lnTo>
                                      <a:lnTo>
                                        <a:pt x="4420" y="1388"/>
                                      </a:lnTo>
                                      <a:lnTo>
                                        <a:pt x="4355" y="1422"/>
                                      </a:lnTo>
                                      <a:lnTo>
                                        <a:pt x="4294" y="1461"/>
                                      </a:lnTo>
                                      <a:lnTo>
                                        <a:pt x="4236" y="1506"/>
                                      </a:lnTo>
                                      <a:lnTo>
                                        <a:pt x="4183" y="1555"/>
                                      </a:lnTo>
                                      <a:lnTo>
                                        <a:pt x="4134" y="1608"/>
                                      </a:lnTo>
                                      <a:lnTo>
                                        <a:pt x="4090" y="1666"/>
                                      </a:lnTo>
                                      <a:lnTo>
                                        <a:pt x="4050" y="1727"/>
                                      </a:lnTo>
                                      <a:lnTo>
                                        <a:pt x="4016" y="1791"/>
                                      </a:lnTo>
                                      <a:lnTo>
                                        <a:pt x="3987" y="1859"/>
                                      </a:lnTo>
                                      <a:lnTo>
                                        <a:pt x="3964" y="1930"/>
                                      </a:lnTo>
                                      <a:lnTo>
                                        <a:pt x="3948" y="2003"/>
                                      </a:lnTo>
                                      <a:lnTo>
                                        <a:pt x="3937" y="2078"/>
                                      </a:lnTo>
                                      <a:lnTo>
                                        <a:pt x="3934" y="2156"/>
                                      </a:lnTo>
                                      <a:lnTo>
                                        <a:pt x="3937" y="2233"/>
                                      </a:lnTo>
                                      <a:lnTo>
                                        <a:pt x="3948" y="2308"/>
                                      </a:lnTo>
                                      <a:lnTo>
                                        <a:pt x="3964" y="2382"/>
                                      </a:lnTo>
                                      <a:lnTo>
                                        <a:pt x="3987" y="2452"/>
                                      </a:lnTo>
                                      <a:lnTo>
                                        <a:pt x="4016" y="2520"/>
                                      </a:lnTo>
                                      <a:lnTo>
                                        <a:pt x="4050" y="2585"/>
                                      </a:lnTo>
                                      <a:lnTo>
                                        <a:pt x="4090" y="2646"/>
                                      </a:lnTo>
                                      <a:lnTo>
                                        <a:pt x="4134" y="2703"/>
                                      </a:lnTo>
                                      <a:lnTo>
                                        <a:pt x="4183" y="2757"/>
                                      </a:lnTo>
                                      <a:lnTo>
                                        <a:pt x="4236" y="2806"/>
                                      </a:lnTo>
                                      <a:lnTo>
                                        <a:pt x="4294" y="2850"/>
                                      </a:lnTo>
                                      <a:lnTo>
                                        <a:pt x="4355" y="2890"/>
                                      </a:lnTo>
                                      <a:lnTo>
                                        <a:pt x="4420" y="2924"/>
                                      </a:lnTo>
                                      <a:lnTo>
                                        <a:pt x="4487" y="2953"/>
                                      </a:lnTo>
                                      <a:lnTo>
                                        <a:pt x="4558" y="2975"/>
                                      </a:lnTo>
                                      <a:lnTo>
                                        <a:pt x="4631" y="2992"/>
                                      </a:lnTo>
                                      <a:lnTo>
                                        <a:pt x="4707" y="3002"/>
                                      </a:lnTo>
                                      <a:lnTo>
                                        <a:pt x="4784" y="3006"/>
                                      </a:lnTo>
                                      <a:lnTo>
                                        <a:pt x="4861" y="3002"/>
                                      </a:lnTo>
                                      <a:lnTo>
                                        <a:pt x="4937" y="2992"/>
                                      </a:lnTo>
                                      <a:lnTo>
                                        <a:pt x="5010" y="2975"/>
                                      </a:lnTo>
                                      <a:lnTo>
                                        <a:pt x="5081" y="2953"/>
                                      </a:lnTo>
                                      <a:lnTo>
                                        <a:pt x="5148" y="2924"/>
                                      </a:lnTo>
                                      <a:lnTo>
                                        <a:pt x="5213" y="2890"/>
                                      </a:lnTo>
                                      <a:lnTo>
                                        <a:pt x="5274" y="2850"/>
                                      </a:lnTo>
                                      <a:lnTo>
                                        <a:pt x="5332" y="2806"/>
                                      </a:lnTo>
                                      <a:lnTo>
                                        <a:pt x="5385" y="2757"/>
                                      </a:lnTo>
                                      <a:lnTo>
                                        <a:pt x="5434" y="2703"/>
                                      </a:lnTo>
                                      <a:lnTo>
                                        <a:pt x="5478" y="2646"/>
                                      </a:lnTo>
                                      <a:lnTo>
                                        <a:pt x="5518" y="2585"/>
                                      </a:lnTo>
                                      <a:lnTo>
                                        <a:pt x="5552" y="2520"/>
                                      </a:lnTo>
                                      <a:lnTo>
                                        <a:pt x="5581" y="2452"/>
                                      </a:lnTo>
                                      <a:lnTo>
                                        <a:pt x="5604" y="2382"/>
                                      </a:lnTo>
                                      <a:lnTo>
                                        <a:pt x="5620" y="2308"/>
                                      </a:lnTo>
                                      <a:lnTo>
                                        <a:pt x="5631" y="2233"/>
                                      </a:lnTo>
                                      <a:lnTo>
                                        <a:pt x="5634" y="2156"/>
                                      </a:lnTo>
                                      <a:close/>
                                      <a:moveTo>
                                        <a:pt x="5746" y="4036"/>
                                      </a:moveTo>
                                      <a:lnTo>
                                        <a:pt x="4759" y="3119"/>
                                      </a:lnTo>
                                      <a:lnTo>
                                        <a:pt x="4759" y="4036"/>
                                      </a:lnTo>
                                      <a:lnTo>
                                        <a:pt x="5746" y="4036"/>
                                      </a:lnTo>
                                      <a:close/>
                                      <a:moveTo>
                                        <a:pt x="6933" y="2768"/>
                                      </a:moveTo>
                                      <a:lnTo>
                                        <a:pt x="5743" y="2768"/>
                                      </a:lnTo>
                                      <a:lnTo>
                                        <a:pt x="6338" y="3925"/>
                                      </a:lnTo>
                                      <a:lnTo>
                                        <a:pt x="6933" y="2768"/>
                                      </a:lnTo>
                                      <a:close/>
                                      <a:moveTo>
                                        <a:pt x="6933" y="2768"/>
                                      </a:moveTo>
                                      <a:lnTo>
                                        <a:pt x="6338" y="1984"/>
                                      </a:lnTo>
                                      <a:lnTo>
                                        <a:pt x="5743" y="2768"/>
                                      </a:lnTo>
                                      <a:lnTo>
                                        <a:pt x="6933" y="2768"/>
                                      </a:lnTo>
                                      <a:close/>
                                      <a:moveTo>
                                        <a:pt x="7091" y="1678"/>
                                      </a:moveTo>
                                      <a:lnTo>
                                        <a:pt x="5743" y="0"/>
                                      </a:lnTo>
                                      <a:lnTo>
                                        <a:pt x="5743" y="1678"/>
                                      </a:lnTo>
                                      <a:lnTo>
                                        <a:pt x="7091" y="1678"/>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2" name="docshape101"/>
                              <wps:cNvSpPr>
                                <a:spLocks/>
                              </wps:cNvSpPr>
                              <wps:spPr bwMode="auto">
                                <a:xfrm>
                                  <a:off x="0" y="7"/>
                                  <a:ext cx="7652" cy="4650"/>
                                </a:xfrm>
                                <a:custGeom>
                                  <a:avLst/>
                                  <a:gdLst>
                                    <a:gd name="T0" fmla="*/ 10 w 7652"/>
                                    <a:gd name="T1" fmla="+- 0 8 8"/>
                                    <a:gd name="T2" fmla="*/ 8 h 4650"/>
                                    <a:gd name="T3" fmla="*/ 7652 w 7652"/>
                                    <a:gd name="T4" fmla="+- 0 8 8"/>
                                    <a:gd name="T5" fmla="*/ 8 h 4650"/>
                                    <a:gd name="T6" fmla="*/ 10 w 7652"/>
                                    <a:gd name="T7" fmla="+- 0 8 8"/>
                                    <a:gd name="T8" fmla="*/ 8 h 4650"/>
                                    <a:gd name="T9" fmla="*/ 10 w 7652"/>
                                    <a:gd name="T10" fmla="+- 0 4656 8"/>
                                    <a:gd name="T11" fmla="*/ 4656 h 4650"/>
                                    <a:gd name="T12" fmla="*/ 7642 w 7652"/>
                                    <a:gd name="T13" fmla="+- 0 8 8"/>
                                    <a:gd name="T14" fmla="*/ 8 h 4650"/>
                                    <a:gd name="T15" fmla="*/ 7642 w 7652"/>
                                    <a:gd name="T16" fmla="+- 0 4657 8"/>
                                    <a:gd name="T17" fmla="*/ 4657 h 4650"/>
                                    <a:gd name="T18" fmla="*/ 0 w 7652"/>
                                    <a:gd name="T19" fmla="+- 0 4657 8"/>
                                    <a:gd name="T20" fmla="*/ 4657 h 4650"/>
                                    <a:gd name="T21" fmla="*/ 7642 w 7652"/>
                                    <a:gd name="T22" fmla="+- 0 4657 8"/>
                                    <a:gd name="T23" fmla="*/ 4657 h 4650"/>
                                  </a:gdLst>
                                  <a:ahLst/>
                                  <a:cxnLst>
                                    <a:cxn ang="0">
                                      <a:pos x="T0" y="T2"/>
                                    </a:cxn>
                                    <a:cxn ang="0">
                                      <a:pos x="T3" y="T5"/>
                                    </a:cxn>
                                    <a:cxn ang="0">
                                      <a:pos x="T6" y="T8"/>
                                    </a:cxn>
                                    <a:cxn ang="0">
                                      <a:pos x="T9" y="T11"/>
                                    </a:cxn>
                                    <a:cxn ang="0">
                                      <a:pos x="T12" y="T14"/>
                                    </a:cxn>
                                    <a:cxn ang="0">
                                      <a:pos x="T15" y="T17"/>
                                    </a:cxn>
                                    <a:cxn ang="0">
                                      <a:pos x="T18" y="T20"/>
                                    </a:cxn>
                                    <a:cxn ang="0">
                                      <a:pos x="T21" y="T23"/>
                                    </a:cxn>
                                  </a:cxnLst>
                                  <a:rect l="0" t="0" r="r" b="b"/>
                                  <a:pathLst>
                                    <a:path w="7652" h="4650">
                                      <a:moveTo>
                                        <a:pt x="10" y="0"/>
                                      </a:moveTo>
                                      <a:lnTo>
                                        <a:pt x="7652" y="0"/>
                                      </a:lnTo>
                                      <a:moveTo>
                                        <a:pt x="10" y="0"/>
                                      </a:moveTo>
                                      <a:lnTo>
                                        <a:pt x="10" y="4648"/>
                                      </a:lnTo>
                                      <a:moveTo>
                                        <a:pt x="7642" y="0"/>
                                      </a:moveTo>
                                      <a:lnTo>
                                        <a:pt x="7642" y="4649"/>
                                      </a:lnTo>
                                      <a:moveTo>
                                        <a:pt x="0" y="4649"/>
                                      </a:moveTo>
                                      <a:lnTo>
                                        <a:pt x="7642" y="4649"/>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docshape102"/>
                              <wps:cNvSpPr txBox="1">
                                <a:spLocks noChangeArrowheads="1"/>
                              </wps:cNvSpPr>
                              <wps:spPr bwMode="auto">
                                <a:xfrm>
                                  <a:off x="2148" y="894"/>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2"/>
                                      <w:rPr>
                                        <w:b/>
                                        <w:sz w:val="28"/>
                                      </w:rPr>
                                    </w:pPr>
                                    <w:r>
                                      <w:rPr>
                                        <w:b/>
                                        <w:color w:val="FFFFFF"/>
                                        <w:spacing w:val="-12"/>
                                        <w:sz w:val="28"/>
                                      </w:rPr>
                                      <w:t>4</w:t>
                                    </w:r>
                                  </w:p>
                                </w:txbxContent>
                              </wps:txbx>
                              <wps:bodyPr rot="0" vert="horz" wrap="square" lIns="0" tIns="0" rIns="0" bIns="0" anchor="t" anchorCtr="0" upright="1">
                                <a:noAutofit/>
                              </wps:bodyPr>
                            </wps:wsp>
                            <wps:wsp>
                              <wps:cNvPr id="194" name="docshape103"/>
                              <wps:cNvSpPr txBox="1">
                                <a:spLocks noChangeArrowheads="1"/>
                              </wps:cNvSpPr>
                              <wps:spPr bwMode="auto">
                                <a:xfrm>
                                  <a:off x="4107" y="889"/>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2"/>
                                      <w:rPr>
                                        <w:b/>
                                        <w:sz w:val="28"/>
                                      </w:rPr>
                                    </w:pPr>
                                    <w:r>
                                      <w:rPr>
                                        <w:b/>
                                        <w:color w:val="FFFFFF"/>
                                        <w:spacing w:val="-12"/>
                                        <w:sz w:val="28"/>
                                      </w:rPr>
                                      <w:t>8</w:t>
                                    </w:r>
                                  </w:p>
                                </w:txbxContent>
                              </wps:txbx>
                              <wps:bodyPr rot="0" vert="horz" wrap="square" lIns="0" tIns="0" rIns="0" bIns="0" anchor="t" anchorCtr="0" upright="1">
                                <a:noAutofit/>
                              </wps:bodyPr>
                            </wps:wsp>
                            <wps:wsp>
                              <wps:cNvPr id="195" name="docshape104"/>
                              <wps:cNvSpPr txBox="1">
                                <a:spLocks noChangeArrowheads="1"/>
                              </wps:cNvSpPr>
                              <wps:spPr bwMode="auto">
                                <a:xfrm>
                                  <a:off x="6286" y="1398"/>
                                  <a:ext cx="337"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2"/>
                                      <w:rPr>
                                        <w:b/>
                                        <w:sz w:val="28"/>
                                      </w:rPr>
                                    </w:pPr>
                                    <w:r>
                                      <w:rPr>
                                        <w:b/>
                                        <w:color w:val="FFFFFF"/>
                                        <w:spacing w:val="-16"/>
                                        <w:sz w:val="28"/>
                                      </w:rPr>
                                      <w:t>11</w:t>
                                    </w:r>
                                  </w:p>
                                </w:txbxContent>
                              </wps:txbx>
                              <wps:bodyPr rot="0" vert="horz" wrap="square" lIns="0" tIns="0" rIns="0" bIns="0" anchor="t" anchorCtr="0" upright="1">
                                <a:noAutofit/>
                              </wps:bodyPr>
                            </wps:wsp>
                            <wps:wsp>
                              <wps:cNvPr id="196" name="docshape105"/>
                              <wps:cNvSpPr txBox="1">
                                <a:spLocks noChangeArrowheads="1"/>
                              </wps:cNvSpPr>
                              <wps:spPr bwMode="auto">
                                <a:xfrm>
                                  <a:off x="931" y="1898"/>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2"/>
                                      <w:rPr>
                                        <w:b/>
                                        <w:sz w:val="28"/>
                                      </w:rPr>
                                    </w:pPr>
                                    <w:r>
                                      <w:rPr>
                                        <w:b/>
                                        <w:color w:val="FFFFFF"/>
                                        <w:spacing w:val="-12"/>
                                        <w:sz w:val="28"/>
                                      </w:rPr>
                                      <w:t>2</w:t>
                                    </w:r>
                                  </w:p>
                                </w:txbxContent>
                              </wps:txbx>
                              <wps:bodyPr rot="0" vert="horz" wrap="square" lIns="0" tIns="0" rIns="0" bIns="0" anchor="t" anchorCtr="0" upright="1">
                                <a:noAutofit/>
                              </wps:bodyPr>
                            </wps:wsp>
                            <wps:wsp>
                              <wps:cNvPr id="197" name="docshape106"/>
                              <wps:cNvSpPr txBox="1">
                                <a:spLocks noChangeArrowheads="1"/>
                              </wps:cNvSpPr>
                              <wps:spPr bwMode="auto">
                                <a:xfrm>
                                  <a:off x="4957" y="2174"/>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2"/>
                                      <w:rPr>
                                        <w:b/>
                                        <w:sz w:val="28"/>
                                      </w:rPr>
                                    </w:pPr>
                                    <w:r>
                                      <w:rPr>
                                        <w:b/>
                                        <w:color w:val="FFFFFF"/>
                                        <w:spacing w:val="-12"/>
                                        <w:sz w:val="28"/>
                                      </w:rPr>
                                      <w:t>9</w:t>
                                    </w:r>
                                  </w:p>
                                </w:txbxContent>
                              </wps:txbx>
                              <wps:bodyPr rot="0" vert="horz" wrap="square" lIns="0" tIns="0" rIns="0" bIns="0" anchor="t" anchorCtr="0" upright="1">
                                <a:noAutofit/>
                              </wps:bodyPr>
                            </wps:wsp>
                            <wps:wsp>
                              <wps:cNvPr id="198" name="docshape107"/>
                              <wps:cNvSpPr txBox="1">
                                <a:spLocks noChangeArrowheads="1"/>
                              </wps:cNvSpPr>
                              <wps:spPr bwMode="auto">
                                <a:xfrm>
                                  <a:off x="6469" y="2796"/>
                                  <a:ext cx="270" cy="2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2"/>
                                      <w:rPr>
                                        <w:b/>
                                      </w:rPr>
                                    </w:pPr>
                                    <w:r>
                                      <w:rPr>
                                        <w:b/>
                                        <w:color w:val="FFFFFF"/>
                                        <w:spacing w:val="-12"/>
                                      </w:rPr>
                                      <w:t>12</w:t>
                                    </w:r>
                                  </w:p>
                                </w:txbxContent>
                              </wps:txbx>
                              <wps:bodyPr rot="0" vert="horz" wrap="square" lIns="0" tIns="0" rIns="0" bIns="0" anchor="t" anchorCtr="0" upright="1">
                                <a:noAutofit/>
                              </wps:bodyPr>
                            </wps:wsp>
                            <wps:wsp>
                              <wps:cNvPr id="199" name="docshape108"/>
                              <wps:cNvSpPr txBox="1">
                                <a:spLocks noChangeArrowheads="1"/>
                              </wps:cNvSpPr>
                              <wps:spPr bwMode="auto">
                                <a:xfrm>
                                  <a:off x="660" y="3091"/>
                                  <a:ext cx="176"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2"/>
                                      <w:rPr>
                                        <w:sz w:val="28"/>
                                      </w:rPr>
                                    </w:pPr>
                                    <w:r>
                                      <w:rPr>
                                        <w:color w:val="FFFFFF"/>
                                        <w:spacing w:val="-10"/>
                                        <w:sz w:val="28"/>
                                      </w:rPr>
                                      <w:t>3</w:t>
                                    </w:r>
                                  </w:p>
                                </w:txbxContent>
                              </wps:txbx>
                              <wps:bodyPr rot="0" vert="horz" wrap="square" lIns="0" tIns="0" rIns="0" bIns="0" anchor="t" anchorCtr="0" upright="1">
                                <a:noAutofit/>
                              </wps:bodyPr>
                            </wps:wsp>
                            <wps:wsp>
                              <wps:cNvPr id="200" name="docshape109"/>
                              <wps:cNvSpPr txBox="1">
                                <a:spLocks noChangeArrowheads="1"/>
                              </wps:cNvSpPr>
                              <wps:spPr bwMode="auto">
                                <a:xfrm>
                                  <a:off x="3156" y="3494"/>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2"/>
                                      <w:rPr>
                                        <w:b/>
                                        <w:sz w:val="28"/>
                                      </w:rPr>
                                    </w:pPr>
                                    <w:r>
                                      <w:rPr>
                                        <w:b/>
                                        <w:color w:val="FFFFFF"/>
                                        <w:spacing w:val="-12"/>
                                        <w:sz w:val="28"/>
                                      </w:rPr>
                                      <w:t>7</w:t>
                                    </w:r>
                                  </w:p>
                                </w:txbxContent>
                              </wps:txbx>
                              <wps:bodyPr rot="0" vert="horz" wrap="square" lIns="0" tIns="0" rIns="0" bIns="0" anchor="t" anchorCtr="0" upright="1">
                                <a:noAutofit/>
                              </wps:bodyPr>
                            </wps:wsp>
                            <wps:wsp>
                              <wps:cNvPr id="201" name="docshape110"/>
                              <wps:cNvSpPr txBox="1">
                                <a:spLocks noChangeArrowheads="1"/>
                              </wps:cNvSpPr>
                              <wps:spPr bwMode="auto">
                                <a:xfrm>
                                  <a:off x="253" y="580"/>
                                  <a:ext cx="901" cy="854"/>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126"/>
                                      <w:ind w:left="3"/>
                                      <w:jc w:val="center"/>
                                      <w:rPr>
                                        <w:b/>
                                        <w:color w:val="000000"/>
                                        <w:sz w:val="28"/>
                                      </w:rPr>
                                    </w:pPr>
                                    <w:r>
                                      <w:rPr>
                                        <w:b/>
                                        <w:color w:val="FFFFFF"/>
                                        <w:spacing w:val="-10"/>
                                        <w:sz w:val="28"/>
                                      </w:rPr>
                                      <w:t>1</w:t>
                                    </w:r>
                                  </w:p>
                                </w:txbxContent>
                              </wps:txbx>
                              <wps:bodyPr rot="0" vert="horz" wrap="square" lIns="0" tIns="0" rIns="0" bIns="0" anchor="t" anchorCtr="0" upright="1">
                                <a:noAutofit/>
                              </wps:bodyPr>
                            </wps:wsp>
                            <wps:wsp>
                              <wps:cNvPr id="202" name="docshape111"/>
                              <wps:cNvSpPr txBox="1">
                                <a:spLocks noChangeArrowheads="1"/>
                              </wps:cNvSpPr>
                              <wps:spPr bwMode="auto">
                                <a:xfrm>
                                  <a:off x="4026" y="3444"/>
                                  <a:ext cx="988" cy="917"/>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157"/>
                                      <w:ind w:left="6"/>
                                      <w:jc w:val="center"/>
                                      <w:rPr>
                                        <w:b/>
                                        <w:color w:val="000000"/>
                                        <w:sz w:val="28"/>
                                      </w:rPr>
                                    </w:pPr>
                                    <w:r>
                                      <w:rPr>
                                        <w:b/>
                                        <w:color w:val="FFFFFF"/>
                                        <w:spacing w:val="-5"/>
                                        <w:sz w:val="28"/>
                                      </w:rPr>
                                      <w:t>10</w:t>
                                    </w:r>
                                  </w:p>
                                </w:txbxContent>
                              </wps:txbx>
                              <wps:bodyPr rot="0" vert="horz" wrap="square" lIns="0" tIns="0" rIns="0" bIns="0" anchor="t" anchorCtr="0" upright="1">
                                <a:noAutofit/>
                              </wps:bodyPr>
                            </wps:wsp>
                            <wps:wsp>
                              <wps:cNvPr id="203" name="docshape112"/>
                              <wps:cNvSpPr txBox="1">
                                <a:spLocks noChangeArrowheads="1"/>
                              </wps:cNvSpPr>
                              <wps:spPr bwMode="auto">
                                <a:xfrm>
                                  <a:off x="1754" y="2305"/>
                                  <a:ext cx="553" cy="1772"/>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243"/>
                                      <w:rPr>
                                        <w:color w:val="000000"/>
                                        <w:sz w:val="28"/>
                                      </w:rPr>
                                    </w:pPr>
                                  </w:p>
                                  <w:p w:rsidR="000D50EC" w:rsidRDefault="000D50EC" w:rsidP="000D50EC">
                                    <w:pPr>
                                      <w:jc w:val="center"/>
                                      <w:rPr>
                                        <w:b/>
                                        <w:color w:val="000000"/>
                                        <w:sz w:val="28"/>
                                      </w:rPr>
                                    </w:pPr>
                                    <w:r>
                                      <w:rPr>
                                        <w:b/>
                                        <w:color w:val="FFFFFF"/>
                                        <w:spacing w:val="-10"/>
                                        <w:sz w:val="28"/>
                                      </w:rPr>
                                      <w:t>5</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85636F" id="docshapegroup97" o:spid="_x0000_s1027" style="position:absolute;left:0;text-align:left;margin-left:35.75pt;margin-top:10.55pt;width:382.6pt;height:233.25pt;z-index:-251612160" coordsize="7652,46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">
                      <v:shape id="docshape98" o:spid="_x0000_s1028" style="position:absolute;left:258;top:484;width:3655;height:3457;visibility:visible;mso-wrap-style:square;v-text-anchor:top" coordsize="3655,34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wZ58MA&#10;AADcAAAADwAAAGRycy9kb3ducmV2LnhtbERPS2vCQBC+F/wPywi96cYioqmrFCXgpeAT9TZkp0lo&#10;djbsbpP477sFobf5+J6zXPemFi05X1lWMBknIIhzqysuFJxP2WgOwgdkjbVlUvAgD+vV4GWJqbYd&#10;H6g9hkLEEPYpKihDaFIpfV6SQT+2DXHkvqwzGCJ0hdQOuxhuavmWJDNpsOLYUGJDm5Ly7+OPUTDN&#10;rtvPu1scslu3vbT3y2Ovb5VSr8P+4x1EoD78i5/unY7z5wv4eyZe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uwZ58MAAADcAAAADwAAAAAAAAAAAAAAAACYAgAAZHJzL2Rv&#10;d25yZXYueG1sUEsFBgAAAAAEAAQA9QAAAIgDAAAAAA==&#10;" path="m1503,1330r-1202,l,2105r1202,l1503,1330xm2414,625l1956,,1497,625r459,625l2414,625xm3622,1825l3356,1226r-881,-42l2153,1755r1469,70xm3655,3457l2975,2366,2295,3457r1360,xe" fillcolor="#4f81bc" stroked="f">
                        <v:path arrowok="t" o:connecttype="custom" o:connectlocs="1503,1815;301,1815;0,2590;1202,2590;1503,1815;2414,1110;1956,485;1497,1110;1956,1735;2414,1110;3622,2310;3356,1711;2475,1669;2153,2240;3622,2310;3655,3942;2975,2851;2295,3942;3655,3942" o:connectangles="0,0,0,0,0,0,0,0,0,0,0,0,0,0,0,0,0,0,0"/>
                      </v:shape>
                      <v:shape id="docshape99" o:spid="_x0000_s1029" type="#_x0000_t75" style="position:absolute;left:3098;top:1893;width:127;height: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wW57FAAAA3AAAAA8AAABkcnMvZG93bnJldi54bWxEj0FrwkAQhe+F/odlCt7qJqKlTV2lVMUc&#10;pKBW8DhkxyQ0Oxuyq8Z/7xyE3mZ4b977ZjrvXaMu1IXas4F0mIAiLrytuTTwu1+9voMKEdli45kM&#10;3CjAfPb8NMXM+itv6bKLpZIQDhkaqGJsM61DUZHDMPQtsWgn3zmMsnalth1eJdw1epQkb9phzdJQ&#10;YUvfFRV/u7MzcBzny8nhh7enzZ7Wi8an+bhIjRm89F+foCL18d/8uM6t4H8IvjwjE+jZ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9sFuexQAAANwAAAAPAAAAAAAAAAAAAAAA&#10;AJ8CAABkcnMvZG93bnJldi54bWxQSwUGAAAAAAQABAD3AAAAkQMAAAAA&#10;">
                        <v:imagedata r:id="rId37" o:title=""/>
                      </v:shape>
                      <v:shape id="docshape100" o:spid="_x0000_s1030" style="position:absolute;left:252;top:324;width:7091;height:4039;visibility:visible;mso-wrap-style:square;v-text-anchor:top" coordsize="7091,40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zl8EA&#10;AADcAAAADwAAAGRycy9kb3ducmV2LnhtbERPzWrCQBC+F3yHZYTemk08iEldRQRBlFKS5gGG7JgN&#10;ZmdjdtX07buFQm/z8f3OejvZXjxo9J1jBVmSgiBunO64VVB/Hd5WIHxA1tg7JgXf5GG7mb2ssdDu&#10;ySU9qtCKGMK+QAUmhKGQ0jeGLPrEDcSRu7jRYohwbKUe8RnDbS8XabqUFjuODQYH2htqrtXdKsiz&#10;ymTmY5XW0/nztOjkKVTlTanX+bR7BxFoCv/iP/dRx/l5Br/PxAv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0c5fBAAAA3AAAAA8AAAAAAAAAAAAAAAAAmAIAAGRycy9kb3du&#10;cmV2LnhtbFBLBQYAAAAABAAEAPUAAACGAwAAAAA=&#10;" path="m1297,2473r-648,l,3256r,783l1297,2473xm4499,846l4216,280r-567,l3366,846r283,567l4216,1413,4499,846xm5634,2156r-3,-78l5620,2003r-16,-73l5581,1859r-29,-68l5518,1727r-40,-61l5434,1608r-49,-53l5332,1506r-58,-45l5213,1422r-65,-34l5081,1359r-71,-23l4937,1319r-76,-10l4784,1306r-77,3l4631,1319r-73,17l4487,1359r-67,29l4355,1422r-61,39l4236,1506r-53,49l4134,1608r-44,58l4050,1727r-34,64l3987,1859r-23,71l3948,2003r-11,75l3934,2156r3,77l3948,2308r16,74l3987,2452r29,68l4050,2585r40,61l4134,2703r49,54l4236,2806r58,44l4355,2890r65,34l4487,2953r71,22l4631,2992r76,10l4784,3006r77,-4l4937,2992r73,-17l5081,2953r67,-29l5213,2890r61,-40l5332,2806r53,-49l5434,2703r44,-57l5518,2585r34,-65l5581,2452r23,-70l5620,2308r11,-75l5634,2156xm5746,4036l4759,3119r,917l5746,4036xm6933,2768r-1190,l6338,3925,6933,2768xm6933,2768l6338,1984r-595,784l6933,2768xm7091,1678l5743,r,1678l7091,1678xe" fillcolor="#4f81bc" stroked="f">
                        <v:path arrowok="t" o:connecttype="custom" o:connectlocs="649,2798;0,4364;4499,1171;3649,605;3649,1738;4499,1171;5631,2403;5604,2255;5552,2116;5478,1991;5385,1880;5274,1786;5148,1713;5010,1661;4861,1634;4707,1634;4558,1661;4420,1713;4294,1786;4183,1880;4090,1991;4016,2116;3964,2255;3937,2403;3937,2558;3964,2707;4016,2845;4090,2971;4183,3082;4294,3175;4420,3249;4558,3300;4707,3327;4861,3327;5010,3300;5148,3249;5274,3175;5385,3082;5478,2971;5552,2845;5604,2707;5631,2558;5746,4361;4759,4361;6933,3093;6338,4250;6933,3093;5743,3093;7091,2003;5743,2003" o:connectangles="0,0,0,0,0,0,0,0,0,0,0,0,0,0,0,0,0,0,0,0,0,0,0,0,0,0,0,0,0,0,0,0,0,0,0,0,0,0,0,0,0,0,0,0,0,0,0,0,0,0"/>
                      </v:shape>
                      <v:shape id="docshape101" o:spid="_x0000_s1031" style="position:absolute;top:7;width:7652;height:4650;visibility:visible;mso-wrap-style:square;v-text-anchor:top" coordsize="7652,4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brg8EA&#10;AADcAAAADwAAAGRycy9kb3ducmV2LnhtbERPS2vCQBC+F/oflil4qxs92DZ1Fa0IvWqk5yE7TaLZ&#10;2TQ7edhf3xWE3ubje85yPbpa9dSGyrOB2TQBRZx7W3Fh4JTtn19BBUG2WHsmA1cKsF49PiwxtX7g&#10;A/VHKVQM4ZCigVKkSbUOeUkOw9Q3xJH79q1DibAttG1xiOGu1vMkWWiHFceGEhv6KCm/HDtnYPcl&#10;0m+zulpkL9uDtt3vTzecjZk8jZt3UEKj/Ivv7k8b57/N4fZMvE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G64PBAAAA3AAAAA8AAAAAAAAAAAAAAAAAmAIAAGRycy9kb3du&#10;cmV2LnhtbFBLBQYAAAAABAAEAPUAAACGAwAAAAA=&#10;" path="m10,l7652,m10,r,4648m7642,r,4649m,4649r7642,e" filled="f">
                        <v:path arrowok="t" o:connecttype="custom" o:connectlocs="10,8;7652,8;10,8;10,4656;7642,8;7642,4657;0,4657;7642,4657" o:connectangles="0,0,0,0,0,0,0,0"/>
                      </v:shape>
                      <v:shape id="docshape102" o:spid="_x0000_s1032" type="#_x0000_t202" style="position:absolute;left:2148;top:894;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ZaH8IA&#10;AADcAAAADwAAAGRycy9kb3ducmV2LnhtbERPTYvCMBC9L/gfwix4W9NVkLVrFBEFQVis9eBxthnb&#10;YDOpTdT67zfCgrd5vM+Zzjtbixu13jhW8DlIQBAXThsuFRzy9ccXCB+QNdaOScGDPMxnvbcpptrd&#10;OaPbPpQihrBPUUEVQpNK6YuKLPqBa4gjd3KtxRBhW0rd4j2G21oOk2QsLRqODRU2tKyoOO+vVsHi&#10;yNnKXH5+d9kpM3k+SXg7PivVf+8W3yACdeEl/ndvdJw/GcHzmXiBn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BlofwgAAANwAAAAPAAAAAAAAAAAAAAAAAJgCAABkcnMvZG93&#10;bnJldi54bWxQSwUGAAAAAAQABAD1AAAAhwMAAAAA&#10;" filled="f" stroked="f">
                        <v:textbox inset="0,0,0,0">
                          <w:txbxContent>
                            <w:p w:rsidR="000D50EC" w:rsidRDefault="000D50EC" w:rsidP="000D50EC">
                              <w:pPr>
                                <w:spacing w:before="2"/>
                                <w:rPr>
                                  <w:b/>
                                  <w:sz w:val="28"/>
                                </w:rPr>
                              </w:pPr>
                              <w:r>
                                <w:rPr>
                                  <w:b/>
                                  <w:color w:val="FFFFFF"/>
                                  <w:spacing w:val="-12"/>
                                  <w:sz w:val="28"/>
                                </w:rPr>
                                <w:t>4</w:t>
                              </w:r>
                            </w:p>
                          </w:txbxContent>
                        </v:textbox>
                      </v:shape>
                      <v:shape id="docshape103" o:spid="_x0000_s1033" type="#_x0000_t202" style="position:absolute;left:4107;top:889;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Ca8IA&#10;AADcAAAADwAAAGRycy9kb3ducmV2LnhtbERPTYvCMBC9L/gfwix4W9MVkbVrFBEFQVis9eBxthnb&#10;YDOpTdT67zfCgrd5vM+Zzjtbixu13jhW8DlIQBAXThsuFRzy9ccXCB+QNdaOScGDPMxnvbcpptrd&#10;OaPbPpQihrBPUUEVQpNK6YuKLPqBa4gjd3KtxRBhW0rd4j2G21oOk2QsLRqODRU2tKyoOO+vVsHi&#10;yNnKXH5+d9kpM3k+SXg7PivVf+8W3yACdeEl/ndvdJw/GcHzmXiBn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78JrwgAAANwAAAAPAAAAAAAAAAAAAAAAAJgCAABkcnMvZG93&#10;bnJldi54bWxQSwUGAAAAAAQABAD1AAAAhwMAAAAA&#10;" filled="f" stroked="f">
                        <v:textbox inset="0,0,0,0">
                          <w:txbxContent>
                            <w:p w:rsidR="000D50EC" w:rsidRDefault="000D50EC" w:rsidP="000D50EC">
                              <w:pPr>
                                <w:spacing w:before="2"/>
                                <w:rPr>
                                  <w:b/>
                                  <w:sz w:val="28"/>
                                </w:rPr>
                              </w:pPr>
                              <w:r>
                                <w:rPr>
                                  <w:b/>
                                  <w:color w:val="FFFFFF"/>
                                  <w:spacing w:val="-12"/>
                                  <w:sz w:val="28"/>
                                </w:rPr>
                                <w:t>8</w:t>
                              </w:r>
                            </w:p>
                          </w:txbxContent>
                        </v:textbox>
                      </v:shape>
                      <v:shape id="docshape104" o:spid="_x0000_s1034" type="#_x0000_t202" style="position:absolute;left:6286;top:1398;width:337;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Nn8MIA&#10;AADcAAAADwAAAGRycy9kb3ducmV2LnhtbERPTYvCMBC9L/gfwix4W9MVlLVrFBEFQVis9eBxthnb&#10;YDOpTdT67zfCgrd5vM+Zzjtbixu13jhW8DlIQBAXThsuFRzy9ccXCB+QNdaOScGDPMxnvbcpptrd&#10;OaPbPpQihrBPUUEVQpNK6YuKLPqBa4gjd3KtxRBhW0rd4j2G21oOk2QsLRqODRU2tKyoOO+vVsHi&#10;yNnKXH5+d9kpM3k+SXg7PivVf+8W3yACdeEl/ndvdJw/GcHzmXiBn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o2fwwgAAANwAAAAPAAAAAAAAAAAAAAAAAJgCAABkcnMvZG93&#10;bnJldi54bWxQSwUGAAAAAAQABAD1AAAAhwMAAAAA&#10;" filled="f" stroked="f">
                        <v:textbox inset="0,0,0,0">
                          <w:txbxContent>
                            <w:p w:rsidR="000D50EC" w:rsidRDefault="000D50EC" w:rsidP="000D50EC">
                              <w:pPr>
                                <w:spacing w:before="2"/>
                                <w:rPr>
                                  <w:b/>
                                  <w:sz w:val="28"/>
                                </w:rPr>
                              </w:pPr>
                              <w:r>
                                <w:rPr>
                                  <w:b/>
                                  <w:color w:val="FFFFFF"/>
                                  <w:spacing w:val="-16"/>
                                  <w:sz w:val="28"/>
                                </w:rPr>
                                <w:t>11</w:t>
                              </w:r>
                            </w:p>
                          </w:txbxContent>
                        </v:textbox>
                      </v:shape>
                      <v:shape id="docshape105" o:spid="_x0000_s1035" type="#_x0000_t202" style="position:absolute;left:931;top:1898;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H5h8MA&#10;AADcAAAADwAAAGRycy9kb3ducmV2LnhtbERPTWvCQBC9F/oflin01mzqIWjqKlIqFApiTA89TrNj&#10;spidTbPbJP57VxC8zeN9znI92VYM1HvjWMFrkoIgrpw2XCv4LrcvcxA+IGtsHZOCM3lYrx4flphr&#10;N3JBwyHUIoawz1FBE0KXS+mrhiz6xHXEkTu63mKIsK+l7nGM4baVszTNpEXDsaHBjt4bqk6Hf6tg&#10;88PFh/nb/e6LY2HKcpHyV3ZS6vlp2ryBCDSFu/jm/tRx/iKD6zPxArm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H5h8MAAADcAAAADwAAAAAAAAAAAAAAAACYAgAAZHJzL2Rv&#10;d25yZXYueG1sUEsFBgAAAAAEAAQA9QAAAIgDAAAAAA==&#10;" filled="f" stroked="f">
                        <v:textbox inset="0,0,0,0">
                          <w:txbxContent>
                            <w:p w:rsidR="000D50EC" w:rsidRDefault="000D50EC" w:rsidP="000D50EC">
                              <w:pPr>
                                <w:spacing w:before="2"/>
                                <w:rPr>
                                  <w:b/>
                                  <w:sz w:val="28"/>
                                </w:rPr>
                              </w:pPr>
                              <w:r>
                                <w:rPr>
                                  <w:b/>
                                  <w:color w:val="FFFFFF"/>
                                  <w:spacing w:val="-12"/>
                                  <w:sz w:val="28"/>
                                </w:rPr>
                                <w:t>2</w:t>
                              </w:r>
                            </w:p>
                          </w:txbxContent>
                        </v:textbox>
                      </v:shape>
                      <v:shape id="docshape106" o:spid="_x0000_s1036" type="#_x0000_t202" style="position:absolute;left:4957;top:2174;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1cHMMA&#10;AADcAAAADwAAAGRycy9kb3ducmV2LnhtbERPTWvCQBC9F/oflhG81Y0etEY3IkWhIJTG9NDjmJ0k&#10;i9nZmN1q+u/dQsHbPN7nrDeDbcWVem8cK5hOEhDEpdOGawVfxf7lFYQPyBpbx6TglzxssuenNaba&#10;3Tin6zHUIoawT1FBE0KXSunLhiz6ieuII1e53mKIsK+l7vEWw20rZ0kylxYNx4YGO3prqDwff6yC&#10;7TfnO3P5OH3mVW6KYpnwYX5WajwatisQgYbwEP+733Wcv1zA3zPxAp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1cHMMAAADcAAAADwAAAAAAAAAAAAAAAACYAgAAZHJzL2Rv&#10;d25yZXYueG1sUEsFBgAAAAAEAAQA9QAAAIgDAAAAAA==&#10;" filled="f" stroked="f">
                        <v:textbox inset="0,0,0,0">
                          <w:txbxContent>
                            <w:p w:rsidR="000D50EC" w:rsidRDefault="000D50EC" w:rsidP="000D50EC">
                              <w:pPr>
                                <w:spacing w:before="2"/>
                                <w:rPr>
                                  <w:b/>
                                  <w:sz w:val="28"/>
                                </w:rPr>
                              </w:pPr>
                              <w:r>
                                <w:rPr>
                                  <w:b/>
                                  <w:color w:val="FFFFFF"/>
                                  <w:spacing w:val="-12"/>
                                  <w:sz w:val="28"/>
                                </w:rPr>
                                <w:t>9</w:t>
                              </w:r>
                            </w:p>
                          </w:txbxContent>
                        </v:textbox>
                      </v:shape>
                      <v:shape id="docshape107" o:spid="_x0000_s1037" type="#_x0000_t202" style="position:absolute;left:6469;top:2796;width:270;height: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LIbsUA&#10;AADcAAAADwAAAGRycy9kb3ducmV2LnhtbESPQWvCQBCF7wX/wzKCt7qxB6nRVUQsFArSGA8ex+yY&#10;LGZn0+xW03/fORR6m+G9ee+b1WbwrbpTH11gA7NpBoq4CtZxbeBUvj2/gooJ2WIbmAz8UITNevS0&#10;wtyGBxd0P6ZaSQjHHA00KXW51rFqyGOcho5YtGvoPSZZ+1rbHh8S7lv9kmVz7dGxNDTY0a6h6nb8&#10;9ga2Zy727utw+SyuhSvLRcYf85sxk/GwXYJKNKR/89/1uxX8h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oshuxQAAANwAAAAPAAAAAAAAAAAAAAAAAJgCAABkcnMv&#10;ZG93bnJldi54bWxQSwUGAAAAAAQABAD1AAAAigMAAAAA&#10;" filled="f" stroked="f">
                        <v:textbox inset="0,0,0,0">
                          <w:txbxContent>
                            <w:p w:rsidR="000D50EC" w:rsidRDefault="000D50EC" w:rsidP="000D50EC">
                              <w:pPr>
                                <w:spacing w:before="2"/>
                                <w:rPr>
                                  <w:b/>
                                </w:rPr>
                              </w:pPr>
                              <w:r>
                                <w:rPr>
                                  <w:b/>
                                  <w:color w:val="FFFFFF"/>
                                  <w:spacing w:val="-12"/>
                                </w:rPr>
                                <w:t>12</w:t>
                              </w:r>
                            </w:p>
                          </w:txbxContent>
                        </v:textbox>
                      </v:shape>
                      <v:shape id="docshape108" o:spid="_x0000_s1038" type="#_x0000_t202" style="position:absolute;left:660;top:3091;width:176;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5t9cMA&#10;AADcAAAADwAAAGRycy9kb3ducmV2LnhtbERPTWvCQBC9C/0PyxR6Mxt7CE10FZEWCoVijAePY3ZM&#10;FrOzaXYb03/vFgq9zeN9zmoz2U6MNHjjWMEiSUEQ104bbhQcq7f5CwgfkDV2jknBD3nYrB9mKyy0&#10;u3FJ4yE0IoawL1BBG0JfSOnrliz6xPXEkbu4wWKIcGikHvAWw20nn9M0kxYNx4YWe9q1VF8P31bB&#10;9sTlq/n6PO/LS2mqKk/5I7sq9fQ4bZcgAk3hX/znftdxfp7D7zPxAr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5t9cMAAADcAAAADwAAAAAAAAAAAAAAAACYAgAAZHJzL2Rv&#10;d25yZXYueG1sUEsFBgAAAAAEAAQA9QAAAIgDAAAAAA==&#10;" filled="f" stroked="f">
                        <v:textbox inset="0,0,0,0">
                          <w:txbxContent>
                            <w:p w:rsidR="000D50EC" w:rsidRDefault="000D50EC" w:rsidP="000D50EC">
                              <w:pPr>
                                <w:spacing w:before="2"/>
                                <w:rPr>
                                  <w:sz w:val="28"/>
                                </w:rPr>
                              </w:pPr>
                              <w:r>
                                <w:rPr>
                                  <w:color w:val="FFFFFF"/>
                                  <w:spacing w:val="-10"/>
                                  <w:sz w:val="28"/>
                                </w:rPr>
                                <w:t>3</w:t>
                              </w:r>
                            </w:p>
                          </w:txbxContent>
                        </v:textbox>
                      </v:shape>
                      <v:shape id="docshape109" o:spid="_x0000_s1039" type="#_x0000_t202" style="position:absolute;left:3156;top:3494;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swk8MA&#10;AADcAAAADwAAAGRycy9kb3ducmV2LnhtbESPQYvCMBSE7wv+h/AEb2uqB3GrUURcEASx1oPHZ/Ns&#10;g81Lt4la/71ZWNjjMDPfMPNlZ2vxoNYbxwpGwwQEceG04VLBKf/+nILwAVlj7ZgUvMjDctH7mGOq&#10;3ZMzehxDKSKEfYoKqhCaVEpfVGTRD11DHL2ray2GKNtS6hafEW5rOU6SibRoOC5U2NC6ouJ2vFsF&#10;qzNnG/Ozvxyya2by/Cvh3eSm1KDfrWYgAnXhP/zX3moFkQi/Z+IRkI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swk8MAAADcAAAADwAAAAAAAAAAAAAAAACYAgAAZHJzL2Rv&#10;d25yZXYueG1sUEsFBgAAAAAEAAQA9QAAAIgDAAAAAA==&#10;" filled="f" stroked="f">
                        <v:textbox inset="0,0,0,0">
                          <w:txbxContent>
                            <w:p w:rsidR="000D50EC" w:rsidRDefault="000D50EC" w:rsidP="000D50EC">
                              <w:pPr>
                                <w:spacing w:before="2"/>
                                <w:rPr>
                                  <w:b/>
                                  <w:sz w:val="28"/>
                                </w:rPr>
                              </w:pPr>
                              <w:r>
                                <w:rPr>
                                  <w:b/>
                                  <w:color w:val="FFFFFF"/>
                                  <w:spacing w:val="-12"/>
                                  <w:sz w:val="28"/>
                                </w:rPr>
                                <w:t>7</w:t>
                              </w:r>
                            </w:p>
                          </w:txbxContent>
                        </v:textbox>
                      </v:shape>
                      <v:shape id="docshape110" o:spid="_x0000_s1040" type="#_x0000_t202" style="position:absolute;left:253;top:580;width:901;height: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OW/8IA&#10;AADcAAAADwAAAGRycy9kb3ducmV2LnhtbESPQYvCMBSE7wv+h/AEb2vaHnSpRhFFcS/CWn/Ao3m2&#10;xealJKmt/36zsOBxmJlvmPV2NK14kvONZQXpPAFBXFrdcKXgVhw/v0D4gKyxtUwKXuRhu5l8rDHX&#10;duAfel5DJSKEfY4K6hC6XEpf1mTQz21HHL27dQZDlK6S2uEQ4aaVWZIspMGG40KNHe1rKh/X3ig4&#10;LcshdXg5vIoi66vDd9+kw0Wp2XTcrUAEGsM7/N8+awVZksLf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5b/wgAAANwAAAAPAAAAAAAAAAAAAAAAAJgCAABkcnMvZG93&#10;bnJldi54bWxQSwUGAAAAAAQABAD1AAAAhwMAAAAA&#10;" fillcolor="#4f81bc" stroked="f">
                        <v:textbox inset="0,0,0,0">
                          <w:txbxContent>
                            <w:p w:rsidR="000D50EC" w:rsidRDefault="000D50EC" w:rsidP="000D50EC">
                              <w:pPr>
                                <w:spacing w:before="126"/>
                                <w:ind w:left="3"/>
                                <w:jc w:val="center"/>
                                <w:rPr>
                                  <w:b/>
                                  <w:color w:val="000000"/>
                                  <w:sz w:val="28"/>
                                </w:rPr>
                              </w:pPr>
                              <w:r>
                                <w:rPr>
                                  <w:b/>
                                  <w:color w:val="FFFFFF"/>
                                  <w:spacing w:val="-10"/>
                                  <w:sz w:val="28"/>
                                </w:rPr>
                                <w:t>1</w:t>
                              </w:r>
                            </w:p>
                          </w:txbxContent>
                        </v:textbox>
                      </v:shape>
                      <v:shape id="docshape111" o:spid="_x0000_s1041" type="#_x0000_t202" style="position:absolute;left:4026;top:3444;width:988;height: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EIiMIA&#10;AADcAAAADwAAAGRycy9kb3ducmV2LnhtbESPQYvCMBSE7wv+h/AEb2vaHnSpRhFFcS/CWn/Ao3m2&#10;xealJKmt/36zsOBxmJlvmPV2NK14kvONZQXpPAFBXFrdcKXgVhw/v0D4gKyxtUwKXuRhu5l8rDHX&#10;duAfel5DJSKEfY4K6hC6XEpf1mTQz21HHL27dQZDlK6S2uEQ4aaVWZIspMGG40KNHe1rKh/X3ig4&#10;LcshdXg5vIoi66vDd9+kw0Wp2XTcrUAEGsM7/N8+awVZksHf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gQiIwgAAANwAAAAPAAAAAAAAAAAAAAAAAJgCAABkcnMvZG93&#10;bnJldi54bWxQSwUGAAAAAAQABAD1AAAAhwMAAAAA&#10;" fillcolor="#4f81bc" stroked="f">
                        <v:textbox inset="0,0,0,0">
                          <w:txbxContent>
                            <w:p w:rsidR="000D50EC" w:rsidRDefault="000D50EC" w:rsidP="000D50EC">
                              <w:pPr>
                                <w:spacing w:before="157"/>
                                <w:ind w:left="6"/>
                                <w:jc w:val="center"/>
                                <w:rPr>
                                  <w:b/>
                                  <w:color w:val="000000"/>
                                  <w:sz w:val="28"/>
                                </w:rPr>
                              </w:pPr>
                              <w:r>
                                <w:rPr>
                                  <w:b/>
                                  <w:color w:val="FFFFFF"/>
                                  <w:spacing w:val="-5"/>
                                  <w:sz w:val="28"/>
                                </w:rPr>
                                <w:t>10</w:t>
                              </w:r>
                            </w:p>
                          </w:txbxContent>
                        </v:textbox>
                      </v:shape>
                      <v:shape id="docshape112" o:spid="_x0000_s1042" type="#_x0000_t202" style="position:absolute;left:1754;top:2305;width:553;height:1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2tE8QA&#10;AADcAAAADwAAAGRycy9kb3ducmV2LnhtbESP0WrCQBRE3wv+w3IF3+omEVpJXUUqFfsiNPEDLtnb&#10;JJi9G3Y3Jv69KxT6OMzMGWazm0wnbuR8a1lBukxAEFdWt1wruJRfr2sQPiBr7CyTgjt52G1nLxvM&#10;tR35h25FqEWEsM9RQRNCn0vpq4YM+qXtiaP3a53BEKWrpXY4RrjpZJYkb9Jgy3GhwZ4+G6quxWAU&#10;HN+rMXV4PtzLMhvqw/fQpuNZqcV82n+ACDSF//Bf+6QVZMkKnmfiEZDb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NrRPEAAAA3AAAAA8AAAAAAAAAAAAAAAAAmAIAAGRycy9k&#10;b3ducmV2LnhtbFBLBQYAAAAABAAEAPUAAACJAwAAAAA=&#10;" fillcolor="#4f81bc" stroked="f">
                        <v:textbox inset="0,0,0,0">
                          <w:txbxContent>
                            <w:p w:rsidR="000D50EC" w:rsidRDefault="000D50EC" w:rsidP="000D50EC">
                              <w:pPr>
                                <w:spacing w:before="243"/>
                                <w:rPr>
                                  <w:color w:val="000000"/>
                                  <w:sz w:val="28"/>
                                </w:rPr>
                              </w:pPr>
                            </w:p>
                            <w:p w:rsidR="000D50EC" w:rsidRDefault="000D50EC" w:rsidP="000D50EC">
                              <w:pPr>
                                <w:jc w:val="center"/>
                                <w:rPr>
                                  <w:b/>
                                  <w:color w:val="000000"/>
                                  <w:sz w:val="28"/>
                                </w:rPr>
                              </w:pPr>
                              <w:r>
                                <w:rPr>
                                  <w:b/>
                                  <w:color w:val="FFFFFF"/>
                                  <w:spacing w:val="-10"/>
                                  <w:sz w:val="28"/>
                                </w:rPr>
                                <w:t>5</w:t>
                              </w:r>
                            </w:p>
                          </w:txbxContent>
                        </v:textbox>
                      </v:shape>
                    </v:group>
                  </w:pict>
                </mc:Fallback>
              </mc:AlternateContent>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r>
              <w:t>Diskusikan dengan 3-4 orang temanmu, kelompokkan bangun datar di atas berdasarkan banyaknya sisi yang membentuk bangun tersebut. Ada berapa kelompok yang anda temukan?</w:t>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r>
              <w:t>Berikut ini diberikan sekumpulan benda-benda bangun datar. Coba amati dan kelompokkan bangun datar berikut ini.</w:t>
            </w:r>
          </w:p>
          <w:p w:rsidR="000D50EC" w:rsidRDefault="000D50EC" w:rsidP="00A97536">
            <w:pPr>
              <w:pStyle w:val="TableParagraph"/>
              <w:spacing w:line="255" w:lineRule="exact"/>
              <w:ind w:left="129" w:right="90"/>
              <w:jc w:val="both"/>
              <w:rPr>
                <w:spacing w:val="-10"/>
                <w:sz w:val="24"/>
              </w:rPr>
            </w:pPr>
            <w:r>
              <w:rPr>
                <w:noProof/>
              </w:rPr>
              <mc:AlternateContent>
                <mc:Choice Requires="wpg">
                  <w:drawing>
                    <wp:anchor distT="0" distB="0" distL="0" distR="0" simplePos="0" relativeHeight="251705344" behindDoc="1" locked="0" layoutInCell="1" allowOverlap="1" wp14:anchorId="4C67B578" wp14:editId="41A99263">
                      <wp:simplePos x="0" y="0"/>
                      <wp:positionH relativeFrom="page">
                        <wp:posOffset>520065</wp:posOffset>
                      </wp:positionH>
                      <wp:positionV relativeFrom="paragraph">
                        <wp:posOffset>105410</wp:posOffset>
                      </wp:positionV>
                      <wp:extent cx="4714240" cy="1823720"/>
                      <wp:effectExtent l="5715" t="6985" r="4445" b="7620"/>
                      <wp:wrapNone/>
                      <wp:docPr id="175" name="docshapegroup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14240" cy="1823720"/>
                                <a:chOff x="2496" y="209"/>
                                <a:chExt cx="7424" cy="2872"/>
                              </a:xfrm>
                            </wpg:grpSpPr>
                            <wps:wsp>
                              <wps:cNvPr id="176" name="docshape114"/>
                              <wps:cNvSpPr>
                                <a:spLocks/>
                              </wps:cNvSpPr>
                              <wps:spPr bwMode="auto">
                                <a:xfrm>
                                  <a:off x="2959" y="474"/>
                                  <a:ext cx="5012" cy="1424"/>
                                </a:xfrm>
                                <a:custGeom>
                                  <a:avLst/>
                                  <a:gdLst>
                                    <a:gd name="T0" fmla="+- 0 4614 2959"/>
                                    <a:gd name="T1" fmla="*/ T0 w 5012"/>
                                    <a:gd name="T2" fmla="+- 0 476 474"/>
                                    <a:gd name="T3" fmla="*/ 476 h 1424"/>
                                    <a:gd name="T4" fmla="+- 0 3290 2959"/>
                                    <a:gd name="T5" fmla="*/ T4 w 5012"/>
                                    <a:gd name="T6" fmla="+- 0 476 474"/>
                                    <a:gd name="T7" fmla="*/ 476 h 1424"/>
                                    <a:gd name="T8" fmla="+- 0 2959 2959"/>
                                    <a:gd name="T9" fmla="*/ T8 w 5012"/>
                                    <a:gd name="T10" fmla="+- 0 1031 474"/>
                                    <a:gd name="T11" fmla="*/ 1031 h 1424"/>
                                    <a:gd name="T12" fmla="+- 0 4283 2959"/>
                                    <a:gd name="T13" fmla="*/ T12 w 5012"/>
                                    <a:gd name="T14" fmla="+- 0 1031 474"/>
                                    <a:gd name="T15" fmla="*/ 1031 h 1424"/>
                                    <a:gd name="T16" fmla="+- 0 4614 2959"/>
                                    <a:gd name="T17" fmla="*/ T16 w 5012"/>
                                    <a:gd name="T18" fmla="+- 0 476 474"/>
                                    <a:gd name="T19" fmla="*/ 476 h 1424"/>
                                    <a:gd name="T20" fmla="+- 0 7970 2959"/>
                                    <a:gd name="T21" fmla="*/ T20 w 5012"/>
                                    <a:gd name="T22" fmla="+- 0 974 474"/>
                                    <a:gd name="T23" fmla="*/ 974 h 1424"/>
                                    <a:gd name="T24" fmla="+- 0 7844 2959"/>
                                    <a:gd name="T25" fmla="*/ T24 w 5012"/>
                                    <a:gd name="T26" fmla="+- 0 474 474"/>
                                    <a:gd name="T27" fmla="*/ 474 h 1424"/>
                                    <a:gd name="T28" fmla="+- 0 7068 2959"/>
                                    <a:gd name="T29" fmla="*/ T28 w 5012"/>
                                    <a:gd name="T30" fmla="+- 0 1397 474"/>
                                    <a:gd name="T31" fmla="*/ 1397 h 1424"/>
                                    <a:gd name="T32" fmla="+- 0 7194 2959"/>
                                    <a:gd name="T33" fmla="*/ T32 w 5012"/>
                                    <a:gd name="T34" fmla="+- 0 1897 474"/>
                                    <a:gd name="T35" fmla="*/ 1897 h 1424"/>
                                    <a:gd name="T36" fmla="+- 0 7970 2959"/>
                                    <a:gd name="T37" fmla="*/ T36 w 5012"/>
                                    <a:gd name="T38" fmla="+- 0 974 474"/>
                                    <a:gd name="T39" fmla="*/ 974 h 14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012" h="1424">
                                      <a:moveTo>
                                        <a:pt x="1655" y="2"/>
                                      </a:moveTo>
                                      <a:lnTo>
                                        <a:pt x="331" y="2"/>
                                      </a:lnTo>
                                      <a:lnTo>
                                        <a:pt x="0" y="557"/>
                                      </a:lnTo>
                                      <a:lnTo>
                                        <a:pt x="1324" y="557"/>
                                      </a:lnTo>
                                      <a:lnTo>
                                        <a:pt x="1655" y="2"/>
                                      </a:lnTo>
                                      <a:close/>
                                      <a:moveTo>
                                        <a:pt x="5011" y="500"/>
                                      </a:moveTo>
                                      <a:lnTo>
                                        <a:pt x="4885" y="0"/>
                                      </a:lnTo>
                                      <a:lnTo>
                                        <a:pt x="4109" y="923"/>
                                      </a:lnTo>
                                      <a:lnTo>
                                        <a:pt x="4235" y="1423"/>
                                      </a:lnTo>
                                      <a:lnTo>
                                        <a:pt x="5011" y="50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 name="docshape1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7464" y="1122"/>
                                  <a:ext cx="142" cy="168"/>
                                </a:xfrm>
                                <a:prstGeom prst="rect">
                                  <a:avLst/>
                                </a:prstGeom>
                                <a:noFill/>
                                <a:extLst>
                                  <a:ext uri="{909E8E84-426E-40DD-AFC4-6F175D3DCCD1}">
                                    <a14:hiddenFill xmlns:a14="http://schemas.microsoft.com/office/drawing/2010/main">
                                      <a:solidFill>
                                        <a:srgbClr val="FFFFFF"/>
                                      </a:solidFill>
                                    </a14:hiddenFill>
                                  </a:ext>
                                </a:extLst>
                              </pic:spPr>
                            </pic:pic>
                            <wps:wsp>
                              <wps:cNvPr id="178" name="docshape116"/>
                              <wps:cNvSpPr>
                                <a:spLocks/>
                              </wps:cNvSpPr>
                              <wps:spPr bwMode="auto">
                                <a:xfrm>
                                  <a:off x="2959" y="578"/>
                                  <a:ext cx="6519" cy="2243"/>
                                </a:xfrm>
                                <a:custGeom>
                                  <a:avLst/>
                                  <a:gdLst>
                                    <a:gd name="T0" fmla="+- 0 4092 2959"/>
                                    <a:gd name="T1" fmla="*/ T0 w 6519"/>
                                    <a:gd name="T2" fmla="+- 0 2820 578"/>
                                    <a:gd name="T3" fmla="*/ 2820 h 2243"/>
                                    <a:gd name="T4" fmla="+- 0 3525 2959"/>
                                    <a:gd name="T5" fmla="*/ T4 w 6519"/>
                                    <a:gd name="T6" fmla="+- 0 1606 578"/>
                                    <a:gd name="T7" fmla="*/ 1606 h 2243"/>
                                    <a:gd name="T8" fmla="+- 0 2959 2959"/>
                                    <a:gd name="T9" fmla="*/ T8 w 6519"/>
                                    <a:gd name="T10" fmla="+- 0 2820 578"/>
                                    <a:gd name="T11" fmla="*/ 2820 h 2243"/>
                                    <a:gd name="T12" fmla="+- 0 4092 2959"/>
                                    <a:gd name="T13" fmla="*/ T12 w 6519"/>
                                    <a:gd name="T14" fmla="+- 0 2820 578"/>
                                    <a:gd name="T15" fmla="*/ 2820 h 2243"/>
                                    <a:gd name="T16" fmla="+- 0 5454 2959"/>
                                    <a:gd name="T17" fmla="*/ T16 w 6519"/>
                                    <a:gd name="T18" fmla="+- 0 578 578"/>
                                    <a:gd name="T19" fmla="*/ 578 h 2243"/>
                                    <a:gd name="T20" fmla="+- 0 4888 2959"/>
                                    <a:gd name="T21" fmla="*/ T20 w 6519"/>
                                    <a:gd name="T22" fmla="+- 0 578 578"/>
                                    <a:gd name="T23" fmla="*/ 578 h 2243"/>
                                    <a:gd name="T24" fmla="+- 0 4888 2959"/>
                                    <a:gd name="T25" fmla="*/ T24 w 6519"/>
                                    <a:gd name="T26" fmla="+- 0 1144 578"/>
                                    <a:gd name="T27" fmla="*/ 1144 h 2243"/>
                                    <a:gd name="T28" fmla="+- 0 5454 2959"/>
                                    <a:gd name="T29" fmla="*/ T28 w 6519"/>
                                    <a:gd name="T30" fmla="+- 0 1144 578"/>
                                    <a:gd name="T31" fmla="*/ 1144 h 2243"/>
                                    <a:gd name="T32" fmla="+- 0 5454 2959"/>
                                    <a:gd name="T33" fmla="*/ T32 w 6519"/>
                                    <a:gd name="T34" fmla="+- 0 578 578"/>
                                    <a:gd name="T35" fmla="*/ 578 h 2243"/>
                                    <a:gd name="T36" fmla="+- 0 8162 2959"/>
                                    <a:gd name="T37" fmla="*/ T36 w 6519"/>
                                    <a:gd name="T38" fmla="+- 0 2709 578"/>
                                    <a:gd name="T39" fmla="*/ 2709 h 2243"/>
                                    <a:gd name="T40" fmla="+- 0 7612 2959"/>
                                    <a:gd name="T41" fmla="*/ T40 w 6519"/>
                                    <a:gd name="T42" fmla="+- 0 1904 578"/>
                                    <a:gd name="T43" fmla="*/ 1904 h 2243"/>
                                    <a:gd name="T44" fmla="+- 0 7063 2959"/>
                                    <a:gd name="T45" fmla="*/ T44 w 6519"/>
                                    <a:gd name="T46" fmla="+- 0 2709 578"/>
                                    <a:gd name="T47" fmla="*/ 2709 h 2243"/>
                                    <a:gd name="T48" fmla="+- 0 8162 2959"/>
                                    <a:gd name="T49" fmla="*/ T48 w 6519"/>
                                    <a:gd name="T50" fmla="+- 0 2709 578"/>
                                    <a:gd name="T51" fmla="*/ 2709 h 2243"/>
                                    <a:gd name="T52" fmla="+- 0 9478 2959"/>
                                    <a:gd name="T53" fmla="*/ T52 w 6519"/>
                                    <a:gd name="T54" fmla="+- 0 1900 578"/>
                                    <a:gd name="T55" fmla="*/ 1900 h 2243"/>
                                    <a:gd name="T56" fmla="+- 0 8480 2959"/>
                                    <a:gd name="T57" fmla="*/ T56 w 6519"/>
                                    <a:gd name="T58" fmla="+- 0 1900 578"/>
                                    <a:gd name="T59" fmla="*/ 1900 h 2243"/>
                                    <a:gd name="T60" fmla="+- 0 8231 2959"/>
                                    <a:gd name="T61" fmla="*/ T60 w 6519"/>
                                    <a:gd name="T62" fmla="+- 0 2656 578"/>
                                    <a:gd name="T63" fmla="*/ 2656 h 2243"/>
                                    <a:gd name="T64" fmla="+- 0 9229 2959"/>
                                    <a:gd name="T65" fmla="*/ T64 w 6519"/>
                                    <a:gd name="T66" fmla="+- 0 2656 578"/>
                                    <a:gd name="T67" fmla="*/ 2656 h 2243"/>
                                    <a:gd name="T68" fmla="+- 0 9478 2959"/>
                                    <a:gd name="T69" fmla="*/ T68 w 6519"/>
                                    <a:gd name="T70" fmla="+- 0 1900 578"/>
                                    <a:gd name="T71" fmla="*/ 1900 h 2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519" h="2243">
                                      <a:moveTo>
                                        <a:pt x="1133" y="2242"/>
                                      </a:moveTo>
                                      <a:lnTo>
                                        <a:pt x="566" y="1028"/>
                                      </a:lnTo>
                                      <a:lnTo>
                                        <a:pt x="0" y="2242"/>
                                      </a:lnTo>
                                      <a:lnTo>
                                        <a:pt x="1133" y="2242"/>
                                      </a:lnTo>
                                      <a:close/>
                                      <a:moveTo>
                                        <a:pt x="2495" y="0"/>
                                      </a:moveTo>
                                      <a:lnTo>
                                        <a:pt x="1929" y="0"/>
                                      </a:lnTo>
                                      <a:lnTo>
                                        <a:pt x="1929" y="566"/>
                                      </a:lnTo>
                                      <a:lnTo>
                                        <a:pt x="2495" y="566"/>
                                      </a:lnTo>
                                      <a:lnTo>
                                        <a:pt x="2495" y="0"/>
                                      </a:lnTo>
                                      <a:close/>
                                      <a:moveTo>
                                        <a:pt x="5203" y="2131"/>
                                      </a:moveTo>
                                      <a:lnTo>
                                        <a:pt x="4653" y="1326"/>
                                      </a:lnTo>
                                      <a:lnTo>
                                        <a:pt x="4104" y="2131"/>
                                      </a:lnTo>
                                      <a:lnTo>
                                        <a:pt x="5203" y="2131"/>
                                      </a:lnTo>
                                      <a:close/>
                                      <a:moveTo>
                                        <a:pt x="6519" y="1322"/>
                                      </a:moveTo>
                                      <a:lnTo>
                                        <a:pt x="5521" y="1322"/>
                                      </a:lnTo>
                                      <a:lnTo>
                                        <a:pt x="5272" y="2078"/>
                                      </a:lnTo>
                                      <a:lnTo>
                                        <a:pt x="6270" y="2078"/>
                                      </a:lnTo>
                                      <a:lnTo>
                                        <a:pt x="6519" y="1322"/>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 name="docshape117"/>
                              <wps:cNvSpPr>
                                <a:spLocks/>
                              </wps:cNvSpPr>
                              <wps:spPr bwMode="auto">
                                <a:xfrm>
                                  <a:off x="2504" y="216"/>
                                  <a:ext cx="7409" cy="2857"/>
                                </a:xfrm>
                                <a:custGeom>
                                  <a:avLst/>
                                  <a:gdLst>
                                    <a:gd name="T0" fmla="+- 0 2504 2504"/>
                                    <a:gd name="T1" fmla="*/ T0 w 7409"/>
                                    <a:gd name="T2" fmla="+- 0 216 216"/>
                                    <a:gd name="T3" fmla="*/ 216 h 2857"/>
                                    <a:gd name="T4" fmla="+- 0 2538 2504"/>
                                    <a:gd name="T5" fmla="*/ T4 w 7409"/>
                                    <a:gd name="T6" fmla="+- 0 3073 216"/>
                                    <a:gd name="T7" fmla="*/ 3073 h 2857"/>
                                    <a:gd name="T8" fmla="+- 0 9879 2504"/>
                                    <a:gd name="T9" fmla="*/ T8 w 7409"/>
                                    <a:gd name="T10" fmla="+- 0 216 216"/>
                                    <a:gd name="T11" fmla="*/ 216 h 2857"/>
                                    <a:gd name="T12" fmla="+- 0 9913 2504"/>
                                    <a:gd name="T13" fmla="*/ T12 w 7409"/>
                                    <a:gd name="T14" fmla="+- 0 3073 216"/>
                                    <a:gd name="T15" fmla="*/ 3073 h 2857"/>
                                    <a:gd name="T16" fmla="+- 0 2504 2504"/>
                                    <a:gd name="T17" fmla="*/ T16 w 7409"/>
                                    <a:gd name="T18" fmla="+- 0 216 216"/>
                                    <a:gd name="T19" fmla="*/ 216 h 2857"/>
                                    <a:gd name="T20" fmla="+- 0 9878 2504"/>
                                    <a:gd name="T21" fmla="*/ T20 w 7409"/>
                                    <a:gd name="T22" fmla="+- 0 216 216"/>
                                    <a:gd name="T23" fmla="*/ 216 h 2857"/>
                                    <a:gd name="T24" fmla="+- 0 2529 2504"/>
                                    <a:gd name="T25" fmla="*/ T24 w 7409"/>
                                    <a:gd name="T26" fmla="+- 0 3071 216"/>
                                    <a:gd name="T27" fmla="*/ 3071 h 2857"/>
                                    <a:gd name="T28" fmla="+- 0 9903 2504"/>
                                    <a:gd name="T29" fmla="*/ T28 w 7409"/>
                                    <a:gd name="T30" fmla="+- 0 3071 216"/>
                                    <a:gd name="T31" fmla="*/ 3071 h 2857"/>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7409" h="2857">
                                      <a:moveTo>
                                        <a:pt x="0" y="0"/>
                                      </a:moveTo>
                                      <a:lnTo>
                                        <a:pt x="34" y="2857"/>
                                      </a:lnTo>
                                      <a:moveTo>
                                        <a:pt x="7375" y="0"/>
                                      </a:moveTo>
                                      <a:lnTo>
                                        <a:pt x="7409" y="2857"/>
                                      </a:lnTo>
                                      <a:moveTo>
                                        <a:pt x="0" y="0"/>
                                      </a:moveTo>
                                      <a:lnTo>
                                        <a:pt x="7374" y="0"/>
                                      </a:lnTo>
                                      <a:moveTo>
                                        <a:pt x="25" y="2855"/>
                                      </a:moveTo>
                                      <a:lnTo>
                                        <a:pt x="7399" y="2855"/>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 name="docshape118"/>
                              <wps:cNvSpPr txBox="1">
                                <a:spLocks noChangeArrowheads="1"/>
                              </wps:cNvSpPr>
                              <wps:spPr bwMode="auto">
                                <a:xfrm>
                                  <a:off x="8161" y="475"/>
                                  <a:ext cx="1133" cy="1133"/>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4"/>
                                      <w:rPr>
                                        <w:color w:val="000000"/>
                                        <w:sz w:val="24"/>
                                      </w:rPr>
                                    </w:pPr>
                                  </w:p>
                                  <w:p w:rsidR="000D50EC" w:rsidRDefault="000D50EC" w:rsidP="000D50EC">
                                    <w:pPr>
                                      <w:jc w:val="center"/>
                                      <w:rPr>
                                        <w:b/>
                                        <w:color w:val="000000"/>
                                        <w:sz w:val="24"/>
                                      </w:rPr>
                                    </w:pPr>
                                    <w:r>
                                      <w:rPr>
                                        <w:b/>
                                        <w:color w:val="FFFFFF"/>
                                        <w:spacing w:val="-10"/>
                                        <w:sz w:val="24"/>
                                      </w:rPr>
                                      <w:t>H</w:t>
                                    </w:r>
                                  </w:p>
                                </w:txbxContent>
                              </wps:txbx>
                              <wps:bodyPr rot="0" vert="horz" wrap="square" lIns="0" tIns="0" rIns="0" bIns="0" anchor="t" anchorCtr="0" upright="1">
                                <a:noAutofit/>
                              </wps:bodyPr>
                            </wps:wsp>
                            <wps:wsp>
                              <wps:cNvPr id="181" name="docshape119"/>
                              <wps:cNvSpPr txBox="1">
                                <a:spLocks noChangeArrowheads="1"/>
                              </wps:cNvSpPr>
                              <wps:spPr bwMode="auto">
                                <a:xfrm>
                                  <a:off x="6304" y="478"/>
                                  <a:ext cx="566" cy="2267"/>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rPr>
                                        <w:color w:val="000000"/>
                                        <w:sz w:val="24"/>
                                      </w:rPr>
                                    </w:pPr>
                                  </w:p>
                                  <w:p w:rsidR="000D50EC" w:rsidRDefault="000D50EC" w:rsidP="000D50EC">
                                    <w:pPr>
                                      <w:spacing w:before="278"/>
                                      <w:rPr>
                                        <w:color w:val="000000"/>
                                        <w:sz w:val="24"/>
                                      </w:rPr>
                                    </w:pPr>
                                  </w:p>
                                  <w:p w:rsidR="000D50EC" w:rsidRDefault="000D50EC" w:rsidP="000D50EC">
                                    <w:pPr>
                                      <w:jc w:val="center"/>
                                      <w:rPr>
                                        <w:b/>
                                        <w:color w:val="000000"/>
                                        <w:sz w:val="24"/>
                                      </w:rPr>
                                    </w:pPr>
                                    <w:r>
                                      <w:rPr>
                                        <w:b/>
                                        <w:color w:val="FFFFFF"/>
                                        <w:spacing w:val="-10"/>
                                        <w:w w:val="95"/>
                                        <w:sz w:val="24"/>
                                      </w:rPr>
                                      <w:t>E</w:t>
                                    </w:r>
                                  </w:p>
                                </w:txbxContent>
                              </wps:txbx>
                              <wps:bodyPr rot="0" vert="horz" wrap="square" lIns="0" tIns="0" rIns="0" bIns="0" anchor="t" anchorCtr="0" upright="1">
                                <a:noAutofit/>
                              </wps:bodyPr>
                            </wps:wsp>
                            <wps:wsp>
                              <wps:cNvPr id="182" name="docshape120"/>
                              <wps:cNvSpPr txBox="1">
                                <a:spLocks noChangeArrowheads="1"/>
                              </wps:cNvSpPr>
                              <wps:spPr bwMode="auto">
                                <a:xfrm>
                                  <a:off x="4262" y="1541"/>
                                  <a:ext cx="1700" cy="850"/>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152"/>
                                      <w:ind w:left="2"/>
                                      <w:jc w:val="center"/>
                                      <w:rPr>
                                        <w:b/>
                                        <w:color w:val="000000"/>
                                        <w:sz w:val="24"/>
                                      </w:rPr>
                                    </w:pPr>
                                    <w:r>
                                      <w:rPr>
                                        <w:b/>
                                        <w:color w:val="FFFFFF"/>
                                        <w:spacing w:val="-10"/>
                                        <w:sz w:val="24"/>
                                      </w:rPr>
                                      <w:t>D</w:t>
                                    </w:r>
                                  </w:p>
                                </w:txbxContent>
                              </wps:txbx>
                              <wps:bodyPr rot="0" vert="horz" wrap="square" lIns="0" tIns="0" rIns="0" bIns="0" anchor="t" anchorCtr="0" upright="1">
                                <a:noAutofit/>
                              </wps:bodyPr>
                            </wps:wsp>
                            <wps:wsp>
                              <wps:cNvPr id="183" name="docshape121"/>
                              <wps:cNvSpPr txBox="1">
                                <a:spLocks noChangeArrowheads="1"/>
                              </wps:cNvSpPr>
                              <wps:spPr bwMode="auto">
                                <a:xfrm>
                                  <a:off x="7513" y="2407"/>
                                  <a:ext cx="222"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1"/>
                                      <w:rPr>
                                        <w:b/>
                                        <w:sz w:val="24"/>
                                      </w:rPr>
                                    </w:pPr>
                                    <w:r>
                                      <w:rPr>
                                        <w:b/>
                                        <w:color w:val="FFFFFF"/>
                                        <w:spacing w:val="-10"/>
                                        <w:w w:val="110"/>
                                        <w:sz w:val="24"/>
                                      </w:rPr>
                                      <w:t>G</w:t>
                                    </w:r>
                                  </w:p>
                                </w:txbxContent>
                              </wps:txbx>
                              <wps:bodyPr rot="0" vert="horz" wrap="square" lIns="0" tIns="0" rIns="0" bIns="0" anchor="t" anchorCtr="0" upright="1">
                                <a:noAutofit/>
                              </wps:bodyPr>
                            </wps:wsp>
                            <wps:wsp>
                              <wps:cNvPr id="184" name="docshape122"/>
                              <wps:cNvSpPr txBox="1">
                                <a:spLocks noChangeArrowheads="1"/>
                              </wps:cNvSpPr>
                              <wps:spPr bwMode="auto">
                                <a:xfrm>
                                  <a:off x="3456" y="2313"/>
                                  <a:ext cx="160"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1"/>
                                      <w:rPr>
                                        <w:b/>
                                        <w:sz w:val="24"/>
                                      </w:rPr>
                                    </w:pPr>
                                    <w:r>
                                      <w:rPr>
                                        <w:b/>
                                        <w:color w:val="FFFFFF"/>
                                        <w:spacing w:val="-10"/>
                                        <w:w w:val="95"/>
                                        <w:sz w:val="24"/>
                                      </w:rPr>
                                      <w:t>B</w:t>
                                    </w:r>
                                  </w:p>
                                </w:txbxContent>
                              </wps:txbx>
                              <wps:bodyPr rot="0" vert="horz" wrap="square" lIns="0" tIns="0" rIns="0" bIns="0" anchor="t" anchorCtr="0" upright="1">
                                <a:noAutofit/>
                              </wps:bodyPr>
                            </wps:wsp>
                            <wps:wsp>
                              <wps:cNvPr id="185" name="docshape123"/>
                              <wps:cNvSpPr txBox="1">
                                <a:spLocks noChangeArrowheads="1"/>
                              </wps:cNvSpPr>
                              <wps:spPr bwMode="auto">
                                <a:xfrm>
                                  <a:off x="8821" y="2001"/>
                                  <a:ext cx="88"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1"/>
                                      <w:rPr>
                                        <w:b/>
                                        <w:sz w:val="24"/>
                                      </w:rPr>
                                    </w:pPr>
                                    <w:r>
                                      <w:rPr>
                                        <w:b/>
                                        <w:color w:val="FFFFFF"/>
                                        <w:spacing w:val="-10"/>
                                        <w:w w:val="65"/>
                                        <w:sz w:val="24"/>
                                      </w:rPr>
                                      <w:t>I</w:t>
                                    </w:r>
                                  </w:p>
                                </w:txbxContent>
                              </wps:txbx>
                              <wps:bodyPr rot="0" vert="horz" wrap="square" lIns="0" tIns="0" rIns="0" bIns="0" anchor="t" anchorCtr="0" upright="1">
                                <a:noAutofit/>
                              </wps:bodyPr>
                            </wps:wsp>
                            <wps:wsp>
                              <wps:cNvPr id="186" name="docshape124"/>
                              <wps:cNvSpPr txBox="1">
                                <a:spLocks noChangeArrowheads="1"/>
                              </wps:cNvSpPr>
                              <wps:spPr bwMode="auto">
                                <a:xfrm>
                                  <a:off x="5077" y="677"/>
                                  <a:ext cx="208"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1"/>
                                      <w:rPr>
                                        <w:b/>
                                        <w:sz w:val="24"/>
                                      </w:rPr>
                                    </w:pPr>
                                    <w:r>
                                      <w:rPr>
                                        <w:b/>
                                        <w:color w:val="FFFFFF"/>
                                        <w:spacing w:val="-10"/>
                                        <w:w w:val="115"/>
                                        <w:sz w:val="24"/>
                                      </w:rPr>
                                      <w:t>C</w:t>
                                    </w:r>
                                  </w:p>
                                </w:txbxContent>
                              </wps:txbx>
                              <wps:bodyPr rot="0" vert="horz" wrap="square" lIns="0" tIns="0" rIns="0" bIns="0" anchor="t" anchorCtr="0" upright="1">
                                <a:noAutofit/>
                              </wps:bodyPr>
                            </wps:wsp>
                            <wps:wsp>
                              <wps:cNvPr id="187" name="docshape125"/>
                              <wps:cNvSpPr txBox="1">
                                <a:spLocks noChangeArrowheads="1"/>
                              </wps:cNvSpPr>
                              <wps:spPr bwMode="auto">
                                <a:xfrm>
                                  <a:off x="3696" y="576"/>
                                  <a:ext cx="198"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0EC" w:rsidRDefault="000D50EC" w:rsidP="000D50EC">
                                    <w:pPr>
                                      <w:spacing w:before="1"/>
                                      <w:rPr>
                                        <w:b/>
                                        <w:sz w:val="24"/>
                                      </w:rPr>
                                    </w:pPr>
                                    <w:r>
                                      <w:rPr>
                                        <w:b/>
                                        <w:color w:val="FFFFFF"/>
                                        <w:spacing w:val="-10"/>
                                        <w:w w:val="110"/>
                                        <w:sz w:val="24"/>
                                      </w:rPr>
                                      <w:t>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67B578" id="docshapegroup113" o:spid="_x0000_s1043" style="position:absolute;left:0;text-align:left;margin-left:40.95pt;margin-top:8.3pt;width:371.2pt;height:143.6pt;z-index:-251611136;mso-wrap-distance-left:0;mso-wrap-distance-right:0;mso-position-horizontal-relative:page" coordorigin="2496,209" coordsize="7424,2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">
                      <v:shape id="docshape114" o:spid="_x0000_s1044" style="position:absolute;left:2959;top:474;width:5012;height:1424;visibility:visible;mso-wrap-style:square;v-text-anchor:top" coordsize="5012,14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sQ3cMA&#10;AADcAAAADwAAAGRycy9kb3ducmV2LnhtbERPS2sCMRC+C/6HMEJvmm0Pq65GKaIgPUh9UOht2Iy7&#10;wc1kSVJ3+++bguBtPr7nLNe9bcSdfDCOFbxOMhDEpdOGKwWX8248AxEissbGMSn4pQDr1XCwxEK7&#10;jo90P8VKpBAOBSqoY2wLKUNZk8UwcS1x4q7OW4wJ+kpqj10Kt418y7JcWjScGmpsaVNTeTv9WAXf&#10;+eHD7A9tZ/LrF37Op8327HdKvYz69wWISH18ih/uvU7zpzn8P5Mu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sQ3cMAAADcAAAADwAAAAAAAAAAAAAAAACYAgAAZHJzL2Rv&#10;d25yZXYueG1sUEsFBgAAAAAEAAQA9QAAAIgDAAAAAA==&#10;" path="m1655,2l331,2,,557r1324,l1655,2xm5011,500l4885,,4109,923r126,500l5011,500xe" fillcolor="#4f81bc" stroked="f">
                        <v:path arrowok="t" o:connecttype="custom" o:connectlocs="1655,476;331,476;0,1031;1324,1031;1655,476;5011,974;4885,474;4109,1397;4235,1897;5011,974" o:connectangles="0,0,0,0,0,0,0,0,0,0"/>
                      </v:shape>
                      <v:shape id="docshape115" o:spid="_x0000_s1045" type="#_x0000_t75" style="position:absolute;left:7464;top:1122;width:142;height:1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OVR7DAAAA3AAAAA8AAABkcnMvZG93bnJldi54bWxET0trwkAQvhf8D8sIvdVNhNYSswka0BZ6&#10;0lrPQ3byINnZkF017a/vFoTe5uN7TppPphdXGl1rWUG8iEAQl1a3XCs4fe6eXkE4j6yxt0wKvslB&#10;ns0eUky0vfGBrkdfixDCLkEFjfdDIqUrGzLoFnYgDlxlR4M+wLGWesRbCDe9XEbRizTYcmhocKCi&#10;obI7XoyC8777KuKTq+TzR7zVP1PfvRWxUo/zabMG4Wny/+K7+12H+asV/D0TLpDZ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o5VHsMAAADcAAAADwAAAAAAAAAAAAAAAACf&#10;AgAAZHJzL2Rvd25yZXYueG1sUEsFBgAAAAAEAAQA9wAAAI8DAAAAAA==&#10;">
                        <v:imagedata r:id="rId39" o:title=""/>
                      </v:shape>
                      <v:shape id="docshape116" o:spid="_x0000_s1046" style="position:absolute;left:2959;top:578;width:6519;height:2243;visibility:visible;mso-wrap-style:square;v-text-anchor:top" coordsize="6519,22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ECMUA&#10;AADcAAAADwAAAGRycy9kb3ducmV2LnhtbESPT2vCQBDF74V+h2UKXopuKlQldZUiFASh+A/0OGTH&#10;bDA7G7Krid/eORR6m+G9ee8382Xva3WnNlaBDXyMMlDERbAVlwaOh5/hDFRMyBbrwGTgQRGWi9eX&#10;OeY2dLyj+z6VSkI45mjApdTkWsfCkcc4Cg2xaJfQekyytqW2LXYS7ms9zrKJ9lixNDhsaOWouO5v&#10;3kB/ONHqPbpTdzl/jrfnDaXt9deYwVv//QUqUZ/+zX/Xayv4U6GVZ2QCvX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78QIxQAAANwAAAAPAAAAAAAAAAAAAAAAAJgCAABkcnMv&#10;ZG93bnJldi54bWxQSwUGAAAAAAQABAD1AAAAigMAAAAA&#10;" path="m1133,2242l566,1028,,2242r1133,xm2495,l1929,r,566l2495,566,2495,xm5203,2131l4653,1326r-549,805l5203,2131xm6519,1322r-998,l5272,2078r998,l6519,1322xe" fillcolor="#4f81bc" stroked="f">
                        <v:path arrowok="t" o:connecttype="custom" o:connectlocs="1133,2820;566,1606;0,2820;1133,2820;2495,578;1929,578;1929,1144;2495,1144;2495,578;5203,2709;4653,1904;4104,2709;5203,2709;6519,1900;5521,1900;5272,2656;6270,2656;6519,1900" o:connectangles="0,0,0,0,0,0,0,0,0,0,0,0,0,0,0,0,0,0"/>
                      </v:shape>
                      <v:shape id="docshape117" o:spid="_x0000_s1047" style="position:absolute;left:2504;top:216;width:7409;height:2857;visibility:visible;mso-wrap-style:square;v-text-anchor:top" coordsize="7409,2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TscsQA&#10;AADcAAAADwAAAGRycy9kb3ducmV2LnhtbERP32vCMBB+H+x/CDfY20ytMLUzyhgIbsjQKoJvR3Nr&#10;qs2lNFnt/nsjCHu7j+/nzRa9rUVHra8cKxgOEhDEhdMVlwr2u+XLBIQPyBprx6Tgjzws5o8PM8y0&#10;u/CWujyUIoawz1CBCaHJpPSFIYt+4BriyP241mKIsC2lbvESw20t0yR5lRYrjg0GG/owVJzzX6ug&#10;Melntxmfv2tz+BodN6d1WKVrpZ6f+vc3EIH68C++u1c6zh9P4fZMvED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E7HLEAAAA3AAAAA8AAAAAAAAAAAAAAAAAmAIAAGRycy9k&#10;b3ducmV2LnhtbFBLBQYAAAAABAAEAPUAAACJAwAAAAA=&#10;" path="m,l34,2857m7375,r34,2857m,l7374,m25,2855r7374,e" filled="f">
                        <v:path arrowok="t" o:connecttype="custom" o:connectlocs="0,216;34,3073;7375,216;7409,3073;0,216;7374,216;25,3071;7399,3071" o:connectangles="0,0,0,0,0,0,0,0"/>
                      </v:shape>
                      <v:shape id="docshape118" o:spid="_x0000_s1048" type="#_x0000_t202" style="position:absolute;left:8161;top:475;width:1133;height:1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RQsQA&#10;AADcAAAADwAAAGRycy9kb3ducmV2LnhtbESPQWvDMAyF74P9B6PBbquTHraS1QljZaW7FNb0B4hY&#10;S8JiOdhOk/776VDoTeI9vfdpWy1uUBcKsfdsIF9loIgbb3tuDZzrr5cNqJiQLQ6eycCVIlTl48MW&#10;C+tn/qHLKbVKQjgWaKBLaSy0jk1HDuPKj8Si/frgMMkaWm0DzhLuBr3OslftsGdp6HCkz46av9Pk&#10;DOzfmjkPeNxd63o9tbvvqc/nozHPT8vHO6hES7qbb9cHK/gbwZdnZAJ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UULEAAAA3AAAAA8AAAAAAAAAAAAAAAAAmAIAAGRycy9k&#10;b3ducmV2LnhtbFBLBQYAAAAABAAEAPUAAACJAwAAAAA=&#10;" fillcolor="#4f81bc" stroked="f">
                        <v:textbox inset="0,0,0,0">
                          <w:txbxContent>
                            <w:p w:rsidR="000D50EC" w:rsidRDefault="000D50EC" w:rsidP="000D50EC">
                              <w:pPr>
                                <w:spacing w:before="4"/>
                                <w:rPr>
                                  <w:color w:val="000000"/>
                                  <w:sz w:val="24"/>
                                </w:rPr>
                              </w:pPr>
                            </w:p>
                            <w:p w:rsidR="000D50EC" w:rsidRDefault="000D50EC" w:rsidP="000D50EC">
                              <w:pPr>
                                <w:jc w:val="center"/>
                                <w:rPr>
                                  <w:b/>
                                  <w:color w:val="000000"/>
                                  <w:sz w:val="24"/>
                                </w:rPr>
                              </w:pPr>
                              <w:r>
                                <w:rPr>
                                  <w:b/>
                                  <w:color w:val="FFFFFF"/>
                                  <w:spacing w:val="-10"/>
                                  <w:sz w:val="24"/>
                                </w:rPr>
                                <w:t>H</w:t>
                              </w:r>
                            </w:p>
                          </w:txbxContent>
                        </v:textbox>
                      </v:shape>
                      <v:shape id="docshape119" o:spid="_x0000_s1049" type="#_x0000_t202" style="position:absolute;left:6304;top:478;width:566;height:2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X02cAA&#10;AADcAAAADwAAAGRycy9kb3ducmV2LnhtbERPzYrCMBC+C/sOYRa82bQeVKpRRNnFvQhrfYChGdti&#10;MylJauvbmwVhb/Px/c5mN5pWPMj5xrKCLElBEJdWN1wpuBZfsxUIH5A1tpZJwZM87LYfkw3m2g78&#10;S49LqEQMYZ+jgjqELpfSlzUZ9IntiCN3s85giNBVUjscYrhp5TxNF9Jgw7Ghxo4ONZX3S28UfC/L&#10;IXN4Pj6LYt5Xx5++yYazUtPPcb8GEWgM/+K3+6Tj/FUGf8/EC+T2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X02cAAAADcAAAADwAAAAAAAAAAAAAAAACYAgAAZHJzL2Rvd25y&#10;ZXYueG1sUEsFBgAAAAAEAAQA9QAAAIUDAAAAAA==&#10;" fillcolor="#4f81bc" stroked="f">
                        <v:textbox inset="0,0,0,0">
                          <w:txbxContent>
                            <w:p w:rsidR="000D50EC" w:rsidRDefault="000D50EC" w:rsidP="000D50EC">
                              <w:pPr>
                                <w:rPr>
                                  <w:color w:val="000000"/>
                                  <w:sz w:val="24"/>
                                </w:rPr>
                              </w:pPr>
                            </w:p>
                            <w:p w:rsidR="000D50EC" w:rsidRDefault="000D50EC" w:rsidP="000D50EC">
                              <w:pPr>
                                <w:spacing w:before="278"/>
                                <w:rPr>
                                  <w:color w:val="000000"/>
                                  <w:sz w:val="24"/>
                                </w:rPr>
                              </w:pPr>
                            </w:p>
                            <w:p w:rsidR="000D50EC" w:rsidRDefault="000D50EC" w:rsidP="000D50EC">
                              <w:pPr>
                                <w:jc w:val="center"/>
                                <w:rPr>
                                  <w:b/>
                                  <w:color w:val="000000"/>
                                  <w:sz w:val="24"/>
                                </w:rPr>
                              </w:pPr>
                              <w:r>
                                <w:rPr>
                                  <w:b/>
                                  <w:color w:val="FFFFFF"/>
                                  <w:spacing w:val="-10"/>
                                  <w:w w:val="95"/>
                                  <w:sz w:val="24"/>
                                </w:rPr>
                                <w:t>E</w:t>
                              </w:r>
                            </w:p>
                          </w:txbxContent>
                        </v:textbox>
                      </v:shape>
                      <v:shape id="docshape120" o:spid="_x0000_s1050" type="#_x0000_t202" style="position:absolute;left:4262;top:1541;width:1700;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dqrsAA&#10;AADcAAAADwAAAGRycy9kb3ducmV2LnhtbERPzYrCMBC+L/gOYYS9rWl7cKVrFFEUvQjafYChGdti&#10;MylJauvbb4QFb/Px/c5yPZpWPMj5xrKCdJaAIC6tbrhS8FvsvxYgfEDW2FomBU/ysF5NPpaYazvw&#10;hR7XUIkYwj5HBXUIXS6lL2sy6Ge2I47czTqDIUJXSe1wiOGmlVmSzKXBhmNDjR1tayrv194oOHyX&#10;Q+rwvHsWRdZXu1PfpMNZqc/puPkBEWgMb/G/+6jj/EUGr2fiBXL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HdqrsAAAADcAAAADwAAAAAAAAAAAAAAAACYAgAAZHJzL2Rvd25y&#10;ZXYueG1sUEsFBgAAAAAEAAQA9QAAAIUDAAAAAA==&#10;" fillcolor="#4f81bc" stroked="f">
                        <v:textbox inset="0,0,0,0">
                          <w:txbxContent>
                            <w:p w:rsidR="000D50EC" w:rsidRDefault="000D50EC" w:rsidP="000D50EC">
                              <w:pPr>
                                <w:spacing w:before="152"/>
                                <w:ind w:left="2"/>
                                <w:jc w:val="center"/>
                                <w:rPr>
                                  <w:b/>
                                  <w:color w:val="000000"/>
                                  <w:sz w:val="24"/>
                                </w:rPr>
                              </w:pPr>
                              <w:r>
                                <w:rPr>
                                  <w:b/>
                                  <w:color w:val="FFFFFF"/>
                                  <w:spacing w:val="-10"/>
                                  <w:sz w:val="24"/>
                                </w:rPr>
                                <w:t>D</w:t>
                              </w:r>
                            </w:p>
                          </w:txbxContent>
                        </v:textbox>
                      </v:shape>
                      <v:shape id="docshape121" o:spid="_x0000_s1051" type="#_x0000_t202" style="position:absolute;left:7513;top:2407;width:222;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wsMA&#10;AADcAAAADwAAAGRycy9kb3ducmV2LnhtbERPTWvCQBC9F/wPywje6qYKoqkbkWJBEIoxHnqcZsdk&#10;SXY2zW41/fduoeBtHu9z1pvBtuJKvTeOFbxMExDEpdOGKwXn4v15CcIHZI2tY1LwSx422ehpjal2&#10;N87pegqViCHsU1RQh9ClUvqyJot+6jriyF1cbzFE2FdS93iL4baVsyRZSIuGY0ONHb3VVDanH6tg&#10;+8n5znx/fB3zS26KYpXwYdEoNRkP21cQgYbwEP+79zrOX87h75l4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wsMAAADcAAAADwAAAAAAAAAAAAAAAACYAgAAZHJzL2Rv&#10;d25yZXYueG1sUEsFBgAAAAAEAAQA9QAAAIgDAAAAAA==&#10;" filled="f" stroked="f">
                        <v:textbox inset="0,0,0,0">
                          <w:txbxContent>
                            <w:p w:rsidR="000D50EC" w:rsidRDefault="000D50EC" w:rsidP="000D50EC">
                              <w:pPr>
                                <w:spacing w:before="1"/>
                                <w:rPr>
                                  <w:b/>
                                  <w:sz w:val="24"/>
                                </w:rPr>
                              </w:pPr>
                              <w:r>
                                <w:rPr>
                                  <w:b/>
                                  <w:color w:val="FFFFFF"/>
                                  <w:spacing w:val="-10"/>
                                  <w:w w:val="110"/>
                                  <w:sz w:val="24"/>
                                </w:rPr>
                                <w:t>G</w:t>
                              </w:r>
                            </w:p>
                          </w:txbxContent>
                        </v:textbox>
                      </v:shape>
                      <v:shape id="docshape122" o:spid="_x0000_s1052" type="#_x0000_t202" style="position:absolute;left:3456;top:2313;width:160;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ZUtsMA&#10;AADcAAAADwAAAGRycy9kb3ducmV2LnhtbERPTWvCQBC9F/wPywje6qYioqkbkWJBEIoxHnqcZsdk&#10;SXY2zW41/fduoeBtHu9z1pvBtuJKvTeOFbxMExDEpdOGKwXn4v15CcIHZI2tY1LwSx422ehpjal2&#10;N87pegqViCHsU1RQh9ClUvqyJot+6jriyF1cbzFE2FdS93iL4baVsyRZSIuGY0ONHb3VVDanH6tg&#10;+8n5znx/fB3zS26KYpXwYdEoNRkP21cQgYbwEP+79zrOX87h75l4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ZUtsMAAADcAAAADwAAAAAAAAAAAAAAAACYAgAAZHJzL2Rv&#10;d25yZXYueG1sUEsFBgAAAAAEAAQA9QAAAIgDAAAAAA==&#10;" filled="f" stroked="f">
                        <v:textbox inset="0,0,0,0">
                          <w:txbxContent>
                            <w:p w:rsidR="000D50EC" w:rsidRDefault="000D50EC" w:rsidP="000D50EC">
                              <w:pPr>
                                <w:spacing w:before="1"/>
                                <w:rPr>
                                  <w:b/>
                                  <w:sz w:val="24"/>
                                </w:rPr>
                              </w:pPr>
                              <w:r>
                                <w:rPr>
                                  <w:b/>
                                  <w:color w:val="FFFFFF"/>
                                  <w:spacing w:val="-10"/>
                                  <w:w w:val="95"/>
                                  <w:sz w:val="24"/>
                                </w:rPr>
                                <w:t>B</w:t>
                              </w:r>
                            </w:p>
                          </w:txbxContent>
                        </v:textbox>
                      </v:shape>
                      <v:shape id="docshape123" o:spid="_x0000_s1053" type="#_x0000_t202" style="position:absolute;left:8821;top:2001;width:88;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rxLcMA&#10;AADcAAAADwAAAGRycy9kb3ducmV2LnhtbERPTWvCQBC9F/wPywje6qaCoqkbkWJBEIoxHnqcZsdk&#10;SXY2zW41/fduoeBtHu9z1pvBtuJKvTeOFbxMExDEpdOGKwXn4v15CcIHZI2tY1LwSx422ehpjal2&#10;N87pegqViCHsU1RQh9ClUvqyJot+6jriyF1cbzFE2FdS93iL4baVsyRZSIuGY0ONHb3VVDanH6tg&#10;+8n5znx/fB3zS26KYpXwYdEoNRkP21cQgYbwEP+79zrOX87h75l4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rxLcMAAADcAAAADwAAAAAAAAAAAAAAAACYAgAAZHJzL2Rv&#10;d25yZXYueG1sUEsFBgAAAAAEAAQA9QAAAIgDAAAAAA==&#10;" filled="f" stroked="f">
                        <v:textbox inset="0,0,0,0">
                          <w:txbxContent>
                            <w:p w:rsidR="000D50EC" w:rsidRDefault="000D50EC" w:rsidP="000D50EC">
                              <w:pPr>
                                <w:spacing w:before="1"/>
                                <w:rPr>
                                  <w:b/>
                                  <w:sz w:val="24"/>
                                </w:rPr>
                              </w:pPr>
                              <w:r>
                                <w:rPr>
                                  <w:b/>
                                  <w:color w:val="FFFFFF"/>
                                  <w:spacing w:val="-10"/>
                                  <w:w w:val="65"/>
                                  <w:sz w:val="24"/>
                                </w:rPr>
                                <w:t>I</w:t>
                              </w:r>
                            </w:p>
                          </w:txbxContent>
                        </v:textbox>
                      </v:shape>
                      <v:shape id="docshape124" o:spid="_x0000_s1054" type="#_x0000_t202" style="position:absolute;left:5077;top:677;width:208;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hvWsIA&#10;AADcAAAADwAAAGRycy9kb3ducmV2LnhtbERPTYvCMBC9L/gfwgje1nQ9FO0aRRYFQZCt3cMeZ5ux&#10;DTaT2kSt/34jCN7m8T5nvuxtI67UeeNYwcc4AUFcOm24UvBTbN6nIHxA1tg4JgV38rBcDN7mmGl3&#10;45yuh1CJGMI+QwV1CG0mpS9rsujHriWO3NF1FkOEXSV1h7cYbhs5SZJUWjQcG2ps6aum8nS4WAWr&#10;X87X5rz/+86PuSmKWcK79KTUaNivPkEE6sNL/HRvdZw/TeHxTLx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qG9awgAAANwAAAAPAAAAAAAAAAAAAAAAAJgCAABkcnMvZG93&#10;bnJldi54bWxQSwUGAAAAAAQABAD1AAAAhwMAAAAA&#10;" filled="f" stroked="f">
                        <v:textbox inset="0,0,0,0">
                          <w:txbxContent>
                            <w:p w:rsidR="000D50EC" w:rsidRDefault="000D50EC" w:rsidP="000D50EC">
                              <w:pPr>
                                <w:spacing w:before="1"/>
                                <w:rPr>
                                  <w:b/>
                                  <w:sz w:val="24"/>
                                </w:rPr>
                              </w:pPr>
                              <w:r>
                                <w:rPr>
                                  <w:b/>
                                  <w:color w:val="FFFFFF"/>
                                  <w:spacing w:val="-10"/>
                                  <w:w w:val="115"/>
                                  <w:sz w:val="24"/>
                                </w:rPr>
                                <w:t>C</w:t>
                              </w:r>
                            </w:p>
                          </w:txbxContent>
                        </v:textbox>
                      </v:shape>
                      <v:shape id="docshape125" o:spid="_x0000_s1055" type="#_x0000_t202" style="position:absolute;left:3696;top:576;width:198;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KwcMA&#10;AADcAAAADwAAAGRycy9kb3ducmV2LnhtbERPTWvCQBC9C/0PyxR6M5t6UJu6iohCQZDG9NDjNDsm&#10;i9nZmF01/vuuIHibx/uc2aK3jbhQ541jBe9JCoK4dNpwpeCn2AynIHxA1tg4JgU38rCYvwxmmGl3&#10;5Zwu+1CJGMI+QwV1CG0mpS9rsugT1xJH7uA6iyHCrpK6w2sMt40cpelYWjQcG2psaVVTedyfrYLl&#10;L+drc9r9feeH3BTFR8rb8VGpt9d++QkiUB+e4of7S8f50wncn4kX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KwcMAAADcAAAADwAAAAAAAAAAAAAAAACYAgAAZHJzL2Rv&#10;d25yZXYueG1sUEsFBgAAAAAEAAQA9QAAAIgDAAAAAA==&#10;" filled="f" stroked="f">
                        <v:textbox inset="0,0,0,0">
                          <w:txbxContent>
                            <w:p w:rsidR="000D50EC" w:rsidRDefault="000D50EC" w:rsidP="000D50EC">
                              <w:pPr>
                                <w:spacing w:before="1"/>
                                <w:rPr>
                                  <w:b/>
                                  <w:sz w:val="24"/>
                                </w:rPr>
                              </w:pPr>
                              <w:r>
                                <w:rPr>
                                  <w:b/>
                                  <w:color w:val="FFFFFF"/>
                                  <w:spacing w:val="-10"/>
                                  <w:w w:val="110"/>
                                  <w:sz w:val="24"/>
                                </w:rPr>
                                <w:t>A</w:t>
                              </w:r>
                            </w:p>
                          </w:txbxContent>
                        </v:textbox>
                      </v:shape>
                      <w10:wrap anchorx="page"/>
                    </v:group>
                  </w:pict>
                </mc:Fallback>
              </mc:AlternateContent>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r>
              <w:t>Ada berapa kelompok bangun datar di atas?</w:t>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pPr>
            <w:r>
              <w:t>Penggelompokkan bangun datar dapat dibedakan berdasarkan bentuknya yang sama, maupun dari jumlah banyaknya sisi yang membentuk bangun datar tersebut.</w:t>
            </w:r>
          </w:p>
          <w:p w:rsidR="000D50EC" w:rsidRDefault="000D50EC" w:rsidP="00A97536">
            <w:pPr>
              <w:pStyle w:val="TableParagraph"/>
              <w:spacing w:line="255" w:lineRule="exact"/>
              <w:ind w:left="129" w:right="90"/>
              <w:jc w:val="both"/>
              <w:rPr>
                <w:spacing w:val="-10"/>
                <w:sz w:val="24"/>
              </w:rPr>
            </w:pPr>
          </w:p>
          <w:p w:rsidR="000D50EC" w:rsidRPr="00744A25" w:rsidRDefault="000D50EC" w:rsidP="000D50EC">
            <w:pPr>
              <w:pStyle w:val="TableParagraph"/>
              <w:numPr>
                <w:ilvl w:val="0"/>
                <w:numId w:val="5"/>
              </w:numPr>
              <w:spacing w:line="255" w:lineRule="exact"/>
              <w:ind w:right="90"/>
              <w:jc w:val="both"/>
              <w:rPr>
                <w:b/>
              </w:rPr>
            </w:pPr>
            <w:r w:rsidRPr="00744A25">
              <w:rPr>
                <w:b/>
              </w:rPr>
              <w:t xml:space="preserve">Mengenal </w:t>
            </w:r>
            <w:r>
              <w:rPr>
                <w:b/>
              </w:rPr>
              <w:t>Jenis-Jenis Bangun Datar</w:t>
            </w:r>
          </w:p>
          <w:p w:rsidR="000D50EC" w:rsidRDefault="000D50EC" w:rsidP="00A97536">
            <w:pPr>
              <w:pStyle w:val="TableParagraph"/>
              <w:spacing w:line="255" w:lineRule="exact"/>
              <w:ind w:left="129" w:right="90"/>
              <w:jc w:val="both"/>
              <w:rPr>
                <w:spacing w:val="-10"/>
                <w:sz w:val="24"/>
              </w:rPr>
            </w:pPr>
            <w:r>
              <w:t xml:space="preserve">      Bangun datar berdasarkan banyak sisinya dibedakan menjadi:</w:t>
            </w:r>
          </w:p>
          <w:p w:rsidR="000D50EC" w:rsidRPr="00744A25" w:rsidRDefault="000D50EC" w:rsidP="000D50EC">
            <w:pPr>
              <w:pStyle w:val="TableParagraph"/>
              <w:numPr>
                <w:ilvl w:val="0"/>
                <w:numId w:val="6"/>
              </w:numPr>
              <w:spacing w:line="255" w:lineRule="exact"/>
              <w:ind w:right="90"/>
              <w:jc w:val="both"/>
              <w:rPr>
                <w:b/>
              </w:rPr>
            </w:pPr>
            <w:r w:rsidRPr="00744A25">
              <w:rPr>
                <w:b/>
              </w:rPr>
              <w:t xml:space="preserve">Segitiga </w:t>
            </w:r>
          </w:p>
          <w:p w:rsidR="000D50EC" w:rsidRDefault="000D50EC" w:rsidP="00A97536">
            <w:pPr>
              <w:pStyle w:val="TableParagraph"/>
              <w:spacing w:line="255" w:lineRule="exact"/>
              <w:ind w:left="129" w:right="90"/>
              <w:jc w:val="both"/>
            </w:pPr>
            <w:r>
              <w:t xml:space="preserve">          Segitiga adalah bangun datar yang memiliki sisi sebanyak 3 dan memiliki 3 titik sudut. Segitiga masih banyak lagi jenisnya. Berdasarkan panjang sisi segitiga dibedakan menjadi tiga yaitu segitiga samasisi, segitiga samakaki, dan segitiga sembarang. Sedangkan berdasarkan besarnya sudut segitiga dibedakan menjadi tiga yaitu segitiga lancip, segitiga siku-siku, dan segitiga tumpul. Namum materi tentang jenis segitiga ini akan dibahas lebih lanjut pada pelajaran selanjutnya. </w:t>
            </w:r>
          </w:p>
          <w:p w:rsidR="000D50EC" w:rsidRDefault="000D50EC" w:rsidP="00A97536">
            <w:pPr>
              <w:pStyle w:val="TableParagraph"/>
              <w:spacing w:line="255" w:lineRule="exact"/>
              <w:ind w:left="129" w:right="90"/>
              <w:jc w:val="both"/>
            </w:pPr>
            <w:r>
              <w:t>Di kehidupan sehari-hari sering kita jumpai benda yang memiliki bentuk permukaan seperti segitiga. Coba perhatikan gambar di bawah ini, benda-benda yang memiliki bentuk permukaan segitiga.</w:t>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r>
              <w:rPr>
                <w:b/>
                <w:noProof/>
              </w:rPr>
              <w:lastRenderedPageBreak/>
              <w:drawing>
                <wp:anchor distT="0" distB="0" distL="114300" distR="114300" simplePos="0" relativeHeight="251667456" behindDoc="1" locked="0" layoutInCell="1" allowOverlap="1" wp14:anchorId="6D99A30C" wp14:editId="3A10E4EB">
                  <wp:simplePos x="0" y="0"/>
                  <wp:positionH relativeFrom="column">
                    <wp:posOffset>2401570</wp:posOffset>
                  </wp:positionH>
                  <wp:positionV relativeFrom="paragraph">
                    <wp:posOffset>16510</wp:posOffset>
                  </wp:positionV>
                  <wp:extent cx="826135" cy="1428115"/>
                  <wp:effectExtent l="19050" t="0" r="0" b="0"/>
                  <wp:wrapNone/>
                  <wp:docPr id="80" name="docshape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27"/>
                          <pic:cNvPicPr>
                            <a:picLocks noChangeAspect="1" noChangeArrowheads="1"/>
                          </pic:cNvPicPr>
                        </pic:nvPicPr>
                        <pic:blipFill>
                          <a:blip r:embed="rId40"/>
                          <a:srcRect/>
                          <a:stretch>
                            <a:fillRect/>
                          </a:stretch>
                        </pic:blipFill>
                        <pic:spPr bwMode="auto">
                          <a:xfrm>
                            <a:off x="0" y="0"/>
                            <a:ext cx="826135" cy="1428115"/>
                          </a:xfrm>
                          <a:prstGeom prst="rect">
                            <a:avLst/>
                          </a:prstGeom>
                          <a:noFill/>
                          <a:ln w="9525">
                            <a:noFill/>
                            <a:miter lim="800000"/>
                            <a:headEnd/>
                            <a:tailEnd/>
                          </a:ln>
                        </pic:spPr>
                      </pic:pic>
                    </a:graphicData>
                  </a:graphic>
                </wp:anchor>
              </w:drawing>
            </w:r>
            <w:r>
              <w:rPr>
                <w:noProof/>
                <w:spacing w:val="-10"/>
                <w:sz w:val="24"/>
              </w:rPr>
              <w:drawing>
                <wp:anchor distT="0" distB="0" distL="114300" distR="114300" simplePos="0" relativeHeight="251668480" behindDoc="1" locked="0" layoutInCell="1" allowOverlap="1" wp14:anchorId="352AD1E1" wp14:editId="46C27BA8">
                  <wp:simplePos x="0" y="0"/>
                  <wp:positionH relativeFrom="column">
                    <wp:posOffset>3367405</wp:posOffset>
                  </wp:positionH>
                  <wp:positionV relativeFrom="paragraph">
                    <wp:posOffset>16510</wp:posOffset>
                  </wp:positionV>
                  <wp:extent cx="2062480" cy="1434465"/>
                  <wp:effectExtent l="19050" t="0" r="0" b="0"/>
                  <wp:wrapNone/>
                  <wp:docPr id="81" name="docshape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28"/>
                          <pic:cNvPicPr>
                            <a:picLocks noChangeAspect="1" noChangeArrowheads="1"/>
                          </pic:cNvPicPr>
                        </pic:nvPicPr>
                        <pic:blipFill>
                          <a:blip r:embed="rId41"/>
                          <a:srcRect/>
                          <a:stretch>
                            <a:fillRect/>
                          </a:stretch>
                        </pic:blipFill>
                        <pic:spPr bwMode="auto">
                          <a:xfrm>
                            <a:off x="0" y="0"/>
                            <a:ext cx="2062480" cy="1434465"/>
                          </a:xfrm>
                          <a:prstGeom prst="rect">
                            <a:avLst/>
                          </a:prstGeom>
                          <a:noFill/>
                          <a:ln w="9525">
                            <a:noFill/>
                            <a:miter lim="800000"/>
                            <a:headEnd/>
                            <a:tailEnd/>
                          </a:ln>
                        </pic:spPr>
                      </pic:pic>
                    </a:graphicData>
                  </a:graphic>
                </wp:anchor>
              </w:drawing>
            </w:r>
            <w:r w:rsidRPr="00744A25">
              <w:rPr>
                <w:noProof/>
                <w:spacing w:val="-10"/>
                <w:sz w:val="24"/>
              </w:rPr>
              <w:drawing>
                <wp:anchor distT="0" distB="0" distL="0" distR="0" simplePos="0" relativeHeight="251666432" behindDoc="1" locked="0" layoutInCell="1" allowOverlap="1" wp14:anchorId="2E0EAA7C" wp14:editId="03AF1158">
                  <wp:simplePos x="0" y="0"/>
                  <wp:positionH relativeFrom="page">
                    <wp:posOffset>294623</wp:posOffset>
                  </wp:positionH>
                  <wp:positionV relativeFrom="paragraph">
                    <wp:posOffset>41275</wp:posOffset>
                  </wp:positionV>
                  <wp:extent cx="1884906" cy="1415441"/>
                  <wp:effectExtent l="19050" t="0" r="1044" b="0"/>
                  <wp:wrapNone/>
                  <wp:docPr id="53" name="Image 1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9" name="Image 149"/>
                          <pic:cNvPicPr/>
                        </pic:nvPicPr>
                        <pic:blipFill>
                          <a:blip r:embed="rId42" cstate="print"/>
                          <a:stretch>
                            <a:fillRect/>
                          </a:stretch>
                        </pic:blipFill>
                        <pic:spPr>
                          <a:xfrm>
                            <a:off x="0" y="0"/>
                            <a:ext cx="1884906" cy="1415441"/>
                          </a:xfrm>
                          <a:prstGeom prst="rect">
                            <a:avLst/>
                          </a:prstGeom>
                        </pic:spPr>
                      </pic:pic>
                    </a:graphicData>
                  </a:graphic>
                </wp:anchor>
              </w:drawing>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center"/>
              <w:rPr>
                <w:spacing w:val="-10"/>
                <w:sz w:val="24"/>
              </w:rPr>
            </w:pPr>
            <w:r>
              <w:t>Gambar 5. Bangunan, penggaris, dan kue</w:t>
            </w:r>
          </w:p>
          <w:p w:rsidR="000D50EC" w:rsidRDefault="000D50EC" w:rsidP="00A97536">
            <w:pPr>
              <w:pStyle w:val="TableParagraph"/>
              <w:spacing w:line="255" w:lineRule="exact"/>
              <w:ind w:left="129" w:right="90"/>
              <w:jc w:val="both"/>
              <w:rPr>
                <w:spacing w:val="-10"/>
                <w:sz w:val="24"/>
              </w:rPr>
            </w:pPr>
          </w:p>
          <w:p w:rsidR="000D50EC" w:rsidRPr="00744A25" w:rsidRDefault="000D50EC" w:rsidP="000D50EC">
            <w:pPr>
              <w:pStyle w:val="TableParagraph"/>
              <w:numPr>
                <w:ilvl w:val="0"/>
                <w:numId w:val="6"/>
              </w:numPr>
              <w:spacing w:line="255" w:lineRule="exact"/>
              <w:ind w:right="90"/>
              <w:jc w:val="both"/>
              <w:rPr>
                <w:b/>
              </w:rPr>
            </w:pPr>
            <w:r w:rsidRPr="00744A25">
              <w:rPr>
                <w:b/>
              </w:rPr>
              <w:t>Segi</w:t>
            </w:r>
            <w:r>
              <w:rPr>
                <w:b/>
              </w:rPr>
              <w:t>empat</w:t>
            </w:r>
            <w:r w:rsidRPr="00744A25">
              <w:rPr>
                <w:b/>
              </w:rPr>
              <w:t xml:space="preserve"> </w:t>
            </w:r>
          </w:p>
          <w:p w:rsidR="000D50EC" w:rsidRDefault="000D50EC" w:rsidP="00A97536">
            <w:pPr>
              <w:pStyle w:val="TableParagraph"/>
              <w:spacing w:line="255" w:lineRule="exact"/>
              <w:ind w:left="129" w:right="90"/>
              <w:jc w:val="both"/>
              <w:rPr>
                <w:spacing w:val="-10"/>
                <w:sz w:val="24"/>
              </w:rPr>
            </w:pPr>
            <w:r>
              <w:t xml:space="preserve">Segiempat adalah bangun datar yang memiliki sisi sebanyak 4 dan memiliki 4 titik sudut. Segiempat yang sering dipelajari adalah yang memiliki sisi beraturan yaitu terdiri dari persegi, persegi panjang, jajar jenjang, belah ketupat, layang-layang, dan trapesium. Sedangkan pada trapesium berdasarkan panjang sisinya dibedakan menjadi 3 yaitu trapesium </w:t>
            </w:r>
            <w:proofErr w:type="gramStart"/>
            <w:r>
              <w:t>sama  kaki</w:t>
            </w:r>
            <w:proofErr w:type="gramEnd"/>
            <w:r>
              <w:t>, trapesium siku-siku, dan trapesium sembarang. Pembahasan lebih lanjut pokok bahasan segiempat akan disampaikan pada BAB selanjutnya. Sebagai contoh dalam sebuah ruang seperti pada gambar di bawah ini terdapat beberapa bentuk bangun datar segi empat. Coba anda cermati gambar berikut, benda apa saja yang memiliki permukaan segiempat.</w:t>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r w:rsidRPr="00744A25">
              <w:rPr>
                <w:noProof/>
                <w:spacing w:val="-10"/>
                <w:sz w:val="24"/>
              </w:rPr>
              <w:drawing>
                <wp:anchor distT="0" distB="0" distL="0" distR="0" simplePos="0" relativeHeight="251669504" behindDoc="1" locked="0" layoutInCell="1" allowOverlap="1" wp14:anchorId="3A10983D" wp14:editId="29AD1E8C">
                  <wp:simplePos x="0" y="0"/>
                  <wp:positionH relativeFrom="page">
                    <wp:posOffset>1409439</wp:posOffset>
                  </wp:positionH>
                  <wp:positionV relativeFrom="paragraph">
                    <wp:posOffset>61369</wp:posOffset>
                  </wp:positionV>
                  <wp:extent cx="2957699" cy="2154477"/>
                  <wp:effectExtent l="19050" t="0" r="0" b="0"/>
                  <wp:wrapNone/>
                  <wp:docPr id="54" name="Image 1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 name="Image 153"/>
                          <pic:cNvPicPr/>
                        </pic:nvPicPr>
                        <pic:blipFill>
                          <a:blip r:embed="rId43" cstate="print"/>
                          <a:stretch>
                            <a:fillRect/>
                          </a:stretch>
                        </pic:blipFill>
                        <pic:spPr>
                          <a:xfrm>
                            <a:off x="0" y="0"/>
                            <a:ext cx="2957699" cy="2154477"/>
                          </a:xfrm>
                          <a:prstGeom prst="rect">
                            <a:avLst/>
                          </a:prstGeom>
                        </pic:spPr>
                      </pic:pic>
                    </a:graphicData>
                  </a:graphic>
                </wp:anchor>
              </w:drawing>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center"/>
              <w:rPr>
                <w:spacing w:val="-10"/>
                <w:sz w:val="24"/>
              </w:rPr>
            </w:pPr>
            <w:r>
              <w:t>Gambar 6. Ruang tamu</w:t>
            </w:r>
          </w:p>
          <w:p w:rsidR="000D50EC" w:rsidRDefault="000D50EC" w:rsidP="00A97536">
            <w:pPr>
              <w:pStyle w:val="TableParagraph"/>
              <w:spacing w:line="255" w:lineRule="exact"/>
              <w:ind w:left="129" w:right="90"/>
              <w:jc w:val="both"/>
              <w:rPr>
                <w:spacing w:val="-10"/>
                <w:sz w:val="24"/>
              </w:rPr>
            </w:pPr>
          </w:p>
          <w:p w:rsidR="000D50EC" w:rsidRDefault="000D50EC" w:rsidP="000D50EC">
            <w:pPr>
              <w:pStyle w:val="TableParagraph"/>
              <w:numPr>
                <w:ilvl w:val="0"/>
                <w:numId w:val="6"/>
              </w:numPr>
              <w:spacing w:line="255" w:lineRule="exact"/>
              <w:ind w:right="90"/>
              <w:jc w:val="both"/>
              <w:rPr>
                <w:b/>
              </w:rPr>
            </w:pPr>
            <w:r>
              <w:rPr>
                <w:b/>
              </w:rPr>
              <w:t>Lingkaran</w:t>
            </w:r>
          </w:p>
          <w:p w:rsidR="000D50EC" w:rsidRDefault="000D50EC" w:rsidP="00A97536">
            <w:pPr>
              <w:pStyle w:val="TableParagraph"/>
              <w:spacing w:line="255" w:lineRule="exact"/>
              <w:ind w:left="129" w:right="90"/>
              <w:jc w:val="both"/>
            </w:pPr>
            <w:r>
              <w:t xml:space="preserve">Lingkaran adalah bangun datar yang berbentuk bulat. </w:t>
            </w:r>
          </w:p>
          <w:p w:rsidR="000D50EC" w:rsidRPr="003471FD"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rPr>
                <w:b/>
              </w:rPr>
            </w:pPr>
            <w:r>
              <w:rPr>
                <w:b/>
                <w:noProof/>
              </w:rPr>
              <w:drawing>
                <wp:anchor distT="0" distB="0" distL="114300" distR="114300" simplePos="0" relativeHeight="251677696" behindDoc="1" locked="0" layoutInCell="1" allowOverlap="1" wp14:anchorId="750472C8" wp14:editId="46B453DF">
                  <wp:simplePos x="0" y="0"/>
                  <wp:positionH relativeFrom="column">
                    <wp:posOffset>1131755</wp:posOffset>
                  </wp:positionH>
                  <wp:positionV relativeFrom="paragraph">
                    <wp:posOffset>20504</wp:posOffset>
                  </wp:positionV>
                  <wp:extent cx="3441738" cy="1719099"/>
                  <wp:effectExtent l="19050" t="0" r="6312" b="0"/>
                  <wp:wrapNone/>
                  <wp:docPr id="55" name="Picture 3" descr="C:\Users\W7\Downloads\1200x600-inikah-unsur-pengaman-uang-logam-rupiah-161216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7\Downloads\1200x600-inikah-unsur-pengaman-uang-logam-rupiah-161216j.jpg"/>
                          <pic:cNvPicPr>
                            <a:picLocks noChangeAspect="1" noChangeArrowheads="1"/>
                          </pic:cNvPicPr>
                        </pic:nvPicPr>
                        <pic:blipFill>
                          <a:blip r:embed="rId44"/>
                          <a:srcRect/>
                          <a:stretch>
                            <a:fillRect/>
                          </a:stretch>
                        </pic:blipFill>
                        <pic:spPr bwMode="auto">
                          <a:xfrm>
                            <a:off x="0" y="0"/>
                            <a:ext cx="3441681" cy="1719071"/>
                          </a:xfrm>
                          <a:prstGeom prst="rect">
                            <a:avLst/>
                          </a:prstGeom>
                          <a:noFill/>
                          <a:ln w="9525">
                            <a:noFill/>
                            <a:miter lim="800000"/>
                            <a:headEnd/>
                            <a:tailEnd/>
                          </a:ln>
                        </pic:spPr>
                      </pic:pic>
                    </a:graphicData>
                  </a:graphic>
                </wp:anchor>
              </w:drawing>
            </w: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both"/>
              <w:rPr>
                <w:b/>
              </w:rPr>
            </w:pPr>
          </w:p>
          <w:p w:rsidR="000D50EC" w:rsidRDefault="000D50EC" w:rsidP="00A97536">
            <w:pPr>
              <w:pStyle w:val="TableParagraph"/>
              <w:spacing w:line="255" w:lineRule="exact"/>
              <w:ind w:left="129" w:right="90"/>
              <w:jc w:val="center"/>
              <w:rPr>
                <w:b/>
              </w:rPr>
            </w:pPr>
            <w:r>
              <w:t>Gambar 7. Uang Logam</w:t>
            </w: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r>
              <w:lastRenderedPageBreak/>
              <w:t>Uang logam merupakan contoh benda yang berbentuk lingkaran.</w:t>
            </w:r>
          </w:p>
          <w:p w:rsidR="000D50EC" w:rsidRDefault="000D50EC" w:rsidP="00A97536">
            <w:pPr>
              <w:pStyle w:val="TableParagraph"/>
              <w:spacing w:line="255" w:lineRule="exact"/>
              <w:ind w:left="129" w:right="90"/>
              <w:jc w:val="both"/>
            </w:pPr>
            <w:r>
              <w:t xml:space="preserve">Lingkaran adalah tempat titik-titik yang berjarak sama dengan satu titik tertentu. Yang dimaksud titik tertentu adalah titik pusat lingkaran. </w:t>
            </w:r>
          </w:p>
          <w:p w:rsidR="000D50EC" w:rsidRDefault="000D50EC" w:rsidP="00A97536">
            <w:pPr>
              <w:pStyle w:val="TableParagraph"/>
              <w:spacing w:line="255" w:lineRule="exact"/>
              <w:ind w:left="129" w:right="90"/>
              <w:jc w:val="both"/>
            </w:pPr>
            <w:r>
              <w:rPr>
                <w:noProof/>
              </w:rPr>
              <w:drawing>
                <wp:anchor distT="0" distB="0" distL="114300" distR="114300" simplePos="0" relativeHeight="251678720" behindDoc="1" locked="0" layoutInCell="1" allowOverlap="1" wp14:anchorId="64394A93" wp14:editId="04EEE0B1">
                  <wp:simplePos x="0" y="0"/>
                  <wp:positionH relativeFrom="column">
                    <wp:posOffset>1252939</wp:posOffset>
                  </wp:positionH>
                  <wp:positionV relativeFrom="paragraph">
                    <wp:posOffset>10978</wp:posOffset>
                  </wp:positionV>
                  <wp:extent cx="3109741" cy="1443210"/>
                  <wp:effectExtent l="19050" t="0" r="0" b="0"/>
                  <wp:wrapNone/>
                  <wp:docPr id="56" name="Picture 8" descr="C:\Users\W7\Download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7\Downloads\Untitled.jpg"/>
                          <pic:cNvPicPr>
                            <a:picLocks noChangeAspect="1" noChangeArrowheads="1"/>
                          </pic:cNvPicPr>
                        </pic:nvPicPr>
                        <pic:blipFill>
                          <a:blip r:embed="rId45"/>
                          <a:srcRect/>
                          <a:stretch>
                            <a:fillRect/>
                          </a:stretch>
                        </pic:blipFill>
                        <pic:spPr bwMode="auto">
                          <a:xfrm>
                            <a:off x="0" y="0"/>
                            <a:ext cx="3109741" cy="1443210"/>
                          </a:xfrm>
                          <a:prstGeom prst="rect">
                            <a:avLst/>
                          </a:prstGeom>
                          <a:noFill/>
                          <a:ln w="9525">
                            <a:noFill/>
                            <a:miter lim="800000"/>
                            <a:headEnd/>
                            <a:tailEnd/>
                          </a:ln>
                        </pic:spPr>
                      </pic:pic>
                    </a:graphicData>
                  </a:graphic>
                </wp:anchor>
              </w:drawing>
            </w: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r>
              <w:t>Lingkaran memiliki beberapa unsur yang terdiri dari:</w:t>
            </w:r>
          </w:p>
          <w:p w:rsidR="000D50EC" w:rsidRDefault="000D50EC" w:rsidP="000D50EC">
            <w:pPr>
              <w:pStyle w:val="TableParagraph"/>
              <w:numPr>
                <w:ilvl w:val="1"/>
                <w:numId w:val="5"/>
              </w:numPr>
              <w:spacing w:line="255" w:lineRule="exact"/>
              <w:ind w:left="545" w:right="90" w:hanging="270"/>
              <w:jc w:val="both"/>
            </w:pPr>
            <w:r>
              <w:t>Titik pusat (P</w:t>
            </w:r>
            <w:proofErr w:type="gramStart"/>
            <w:r>
              <w:t>) :</w:t>
            </w:r>
            <w:proofErr w:type="gramEnd"/>
            <w:r>
              <w:t xml:space="preserve"> Titik yang menjadi pusat lingkaran yang terletak tepat di tengah lingkaran.</w:t>
            </w:r>
          </w:p>
          <w:p w:rsidR="000D50EC" w:rsidRDefault="000D50EC" w:rsidP="000D50EC">
            <w:pPr>
              <w:pStyle w:val="TableParagraph"/>
              <w:numPr>
                <w:ilvl w:val="1"/>
                <w:numId w:val="5"/>
              </w:numPr>
              <w:spacing w:line="255" w:lineRule="exact"/>
              <w:ind w:left="545" w:right="90" w:hanging="270"/>
              <w:jc w:val="both"/>
            </w:pPr>
            <w:r>
              <w:t>Jari-jari (r</w:t>
            </w:r>
            <w:proofErr w:type="gramStart"/>
            <w:r>
              <w:t>) :</w:t>
            </w:r>
            <w:proofErr w:type="gramEnd"/>
            <w:r>
              <w:t xml:space="preserve"> jarang antara pusat lingkaran dengan titik pada lingkaran.</w:t>
            </w:r>
          </w:p>
          <w:p w:rsidR="000D50EC" w:rsidRDefault="000D50EC" w:rsidP="000D50EC">
            <w:pPr>
              <w:pStyle w:val="TableParagraph"/>
              <w:numPr>
                <w:ilvl w:val="1"/>
                <w:numId w:val="5"/>
              </w:numPr>
              <w:spacing w:line="255" w:lineRule="exact"/>
              <w:ind w:left="545" w:right="90" w:hanging="270"/>
              <w:jc w:val="both"/>
            </w:pPr>
            <w:r>
              <w:t>Diameter (d</w:t>
            </w:r>
            <w:proofErr w:type="gramStart"/>
            <w:r>
              <w:t>) :</w:t>
            </w:r>
            <w:proofErr w:type="gramEnd"/>
            <w:r>
              <w:t xml:space="preserve"> garis yang menghubungkan dua titik pada lingkaran melalui titik pusat.</w:t>
            </w:r>
          </w:p>
          <w:p w:rsidR="000D50EC" w:rsidRDefault="000D50EC" w:rsidP="000D50EC">
            <w:pPr>
              <w:pStyle w:val="TableParagraph"/>
              <w:numPr>
                <w:ilvl w:val="1"/>
                <w:numId w:val="5"/>
              </w:numPr>
              <w:spacing w:line="255" w:lineRule="exact"/>
              <w:ind w:left="545" w:right="90" w:hanging="270"/>
              <w:jc w:val="both"/>
            </w:pPr>
            <w:r>
              <w:t xml:space="preserve">Busur </w:t>
            </w:r>
            <w:proofErr w:type="gramStart"/>
            <w:r>
              <w:t>lingkaran :</w:t>
            </w:r>
            <w:proofErr w:type="gramEnd"/>
            <w:r>
              <w:t xml:space="preserve"> garis berbentuk melengkung pada tepian lingkaran.</w:t>
            </w:r>
          </w:p>
          <w:p w:rsidR="000D50EC" w:rsidRDefault="000D50EC" w:rsidP="000D50EC">
            <w:pPr>
              <w:pStyle w:val="TableParagraph"/>
              <w:numPr>
                <w:ilvl w:val="1"/>
                <w:numId w:val="5"/>
              </w:numPr>
              <w:spacing w:line="255" w:lineRule="exact"/>
              <w:ind w:left="545" w:right="90" w:hanging="270"/>
              <w:jc w:val="both"/>
            </w:pPr>
            <w:r>
              <w:t>Tali busur: garus yang menghubungkan dua titik pada lingkaran.</w:t>
            </w:r>
          </w:p>
          <w:p w:rsidR="000D50EC" w:rsidRDefault="000D50EC" w:rsidP="000D50EC">
            <w:pPr>
              <w:pStyle w:val="TableParagraph"/>
              <w:numPr>
                <w:ilvl w:val="1"/>
                <w:numId w:val="5"/>
              </w:numPr>
              <w:spacing w:line="255" w:lineRule="exact"/>
              <w:ind w:left="545" w:right="90" w:hanging="270"/>
              <w:jc w:val="both"/>
            </w:pPr>
            <w:r>
              <w:t>Juring lingkaran: daerah yang dibatasi oleh busur dan dua jari-jari lingkaran.</w:t>
            </w:r>
          </w:p>
          <w:p w:rsidR="000D50EC" w:rsidRDefault="000D50EC" w:rsidP="000D50EC">
            <w:pPr>
              <w:pStyle w:val="TableParagraph"/>
              <w:numPr>
                <w:ilvl w:val="1"/>
                <w:numId w:val="5"/>
              </w:numPr>
              <w:spacing w:line="255" w:lineRule="exact"/>
              <w:ind w:left="545" w:right="90" w:hanging="270"/>
              <w:jc w:val="both"/>
            </w:pPr>
            <w:r>
              <w:t>Tembereng: daerah yang dibatasi oleh busur dan tali busur.</w:t>
            </w:r>
          </w:p>
          <w:p w:rsidR="000D50EC" w:rsidRDefault="000D50EC" w:rsidP="000D50EC">
            <w:pPr>
              <w:pStyle w:val="TableParagraph"/>
              <w:numPr>
                <w:ilvl w:val="1"/>
                <w:numId w:val="5"/>
              </w:numPr>
              <w:spacing w:line="255" w:lineRule="exact"/>
              <w:ind w:left="545" w:right="90" w:hanging="270"/>
              <w:jc w:val="both"/>
            </w:pPr>
            <w:r>
              <w:t>Apotema: garus yang menghubungkan titik pusat dengan tali busur (tegak lurus dnegan tali busur).</w:t>
            </w:r>
          </w:p>
          <w:p w:rsidR="000D50EC" w:rsidRDefault="000D50EC" w:rsidP="00A97536">
            <w:pPr>
              <w:pStyle w:val="TableParagraph"/>
              <w:spacing w:line="255" w:lineRule="exact"/>
              <w:ind w:left="545" w:right="90"/>
              <w:jc w:val="both"/>
            </w:pPr>
          </w:p>
          <w:p w:rsidR="000D50EC" w:rsidRPr="00744A25" w:rsidRDefault="000D50EC" w:rsidP="000D50EC">
            <w:pPr>
              <w:pStyle w:val="TableParagraph"/>
              <w:numPr>
                <w:ilvl w:val="0"/>
                <w:numId w:val="6"/>
              </w:numPr>
              <w:spacing w:line="255" w:lineRule="exact"/>
              <w:ind w:right="90"/>
              <w:jc w:val="both"/>
              <w:rPr>
                <w:b/>
              </w:rPr>
            </w:pPr>
            <w:r w:rsidRPr="00744A25">
              <w:rPr>
                <w:b/>
              </w:rPr>
              <w:t>Segi</w:t>
            </w:r>
            <w:r>
              <w:rPr>
                <w:b/>
              </w:rPr>
              <w:t>banyak</w:t>
            </w:r>
            <w:r w:rsidRPr="00744A25">
              <w:rPr>
                <w:b/>
              </w:rPr>
              <w:t xml:space="preserve"> </w:t>
            </w:r>
          </w:p>
          <w:p w:rsidR="000D50EC" w:rsidRDefault="000D50EC" w:rsidP="00A97536">
            <w:pPr>
              <w:pStyle w:val="TableParagraph"/>
              <w:spacing w:line="255" w:lineRule="exact"/>
              <w:ind w:left="129" w:right="90"/>
              <w:jc w:val="both"/>
              <w:rPr>
                <w:spacing w:val="-10"/>
                <w:sz w:val="24"/>
              </w:rPr>
            </w:pPr>
            <w:r>
              <w:t>Segibanyak merupakan kurva sederhana tertutup yang dibentuk dari segmen-segmen garis. Segmen garis ini disebut juga dengan sisi. Segitiga dan segi empat juga sudah termasuk segibanyak, karena segi banyak minimal dibentuk dari 3 sisi. Namun, dalam hal ini karena segitiga dan segiempat sering dijumpai dan memiiki berbagai jenis sehingga dalam modul ini dibahas secara terpisah. Segibanyak yang dimaksud disni dimulai dari segilima, segienam, dan setrusanya hingga segi-n.</w:t>
            </w:r>
          </w:p>
          <w:p w:rsidR="000D50EC" w:rsidRDefault="000D50EC" w:rsidP="00A97536">
            <w:pPr>
              <w:pStyle w:val="TableParagraph"/>
              <w:spacing w:line="255" w:lineRule="exact"/>
              <w:ind w:left="129" w:right="90"/>
              <w:jc w:val="both"/>
              <w:rPr>
                <w:spacing w:val="-10"/>
                <w:sz w:val="24"/>
              </w:rPr>
            </w:pPr>
            <w:r>
              <w:t>Pernahkah anda melihat taman atau halaman rumah yang sudah dikonblok. Coba amati bentuk permukaan konblok ada yang berbentuk segi enam seperti pada gambar dibawah ini.</w:t>
            </w:r>
          </w:p>
          <w:p w:rsidR="000D50EC" w:rsidRDefault="000D50EC" w:rsidP="00A97536">
            <w:pPr>
              <w:pStyle w:val="TableParagraph"/>
              <w:spacing w:line="255" w:lineRule="exact"/>
              <w:ind w:left="129" w:right="90"/>
              <w:jc w:val="both"/>
              <w:rPr>
                <w:spacing w:val="-10"/>
                <w:sz w:val="24"/>
              </w:rPr>
            </w:pPr>
            <w:r>
              <w:rPr>
                <w:noProof/>
                <w:spacing w:val="-10"/>
                <w:sz w:val="24"/>
              </w:rPr>
              <w:drawing>
                <wp:anchor distT="0" distB="0" distL="114300" distR="114300" simplePos="0" relativeHeight="251670528" behindDoc="1" locked="0" layoutInCell="1" allowOverlap="1" wp14:anchorId="5394DBD5" wp14:editId="10C25A37">
                  <wp:simplePos x="0" y="0"/>
                  <wp:positionH relativeFrom="column">
                    <wp:posOffset>1208405</wp:posOffset>
                  </wp:positionH>
                  <wp:positionV relativeFrom="paragraph">
                    <wp:posOffset>50800</wp:posOffset>
                  </wp:positionV>
                  <wp:extent cx="3362325" cy="2166620"/>
                  <wp:effectExtent l="19050" t="0" r="9525" b="0"/>
                  <wp:wrapNone/>
                  <wp:docPr id="57" name="Image 1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4" name="Image 154"/>
                          <pic:cNvPicPr/>
                        </pic:nvPicPr>
                        <pic:blipFill>
                          <a:blip r:embed="rId30" cstate="print"/>
                          <a:stretch>
                            <a:fillRect/>
                          </a:stretch>
                        </pic:blipFill>
                        <pic:spPr>
                          <a:xfrm>
                            <a:off x="0" y="0"/>
                            <a:ext cx="3362325" cy="2166620"/>
                          </a:xfrm>
                          <a:prstGeom prst="rect">
                            <a:avLst/>
                          </a:prstGeom>
                        </pic:spPr>
                      </pic:pic>
                    </a:graphicData>
                  </a:graphic>
                </wp:anchor>
              </w:drawing>
            </w: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both"/>
              <w:rPr>
                <w:spacing w:val="-10"/>
                <w:sz w:val="24"/>
              </w:rPr>
            </w:pPr>
          </w:p>
          <w:p w:rsidR="000D50EC" w:rsidRDefault="000D50EC" w:rsidP="00A97536">
            <w:pPr>
              <w:pStyle w:val="TableParagraph"/>
              <w:spacing w:line="255" w:lineRule="exact"/>
              <w:ind w:left="129" w:right="90"/>
              <w:jc w:val="center"/>
              <w:rPr>
                <w:spacing w:val="-10"/>
                <w:sz w:val="24"/>
              </w:rPr>
            </w:pPr>
            <w:r>
              <w:t>Gambar 7. Konblok segienam</w:t>
            </w:r>
          </w:p>
          <w:p w:rsidR="000D50EC" w:rsidRPr="007C2F9B" w:rsidRDefault="000D50EC" w:rsidP="00A97536">
            <w:pPr>
              <w:spacing w:line="240" w:lineRule="auto"/>
              <w:ind w:left="185" w:right="95"/>
              <w:jc w:val="both"/>
              <w:rPr>
                <w:rFonts w:ascii="Times New Roman" w:hAnsi="Times New Roman" w:cs="Times New Roman"/>
              </w:rPr>
            </w:pPr>
            <w:r w:rsidRPr="007C2F9B">
              <w:rPr>
                <w:rFonts w:ascii="Times New Roman" w:hAnsi="Times New Roman" w:cs="Times New Roman"/>
              </w:rPr>
              <w:t>Segi banyak adalah bangun yang dibatasi oleh garis-garis lurus dan membentuk area tertutup. Jumlah sisi dan sudut pada segi banyak selalu sama. Misalnya, segitiga memiliki 3 sisi dan 3 sudut, sedangkan segiempat memiliki 4 sisi dan 4 sudut. Segi banyak terbagi menjadi dua, yaitu segi banyak beraturan dan segi banyak tidak beraturan. Segi banyak beraturan memiliki semua sisi yang sma panjang dan semua sudut yang sama besar. Contohnya adalah segitiga sama sisi, persegi, dan segi lima beraturan. Sedangkan segi banyak tidak beraturan memiliki sisi dan sudut yang tidak sama panjang. Contohnya adalah segitiga sembarang atau segiempat sembarang.</w:t>
            </w:r>
          </w:p>
          <w:p w:rsidR="000D50EC" w:rsidRDefault="000D50EC" w:rsidP="00A97536">
            <w:pPr>
              <w:pStyle w:val="TableParagraph"/>
              <w:spacing w:line="255" w:lineRule="exact"/>
              <w:ind w:left="129" w:right="90"/>
              <w:jc w:val="both"/>
              <w:rPr>
                <w:spacing w:val="-10"/>
                <w:sz w:val="24"/>
              </w:rPr>
            </w:pPr>
          </w:p>
          <w:p w:rsidR="000D50EC" w:rsidRPr="00C87459" w:rsidRDefault="000D50EC" w:rsidP="00A97536">
            <w:pPr>
              <w:pStyle w:val="TableParagraph"/>
              <w:spacing w:line="255" w:lineRule="exact"/>
              <w:ind w:left="129" w:right="90"/>
              <w:jc w:val="both"/>
              <w:rPr>
                <w:b/>
              </w:rPr>
            </w:pPr>
            <w:r>
              <w:rPr>
                <w:b/>
              </w:rPr>
              <w:lastRenderedPageBreak/>
              <w:t>Latihan</w:t>
            </w:r>
          </w:p>
          <w:p w:rsidR="000D50EC" w:rsidRPr="00744A25" w:rsidRDefault="000D50EC" w:rsidP="000D50EC">
            <w:pPr>
              <w:pStyle w:val="TableParagraph"/>
              <w:numPr>
                <w:ilvl w:val="1"/>
                <w:numId w:val="7"/>
              </w:numPr>
              <w:spacing w:line="255" w:lineRule="exact"/>
              <w:ind w:left="455" w:right="90"/>
              <w:jc w:val="both"/>
              <w:rPr>
                <w:spacing w:val="-10"/>
                <w:sz w:val="24"/>
              </w:rPr>
            </w:pPr>
            <w:r>
              <w:t xml:space="preserve">Berilah masing-masing 2 contoh dalam kehidupan sehari-hari tentang titik, garis, bidang dan sudut terutama dalam lingkungan sehari-hari siswa? </w:t>
            </w:r>
          </w:p>
          <w:p w:rsidR="000D50EC" w:rsidRPr="00744A25" w:rsidRDefault="000D50EC" w:rsidP="000D50EC">
            <w:pPr>
              <w:pStyle w:val="TableParagraph"/>
              <w:numPr>
                <w:ilvl w:val="1"/>
                <w:numId w:val="7"/>
              </w:numPr>
              <w:spacing w:line="255" w:lineRule="exact"/>
              <w:ind w:left="455" w:right="90"/>
              <w:jc w:val="both"/>
              <w:rPr>
                <w:spacing w:val="-10"/>
                <w:sz w:val="24"/>
              </w:rPr>
            </w:pPr>
            <w:r>
              <w:t>Buatlah sketsa gambar ruang kelas, kemudian tulislah 2 pasangan garis yang sejajar, berpotongan dan bersilangan pada sketsa gambar yang anda buat tersebut!</w:t>
            </w:r>
          </w:p>
          <w:p w:rsidR="000D50EC" w:rsidRPr="007C2F9B" w:rsidRDefault="000D50EC" w:rsidP="000D50EC">
            <w:pPr>
              <w:pStyle w:val="TableParagraph"/>
              <w:numPr>
                <w:ilvl w:val="1"/>
                <w:numId w:val="7"/>
              </w:numPr>
              <w:spacing w:line="255" w:lineRule="exact"/>
              <w:ind w:left="455" w:right="90"/>
              <w:jc w:val="both"/>
              <w:rPr>
                <w:spacing w:val="-10"/>
                <w:sz w:val="24"/>
              </w:rPr>
            </w:pPr>
            <w:r>
              <w:t>Sebutkan 2 contoh sudut yang ada di sekitar anda?</w:t>
            </w:r>
          </w:p>
        </w:tc>
      </w:tr>
    </w:tbl>
    <w:p w:rsidR="000D50EC" w:rsidRDefault="000D50EC" w:rsidP="000D50EC">
      <w:pPr>
        <w:widowControl w:val="0"/>
        <w:spacing w:line="240" w:lineRule="auto"/>
        <w:ind w:left="720" w:hanging="720"/>
        <w:rPr>
          <w:b/>
        </w:rPr>
      </w:pPr>
    </w:p>
    <w:tbl>
      <w:tblPr>
        <w:tblW w:w="9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5"/>
        <w:gridCol w:w="7295"/>
      </w:tblGrid>
      <w:tr w:rsidR="000D50EC" w:rsidTr="00A97536">
        <w:trPr>
          <w:trHeight w:val="274"/>
        </w:trPr>
        <w:tc>
          <w:tcPr>
            <w:tcW w:w="9100" w:type="dxa"/>
            <w:gridSpan w:val="2"/>
            <w:shd w:val="clear" w:color="auto" w:fill="8DB3E2" w:themeFill="text2" w:themeFillTint="66"/>
          </w:tcPr>
          <w:p w:rsidR="000D50EC" w:rsidRPr="00E26839" w:rsidRDefault="000D50EC" w:rsidP="00A97536">
            <w:pPr>
              <w:pStyle w:val="TableParagraph"/>
              <w:spacing w:line="255" w:lineRule="exact"/>
              <w:ind w:left="129" w:right="90"/>
              <w:jc w:val="center"/>
              <w:rPr>
                <w:b/>
                <w:spacing w:val="-10"/>
                <w:sz w:val="24"/>
              </w:rPr>
            </w:pPr>
            <w:r w:rsidRPr="00E26839">
              <w:rPr>
                <w:b/>
                <w:spacing w:val="-10"/>
                <w:sz w:val="24"/>
              </w:rPr>
              <w:t>Pertemuan Kedua</w:t>
            </w:r>
          </w:p>
        </w:tc>
      </w:tr>
      <w:tr w:rsidR="000D50EC" w:rsidTr="00A97536">
        <w:trPr>
          <w:trHeight w:val="274"/>
        </w:trPr>
        <w:tc>
          <w:tcPr>
            <w:tcW w:w="1805" w:type="dxa"/>
          </w:tcPr>
          <w:p w:rsidR="000D50EC" w:rsidRPr="00E07F55" w:rsidRDefault="000D50EC" w:rsidP="00A97536">
            <w:pPr>
              <w:pStyle w:val="TableParagraph"/>
              <w:spacing w:line="255" w:lineRule="exact"/>
              <w:ind w:left="5"/>
              <w:jc w:val="center"/>
              <w:rPr>
                <w:b/>
              </w:rPr>
            </w:pPr>
            <w:r>
              <w:t>Pertanyaan pemantik</w:t>
            </w:r>
          </w:p>
        </w:tc>
        <w:tc>
          <w:tcPr>
            <w:tcW w:w="7295" w:type="dxa"/>
          </w:tcPr>
          <w:p w:rsidR="000D50EC" w:rsidRDefault="000D50EC" w:rsidP="00A97536">
            <w:pPr>
              <w:pStyle w:val="TableParagraph"/>
              <w:spacing w:line="255" w:lineRule="exact"/>
              <w:ind w:left="3420" w:right="90"/>
              <w:jc w:val="both"/>
            </w:pPr>
            <w:r>
              <w:rPr>
                <w:noProof/>
              </w:rPr>
              <w:drawing>
                <wp:anchor distT="0" distB="0" distL="0" distR="0" simplePos="0" relativeHeight="251671552" behindDoc="1" locked="0" layoutInCell="1" allowOverlap="1" wp14:anchorId="23AD37DE" wp14:editId="47450F5F">
                  <wp:simplePos x="0" y="0"/>
                  <wp:positionH relativeFrom="page">
                    <wp:posOffset>200025</wp:posOffset>
                  </wp:positionH>
                  <wp:positionV relativeFrom="paragraph">
                    <wp:posOffset>100965</wp:posOffset>
                  </wp:positionV>
                  <wp:extent cx="1839595" cy="2129155"/>
                  <wp:effectExtent l="19050" t="0" r="8255" b="0"/>
                  <wp:wrapNone/>
                  <wp:docPr id="58" name="Image 1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7" name="Image 157"/>
                          <pic:cNvPicPr/>
                        </pic:nvPicPr>
                        <pic:blipFill>
                          <a:blip r:embed="rId46" cstate="print"/>
                          <a:stretch>
                            <a:fillRect/>
                          </a:stretch>
                        </pic:blipFill>
                        <pic:spPr>
                          <a:xfrm>
                            <a:off x="0" y="0"/>
                            <a:ext cx="1839595" cy="2129155"/>
                          </a:xfrm>
                          <a:prstGeom prst="rect">
                            <a:avLst/>
                          </a:prstGeom>
                        </pic:spPr>
                      </pic:pic>
                    </a:graphicData>
                  </a:graphic>
                </wp:anchor>
              </w:drawing>
            </w:r>
          </w:p>
          <w:p w:rsidR="000D50EC" w:rsidRDefault="000D50EC" w:rsidP="00A97536">
            <w:pPr>
              <w:pStyle w:val="TableParagraph"/>
              <w:spacing w:line="255" w:lineRule="exact"/>
              <w:ind w:left="3420" w:right="90"/>
              <w:jc w:val="both"/>
            </w:pPr>
            <w:r>
              <w:t>Berdasarkan gambar di samping, dapatkah anda menyimpulkan gambar tersebut?</w:t>
            </w: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rPr>
                <w:spacing w:val="-10"/>
                <w:sz w:val="24"/>
              </w:rPr>
            </w:pPr>
          </w:p>
        </w:tc>
      </w:tr>
      <w:tr w:rsidR="000D50EC" w:rsidTr="00A97536">
        <w:trPr>
          <w:trHeight w:val="274"/>
        </w:trPr>
        <w:tc>
          <w:tcPr>
            <w:tcW w:w="9100" w:type="dxa"/>
            <w:gridSpan w:val="2"/>
          </w:tcPr>
          <w:p w:rsidR="000D50EC" w:rsidRPr="00744A25" w:rsidRDefault="000D50EC" w:rsidP="000D50EC">
            <w:pPr>
              <w:pStyle w:val="TableParagraph"/>
              <w:numPr>
                <w:ilvl w:val="0"/>
                <w:numId w:val="8"/>
              </w:numPr>
              <w:spacing w:line="255" w:lineRule="exact"/>
              <w:ind w:right="90"/>
              <w:jc w:val="both"/>
              <w:rPr>
                <w:b/>
              </w:rPr>
            </w:pPr>
            <w:r>
              <w:rPr>
                <w:b/>
              </w:rPr>
              <w:t>Kegiatan</w:t>
            </w:r>
          </w:p>
          <w:p w:rsidR="000D50EC" w:rsidRDefault="000D50EC" w:rsidP="000D50EC">
            <w:pPr>
              <w:pStyle w:val="TableParagraph"/>
              <w:numPr>
                <w:ilvl w:val="0"/>
                <w:numId w:val="9"/>
              </w:numPr>
              <w:spacing w:line="255" w:lineRule="exact"/>
              <w:ind w:right="90"/>
              <w:jc w:val="both"/>
            </w:pPr>
            <w:r>
              <w:t>Peserta didik dipandu guru mempersiapkan kelas agar lebih kondusif untuk proses belajar mengajar dengan mengecek kebersihan ruang kelas.</w:t>
            </w:r>
          </w:p>
          <w:p w:rsidR="000D50EC" w:rsidRDefault="000D50EC" w:rsidP="000D50EC">
            <w:pPr>
              <w:pStyle w:val="TableParagraph"/>
              <w:numPr>
                <w:ilvl w:val="0"/>
                <w:numId w:val="9"/>
              </w:numPr>
              <w:spacing w:line="255" w:lineRule="exact"/>
              <w:ind w:right="90"/>
              <w:jc w:val="both"/>
            </w:pPr>
            <w:r>
              <w:t xml:space="preserve">Guru mempersilahkan salah satu peserta didik memberi aba-aba untuk memulai pembelajaran dengan </w:t>
            </w:r>
            <w:proofErr w:type="gramStart"/>
            <w:r>
              <w:t>salam</w:t>
            </w:r>
            <w:proofErr w:type="gramEnd"/>
            <w:r>
              <w:t xml:space="preserve"> dan do’a sebagai bentuk rasa syukur kepada Tuhan yang Maha Esa.</w:t>
            </w:r>
          </w:p>
          <w:p w:rsidR="000D50EC" w:rsidRDefault="000D50EC" w:rsidP="000D50EC">
            <w:pPr>
              <w:pStyle w:val="TableParagraph"/>
              <w:numPr>
                <w:ilvl w:val="0"/>
                <w:numId w:val="9"/>
              </w:numPr>
              <w:spacing w:line="255" w:lineRule="exact"/>
              <w:ind w:right="90"/>
              <w:jc w:val="both"/>
            </w:pPr>
            <w:r>
              <w:t xml:space="preserve">Guru menjawab </w:t>
            </w:r>
            <w:proofErr w:type="gramStart"/>
            <w:r>
              <w:t>salam</w:t>
            </w:r>
            <w:proofErr w:type="gramEnd"/>
            <w:r>
              <w:t xml:space="preserve"> kepada peserta didik dengan pantun. </w:t>
            </w:r>
          </w:p>
          <w:p w:rsidR="000D50EC" w:rsidRDefault="000D50EC" w:rsidP="00A97536">
            <w:pPr>
              <w:pStyle w:val="TableParagraph"/>
              <w:spacing w:line="255" w:lineRule="exact"/>
              <w:ind w:left="849" w:right="90"/>
              <w:jc w:val="both"/>
            </w:pPr>
            <w:r>
              <w:t xml:space="preserve">Jalan-jalan  ke Danau Toba Tidak lupa membeli mangga </w:t>
            </w:r>
          </w:p>
          <w:p w:rsidR="000D50EC" w:rsidRDefault="000D50EC" w:rsidP="00A97536">
            <w:pPr>
              <w:pStyle w:val="TableParagraph"/>
              <w:spacing w:line="255" w:lineRule="exact"/>
              <w:ind w:left="849" w:right="90"/>
              <w:jc w:val="both"/>
            </w:pPr>
            <w:r>
              <w:t xml:space="preserve">Wa’alaikumsalam untuk semua Bertemu kembali dengan bu Aisya yang cantik nan jelita </w:t>
            </w:r>
          </w:p>
          <w:p w:rsidR="000D50EC" w:rsidRDefault="000D50EC" w:rsidP="000D50EC">
            <w:pPr>
              <w:pStyle w:val="TableParagraph"/>
              <w:numPr>
                <w:ilvl w:val="0"/>
                <w:numId w:val="9"/>
              </w:numPr>
              <w:spacing w:line="255" w:lineRule="exact"/>
              <w:ind w:right="90"/>
              <w:jc w:val="both"/>
            </w:pPr>
            <w:r>
              <w:t xml:space="preserve">Guru </w:t>
            </w:r>
            <w:proofErr w:type="gramStart"/>
            <w:r>
              <w:t>mengkondisikan</w:t>
            </w:r>
            <w:proofErr w:type="gramEnd"/>
            <w:r>
              <w:t xml:space="preserve"> peserta didik dengan menanyakan kabar dan memeriksa kehadiran peserta didik sebagai bentuk sikap disiplin.</w:t>
            </w:r>
          </w:p>
          <w:p w:rsidR="000D50EC" w:rsidRPr="004464B4" w:rsidRDefault="000D50EC" w:rsidP="000D50EC">
            <w:pPr>
              <w:pStyle w:val="TableParagraph"/>
              <w:numPr>
                <w:ilvl w:val="0"/>
                <w:numId w:val="8"/>
              </w:numPr>
              <w:spacing w:line="255" w:lineRule="exact"/>
              <w:ind w:right="90"/>
              <w:jc w:val="both"/>
              <w:rPr>
                <w:b/>
              </w:rPr>
            </w:pPr>
            <w:r w:rsidRPr="004464B4">
              <w:rPr>
                <w:b/>
              </w:rPr>
              <w:t>Apersepsi</w:t>
            </w:r>
          </w:p>
          <w:p w:rsidR="000D50EC" w:rsidRDefault="000D50EC" w:rsidP="00A97536">
            <w:pPr>
              <w:pStyle w:val="TableParagraph"/>
              <w:spacing w:line="255" w:lineRule="exact"/>
              <w:ind w:left="489" w:right="90"/>
              <w:jc w:val="both"/>
              <w:rPr>
                <w:b/>
              </w:rPr>
            </w:pPr>
            <w:r>
              <w:t>Guru memberikan apersepsi dengan mengingatkan kembali materi tentang geometri bangun datar.</w:t>
            </w:r>
          </w:p>
          <w:p w:rsidR="000D50EC" w:rsidRPr="00C64FB8" w:rsidRDefault="000D50EC" w:rsidP="000D50EC">
            <w:pPr>
              <w:pStyle w:val="TableParagraph"/>
              <w:numPr>
                <w:ilvl w:val="0"/>
                <w:numId w:val="9"/>
              </w:numPr>
              <w:spacing w:line="255" w:lineRule="exact"/>
              <w:ind w:right="90"/>
              <w:jc w:val="both"/>
              <w:rPr>
                <w:b/>
              </w:rPr>
            </w:pPr>
            <w:r>
              <w:t xml:space="preserve">Guru </w:t>
            </w:r>
            <w:proofErr w:type="gramStart"/>
            <w:r>
              <w:t>melakukan</w:t>
            </w:r>
            <w:proofErr w:type="gramEnd"/>
            <w:r>
              <w:t xml:space="preserve"> evaluasi terkait sejauh mana pemahaman peserta didik terkait materi prasyarat.</w:t>
            </w:r>
          </w:p>
          <w:p w:rsidR="000D50EC" w:rsidRPr="00C64FB8" w:rsidRDefault="000D50EC" w:rsidP="000D50EC">
            <w:pPr>
              <w:pStyle w:val="TableParagraph"/>
              <w:numPr>
                <w:ilvl w:val="0"/>
                <w:numId w:val="9"/>
              </w:numPr>
              <w:spacing w:line="255" w:lineRule="exact"/>
              <w:ind w:right="90"/>
              <w:jc w:val="both"/>
              <w:rPr>
                <w:b/>
              </w:rPr>
            </w:pPr>
            <w:r>
              <w:t xml:space="preserve">Guru </w:t>
            </w:r>
            <w:proofErr w:type="gramStart"/>
            <w:r>
              <w:t>memberikan</w:t>
            </w:r>
            <w:proofErr w:type="gramEnd"/>
            <w:r>
              <w:t xml:space="preserve"> pertanyaan pemantik melalui modul ajar, yang ditunjukkan dengan pertanyaan Perhatikan gambar berikut. Gambar ini adalah gambar layar perahu yang sering dijumpai di laut.</w:t>
            </w:r>
          </w:p>
          <w:p w:rsidR="000D50EC" w:rsidRPr="00C64FB8" w:rsidRDefault="000D50EC" w:rsidP="000D50EC">
            <w:pPr>
              <w:pStyle w:val="TableParagraph"/>
              <w:numPr>
                <w:ilvl w:val="0"/>
                <w:numId w:val="9"/>
              </w:numPr>
              <w:spacing w:line="255" w:lineRule="exact"/>
              <w:ind w:right="90"/>
              <w:jc w:val="both"/>
              <w:rPr>
                <w:b/>
              </w:rPr>
            </w:pPr>
            <w:r>
              <w:t>Apa yang bisa kalian maknai dari layar perahu tersebut?”</w:t>
            </w:r>
          </w:p>
          <w:p w:rsidR="000D50EC" w:rsidRPr="00C64FB8" w:rsidRDefault="000D50EC" w:rsidP="000D50EC">
            <w:pPr>
              <w:pStyle w:val="TableParagraph"/>
              <w:numPr>
                <w:ilvl w:val="0"/>
                <w:numId w:val="9"/>
              </w:numPr>
              <w:spacing w:line="255" w:lineRule="exact"/>
              <w:ind w:right="90"/>
              <w:jc w:val="both"/>
              <w:rPr>
                <w:b/>
              </w:rPr>
            </w:pPr>
            <w:r>
              <w:t xml:space="preserve">Guru </w:t>
            </w:r>
            <w:proofErr w:type="gramStart"/>
            <w:r>
              <w:t>memandu</w:t>
            </w:r>
            <w:proofErr w:type="gramEnd"/>
            <w:r>
              <w:t xml:space="preserve"> agar diskusi terbuka menjadi aktif dalam menjawab pertanyaan pemantik.</w:t>
            </w:r>
          </w:p>
          <w:p w:rsidR="000D50EC" w:rsidRPr="00C64FB8" w:rsidRDefault="000D50EC" w:rsidP="000D50EC">
            <w:pPr>
              <w:pStyle w:val="TableParagraph"/>
              <w:numPr>
                <w:ilvl w:val="0"/>
                <w:numId w:val="8"/>
              </w:numPr>
              <w:spacing w:line="255" w:lineRule="exact"/>
              <w:ind w:right="90"/>
              <w:jc w:val="both"/>
              <w:rPr>
                <w:b/>
              </w:rPr>
            </w:pPr>
            <w:r w:rsidRPr="00C64FB8">
              <w:rPr>
                <w:b/>
              </w:rPr>
              <w:t xml:space="preserve">Mengorganisasi peserta didik dan menanya </w:t>
            </w:r>
          </w:p>
          <w:p w:rsidR="000D50EC" w:rsidRPr="00C64FB8" w:rsidRDefault="000D50EC" w:rsidP="000D50EC">
            <w:pPr>
              <w:pStyle w:val="TableParagraph"/>
              <w:numPr>
                <w:ilvl w:val="0"/>
                <w:numId w:val="9"/>
              </w:numPr>
              <w:spacing w:line="255" w:lineRule="exact"/>
              <w:ind w:right="90"/>
              <w:jc w:val="both"/>
              <w:rPr>
                <w:b/>
              </w:rPr>
            </w:pPr>
            <w:r>
              <w:t xml:space="preserve">Guru </w:t>
            </w:r>
            <w:proofErr w:type="gramStart"/>
            <w:r>
              <w:t>membagi</w:t>
            </w:r>
            <w:proofErr w:type="gramEnd"/>
            <w:r>
              <w:t xml:space="preserve"> peserta didik menjadi beberapa kelompok secara heterogen yang terdiri dari 4-6 peserta didik dalam setiap kelompoknya. </w:t>
            </w:r>
          </w:p>
          <w:p w:rsidR="000D50EC" w:rsidRPr="00C64FB8" w:rsidRDefault="000D50EC" w:rsidP="000D50EC">
            <w:pPr>
              <w:pStyle w:val="TableParagraph"/>
              <w:numPr>
                <w:ilvl w:val="0"/>
                <w:numId w:val="9"/>
              </w:numPr>
              <w:spacing w:line="255" w:lineRule="exact"/>
              <w:ind w:right="90"/>
              <w:jc w:val="both"/>
              <w:rPr>
                <w:b/>
              </w:rPr>
            </w:pPr>
            <w:r>
              <w:t xml:space="preserve">Guru </w:t>
            </w:r>
            <w:proofErr w:type="gramStart"/>
            <w:r>
              <w:t>memberikan</w:t>
            </w:r>
            <w:proofErr w:type="gramEnd"/>
            <w:r>
              <w:t xml:space="preserve"> LKPD kepada setiap kelompok.</w:t>
            </w:r>
          </w:p>
          <w:p w:rsidR="000D50EC" w:rsidRDefault="000D50EC" w:rsidP="000D50EC">
            <w:pPr>
              <w:pStyle w:val="TableParagraph"/>
              <w:numPr>
                <w:ilvl w:val="0"/>
                <w:numId w:val="9"/>
              </w:numPr>
              <w:spacing w:line="255" w:lineRule="exact"/>
              <w:ind w:right="90"/>
              <w:jc w:val="both"/>
              <w:rPr>
                <w:b/>
              </w:rPr>
            </w:pPr>
            <w:r>
              <w:t>Peserta didik menerima LKPD kemudian membaca dan mengamati permasalahan dalam LKPD.</w:t>
            </w:r>
          </w:p>
          <w:p w:rsidR="000D50EC" w:rsidRPr="00C64FB8" w:rsidRDefault="000D50EC" w:rsidP="000D50EC">
            <w:pPr>
              <w:pStyle w:val="TableParagraph"/>
              <w:numPr>
                <w:ilvl w:val="0"/>
                <w:numId w:val="9"/>
              </w:numPr>
              <w:spacing w:line="255" w:lineRule="exact"/>
              <w:ind w:right="90"/>
              <w:jc w:val="both"/>
              <w:rPr>
                <w:b/>
              </w:rPr>
            </w:pPr>
            <w:r>
              <w:t>Peserta didik melakukan diskusi dalam kelompok masing-masing berdasarkan petunjuk yang ada dalam LKPD.</w:t>
            </w:r>
          </w:p>
          <w:p w:rsidR="000D50EC" w:rsidRPr="00C64FB8" w:rsidRDefault="000D50EC" w:rsidP="000D50EC">
            <w:pPr>
              <w:pStyle w:val="TableParagraph"/>
              <w:numPr>
                <w:ilvl w:val="0"/>
                <w:numId w:val="9"/>
              </w:numPr>
              <w:spacing w:line="255" w:lineRule="exact"/>
              <w:ind w:right="90"/>
              <w:jc w:val="both"/>
              <w:rPr>
                <w:b/>
              </w:rPr>
            </w:pPr>
            <w:r>
              <w:t>Peserta didik diberi kesempatan untuk menjelajahi dan membaca sumber lain guna meningkatkan pemahaman mengenai dilatasi.</w:t>
            </w:r>
          </w:p>
          <w:p w:rsidR="000D50EC" w:rsidRPr="00C64FB8" w:rsidRDefault="000D50EC" w:rsidP="000D50EC">
            <w:pPr>
              <w:pStyle w:val="TableParagraph"/>
              <w:numPr>
                <w:ilvl w:val="0"/>
                <w:numId w:val="9"/>
              </w:numPr>
              <w:spacing w:line="255" w:lineRule="exact"/>
              <w:ind w:right="90"/>
              <w:jc w:val="both"/>
              <w:rPr>
                <w:b/>
              </w:rPr>
            </w:pPr>
            <w:r>
              <w:lastRenderedPageBreak/>
              <w:t>Peserta didik diberi kesempatan untuk bertanya saat guru memonitor setiap kelompok secara bergantian dan memberikan bimbingan jika kelompok mengalami kendala selama menggunakan LKPD.</w:t>
            </w:r>
          </w:p>
          <w:p w:rsidR="000D50EC" w:rsidRPr="00C64FB8" w:rsidRDefault="000D50EC" w:rsidP="000D50EC">
            <w:pPr>
              <w:pStyle w:val="TableParagraph"/>
              <w:numPr>
                <w:ilvl w:val="0"/>
                <w:numId w:val="9"/>
              </w:numPr>
              <w:spacing w:line="255" w:lineRule="exact"/>
              <w:ind w:right="90"/>
              <w:jc w:val="both"/>
              <w:rPr>
                <w:b/>
              </w:rPr>
            </w:pPr>
            <w:r>
              <w:t>Setiap kelompok menyelesaikan LKPD berdasarkan hasil diskusi.</w:t>
            </w:r>
          </w:p>
          <w:p w:rsidR="000D50EC" w:rsidRPr="00C64FB8" w:rsidRDefault="000D50EC" w:rsidP="000D50EC">
            <w:pPr>
              <w:pStyle w:val="TableParagraph"/>
              <w:numPr>
                <w:ilvl w:val="0"/>
                <w:numId w:val="9"/>
              </w:numPr>
              <w:spacing w:line="255" w:lineRule="exact"/>
              <w:ind w:right="90"/>
              <w:jc w:val="both"/>
              <w:rPr>
                <w:b/>
              </w:rPr>
            </w:pPr>
            <w:r>
              <w:t xml:space="preserve">Peserta didik memaparkan hasil diskusi secara bergantian dalam kelompok. Presentasi diwakilkan oleh setiap kelompok sesuai dengan jumlah permasalahan yang disajikan dalam LKPD. </w:t>
            </w:r>
          </w:p>
          <w:p w:rsidR="000D50EC" w:rsidRPr="00C64FB8" w:rsidRDefault="000D50EC" w:rsidP="000D50EC">
            <w:pPr>
              <w:pStyle w:val="TableParagraph"/>
              <w:numPr>
                <w:ilvl w:val="0"/>
                <w:numId w:val="9"/>
              </w:numPr>
              <w:spacing w:line="255" w:lineRule="exact"/>
              <w:ind w:right="90"/>
              <w:jc w:val="both"/>
              <w:rPr>
                <w:b/>
              </w:rPr>
            </w:pPr>
            <w:r>
              <w:t xml:space="preserve">Guru </w:t>
            </w:r>
            <w:proofErr w:type="gramStart"/>
            <w:r>
              <w:t>mengarahkan</w:t>
            </w:r>
            <w:proofErr w:type="gramEnd"/>
            <w:r>
              <w:t xml:space="preserve"> kelompok lain untuk bertanya mengenai hasil presentasi dari kelompok lain.</w:t>
            </w:r>
          </w:p>
          <w:p w:rsidR="000D50EC" w:rsidRDefault="000D50EC" w:rsidP="000D50EC">
            <w:pPr>
              <w:pStyle w:val="TableParagraph"/>
              <w:numPr>
                <w:ilvl w:val="0"/>
                <w:numId w:val="8"/>
              </w:numPr>
              <w:spacing w:line="255" w:lineRule="exact"/>
              <w:ind w:right="90"/>
              <w:jc w:val="both"/>
              <w:rPr>
                <w:b/>
              </w:rPr>
            </w:pPr>
            <w:r>
              <w:rPr>
                <w:b/>
              </w:rPr>
              <w:t>Evaluasi Pengalaman Belajar</w:t>
            </w:r>
          </w:p>
          <w:p w:rsidR="000D50EC" w:rsidRPr="00C64FB8" w:rsidRDefault="000D50EC" w:rsidP="000D50EC">
            <w:pPr>
              <w:pStyle w:val="TableParagraph"/>
              <w:numPr>
                <w:ilvl w:val="0"/>
                <w:numId w:val="9"/>
              </w:numPr>
              <w:spacing w:line="255" w:lineRule="exact"/>
              <w:ind w:right="90"/>
              <w:jc w:val="both"/>
              <w:rPr>
                <w:b/>
              </w:rPr>
            </w:pPr>
            <w:r>
              <w:t xml:space="preserve">Peserta didik yang lain dan guru memberikan tanggapan dan menganalisis hasil presentasi meliputi </w:t>
            </w:r>
            <w:proofErr w:type="gramStart"/>
            <w:r>
              <w:t>tanya</w:t>
            </w:r>
            <w:proofErr w:type="gramEnd"/>
            <w:r>
              <w:t xml:space="preserve"> jawab untuk mengkonfirmasi, memberikan tambahan informasi, melengkapi informasi ataupun tanggapan lainnya.</w:t>
            </w:r>
          </w:p>
          <w:p w:rsidR="000D50EC" w:rsidRPr="00C64FB8" w:rsidRDefault="000D50EC" w:rsidP="000D50EC">
            <w:pPr>
              <w:pStyle w:val="TableParagraph"/>
              <w:numPr>
                <w:ilvl w:val="0"/>
                <w:numId w:val="9"/>
              </w:numPr>
              <w:spacing w:line="255" w:lineRule="exact"/>
              <w:ind w:right="90"/>
              <w:jc w:val="both"/>
              <w:rPr>
                <w:b/>
              </w:rPr>
            </w:pPr>
            <w:r>
              <w:t>Peserta didik diberikan penguatan oleh guru selama proses pembelajaran untuk mencegah terjadinya miskonsepsi.</w:t>
            </w:r>
          </w:p>
          <w:p w:rsidR="000D50EC" w:rsidRPr="00C64FB8" w:rsidRDefault="000D50EC" w:rsidP="000D50EC">
            <w:pPr>
              <w:pStyle w:val="TableParagraph"/>
              <w:numPr>
                <w:ilvl w:val="0"/>
                <w:numId w:val="9"/>
              </w:numPr>
              <w:spacing w:line="255" w:lineRule="exact"/>
              <w:ind w:right="90"/>
              <w:jc w:val="both"/>
              <w:rPr>
                <w:b/>
              </w:rPr>
            </w:pPr>
            <w:r>
              <w:t>Peserta didik menerima konfirmasi, dan apresiasi atas partisipasinya dari guru.</w:t>
            </w:r>
          </w:p>
          <w:p w:rsidR="000D50EC" w:rsidRDefault="000D50EC" w:rsidP="000D50EC">
            <w:pPr>
              <w:pStyle w:val="TableParagraph"/>
              <w:numPr>
                <w:ilvl w:val="0"/>
                <w:numId w:val="8"/>
              </w:numPr>
              <w:spacing w:line="255" w:lineRule="exact"/>
              <w:ind w:right="90"/>
              <w:jc w:val="both"/>
              <w:rPr>
                <w:b/>
              </w:rPr>
            </w:pPr>
            <w:r>
              <w:rPr>
                <w:b/>
              </w:rPr>
              <w:t>Kegiatan Penutup</w:t>
            </w:r>
          </w:p>
          <w:p w:rsidR="000D50EC" w:rsidRPr="00C64FB8" w:rsidRDefault="000D50EC" w:rsidP="000D50EC">
            <w:pPr>
              <w:pStyle w:val="TableParagraph"/>
              <w:numPr>
                <w:ilvl w:val="0"/>
                <w:numId w:val="9"/>
              </w:numPr>
              <w:spacing w:line="255" w:lineRule="exact"/>
              <w:ind w:right="90"/>
              <w:jc w:val="both"/>
              <w:rPr>
                <w:b/>
              </w:rPr>
            </w:pPr>
            <w:r>
              <w:t xml:space="preserve">Peserta didik menyimpulkan tentang pembelajaran yang diperoleh hari ini dari guru. </w:t>
            </w:r>
          </w:p>
          <w:p w:rsidR="000D50EC" w:rsidRPr="00C64FB8" w:rsidRDefault="000D50EC" w:rsidP="000D50EC">
            <w:pPr>
              <w:pStyle w:val="TableParagraph"/>
              <w:numPr>
                <w:ilvl w:val="0"/>
                <w:numId w:val="9"/>
              </w:numPr>
              <w:spacing w:line="255" w:lineRule="exact"/>
              <w:ind w:right="90"/>
              <w:jc w:val="both"/>
              <w:rPr>
                <w:b/>
              </w:rPr>
            </w:pPr>
            <w:r>
              <w:t xml:space="preserve">Peserta didik mendapatkan refleksi tentang belajar hari ini. </w:t>
            </w:r>
          </w:p>
          <w:p w:rsidR="000D50EC" w:rsidRPr="00C64FB8" w:rsidRDefault="000D50EC" w:rsidP="000D50EC">
            <w:pPr>
              <w:pStyle w:val="TableParagraph"/>
              <w:numPr>
                <w:ilvl w:val="0"/>
                <w:numId w:val="9"/>
              </w:numPr>
              <w:spacing w:line="255" w:lineRule="exact"/>
              <w:ind w:right="90"/>
              <w:jc w:val="both"/>
              <w:rPr>
                <w:b/>
              </w:rPr>
            </w:pPr>
            <w:r>
              <w:t xml:space="preserve">Peserta didik menerima asesmen formatif yang dikerjakan secara mandiri untuk mengukur ketercapaian tujuan pembelajaran yang telah dilaksanakan. </w:t>
            </w:r>
          </w:p>
          <w:p w:rsidR="000D50EC" w:rsidRPr="00C64FB8" w:rsidRDefault="000D50EC" w:rsidP="000D50EC">
            <w:pPr>
              <w:pStyle w:val="TableParagraph"/>
              <w:numPr>
                <w:ilvl w:val="0"/>
                <w:numId w:val="9"/>
              </w:numPr>
              <w:spacing w:line="255" w:lineRule="exact"/>
              <w:ind w:right="90"/>
              <w:jc w:val="both"/>
              <w:rPr>
                <w:b/>
              </w:rPr>
            </w:pPr>
            <w:r>
              <w:t xml:space="preserve">Peserta didik menerima hasil nilai dari semua aspek penilaian (tes afektif, kognitif (formatif), dan psikomotorik). </w:t>
            </w:r>
          </w:p>
          <w:p w:rsidR="000D50EC" w:rsidRPr="00C64FB8" w:rsidRDefault="000D50EC" w:rsidP="000D50EC">
            <w:pPr>
              <w:pStyle w:val="TableParagraph"/>
              <w:numPr>
                <w:ilvl w:val="0"/>
                <w:numId w:val="9"/>
              </w:numPr>
              <w:spacing w:line="255" w:lineRule="exact"/>
              <w:ind w:right="90"/>
              <w:jc w:val="both"/>
              <w:rPr>
                <w:b/>
              </w:rPr>
            </w:pPr>
            <w:r>
              <w:t xml:space="preserve">Peserta didik diberi tugas remedial bagi yang mendapat nilai kurang dari KKTP dan tugas pengayaan kepada peserta didik yang mendapatkan nilai di atas atau </w:t>
            </w:r>
            <w:proofErr w:type="gramStart"/>
            <w:r>
              <w:t>sama</w:t>
            </w:r>
            <w:proofErr w:type="gramEnd"/>
            <w:r>
              <w:t xml:space="preserve"> dengan KKTP.</w:t>
            </w:r>
          </w:p>
          <w:p w:rsidR="000D50EC" w:rsidRPr="00C64FB8" w:rsidRDefault="000D50EC" w:rsidP="000D50EC">
            <w:pPr>
              <w:pStyle w:val="TableParagraph"/>
              <w:numPr>
                <w:ilvl w:val="0"/>
                <w:numId w:val="9"/>
              </w:numPr>
              <w:spacing w:line="255" w:lineRule="exact"/>
              <w:ind w:right="90"/>
              <w:jc w:val="both"/>
              <w:rPr>
                <w:b/>
              </w:rPr>
            </w:pPr>
            <w:r>
              <w:t xml:space="preserve">Peserta didik diberitahu tentang materi dan kegiatan pembelajaran yang </w:t>
            </w:r>
            <w:proofErr w:type="gramStart"/>
            <w:r>
              <w:t>akan</w:t>
            </w:r>
            <w:proofErr w:type="gramEnd"/>
            <w:r>
              <w:t xml:space="preserve"> dipelajari pada pertemuan selanjutnya.</w:t>
            </w:r>
          </w:p>
          <w:p w:rsidR="000D50EC" w:rsidRPr="00C64FB8" w:rsidRDefault="000D50EC" w:rsidP="000D50EC">
            <w:pPr>
              <w:pStyle w:val="TableParagraph"/>
              <w:numPr>
                <w:ilvl w:val="0"/>
                <w:numId w:val="9"/>
              </w:numPr>
              <w:spacing w:line="255" w:lineRule="exact"/>
              <w:ind w:right="90"/>
              <w:jc w:val="both"/>
              <w:rPr>
                <w:b/>
              </w:rPr>
            </w:pPr>
            <w:r>
              <w:t xml:space="preserve">Peserta didik mengakhiri kegiatan pembelajaran dengan </w:t>
            </w:r>
            <w:proofErr w:type="gramStart"/>
            <w:r>
              <w:t>doa</w:t>
            </w:r>
            <w:proofErr w:type="gramEnd"/>
            <w:r>
              <w:t xml:space="preserve"> dan salam. </w:t>
            </w:r>
          </w:p>
          <w:p w:rsidR="000D50EC" w:rsidRPr="00C64FB8" w:rsidRDefault="000D50EC" w:rsidP="000D50EC">
            <w:pPr>
              <w:pStyle w:val="TableParagraph"/>
              <w:numPr>
                <w:ilvl w:val="0"/>
                <w:numId w:val="9"/>
              </w:numPr>
              <w:spacing w:line="255" w:lineRule="exact"/>
              <w:ind w:right="90"/>
              <w:jc w:val="both"/>
              <w:rPr>
                <w:b/>
              </w:rPr>
            </w:pPr>
            <w:r>
              <w:t xml:space="preserve">Guru menjawab </w:t>
            </w:r>
            <w:proofErr w:type="gramStart"/>
            <w:r>
              <w:t>salam</w:t>
            </w:r>
            <w:proofErr w:type="gramEnd"/>
            <w:r>
              <w:t xml:space="preserve"> dan mengakhiri dengan pantun. </w:t>
            </w:r>
          </w:p>
          <w:p w:rsidR="000D50EC" w:rsidRPr="00C64FB8" w:rsidRDefault="000D50EC" w:rsidP="00A97536">
            <w:pPr>
              <w:pStyle w:val="TableParagraph"/>
              <w:spacing w:line="255" w:lineRule="exact"/>
              <w:ind w:left="849" w:right="90"/>
              <w:jc w:val="both"/>
              <w:rPr>
                <w:i/>
              </w:rPr>
            </w:pPr>
            <w:r w:rsidRPr="00C64FB8">
              <w:rPr>
                <w:i/>
              </w:rPr>
              <w:t xml:space="preserve">Merah merona batik dibajunya </w:t>
            </w:r>
          </w:p>
          <w:p w:rsidR="000D50EC" w:rsidRPr="00C64FB8" w:rsidRDefault="000D50EC" w:rsidP="00A97536">
            <w:pPr>
              <w:pStyle w:val="TableParagraph"/>
              <w:spacing w:line="255" w:lineRule="exact"/>
              <w:ind w:left="849" w:right="90"/>
              <w:jc w:val="both"/>
              <w:rPr>
                <w:i/>
              </w:rPr>
            </w:pPr>
            <w:r w:rsidRPr="00C64FB8">
              <w:rPr>
                <w:i/>
              </w:rPr>
              <w:t xml:space="preserve">Pergi ke dapur memasak bolu </w:t>
            </w:r>
          </w:p>
          <w:p w:rsidR="000D50EC" w:rsidRPr="00C64FB8" w:rsidRDefault="000D50EC" w:rsidP="00A97536">
            <w:pPr>
              <w:pStyle w:val="TableParagraph"/>
              <w:spacing w:line="255" w:lineRule="exact"/>
              <w:ind w:left="849" w:right="90"/>
              <w:jc w:val="both"/>
              <w:rPr>
                <w:i/>
              </w:rPr>
            </w:pPr>
            <w:r w:rsidRPr="00C64FB8">
              <w:rPr>
                <w:i/>
              </w:rPr>
              <w:t xml:space="preserve">Sampai jumpa di pertemuan berikutnya </w:t>
            </w:r>
          </w:p>
          <w:p w:rsidR="000D50EC" w:rsidRPr="00C64FB8" w:rsidRDefault="000D50EC" w:rsidP="00A97536">
            <w:pPr>
              <w:pStyle w:val="TableParagraph"/>
              <w:spacing w:line="255" w:lineRule="exact"/>
              <w:ind w:left="849" w:right="90"/>
              <w:jc w:val="both"/>
              <w:rPr>
                <w:b/>
                <w:i/>
              </w:rPr>
            </w:pPr>
            <w:r w:rsidRPr="00C64FB8">
              <w:rPr>
                <w:i/>
              </w:rPr>
              <w:t>Salam semangat selalu</w:t>
            </w:r>
          </w:p>
          <w:p w:rsidR="000D50EC" w:rsidRDefault="000D50EC" w:rsidP="00A97536">
            <w:pPr>
              <w:pStyle w:val="TableParagraph"/>
              <w:spacing w:line="255" w:lineRule="exact"/>
              <w:ind w:left="129" w:right="90"/>
              <w:jc w:val="both"/>
            </w:pPr>
          </w:p>
          <w:p w:rsidR="000D50EC" w:rsidRDefault="000D50EC" w:rsidP="000D50EC">
            <w:pPr>
              <w:pStyle w:val="TableParagraph"/>
              <w:numPr>
                <w:ilvl w:val="0"/>
                <w:numId w:val="8"/>
              </w:numPr>
              <w:spacing w:line="255" w:lineRule="exact"/>
              <w:ind w:right="90"/>
              <w:jc w:val="both"/>
              <w:rPr>
                <w:b/>
              </w:rPr>
            </w:pPr>
            <w:r>
              <w:rPr>
                <w:b/>
              </w:rPr>
              <w:t>Refleksi Guru</w:t>
            </w:r>
          </w:p>
          <w:p w:rsidR="000D50EC" w:rsidRPr="00C64FB8" w:rsidRDefault="000D50EC" w:rsidP="000D50EC">
            <w:pPr>
              <w:pStyle w:val="TableParagraph"/>
              <w:numPr>
                <w:ilvl w:val="0"/>
                <w:numId w:val="9"/>
              </w:numPr>
              <w:spacing w:line="255" w:lineRule="exact"/>
              <w:ind w:right="90"/>
              <w:jc w:val="both"/>
              <w:rPr>
                <w:b/>
              </w:rPr>
            </w:pPr>
            <w:r>
              <w:t xml:space="preserve">Apakah pelaksanaan pembelajaran sudah sesuai dengan perencanaan? </w:t>
            </w:r>
          </w:p>
          <w:p w:rsidR="000D50EC" w:rsidRPr="00C64FB8" w:rsidRDefault="000D50EC" w:rsidP="000D50EC">
            <w:pPr>
              <w:pStyle w:val="TableParagraph"/>
              <w:numPr>
                <w:ilvl w:val="0"/>
                <w:numId w:val="9"/>
              </w:numPr>
              <w:spacing w:line="255" w:lineRule="exact"/>
              <w:ind w:right="90"/>
              <w:jc w:val="both"/>
              <w:rPr>
                <w:b/>
              </w:rPr>
            </w:pPr>
            <w:r>
              <w:t xml:space="preserve">Apakah metode pembelajaran yang digunakan sesuai untuk mencapai tujuan pembelajaran? </w:t>
            </w:r>
          </w:p>
          <w:p w:rsidR="000D50EC" w:rsidRPr="00C64FB8" w:rsidRDefault="000D50EC" w:rsidP="000D50EC">
            <w:pPr>
              <w:pStyle w:val="TableParagraph"/>
              <w:numPr>
                <w:ilvl w:val="0"/>
                <w:numId w:val="9"/>
              </w:numPr>
              <w:spacing w:line="255" w:lineRule="exact"/>
              <w:ind w:right="90"/>
              <w:jc w:val="both"/>
              <w:rPr>
                <w:b/>
              </w:rPr>
            </w:pPr>
            <w:r>
              <w:t>Apakah asesmen yang diberikan kepada peserta didik sudah sesuai untuk mengukur ketercapaian tujuan pembelajarn?</w:t>
            </w:r>
          </w:p>
          <w:p w:rsidR="000D50EC" w:rsidRDefault="000D50EC" w:rsidP="000D50EC">
            <w:pPr>
              <w:pStyle w:val="TableParagraph"/>
              <w:numPr>
                <w:ilvl w:val="0"/>
                <w:numId w:val="9"/>
              </w:numPr>
              <w:spacing w:line="255" w:lineRule="exact"/>
              <w:ind w:right="90"/>
              <w:jc w:val="both"/>
              <w:rPr>
                <w:b/>
              </w:rPr>
            </w:pPr>
            <w:r>
              <w:t>Apakah sarana dan prasarana pembelajaran sudah menunjang proses pembelajaran?</w:t>
            </w:r>
          </w:p>
          <w:p w:rsidR="000D50EC" w:rsidRPr="00C64FB8" w:rsidRDefault="000D50EC" w:rsidP="000D50EC">
            <w:pPr>
              <w:pStyle w:val="TableParagraph"/>
              <w:numPr>
                <w:ilvl w:val="0"/>
                <w:numId w:val="9"/>
              </w:numPr>
              <w:spacing w:line="255" w:lineRule="exact"/>
              <w:ind w:right="90"/>
              <w:jc w:val="both"/>
              <w:rPr>
                <w:b/>
              </w:rPr>
            </w:pPr>
            <w:r>
              <w:t xml:space="preserve">Seberapa persenkah peserta didik mengikuti pembelajaran dengan baik? </w:t>
            </w:r>
          </w:p>
          <w:p w:rsidR="000D50EC" w:rsidRPr="00C64FB8" w:rsidRDefault="000D50EC" w:rsidP="000D50EC">
            <w:pPr>
              <w:pStyle w:val="TableParagraph"/>
              <w:numPr>
                <w:ilvl w:val="0"/>
                <w:numId w:val="9"/>
              </w:numPr>
              <w:spacing w:line="255" w:lineRule="exact"/>
              <w:ind w:right="90"/>
              <w:jc w:val="both"/>
              <w:rPr>
                <w:b/>
              </w:rPr>
            </w:pPr>
            <w:r>
              <w:t xml:space="preserve">Apakah kesulitan/kendala yang dialami saat proses pembelajaran? </w:t>
            </w:r>
          </w:p>
          <w:p w:rsidR="000D50EC" w:rsidRPr="00C64FB8" w:rsidRDefault="000D50EC" w:rsidP="000D50EC">
            <w:pPr>
              <w:pStyle w:val="TableParagraph"/>
              <w:numPr>
                <w:ilvl w:val="0"/>
                <w:numId w:val="9"/>
              </w:numPr>
              <w:spacing w:line="255" w:lineRule="exact"/>
              <w:ind w:right="90"/>
              <w:jc w:val="both"/>
              <w:rPr>
                <w:b/>
              </w:rPr>
            </w:pPr>
            <w:r>
              <w:t xml:space="preserve">Perbaikan </w:t>
            </w:r>
            <w:proofErr w:type="gramStart"/>
            <w:r>
              <w:t>apa</w:t>
            </w:r>
            <w:proofErr w:type="gramEnd"/>
            <w:r>
              <w:t xml:space="preserve"> sajakah yang harus dilakukan?</w:t>
            </w:r>
          </w:p>
          <w:p w:rsidR="000D50EC" w:rsidRDefault="000D50EC" w:rsidP="00A97536">
            <w:pPr>
              <w:pStyle w:val="TableParagraph"/>
              <w:spacing w:line="255" w:lineRule="exact"/>
              <w:ind w:left="129" w:right="90"/>
              <w:jc w:val="both"/>
            </w:pPr>
          </w:p>
          <w:p w:rsidR="000D50EC" w:rsidRDefault="000D50EC" w:rsidP="000D50EC">
            <w:pPr>
              <w:pStyle w:val="TableParagraph"/>
              <w:numPr>
                <w:ilvl w:val="0"/>
                <w:numId w:val="8"/>
              </w:numPr>
              <w:spacing w:line="255" w:lineRule="exact"/>
              <w:ind w:right="90"/>
              <w:jc w:val="both"/>
              <w:rPr>
                <w:b/>
              </w:rPr>
            </w:pPr>
            <w:r>
              <w:rPr>
                <w:b/>
              </w:rPr>
              <w:t>Refleksi Peserta Didik</w:t>
            </w:r>
          </w:p>
          <w:p w:rsidR="000D50EC" w:rsidRPr="002F1FC4" w:rsidRDefault="000D50EC" w:rsidP="000D50EC">
            <w:pPr>
              <w:pStyle w:val="TableParagraph"/>
              <w:numPr>
                <w:ilvl w:val="0"/>
                <w:numId w:val="9"/>
              </w:numPr>
              <w:spacing w:line="255" w:lineRule="exact"/>
              <w:ind w:right="90"/>
              <w:jc w:val="both"/>
              <w:rPr>
                <w:b/>
              </w:rPr>
            </w:pPr>
            <w:r>
              <w:t>Pada topik manakah yang menurut anda paling mudah dalam pembelajaran kali ini?</w:t>
            </w:r>
          </w:p>
          <w:p w:rsidR="000D50EC" w:rsidRPr="002F1FC4" w:rsidRDefault="000D50EC" w:rsidP="000D50EC">
            <w:pPr>
              <w:pStyle w:val="TableParagraph"/>
              <w:numPr>
                <w:ilvl w:val="0"/>
                <w:numId w:val="9"/>
              </w:numPr>
              <w:spacing w:line="255" w:lineRule="exact"/>
              <w:ind w:right="90"/>
              <w:jc w:val="both"/>
              <w:rPr>
                <w:b/>
              </w:rPr>
            </w:pPr>
            <w:r>
              <w:t xml:space="preserve">Bisakah anda mengerjakan semua asesmen? </w:t>
            </w:r>
          </w:p>
          <w:p w:rsidR="000D50EC" w:rsidRPr="002F1FC4" w:rsidRDefault="000D50EC" w:rsidP="000D50EC">
            <w:pPr>
              <w:pStyle w:val="TableParagraph"/>
              <w:numPr>
                <w:ilvl w:val="0"/>
                <w:numId w:val="9"/>
              </w:numPr>
              <w:spacing w:line="255" w:lineRule="exact"/>
              <w:ind w:right="90"/>
              <w:jc w:val="both"/>
              <w:rPr>
                <w:b/>
              </w:rPr>
            </w:pPr>
            <w:r>
              <w:t>Apakah anda dapat memahami konsep geometri bangun datar?</w:t>
            </w:r>
          </w:p>
          <w:p w:rsidR="000D50EC" w:rsidRPr="002F1FC4" w:rsidRDefault="000D50EC" w:rsidP="000D50EC">
            <w:pPr>
              <w:pStyle w:val="TableParagraph"/>
              <w:numPr>
                <w:ilvl w:val="0"/>
                <w:numId w:val="9"/>
              </w:numPr>
              <w:spacing w:line="255" w:lineRule="exact"/>
              <w:ind w:right="90"/>
              <w:jc w:val="both"/>
              <w:rPr>
                <w:b/>
              </w:rPr>
            </w:pPr>
            <w:r>
              <w:t xml:space="preserve">Apakah anda dapat memahami materi yang dijelaskan oleh guru? </w:t>
            </w:r>
          </w:p>
          <w:p w:rsidR="000D50EC" w:rsidRPr="002F1FC4" w:rsidRDefault="000D50EC" w:rsidP="000D50EC">
            <w:pPr>
              <w:pStyle w:val="TableParagraph"/>
              <w:numPr>
                <w:ilvl w:val="0"/>
                <w:numId w:val="9"/>
              </w:numPr>
              <w:spacing w:line="255" w:lineRule="exact"/>
              <w:ind w:right="90"/>
              <w:jc w:val="both"/>
              <w:rPr>
                <w:b/>
              </w:rPr>
            </w:pPr>
            <w:r>
              <w:t xml:space="preserve">Jika anda diminta untuk memberikan bintang 1 sampai 5, berapa bintang </w:t>
            </w:r>
            <w:proofErr w:type="gramStart"/>
            <w:r>
              <w:t>akan</w:t>
            </w:r>
            <w:proofErr w:type="gramEnd"/>
            <w:r>
              <w:t xml:space="preserve"> anda berikan pada usaha yang telah anda lakukan?</w:t>
            </w: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A97536">
            <w:pPr>
              <w:pStyle w:val="TableParagraph"/>
              <w:spacing w:line="255" w:lineRule="exact"/>
              <w:ind w:left="129" w:right="90"/>
              <w:jc w:val="both"/>
            </w:pPr>
          </w:p>
          <w:p w:rsidR="000D50EC" w:rsidRDefault="000D50EC" w:rsidP="000D50EC">
            <w:pPr>
              <w:pStyle w:val="TableParagraph"/>
              <w:numPr>
                <w:ilvl w:val="0"/>
                <w:numId w:val="8"/>
              </w:numPr>
              <w:spacing w:line="255" w:lineRule="exact"/>
              <w:ind w:right="90"/>
              <w:jc w:val="both"/>
              <w:rPr>
                <w:b/>
              </w:rPr>
            </w:pPr>
            <w:r>
              <w:rPr>
                <w:b/>
              </w:rPr>
              <w:lastRenderedPageBreak/>
              <w:t>Remedial dan Pengayaan</w:t>
            </w:r>
          </w:p>
          <w:p w:rsidR="000D50EC" w:rsidRPr="002F1FC4" w:rsidRDefault="000D50EC" w:rsidP="000D50EC">
            <w:pPr>
              <w:pStyle w:val="TableParagraph"/>
              <w:numPr>
                <w:ilvl w:val="0"/>
                <w:numId w:val="9"/>
              </w:numPr>
              <w:spacing w:line="255" w:lineRule="exact"/>
              <w:ind w:right="90"/>
              <w:jc w:val="both"/>
              <w:rPr>
                <w:b/>
              </w:rPr>
            </w:pPr>
            <w:r>
              <w:t xml:space="preserve">Remedial diberikan kepada peserta didik yang pemahamannya masih di bawah KKTP (Kriteria Ketercapaian Tujuan Pembelajaran). </w:t>
            </w:r>
          </w:p>
          <w:p w:rsidR="000D50EC" w:rsidRPr="002F1FC4" w:rsidRDefault="000D50EC" w:rsidP="000D50EC">
            <w:pPr>
              <w:pStyle w:val="TableParagraph"/>
              <w:numPr>
                <w:ilvl w:val="0"/>
                <w:numId w:val="9"/>
              </w:numPr>
              <w:spacing w:line="255" w:lineRule="exact"/>
              <w:ind w:right="90"/>
              <w:jc w:val="both"/>
              <w:rPr>
                <w:b/>
              </w:rPr>
            </w:pPr>
            <w:r>
              <w:t>Pengayaan diberikan untuk menambah wawasan peserta didik mengenai materi pembelajaran yang didapat, diberikan kepada peserta didik yang telah mencapai KKTP atau diatas KKTP.</w:t>
            </w:r>
          </w:p>
          <w:p w:rsidR="000D50EC" w:rsidRDefault="000D50EC" w:rsidP="00A97536">
            <w:pPr>
              <w:pStyle w:val="TableParagraph"/>
              <w:spacing w:line="255" w:lineRule="exact"/>
              <w:ind w:left="129" w:right="90"/>
              <w:jc w:val="both"/>
            </w:pPr>
          </w:p>
          <w:p w:rsidR="000D50EC" w:rsidRDefault="000D50EC" w:rsidP="000D50EC">
            <w:pPr>
              <w:pStyle w:val="TableParagraph"/>
              <w:numPr>
                <w:ilvl w:val="0"/>
                <w:numId w:val="8"/>
              </w:numPr>
              <w:spacing w:line="255" w:lineRule="exact"/>
              <w:ind w:right="90"/>
              <w:jc w:val="both"/>
              <w:rPr>
                <w:b/>
              </w:rPr>
            </w:pPr>
            <w:r>
              <w:rPr>
                <w:b/>
              </w:rPr>
              <w:t>Lampiran</w:t>
            </w:r>
          </w:p>
          <w:p w:rsidR="000D50EC" w:rsidRPr="002F1FC4" w:rsidRDefault="000D50EC" w:rsidP="000D50EC">
            <w:pPr>
              <w:pStyle w:val="TableParagraph"/>
              <w:numPr>
                <w:ilvl w:val="0"/>
                <w:numId w:val="9"/>
              </w:numPr>
              <w:spacing w:line="255" w:lineRule="exact"/>
              <w:ind w:right="90"/>
              <w:jc w:val="both"/>
            </w:pPr>
            <w:r w:rsidRPr="002F1FC4">
              <w:t>LKPD</w:t>
            </w:r>
          </w:p>
          <w:p w:rsidR="000D50EC" w:rsidRPr="002F1FC4" w:rsidRDefault="000D50EC" w:rsidP="000D50EC">
            <w:pPr>
              <w:pStyle w:val="TableParagraph"/>
              <w:numPr>
                <w:ilvl w:val="0"/>
                <w:numId w:val="9"/>
              </w:numPr>
              <w:spacing w:line="255" w:lineRule="exact"/>
              <w:ind w:right="90"/>
              <w:jc w:val="both"/>
            </w:pPr>
            <w:r w:rsidRPr="002F1FC4">
              <w:t>Istrumen Penilaian: Lembar Penilaian afektif, psikomotorik dan tes formatif.</w:t>
            </w:r>
          </w:p>
          <w:p w:rsidR="000D50EC" w:rsidRDefault="000D50EC" w:rsidP="00A97536">
            <w:pPr>
              <w:pStyle w:val="TableParagraph"/>
              <w:spacing w:line="255" w:lineRule="exact"/>
              <w:ind w:left="455" w:right="90"/>
              <w:jc w:val="both"/>
              <w:rPr>
                <w:spacing w:val="-10"/>
                <w:sz w:val="24"/>
              </w:rPr>
            </w:pPr>
          </w:p>
        </w:tc>
      </w:tr>
    </w:tbl>
    <w:p w:rsidR="000D50EC" w:rsidRDefault="000D50EC" w:rsidP="000D50EC">
      <w:pPr>
        <w:widowControl w:val="0"/>
        <w:spacing w:line="240" w:lineRule="auto"/>
        <w:ind w:left="720" w:hanging="720"/>
        <w:rPr>
          <w:b/>
        </w:rPr>
      </w:pPr>
    </w:p>
    <w:tbl>
      <w:tblPr>
        <w:tblW w:w="90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095"/>
      </w:tblGrid>
      <w:tr w:rsidR="000D50EC" w:rsidRPr="00605FB7" w:rsidTr="00A97536">
        <w:trPr>
          <w:trHeight w:val="274"/>
        </w:trPr>
        <w:tc>
          <w:tcPr>
            <w:tcW w:w="9095" w:type="dxa"/>
            <w:shd w:val="clear" w:color="auto" w:fill="E36C0A" w:themeFill="accent6" w:themeFillShade="BF"/>
          </w:tcPr>
          <w:p w:rsidR="000D50EC" w:rsidRPr="00605FB7" w:rsidRDefault="000D50EC" w:rsidP="00A97536">
            <w:pPr>
              <w:pStyle w:val="TableParagraph"/>
              <w:spacing w:line="240" w:lineRule="auto"/>
              <w:ind w:left="129" w:right="90"/>
              <w:jc w:val="center"/>
              <w:rPr>
                <w:b/>
                <w:sz w:val="24"/>
                <w:szCs w:val="24"/>
              </w:rPr>
            </w:pPr>
            <w:r w:rsidRPr="00605FB7">
              <w:rPr>
                <w:b/>
                <w:sz w:val="24"/>
                <w:szCs w:val="24"/>
              </w:rPr>
              <w:t>ASESMEN</w:t>
            </w:r>
          </w:p>
        </w:tc>
      </w:tr>
    </w:tbl>
    <w:p w:rsidR="000D50EC" w:rsidRPr="00605FB7" w:rsidRDefault="000D50EC" w:rsidP="000D50EC">
      <w:pPr>
        <w:pStyle w:val="ListParagraph"/>
        <w:numPr>
          <w:ilvl w:val="0"/>
          <w:numId w:val="3"/>
        </w:numPr>
        <w:spacing w:line="240" w:lineRule="auto"/>
        <w:ind w:left="360"/>
        <w:rPr>
          <w:rFonts w:ascii="Times New Roman" w:hAnsi="Times New Roman" w:cs="Times New Roman"/>
          <w:b/>
          <w:sz w:val="24"/>
          <w:szCs w:val="24"/>
        </w:rPr>
      </w:pPr>
      <w:r w:rsidRPr="00605FB7">
        <w:rPr>
          <w:rFonts w:ascii="Times New Roman" w:hAnsi="Times New Roman" w:cs="Times New Roman"/>
          <w:b/>
          <w:sz w:val="24"/>
          <w:szCs w:val="24"/>
        </w:rPr>
        <w:t>Kriteria penilaian LKPD</w:t>
      </w:r>
    </w:p>
    <w:p w:rsidR="000D50EC" w:rsidRDefault="000D50EC" w:rsidP="000D50EC">
      <w:pPr>
        <w:pStyle w:val="ListParagraph"/>
        <w:spacing w:line="240" w:lineRule="auto"/>
        <w:ind w:left="360"/>
        <w:rPr>
          <w:rFonts w:ascii="Times New Roman" w:hAnsi="Times New Roman" w:cs="Times New Roman"/>
          <w:sz w:val="24"/>
          <w:szCs w:val="24"/>
        </w:rPr>
      </w:pPr>
      <w:r w:rsidRPr="00605FB7">
        <w:rPr>
          <w:rFonts w:ascii="Times New Roman" w:hAnsi="Times New Roman" w:cs="Times New Roman"/>
          <w:sz w:val="24"/>
          <w:szCs w:val="24"/>
        </w:rPr>
        <w:t>Observasi unjuk kerja selama proses pembelajaran melalu</w:t>
      </w:r>
      <w:r>
        <w:rPr>
          <w:rFonts w:ascii="Times New Roman" w:hAnsi="Times New Roman" w:cs="Times New Roman"/>
          <w:sz w:val="24"/>
          <w:szCs w:val="24"/>
        </w:rPr>
        <w:t>i LKPD. Rubrik asesmen performa</w:t>
      </w:r>
      <w:r w:rsidRPr="00605FB7">
        <w:rPr>
          <w:rFonts w:ascii="Times New Roman" w:hAnsi="Times New Roman" w:cs="Times New Roman"/>
          <w:sz w:val="24"/>
          <w:szCs w:val="24"/>
        </w:rPr>
        <w:t>:</w:t>
      </w:r>
    </w:p>
    <w:p w:rsidR="000D50EC" w:rsidRPr="00605FB7" w:rsidRDefault="000D50EC" w:rsidP="000D50EC">
      <w:pPr>
        <w:pStyle w:val="ListParagraph"/>
        <w:spacing w:line="240" w:lineRule="auto"/>
        <w:ind w:left="360"/>
        <w:rPr>
          <w:rFonts w:ascii="Times New Roman" w:hAnsi="Times New Roman" w:cs="Times New Roman"/>
          <w:sz w:val="24"/>
          <w:szCs w:val="24"/>
        </w:rPr>
      </w:pPr>
    </w:p>
    <w:tbl>
      <w:tblPr>
        <w:tblStyle w:val="TableGrid"/>
        <w:tblW w:w="9065" w:type="dxa"/>
        <w:tblInd w:w="108" w:type="dxa"/>
        <w:tblLook w:val="04A0" w:firstRow="1" w:lastRow="0" w:firstColumn="1" w:lastColumn="0" w:noHBand="0" w:noVBand="1"/>
      </w:tblPr>
      <w:tblGrid>
        <w:gridCol w:w="1890"/>
        <w:gridCol w:w="1775"/>
        <w:gridCol w:w="1800"/>
        <w:gridCol w:w="1800"/>
        <w:gridCol w:w="1800"/>
      </w:tblGrid>
      <w:tr w:rsidR="000D50EC" w:rsidRPr="00605FB7" w:rsidTr="00A97536">
        <w:tc>
          <w:tcPr>
            <w:tcW w:w="1890" w:type="dxa"/>
            <w:vMerge w:val="restart"/>
          </w:tcPr>
          <w:p w:rsidR="000D50EC" w:rsidRPr="00605FB7" w:rsidRDefault="000D50EC" w:rsidP="00A97536">
            <w:pPr>
              <w:jc w:val="center"/>
              <w:rPr>
                <w:rFonts w:ascii="Times New Roman" w:hAnsi="Times New Roman" w:cs="Times New Roman"/>
                <w:b/>
                <w:sz w:val="24"/>
                <w:szCs w:val="24"/>
              </w:rPr>
            </w:pPr>
            <w:r w:rsidRPr="00605FB7">
              <w:rPr>
                <w:rFonts w:ascii="Times New Roman" w:hAnsi="Times New Roman" w:cs="Times New Roman"/>
                <w:b/>
                <w:sz w:val="24"/>
                <w:szCs w:val="24"/>
              </w:rPr>
              <w:t>Kriteria</w:t>
            </w:r>
          </w:p>
        </w:tc>
        <w:tc>
          <w:tcPr>
            <w:tcW w:w="7175" w:type="dxa"/>
            <w:gridSpan w:val="4"/>
          </w:tcPr>
          <w:p w:rsidR="000D50EC" w:rsidRPr="00605FB7" w:rsidRDefault="000D50EC" w:rsidP="00A97536">
            <w:pPr>
              <w:jc w:val="center"/>
              <w:rPr>
                <w:rFonts w:ascii="Times New Roman" w:hAnsi="Times New Roman" w:cs="Times New Roman"/>
                <w:b/>
                <w:sz w:val="24"/>
                <w:szCs w:val="24"/>
              </w:rPr>
            </w:pPr>
            <w:r w:rsidRPr="00605FB7">
              <w:rPr>
                <w:rFonts w:ascii="Times New Roman" w:hAnsi="Times New Roman" w:cs="Times New Roman"/>
                <w:b/>
                <w:sz w:val="24"/>
                <w:szCs w:val="24"/>
              </w:rPr>
              <w:t>Skor</w:t>
            </w:r>
          </w:p>
        </w:tc>
      </w:tr>
      <w:tr w:rsidR="000D50EC" w:rsidRPr="00605FB7" w:rsidTr="00A97536">
        <w:tc>
          <w:tcPr>
            <w:tcW w:w="1890" w:type="dxa"/>
            <w:vMerge/>
          </w:tcPr>
          <w:p w:rsidR="000D50EC" w:rsidRPr="00605FB7" w:rsidRDefault="000D50EC" w:rsidP="00A97536">
            <w:pPr>
              <w:jc w:val="center"/>
              <w:rPr>
                <w:rFonts w:ascii="Times New Roman" w:hAnsi="Times New Roman" w:cs="Times New Roman"/>
                <w:b/>
                <w:sz w:val="24"/>
                <w:szCs w:val="24"/>
              </w:rPr>
            </w:pPr>
          </w:p>
        </w:tc>
        <w:tc>
          <w:tcPr>
            <w:tcW w:w="1775" w:type="dxa"/>
          </w:tcPr>
          <w:p w:rsidR="000D50EC" w:rsidRPr="00605FB7" w:rsidRDefault="000D50EC" w:rsidP="00A97536">
            <w:pPr>
              <w:jc w:val="center"/>
              <w:rPr>
                <w:rFonts w:ascii="Times New Roman" w:hAnsi="Times New Roman" w:cs="Times New Roman"/>
                <w:b/>
                <w:sz w:val="24"/>
                <w:szCs w:val="24"/>
              </w:rPr>
            </w:pPr>
            <w:r w:rsidRPr="00605FB7">
              <w:rPr>
                <w:rFonts w:ascii="Times New Roman" w:hAnsi="Times New Roman" w:cs="Times New Roman"/>
                <w:b/>
                <w:sz w:val="24"/>
                <w:szCs w:val="24"/>
              </w:rPr>
              <w:t>4</w:t>
            </w:r>
          </w:p>
        </w:tc>
        <w:tc>
          <w:tcPr>
            <w:tcW w:w="1800" w:type="dxa"/>
          </w:tcPr>
          <w:p w:rsidR="000D50EC" w:rsidRPr="00605FB7" w:rsidRDefault="000D50EC" w:rsidP="00A97536">
            <w:pPr>
              <w:jc w:val="center"/>
              <w:rPr>
                <w:rFonts w:ascii="Times New Roman" w:hAnsi="Times New Roman" w:cs="Times New Roman"/>
                <w:b/>
                <w:sz w:val="24"/>
                <w:szCs w:val="24"/>
              </w:rPr>
            </w:pPr>
            <w:r w:rsidRPr="00605FB7">
              <w:rPr>
                <w:rFonts w:ascii="Times New Roman" w:hAnsi="Times New Roman" w:cs="Times New Roman"/>
                <w:b/>
                <w:sz w:val="24"/>
                <w:szCs w:val="24"/>
              </w:rPr>
              <w:t>3</w:t>
            </w:r>
          </w:p>
        </w:tc>
        <w:tc>
          <w:tcPr>
            <w:tcW w:w="1800" w:type="dxa"/>
          </w:tcPr>
          <w:p w:rsidR="000D50EC" w:rsidRPr="00605FB7" w:rsidRDefault="000D50EC" w:rsidP="00A97536">
            <w:pPr>
              <w:jc w:val="center"/>
              <w:rPr>
                <w:rFonts w:ascii="Times New Roman" w:hAnsi="Times New Roman" w:cs="Times New Roman"/>
                <w:b/>
                <w:sz w:val="24"/>
                <w:szCs w:val="24"/>
              </w:rPr>
            </w:pPr>
            <w:r w:rsidRPr="00605FB7">
              <w:rPr>
                <w:rFonts w:ascii="Times New Roman" w:hAnsi="Times New Roman" w:cs="Times New Roman"/>
                <w:b/>
                <w:sz w:val="24"/>
                <w:szCs w:val="24"/>
              </w:rPr>
              <w:t>2</w:t>
            </w:r>
          </w:p>
        </w:tc>
        <w:tc>
          <w:tcPr>
            <w:tcW w:w="1800" w:type="dxa"/>
          </w:tcPr>
          <w:p w:rsidR="000D50EC" w:rsidRPr="00605FB7" w:rsidRDefault="000D50EC" w:rsidP="00A97536">
            <w:pPr>
              <w:jc w:val="center"/>
              <w:rPr>
                <w:rFonts w:ascii="Times New Roman" w:hAnsi="Times New Roman" w:cs="Times New Roman"/>
                <w:b/>
                <w:sz w:val="24"/>
                <w:szCs w:val="24"/>
              </w:rPr>
            </w:pPr>
            <w:r w:rsidRPr="00605FB7">
              <w:rPr>
                <w:rFonts w:ascii="Times New Roman" w:hAnsi="Times New Roman" w:cs="Times New Roman"/>
                <w:b/>
                <w:sz w:val="24"/>
                <w:szCs w:val="24"/>
              </w:rPr>
              <w:t>1</w:t>
            </w:r>
          </w:p>
        </w:tc>
      </w:tr>
      <w:tr w:rsidR="000D50EC" w:rsidRPr="00605FB7" w:rsidTr="00A97536">
        <w:tc>
          <w:tcPr>
            <w:tcW w:w="1890"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Kesesuaian menuliskan sifat sifat bangun datar persegi dan persegi panjang.</w:t>
            </w:r>
          </w:p>
        </w:tc>
        <w:tc>
          <w:tcPr>
            <w:tcW w:w="1775"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Menulis lebih dari dua sifat sifat persegi dan persegi panjang dengan benar dan tepat.</w:t>
            </w:r>
          </w:p>
        </w:tc>
        <w:tc>
          <w:tcPr>
            <w:tcW w:w="1800"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Menulis dua sifat persegi dan persegi panjang dengan benar dan tepat.</w:t>
            </w:r>
          </w:p>
        </w:tc>
        <w:tc>
          <w:tcPr>
            <w:tcW w:w="1800"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Menuliskan satu sifat persegi dan persegi panjang dengan benar dan tepat.</w:t>
            </w:r>
          </w:p>
        </w:tc>
        <w:tc>
          <w:tcPr>
            <w:tcW w:w="1800"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Tidak menuliskan jawaban atau menuliskan jawaban tetapi salah semua karena masih bingung sehingga perlu bimbingan guru.</w:t>
            </w:r>
          </w:p>
        </w:tc>
      </w:tr>
      <w:tr w:rsidR="000D50EC" w:rsidRPr="00605FB7" w:rsidTr="00A97536">
        <w:tc>
          <w:tcPr>
            <w:tcW w:w="1890"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 xml:space="preserve">Ketepatan menuliskan persamaan / perbedaan </w:t>
            </w:r>
            <w:r w:rsidRPr="00605FB7">
              <w:rPr>
                <w:rFonts w:ascii="Times New Roman" w:hAnsi="Times New Roman" w:cs="Times New Roman"/>
                <w:sz w:val="24"/>
                <w:szCs w:val="24"/>
              </w:rPr>
              <w:lastRenderedPageBreak/>
              <w:t>persegi dan persegi panjang.</w:t>
            </w:r>
          </w:p>
        </w:tc>
        <w:tc>
          <w:tcPr>
            <w:tcW w:w="1775"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lastRenderedPageBreak/>
              <w:t xml:space="preserve">Menulis dua persamaan / perbedaan persegi dan </w:t>
            </w:r>
            <w:r w:rsidRPr="00605FB7">
              <w:rPr>
                <w:rFonts w:ascii="Times New Roman" w:hAnsi="Times New Roman" w:cs="Times New Roman"/>
                <w:sz w:val="24"/>
                <w:szCs w:val="24"/>
              </w:rPr>
              <w:lastRenderedPageBreak/>
              <w:t>persegi panjang dengan benar dan tepat.</w:t>
            </w:r>
          </w:p>
        </w:tc>
        <w:tc>
          <w:tcPr>
            <w:tcW w:w="1800"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lastRenderedPageBreak/>
              <w:t xml:space="preserve">Menulis satu persamaan / perbedaan persegi dan </w:t>
            </w:r>
            <w:r w:rsidRPr="00605FB7">
              <w:rPr>
                <w:rFonts w:ascii="Times New Roman" w:hAnsi="Times New Roman" w:cs="Times New Roman"/>
                <w:sz w:val="24"/>
                <w:szCs w:val="24"/>
              </w:rPr>
              <w:lastRenderedPageBreak/>
              <w:t>persegi panjang dengan benar dan tepat.</w:t>
            </w:r>
          </w:p>
        </w:tc>
        <w:tc>
          <w:tcPr>
            <w:tcW w:w="1800"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lastRenderedPageBreak/>
              <w:t xml:space="preserve">Menulis satu persamaan / perbedaan persegi dan </w:t>
            </w:r>
            <w:r w:rsidRPr="00605FB7">
              <w:rPr>
                <w:rFonts w:ascii="Times New Roman" w:hAnsi="Times New Roman" w:cs="Times New Roman"/>
                <w:sz w:val="24"/>
                <w:szCs w:val="24"/>
              </w:rPr>
              <w:lastRenderedPageBreak/>
              <w:t>persegi panjang tetapi kurang tepat.</w:t>
            </w:r>
          </w:p>
        </w:tc>
        <w:tc>
          <w:tcPr>
            <w:tcW w:w="1800"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lastRenderedPageBreak/>
              <w:t xml:space="preserve">Tidak menuliskan jawaban atau menuliskan </w:t>
            </w:r>
            <w:r w:rsidRPr="00605FB7">
              <w:rPr>
                <w:rFonts w:ascii="Times New Roman" w:hAnsi="Times New Roman" w:cs="Times New Roman"/>
                <w:sz w:val="24"/>
                <w:szCs w:val="24"/>
              </w:rPr>
              <w:lastRenderedPageBreak/>
              <w:t>jawaban tetapi salah semua karena masih bingung sehingga perlu bimbingan guru.</w:t>
            </w:r>
          </w:p>
        </w:tc>
      </w:tr>
    </w:tbl>
    <w:p w:rsidR="000D50EC" w:rsidRPr="00605FB7" w:rsidRDefault="000D50EC" w:rsidP="000D50EC">
      <w:pPr>
        <w:spacing w:line="240" w:lineRule="auto"/>
        <w:rPr>
          <w:rFonts w:ascii="Times New Roman" w:hAnsi="Times New Roman" w:cs="Times New Roman"/>
          <w:sz w:val="24"/>
          <w:szCs w:val="24"/>
        </w:rPr>
      </w:pPr>
    </w:p>
    <w:p w:rsidR="000D50EC" w:rsidRPr="00605FB7" w:rsidRDefault="000D50EC" w:rsidP="000D50EC">
      <w:pPr>
        <w:spacing w:line="240" w:lineRule="auto"/>
        <w:rPr>
          <w:rFonts w:ascii="Times New Roman" w:hAnsi="Times New Roman" w:cs="Times New Roman"/>
          <w:sz w:val="24"/>
          <w:szCs w:val="24"/>
        </w:rPr>
      </w:pPr>
      <m:oMathPara>
        <m:oMathParaPr>
          <m:jc m:val="left"/>
        </m:oMathParaPr>
        <m:oMath>
          <m:r>
            <m:rPr>
              <m:sty m:val="p"/>
            </m:rPr>
            <w:rPr>
              <w:rFonts w:ascii="Cambria Math" w:hAnsi="Cambria Math" w:cs="Cambria Math"/>
            </w:rPr>
            <m:t>Sko</m:t>
          </m:r>
          <m:r>
            <w:rPr>
              <w:rFonts w:ascii="Cambria Math" w:hAnsi="Cambria Math" w:cs="Tahoma"/>
            </w:rPr>
            <m:t>r=</m:t>
          </m:r>
          <m:f>
            <m:fPr>
              <m:ctrlPr>
                <w:rPr>
                  <w:rFonts w:ascii="Cambria Math" w:hAnsi="Cambria Math" w:cs="Times New Roman"/>
                  <w:i/>
                  <w:sz w:val="24"/>
                  <w:szCs w:val="24"/>
                </w:rPr>
              </m:ctrlPr>
            </m:fPr>
            <m:num>
              <m:r>
                <m:rPr>
                  <m:sty m:val="p"/>
                </m:rPr>
                <w:rPr>
                  <w:rFonts w:ascii="Cambria Math" w:hAnsi="Cambria Math" w:cs="Cambria Math"/>
                </w:rPr>
                <m:t>jumlah</m:t>
              </m:r>
              <m:r>
                <m:rPr>
                  <m:sty m:val="p"/>
                </m:rPr>
                <w:rPr>
                  <w:rFonts w:ascii="Cambria Math" w:hAnsi="Cambria Math"/>
                </w:rPr>
                <m:t xml:space="preserve"> </m:t>
              </m:r>
              <m:r>
                <m:rPr>
                  <m:sty m:val="p"/>
                </m:rPr>
                <w:rPr>
                  <w:rFonts w:ascii="Cambria Math" w:hAnsi="Cambria Math" w:cs="Cambria Math"/>
                </w:rPr>
                <m:t>skor</m:t>
              </m:r>
              <m:r>
                <m:rPr>
                  <m:sty m:val="p"/>
                </m:rPr>
                <w:rPr>
                  <w:rFonts w:ascii="Cambria Math" w:hAnsi="Cambria Math"/>
                </w:rPr>
                <m:t xml:space="preserve"> </m:t>
              </m:r>
              <m:r>
                <m:rPr>
                  <m:sty m:val="p"/>
                </m:rPr>
                <w:rPr>
                  <w:rFonts w:ascii="Cambria Math" w:hAnsi="Cambria Math" w:cs="Cambria Math"/>
                </w:rPr>
                <m:t>yang</m:t>
              </m:r>
              <m:r>
                <m:rPr>
                  <m:sty m:val="p"/>
                </m:rPr>
                <w:rPr>
                  <w:rFonts w:ascii="Cambria Math" w:hAnsi="Cambria Math"/>
                </w:rPr>
                <m:t xml:space="preserve"> </m:t>
              </m:r>
              <m:r>
                <m:rPr>
                  <m:sty m:val="p"/>
                </m:rPr>
                <w:rPr>
                  <w:rFonts w:ascii="Cambria Math" w:hAnsi="Cambria Math" w:cs="Cambria Math"/>
                </w:rPr>
                <m:t>diperoleh</m:t>
              </m:r>
            </m:num>
            <m:den>
              <m:r>
                <m:rPr>
                  <m:sty m:val="p"/>
                </m:rPr>
                <w:rPr>
                  <w:rFonts w:ascii="Cambria Math" w:hAnsi="Cambria Math" w:cs="Cambria Math"/>
                </w:rPr>
                <m:t>jumlah</m:t>
              </m:r>
              <m:r>
                <m:rPr>
                  <m:sty m:val="p"/>
                </m:rPr>
                <w:rPr>
                  <w:rFonts w:ascii="Cambria Math" w:hAnsi="Cambria Math"/>
                </w:rPr>
                <m:t xml:space="preserve"> </m:t>
              </m:r>
              <m:r>
                <m:rPr>
                  <m:sty m:val="p"/>
                </m:rPr>
                <w:rPr>
                  <w:rFonts w:ascii="Cambria Math" w:hAnsi="Cambria Math" w:cs="Cambria Math"/>
                </w:rPr>
                <m:t>skor</m:t>
              </m:r>
              <m:r>
                <m:rPr>
                  <m:sty m:val="p"/>
                </m:rPr>
                <w:rPr>
                  <w:rFonts w:ascii="Cambria Math" w:hAnsi="Cambria Math"/>
                </w:rPr>
                <m:t xml:space="preserve"> </m:t>
              </m:r>
              <m:r>
                <m:rPr>
                  <m:sty m:val="p"/>
                </m:rPr>
                <w:rPr>
                  <w:rFonts w:ascii="Cambria Math" w:hAnsi="Cambria Math" w:cs="Cambria Math"/>
                </w:rPr>
                <m:t>maksima</m:t>
              </m:r>
              <m:r>
                <w:rPr>
                  <w:rFonts w:ascii="Cambria Math" w:hAnsi="Cambria Math" w:cs="Tahoma"/>
                </w:rPr>
                <m:t>l</m:t>
              </m:r>
            </m:den>
          </m:f>
          <m:r>
            <w:rPr>
              <w:rFonts w:ascii="Cambria Math" w:hAnsi="Cambria Math" w:cs="Times New Roman"/>
              <w:sz w:val="24"/>
              <w:szCs w:val="24"/>
            </w:rPr>
            <m:t xml:space="preserve"> x 100%</m:t>
          </m:r>
        </m:oMath>
      </m:oMathPara>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Pr="00605FB7" w:rsidRDefault="000D50EC" w:rsidP="000D50EC">
      <w:pPr>
        <w:pStyle w:val="ListParagraph"/>
        <w:numPr>
          <w:ilvl w:val="0"/>
          <w:numId w:val="3"/>
        </w:numPr>
        <w:spacing w:line="240" w:lineRule="auto"/>
        <w:ind w:left="360"/>
        <w:rPr>
          <w:rFonts w:ascii="Times New Roman" w:hAnsi="Times New Roman" w:cs="Times New Roman"/>
          <w:b/>
          <w:sz w:val="24"/>
          <w:szCs w:val="24"/>
        </w:rPr>
      </w:pPr>
      <w:r w:rsidRPr="00605FB7">
        <w:rPr>
          <w:rFonts w:ascii="Times New Roman" w:hAnsi="Times New Roman" w:cs="Times New Roman"/>
          <w:b/>
          <w:sz w:val="24"/>
          <w:szCs w:val="24"/>
        </w:rPr>
        <w:t>Kriteria penilaian tes tertulis</w:t>
      </w:r>
    </w:p>
    <w:p w:rsidR="000D50EC" w:rsidRPr="00605FB7" w:rsidRDefault="000D50EC" w:rsidP="000D50EC">
      <w:pPr>
        <w:spacing w:line="240" w:lineRule="auto"/>
        <w:rPr>
          <w:rFonts w:ascii="Times New Roman" w:hAnsi="Times New Roman" w:cs="Times New Roman"/>
          <w:sz w:val="24"/>
          <w:szCs w:val="24"/>
        </w:rPr>
      </w:pPr>
      <w:r w:rsidRPr="00605FB7">
        <w:rPr>
          <w:rFonts w:ascii="Times New Roman" w:hAnsi="Times New Roman" w:cs="Times New Roman"/>
          <w:sz w:val="24"/>
          <w:szCs w:val="24"/>
        </w:rPr>
        <w:t xml:space="preserve">Tes tertulis melalui lembar tes formatif. Pedoman penskoran tes </w:t>
      </w:r>
      <w:proofErr w:type="gramStart"/>
      <w:r w:rsidRPr="00605FB7">
        <w:rPr>
          <w:rFonts w:ascii="Times New Roman" w:hAnsi="Times New Roman" w:cs="Times New Roman"/>
          <w:sz w:val="24"/>
          <w:szCs w:val="24"/>
        </w:rPr>
        <w:t>tertulis :</w:t>
      </w:r>
      <w:proofErr w:type="gramEnd"/>
    </w:p>
    <w:p w:rsidR="000D50EC" w:rsidRPr="00605FB7" w:rsidRDefault="000D50EC" w:rsidP="000D50EC">
      <w:pPr>
        <w:spacing w:line="240" w:lineRule="auto"/>
        <w:rPr>
          <w:rFonts w:ascii="Times New Roman" w:hAnsi="Times New Roman" w:cs="Times New Roman"/>
          <w:sz w:val="24"/>
          <w:szCs w:val="24"/>
        </w:rPr>
      </w:pPr>
    </w:p>
    <w:tbl>
      <w:tblPr>
        <w:tblStyle w:val="TableGrid"/>
        <w:tblW w:w="5220" w:type="dxa"/>
        <w:tblInd w:w="108" w:type="dxa"/>
        <w:tblLook w:val="04A0" w:firstRow="1" w:lastRow="0" w:firstColumn="1" w:lastColumn="0" w:noHBand="0" w:noVBand="1"/>
      </w:tblPr>
      <w:tblGrid>
        <w:gridCol w:w="540"/>
        <w:gridCol w:w="3192"/>
        <w:gridCol w:w="1488"/>
      </w:tblGrid>
      <w:tr w:rsidR="000D50EC" w:rsidRPr="00605FB7" w:rsidTr="00A97536">
        <w:tc>
          <w:tcPr>
            <w:tcW w:w="540" w:type="dxa"/>
          </w:tcPr>
          <w:p w:rsidR="000D50EC" w:rsidRPr="00605FB7" w:rsidRDefault="000D50EC" w:rsidP="00A97536">
            <w:pPr>
              <w:rPr>
                <w:rFonts w:ascii="Times New Roman" w:hAnsi="Times New Roman" w:cs="Times New Roman"/>
                <w:b/>
                <w:sz w:val="24"/>
                <w:szCs w:val="24"/>
              </w:rPr>
            </w:pPr>
            <w:r w:rsidRPr="00605FB7">
              <w:rPr>
                <w:rFonts w:ascii="Times New Roman" w:hAnsi="Times New Roman" w:cs="Times New Roman"/>
                <w:b/>
                <w:sz w:val="24"/>
                <w:szCs w:val="24"/>
              </w:rPr>
              <w:t>No</w:t>
            </w:r>
          </w:p>
        </w:tc>
        <w:tc>
          <w:tcPr>
            <w:tcW w:w="3192" w:type="dxa"/>
          </w:tcPr>
          <w:p w:rsidR="000D50EC" w:rsidRPr="00605FB7" w:rsidRDefault="000D50EC" w:rsidP="00A97536">
            <w:pPr>
              <w:jc w:val="center"/>
              <w:rPr>
                <w:rFonts w:ascii="Times New Roman" w:hAnsi="Times New Roman" w:cs="Times New Roman"/>
                <w:b/>
                <w:sz w:val="24"/>
                <w:szCs w:val="24"/>
              </w:rPr>
            </w:pPr>
            <w:r w:rsidRPr="00605FB7">
              <w:rPr>
                <w:rFonts w:ascii="Times New Roman" w:hAnsi="Times New Roman" w:cs="Times New Roman"/>
                <w:b/>
                <w:sz w:val="24"/>
                <w:szCs w:val="24"/>
              </w:rPr>
              <w:t>Indikator jawaban</w:t>
            </w:r>
          </w:p>
        </w:tc>
        <w:tc>
          <w:tcPr>
            <w:tcW w:w="1488" w:type="dxa"/>
          </w:tcPr>
          <w:p w:rsidR="000D50EC" w:rsidRPr="00605FB7" w:rsidRDefault="000D50EC" w:rsidP="00A97536">
            <w:pPr>
              <w:jc w:val="center"/>
              <w:rPr>
                <w:rFonts w:ascii="Times New Roman" w:hAnsi="Times New Roman" w:cs="Times New Roman"/>
                <w:b/>
                <w:sz w:val="24"/>
                <w:szCs w:val="24"/>
              </w:rPr>
            </w:pPr>
            <w:r w:rsidRPr="00605FB7">
              <w:rPr>
                <w:rFonts w:ascii="Times New Roman" w:hAnsi="Times New Roman" w:cs="Times New Roman"/>
                <w:b/>
                <w:sz w:val="24"/>
                <w:szCs w:val="24"/>
              </w:rPr>
              <w:t>Skor</w:t>
            </w:r>
          </w:p>
        </w:tc>
      </w:tr>
      <w:tr w:rsidR="000D50EC" w:rsidRPr="00605FB7" w:rsidTr="00A97536">
        <w:tc>
          <w:tcPr>
            <w:tcW w:w="540"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1</w:t>
            </w:r>
          </w:p>
        </w:tc>
        <w:tc>
          <w:tcPr>
            <w:tcW w:w="3192"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Soal no 1 benar</w:t>
            </w:r>
          </w:p>
        </w:tc>
        <w:tc>
          <w:tcPr>
            <w:tcW w:w="1488"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0D50EC" w:rsidRPr="00605FB7" w:rsidTr="00A97536">
        <w:tc>
          <w:tcPr>
            <w:tcW w:w="540"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2</w:t>
            </w:r>
          </w:p>
        </w:tc>
        <w:tc>
          <w:tcPr>
            <w:tcW w:w="3192"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Soal no 2 benar</w:t>
            </w:r>
          </w:p>
        </w:tc>
        <w:tc>
          <w:tcPr>
            <w:tcW w:w="1488"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0D50EC" w:rsidRPr="00605FB7" w:rsidTr="00A97536">
        <w:tc>
          <w:tcPr>
            <w:tcW w:w="540"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3</w:t>
            </w:r>
          </w:p>
        </w:tc>
        <w:tc>
          <w:tcPr>
            <w:tcW w:w="3192"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Soal no 3 benar</w:t>
            </w:r>
          </w:p>
        </w:tc>
        <w:tc>
          <w:tcPr>
            <w:tcW w:w="1488"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0D50EC" w:rsidRPr="00605FB7" w:rsidTr="00A97536">
        <w:tc>
          <w:tcPr>
            <w:tcW w:w="540"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4</w:t>
            </w:r>
          </w:p>
        </w:tc>
        <w:tc>
          <w:tcPr>
            <w:tcW w:w="3192"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Soal no 4 benar</w:t>
            </w:r>
          </w:p>
        </w:tc>
        <w:tc>
          <w:tcPr>
            <w:tcW w:w="1488"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0D50EC" w:rsidRPr="00605FB7" w:rsidTr="00A97536">
        <w:tc>
          <w:tcPr>
            <w:tcW w:w="540"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5</w:t>
            </w:r>
          </w:p>
        </w:tc>
        <w:tc>
          <w:tcPr>
            <w:tcW w:w="3192"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Soal no 5 benar</w:t>
            </w:r>
          </w:p>
        </w:tc>
        <w:tc>
          <w:tcPr>
            <w:tcW w:w="1488"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0D50EC" w:rsidRPr="00605FB7" w:rsidTr="00A97536">
        <w:tc>
          <w:tcPr>
            <w:tcW w:w="540" w:type="dxa"/>
          </w:tcPr>
          <w:p w:rsidR="000D50EC" w:rsidRPr="00605FB7" w:rsidRDefault="000D50EC" w:rsidP="00A97536">
            <w:pPr>
              <w:jc w:val="center"/>
              <w:rPr>
                <w:rFonts w:ascii="Times New Roman" w:hAnsi="Times New Roman" w:cs="Times New Roman"/>
                <w:sz w:val="24"/>
                <w:szCs w:val="24"/>
              </w:rPr>
            </w:pPr>
          </w:p>
        </w:tc>
        <w:tc>
          <w:tcPr>
            <w:tcW w:w="3192" w:type="dxa"/>
          </w:tcPr>
          <w:p w:rsidR="000D50EC" w:rsidRPr="00605FB7" w:rsidRDefault="000D50EC" w:rsidP="00A97536">
            <w:pPr>
              <w:rPr>
                <w:rFonts w:ascii="Times New Roman" w:hAnsi="Times New Roman" w:cs="Times New Roman"/>
                <w:sz w:val="24"/>
                <w:szCs w:val="24"/>
              </w:rPr>
            </w:pPr>
            <w:r w:rsidRPr="00605FB7">
              <w:rPr>
                <w:rFonts w:ascii="Times New Roman" w:hAnsi="Times New Roman" w:cs="Times New Roman"/>
                <w:sz w:val="24"/>
                <w:szCs w:val="24"/>
              </w:rPr>
              <w:t>Jumlah</w:t>
            </w:r>
          </w:p>
        </w:tc>
        <w:tc>
          <w:tcPr>
            <w:tcW w:w="1488" w:type="dxa"/>
          </w:tcPr>
          <w:p w:rsidR="000D50EC" w:rsidRPr="00605FB7" w:rsidRDefault="000D50EC" w:rsidP="00A97536">
            <w:pPr>
              <w:jc w:val="center"/>
              <w:rPr>
                <w:rFonts w:ascii="Times New Roman" w:hAnsi="Times New Roman" w:cs="Times New Roman"/>
                <w:sz w:val="24"/>
                <w:szCs w:val="24"/>
              </w:rPr>
            </w:pPr>
            <w:r w:rsidRPr="00605FB7">
              <w:rPr>
                <w:rFonts w:ascii="Times New Roman" w:hAnsi="Times New Roman" w:cs="Times New Roman"/>
                <w:sz w:val="24"/>
                <w:szCs w:val="24"/>
              </w:rPr>
              <w:t>25</w:t>
            </w:r>
          </w:p>
        </w:tc>
      </w:tr>
    </w:tbl>
    <w:p w:rsidR="000D50EC" w:rsidRPr="00605FB7" w:rsidRDefault="000D50EC" w:rsidP="000D50EC">
      <w:pPr>
        <w:spacing w:line="240" w:lineRule="auto"/>
        <w:rPr>
          <w:rFonts w:ascii="Times New Roman" w:hAnsi="Times New Roman" w:cs="Times New Roman"/>
          <w:sz w:val="24"/>
          <w:szCs w:val="24"/>
        </w:rPr>
      </w:pPr>
    </w:p>
    <w:p w:rsidR="000D50EC" w:rsidRPr="00605FB7" w:rsidRDefault="000D50EC" w:rsidP="000D50EC">
      <w:pPr>
        <w:spacing w:line="240" w:lineRule="auto"/>
        <w:rPr>
          <w:rFonts w:ascii="Times New Roman" w:hAnsi="Times New Roman" w:cs="Times New Roman"/>
          <w:sz w:val="24"/>
          <w:szCs w:val="24"/>
        </w:rPr>
      </w:pPr>
      <m:oMathPara>
        <m:oMathParaPr>
          <m:jc m:val="left"/>
        </m:oMathParaPr>
        <m:oMath>
          <m:r>
            <m:rPr>
              <m:sty m:val="p"/>
            </m:rPr>
            <w:rPr>
              <w:rFonts w:ascii="Cambria Math" w:hAnsi="Cambria Math" w:cs="Cambria Math"/>
            </w:rPr>
            <m:t>Sko</m:t>
          </m:r>
          <m:r>
            <w:rPr>
              <w:rFonts w:ascii="Cambria Math" w:hAnsi="Cambria Math" w:cs="Tahoma"/>
            </w:rPr>
            <m:t>r=</m:t>
          </m:r>
          <m:f>
            <m:fPr>
              <m:ctrlPr>
                <w:rPr>
                  <w:rFonts w:ascii="Cambria Math" w:hAnsi="Cambria Math" w:cs="Times New Roman"/>
                  <w:i/>
                  <w:sz w:val="24"/>
                  <w:szCs w:val="24"/>
                </w:rPr>
              </m:ctrlPr>
            </m:fPr>
            <m:num>
              <m:r>
                <m:rPr>
                  <m:sty m:val="p"/>
                </m:rPr>
                <w:rPr>
                  <w:rFonts w:ascii="Cambria Math" w:hAnsi="Cambria Math" w:cs="Cambria Math"/>
                </w:rPr>
                <m:t>jumlah</m:t>
              </m:r>
              <m:r>
                <m:rPr>
                  <m:sty m:val="p"/>
                </m:rPr>
                <w:rPr>
                  <w:rFonts w:ascii="Cambria Math" w:hAnsi="Cambria Math"/>
                </w:rPr>
                <m:t xml:space="preserve"> </m:t>
              </m:r>
              <m:r>
                <m:rPr>
                  <m:sty m:val="p"/>
                </m:rPr>
                <w:rPr>
                  <w:rFonts w:ascii="Cambria Math" w:hAnsi="Cambria Math" w:cs="Cambria Math"/>
                </w:rPr>
                <m:t>skor</m:t>
              </m:r>
              <m:r>
                <m:rPr>
                  <m:sty m:val="p"/>
                </m:rPr>
                <w:rPr>
                  <w:rFonts w:ascii="Cambria Math" w:hAnsi="Cambria Math"/>
                </w:rPr>
                <m:t xml:space="preserve"> </m:t>
              </m:r>
              <m:r>
                <m:rPr>
                  <m:sty m:val="p"/>
                </m:rPr>
                <w:rPr>
                  <w:rFonts w:ascii="Cambria Math" w:hAnsi="Cambria Math" w:cs="Cambria Math"/>
                </w:rPr>
                <m:t>yang</m:t>
              </m:r>
              <m:r>
                <m:rPr>
                  <m:sty m:val="p"/>
                </m:rPr>
                <w:rPr>
                  <w:rFonts w:ascii="Cambria Math" w:hAnsi="Cambria Math"/>
                </w:rPr>
                <m:t xml:space="preserve"> </m:t>
              </m:r>
              <m:r>
                <m:rPr>
                  <m:sty m:val="p"/>
                </m:rPr>
                <w:rPr>
                  <w:rFonts w:ascii="Cambria Math" w:hAnsi="Cambria Math" w:cs="Cambria Math"/>
                </w:rPr>
                <m:t>diperoleh</m:t>
              </m:r>
            </m:num>
            <m:den>
              <m:r>
                <m:rPr>
                  <m:sty m:val="p"/>
                </m:rPr>
                <w:rPr>
                  <w:rFonts w:ascii="Cambria Math" w:hAnsi="Cambria Math" w:cs="Cambria Math"/>
                </w:rPr>
                <m:t>jumlah</m:t>
              </m:r>
              <m:r>
                <m:rPr>
                  <m:sty m:val="p"/>
                </m:rPr>
                <w:rPr>
                  <w:rFonts w:ascii="Cambria Math" w:hAnsi="Cambria Math"/>
                </w:rPr>
                <m:t xml:space="preserve"> </m:t>
              </m:r>
              <m:r>
                <m:rPr>
                  <m:sty m:val="p"/>
                </m:rPr>
                <w:rPr>
                  <w:rFonts w:ascii="Cambria Math" w:hAnsi="Cambria Math" w:cs="Cambria Math"/>
                </w:rPr>
                <m:t>skor</m:t>
              </m:r>
              <m:r>
                <m:rPr>
                  <m:sty m:val="p"/>
                </m:rPr>
                <w:rPr>
                  <w:rFonts w:ascii="Cambria Math" w:hAnsi="Cambria Math"/>
                </w:rPr>
                <m:t xml:space="preserve"> </m:t>
              </m:r>
              <m:r>
                <m:rPr>
                  <m:sty m:val="p"/>
                </m:rPr>
                <w:rPr>
                  <w:rFonts w:ascii="Cambria Math" w:hAnsi="Cambria Math" w:cs="Cambria Math"/>
                </w:rPr>
                <m:t>maksima</m:t>
              </m:r>
              <m:r>
                <w:rPr>
                  <w:rFonts w:ascii="Cambria Math" w:hAnsi="Cambria Math" w:cs="Tahoma"/>
                </w:rPr>
                <m:t>l</m:t>
              </m:r>
            </m:den>
          </m:f>
          <m:r>
            <w:rPr>
              <w:rFonts w:ascii="Cambria Math" w:hAnsi="Cambria Math" w:cs="Times New Roman"/>
              <w:sz w:val="24"/>
              <w:szCs w:val="24"/>
            </w:rPr>
            <m:t xml:space="preserve"> x 100%</m:t>
          </m:r>
        </m:oMath>
      </m:oMathPara>
    </w:p>
    <w:p w:rsidR="000D50EC" w:rsidRPr="00605FB7" w:rsidRDefault="000D50EC" w:rsidP="000D50EC">
      <w:pPr>
        <w:spacing w:line="240" w:lineRule="auto"/>
        <w:rPr>
          <w:rFonts w:ascii="Times New Roman" w:hAnsi="Times New Roman" w:cs="Times New Roman"/>
          <w:sz w:val="24"/>
          <w:szCs w:val="24"/>
        </w:rPr>
      </w:pPr>
    </w:p>
    <w:p w:rsidR="000D50EC" w:rsidRDefault="000D50EC" w:rsidP="000D50EC">
      <w:pPr>
        <w:widowControl w:val="0"/>
        <w:spacing w:line="240" w:lineRule="auto"/>
        <w:ind w:left="720" w:hanging="720"/>
        <w:rPr>
          <w:b/>
        </w:rPr>
      </w:pPr>
    </w:p>
    <w:p w:rsidR="000D50EC" w:rsidRDefault="000D50EC" w:rsidP="000D50EC">
      <w:pPr>
        <w:tabs>
          <w:tab w:val="left" w:pos="5760"/>
        </w:tabs>
        <w:spacing w:line="240" w:lineRule="auto"/>
        <w:rPr>
          <w:rFonts w:ascii="Times New Roman" w:hAnsi="Times New Roman"/>
          <w:sz w:val="24"/>
        </w:rPr>
      </w:pPr>
      <w:r w:rsidRPr="00605FB7">
        <w:rPr>
          <w:rFonts w:ascii="Times New Roman" w:hAnsi="Times New Roman"/>
          <w:sz w:val="24"/>
        </w:rPr>
        <w:t xml:space="preserve">Mengetahui, </w:t>
      </w:r>
      <w:r>
        <w:rPr>
          <w:rFonts w:ascii="Times New Roman" w:hAnsi="Times New Roman"/>
          <w:sz w:val="24"/>
        </w:rPr>
        <w:tab/>
        <w:t>Medan</w:t>
      </w:r>
      <w:r w:rsidRPr="00605FB7">
        <w:rPr>
          <w:rFonts w:ascii="Times New Roman" w:hAnsi="Times New Roman"/>
          <w:sz w:val="24"/>
        </w:rPr>
        <w:t xml:space="preserve">, </w:t>
      </w:r>
      <w:r>
        <w:rPr>
          <w:rFonts w:ascii="Times New Roman" w:hAnsi="Times New Roman"/>
          <w:sz w:val="24"/>
        </w:rPr>
        <w:t>26 Mei 2025</w:t>
      </w:r>
      <w:r w:rsidRPr="00605FB7">
        <w:rPr>
          <w:rFonts w:ascii="Times New Roman" w:hAnsi="Times New Roman"/>
          <w:sz w:val="24"/>
        </w:rPr>
        <w:t xml:space="preserve"> </w:t>
      </w:r>
    </w:p>
    <w:p w:rsidR="000D50EC" w:rsidRPr="00605FB7" w:rsidRDefault="000D50EC" w:rsidP="000D50EC">
      <w:pPr>
        <w:tabs>
          <w:tab w:val="left" w:pos="5760"/>
        </w:tabs>
        <w:spacing w:line="240" w:lineRule="auto"/>
        <w:rPr>
          <w:rFonts w:ascii="Times New Roman" w:hAnsi="Times New Roman"/>
          <w:sz w:val="24"/>
        </w:rPr>
      </w:pPr>
      <w:r>
        <w:rPr>
          <w:rFonts w:ascii="Times New Roman" w:hAnsi="Times New Roman"/>
          <w:sz w:val="24"/>
        </w:rPr>
        <w:t>Kepala SDN……………</w:t>
      </w:r>
      <w:r>
        <w:rPr>
          <w:rFonts w:ascii="Times New Roman" w:hAnsi="Times New Roman"/>
          <w:sz w:val="24"/>
        </w:rPr>
        <w:tab/>
      </w:r>
      <w:r w:rsidRPr="00605FB7">
        <w:rPr>
          <w:rFonts w:ascii="Times New Roman" w:hAnsi="Times New Roman"/>
          <w:sz w:val="24"/>
        </w:rPr>
        <w:t xml:space="preserve">Guru Kelas </w:t>
      </w:r>
      <w:r>
        <w:rPr>
          <w:rFonts w:ascii="Times New Roman" w:hAnsi="Times New Roman"/>
          <w:sz w:val="24"/>
        </w:rPr>
        <w:t>5</w:t>
      </w:r>
      <w:r>
        <w:rPr>
          <w:rFonts w:ascii="Times New Roman" w:hAnsi="Times New Roman"/>
          <w:sz w:val="24"/>
        </w:rPr>
        <w:tab/>
      </w:r>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Default="000D50EC" w:rsidP="000D50EC">
      <w:pPr>
        <w:spacing w:line="240" w:lineRule="auto"/>
        <w:rPr>
          <w:rFonts w:ascii="Times New Roman" w:hAnsi="Times New Roman" w:cs="Times New Roman"/>
          <w:sz w:val="24"/>
          <w:szCs w:val="24"/>
        </w:rPr>
      </w:pPr>
    </w:p>
    <w:p w:rsidR="000D50EC" w:rsidRDefault="000D50EC" w:rsidP="000D50EC">
      <w:pPr>
        <w:tabs>
          <w:tab w:val="left" w:pos="5760"/>
        </w:tabs>
        <w:spacing w:line="240" w:lineRule="auto"/>
        <w:rPr>
          <w:rFonts w:ascii="Times New Roman" w:hAnsi="Times New Roman" w:cs="Times New Roman"/>
          <w:sz w:val="24"/>
          <w:szCs w:val="24"/>
        </w:rPr>
      </w:pPr>
      <w:r>
        <w:rPr>
          <w:rFonts w:ascii="Times New Roman" w:hAnsi="Times New Roman" w:cs="Times New Roman"/>
          <w:sz w:val="24"/>
          <w:szCs w:val="24"/>
        </w:rPr>
        <w:t>(___________________)</w:t>
      </w:r>
      <w:r>
        <w:rPr>
          <w:rFonts w:ascii="Times New Roman" w:hAnsi="Times New Roman" w:cs="Times New Roman"/>
          <w:sz w:val="24"/>
          <w:szCs w:val="24"/>
        </w:rPr>
        <w:tab/>
        <w:t>(____________________)</w:t>
      </w: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sectPr w:rsidR="000D50EC" w:rsidSect="00DD7FF3">
          <w:headerReference w:type="even" r:id="rId47"/>
          <w:headerReference w:type="default" r:id="rId48"/>
          <w:headerReference w:type="first" r:id="rId49"/>
          <w:pgSz w:w="11907" w:h="16840" w:code="9"/>
          <w:pgMar w:top="1440" w:right="1440" w:bottom="1440" w:left="1440" w:header="720" w:footer="720" w:gutter="0"/>
          <w:cols w:space="720"/>
          <w:titlePg/>
          <w:docGrid w:linePitch="360"/>
        </w:sectPr>
      </w:pPr>
    </w:p>
    <w:p w:rsidR="000D50EC" w:rsidRDefault="000D50EC" w:rsidP="000D50EC">
      <w:pPr>
        <w:spacing w:before="1" w:line="146" w:lineRule="auto"/>
        <w:ind w:right="27"/>
        <w:jc w:val="center"/>
        <w:rPr>
          <w:rFonts w:ascii="Segoe Print"/>
          <w:b/>
          <w:color w:val="222222"/>
          <w:spacing w:val="-2"/>
          <w:sz w:val="52"/>
        </w:rPr>
      </w:pPr>
      <w:r w:rsidRPr="00596F53">
        <w:rPr>
          <w:rFonts w:ascii="Segoe Print"/>
          <w:b/>
          <w:color w:val="222222"/>
          <w:spacing w:val="-2"/>
          <w:sz w:val="52"/>
        </w:rPr>
        <w:lastRenderedPageBreak/>
        <w:t>LEMBAR KERJA PESERTA DIDIK</w:t>
      </w:r>
    </w:p>
    <w:p w:rsidR="000D50EC" w:rsidRDefault="000D50EC" w:rsidP="000D50EC">
      <w:pPr>
        <w:spacing w:before="1" w:line="146" w:lineRule="auto"/>
        <w:ind w:right="27"/>
        <w:jc w:val="center"/>
        <w:rPr>
          <w:rFonts w:ascii="Segoe Print"/>
          <w:b/>
          <w:color w:val="222222"/>
          <w:spacing w:val="-2"/>
          <w:sz w:val="52"/>
        </w:rPr>
      </w:pPr>
      <w:r>
        <w:rPr>
          <w:rFonts w:ascii="Segoe Print"/>
          <w:b/>
          <w:color w:val="222222"/>
          <w:spacing w:val="-2"/>
          <w:sz w:val="52"/>
        </w:rPr>
        <w:t>(LKPD)</w:t>
      </w:r>
    </w:p>
    <w:p w:rsidR="000D50EC" w:rsidRDefault="000D50EC" w:rsidP="000D50EC">
      <w:pPr>
        <w:spacing w:before="79" w:line="225" w:lineRule="auto"/>
        <w:ind w:right="27"/>
        <w:jc w:val="center"/>
        <w:rPr>
          <w:rFonts w:ascii="Arial"/>
          <w:b/>
          <w:sz w:val="48"/>
        </w:rPr>
      </w:pPr>
      <w:r>
        <w:rPr>
          <w:rFonts w:ascii="Arial"/>
          <w:b/>
          <w:color w:val="222222"/>
          <w:spacing w:val="-2"/>
          <w:sz w:val="48"/>
        </w:rPr>
        <w:t xml:space="preserve">MATERI </w:t>
      </w:r>
      <w:r>
        <w:rPr>
          <w:rFonts w:ascii="Arial"/>
          <w:b/>
          <w:color w:val="222222"/>
          <w:sz w:val="48"/>
        </w:rPr>
        <w:t xml:space="preserve">GEOMETRI BERBASIS </w:t>
      </w:r>
      <w:r>
        <w:rPr>
          <w:rFonts w:ascii="Arial"/>
          <w:b/>
          <w:color w:val="222222"/>
          <w:spacing w:val="-4"/>
          <w:sz w:val="48"/>
        </w:rPr>
        <w:t>RME</w:t>
      </w: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240" w:lineRule="auto"/>
        <w:ind w:left="720" w:hanging="720"/>
        <w:jc w:val="both"/>
      </w:pPr>
    </w:p>
    <w:p w:rsidR="000D50EC" w:rsidRDefault="000D50EC" w:rsidP="000D50EC">
      <w:pPr>
        <w:widowControl w:val="0"/>
        <w:spacing w:line="360" w:lineRule="auto"/>
        <w:ind w:left="1440"/>
        <w:jc w:val="both"/>
        <w:rPr>
          <w:rFonts w:ascii="Segoe Print"/>
          <w:b/>
          <w:color w:val="222222"/>
          <w:sz w:val="32"/>
          <w:u w:val="single" w:color="222222"/>
        </w:rPr>
      </w:pPr>
      <w:r>
        <w:rPr>
          <w:rFonts w:ascii="Segoe Print"/>
          <w:b/>
          <w:color w:val="222222"/>
          <w:sz w:val="32"/>
          <w:u w:val="single" w:color="222222"/>
        </w:rPr>
        <w:t>NAMA</w:t>
      </w:r>
      <w:r>
        <w:rPr>
          <w:rFonts w:ascii="Segoe Print"/>
          <w:b/>
          <w:color w:val="222222"/>
          <w:spacing w:val="-10"/>
          <w:sz w:val="32"/>
          <w:u w:val="single" w:color="222222"/>
        </w:rPr>
        <w:t xml:space="preserve">:                                        </w:t>
      </w:r>
      <w:r>
        <w:rPr>
          <w:rFonts w:ascii="Segoe Print"/>
          <w:b/>
          <w:color w:val="222222"/>
          <w:sz w:val="32"/>
          <w:u w:val="single" w:color="222222"/>
        </w:rPr>
        <w:tab/>
      </w:r>
    </w:p>
    <w:p w:rsidR="000D50EC" w:rsidRDefault="000D50EC" w:rsidP="000D50EC">
      <w:pPr>
        <w:widowControl w:val="0"/>
        <w:spacing w:line="360" w:lineRule="auto"/>
        <w:ind w:left="1440"/>
        <w:jc w:val="both"/>
        <w:rPr>
          <w:rFonts w:ascii="Segoe Print"/>
          <w:b/>
          <w:color w:val="222222"/>
          <w:sz w:val="32"/>
          <w:u w:val="single" w:color="222222"/>
        </w:rPr>
        <w:sectPr w:rsidR="000D50EC" w:rsidSect="00DD7FF3">
          <w:pgSz w:w="11907" w:h="16840" w:code="9"/>
          <w:pgMar w:top="1440" w:right="1440" w:bottom="1440" w:left="1440" w:header="720" w:footer="720" w:gutter="0"/>
          <w:cols w:space="720"/>
          <w:titlePg/>
          <w:docGrid w:linePitch="360"/>
        </w:sectPr>
      </w:pPr>
      <w:r>
        <w:rPr>
          <w:rFonts w:ascii="Segoe Print"/>
          <w:b/>
          <w:color w:val="222222"/>
          <w:sz w:val="32"/>
          <w:u w:val="single" w:color="222222"/>
        </w:rPr>
        <w:t>KELAS:</w:t>
      </w:r>
      <w:r w:rsidRPr="00596F53">
        <w:rPr>
          <w:rFonts w:ascii="Segoe Print"/>
          <w:b/>
          <w:color w:val="222222"/>
          <w:sz w:val="32"/>
          <w:u w:val="single" w:color="222222"/>
        </w:rPr>
        <w:t xml:space="preserve"> </w:t>
      </w:r>
      <w:r>
        <w:rPr>
          <w:rFonts w:ascii="Segoe Print"/>
          <w:b/>
          <w:color w:val="222222"/>
          <w:sz w:val="32"/>
          <w:u w:val="single" w:color="222222"/>
        </w:rPr>
        <w:t xml:space="preserve">                                   </w:t>
      </w:r>
      <w:r>
        <w:rPr>
          <w:rFonts w:ascii="Segoe Print"/>
          <w:b/>
          <w:color w:val="222222"/>
          <w:sz w:val="32"/>
          <w:u w:val="single" w:color="222222"/>
        </w:rPr>
        <w:tab/>
        <w:t xml:space="preserve">   </w:t>
      </w:r>
    </w:p>
    <w:p w:rsidR="000D50EC" w:rsidRDefault="000D50EC" w:rsidP="000D50EC">
      <w:pPr>
        <w:widowControl w:val="0"/>
        <w:spacing w:line="240" w:lineRule="auto"/>
        <w:jc w:val="center"/>
        <w:rPr>
          <w:rFonts w:ascii="Segoe Print"/>
          <w:b/>
          <w:color w:val="222222"/>
          <w:sz w:val="32"/>
          <w:u w:val="single" w:color="222222"/>
        </w:rPr>
      </w:pPr>
      <w:r>
        <w:rPr>
          <w:rFonts w:ascii="Segoe Print"/>
          <w:b/>
          <w:color w:val="222222"/>
          <w:sz w:val="68"/>
        </w:rPr>
        <w:lastRenderedPageBreak/>
        <w:t>KATA</w:t>
      </w:r>
      <w:r>
        <w:rPr>
          <w:rFonts w:ascii="Segoe Print"/>
          <w:b/>
          <w:color w:val="222222"/>
          <w:spacing w:val="-2"/>
          <w:sz w:val="68"/>
        </w:rPr>
        <w:t>PENGANTAR</w:t>
      </w: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r w:rsidRPr="006732EE">
        <w:rPr>
          <w:rFonts w:ascii="Times New Roman" w:hAnsi="Times New Roman" w:cs="Times New Roman"/>
        </w:rPr>
        <w:t>Assalamu’alaikumWarahmatullahiWabarakatuh.</w:t>
      </w:r>
      <w:r>
        <w:rPr>
          <w:rFonts w:ascii="Times New Roman" w:hAnsi="Times New Roman" w:cs="Times New Roman"/>
        </w:rPr>
        <w:t xml:space="preserve"> </w:t>
      </w:r>
      <w:r w:rsidRPr="006732EE">
        <w:rPr>
          <w:rFonts w:ascii="Times New Roman" w:hAnsi="Times New Roman" w:cs="Times New Roman"/>
        </w:rPr>
        <w:t xml:space="preserve">Puji dansyukur kehadirat Allah SWT, yang telah melimpahkan nikmat dan </w:t>
      </w:r>
      <w:r w:rsidRPr="006732EE">
        <w:rPr>
          <w:rFonts w:ascii="Times New Roman" w:hAnsi="Times New Roman" w:cs="Times New Roman"/>
          <w:spacing w:val="11"/>
        </w:rPr>
        <w:t>karunia-</w:t>
      </w:r>
      <w:r w:rsidRPr="006732EE">
        <w:rPr>
          <w:rFonts w:ascii="Times New Roman" w:hAnsi="Times New Roman" w:cs="Times New Roman"/>
        </w:rPr>
        <w:t xml:space="preserve">Nya </w:t>
      </w:r>
      <w:r w:rsidRPr="006732EE">
        <w:rPr>
          <w:rFonts w:ascii="Times New Roman" w:hAnsi="Times New Roman" w:cs="Times New Roman"/>
          <w:spacing w:val="9"/>
        </w:rPr>
        <w:t>sehingga penulis</w:t>
      </w:r>
      <w:r>
        <w:rPr>
          <w:rFonts w:ascii="Times New Roman" w:hAnsi="Times New Roman" w:cs="Times New Roman"/>
          <w:spacing w:val="9"/>
        </w:rPr>
        <w:t xml:space="preserve"> </w:t>
      </w:r>
      <w:r w:rsidRPr="006732EE">
        <w:rPr>
          <w:rFonts w:ascii="Times New Roman" w:hAnsi="Times New Roman" w:cs="Times New Roman"/>
        </w:rPr>
        <w:t xml:space="preserve">dapat </w:t>
      </w:r>
      <w:r w:rsidRPr="006732EE">
        <w:rPr>
          <w:rFonts w:ascii="Times New Roman" w:hAnsi="Times New Roman" w:cs="Times New Roman"/>
          <w:spacing w:val="11"/>
        </w:rPr>
        <w:t>menyelesaikan</w:t>
      </w:r>
      <w:r>
        <w:rPr>
          <w:rFonts w:ascii="Times New Roman" w:hAnsi="Times New Roman" w:cs="Times New Roman"/>
          <w:spacing w:val="11"/>
        </w:rPr>
        <w:t xml:space="preserve"> </w:t>
      </w:r>
      <w:r w:rsidRPr="006732EE">
        <w:rPr>
          <w:rFonts w:ascii="Times New Roman" w:hAnsi="Times New Roman" w:cs="Times New Roman"/>
        </w:rPr>
        <w:t xml:space="preserve">LKPD ini dengan baik. </w:t>
      </w:r>
      <w:r>
        <w:rPr>
          <w:rFonts w:ascii="Times New Roman" w:hAnsi="Times New Roman" w:cs="Times New Roman"/>
        </w:rPr>
        <w:t xml:space="preserve">LKPD </w:t>
      </w:r>
      <w:r w:rsidRPr="006732EE">
        <w:rPr>
          <w:rFonts w:ascii="Times New Roman" w:hAnsi="Times New Roman" w:cs="Times New Roman"/>
        </w:rPr>
        <w:t xml:space="preserve">ini membahas Materi Geometri </w:t>
      </w:r>
      <w:r w:rsidRPr="006732EE">
        <w:rPr>
          <w:rFonts w:ascii="Times New Roman" w:hAnsi="Times New Roman" w:cs="Times New Roman"/>
          <w:spacing w:val="11"/>
        </w:rPr>
        <w:t>Berbasis</w:t>
      </w:r>
      <w:r>
        <w:rPr>
          <w:rFonts w:ascii="Times New Roman" w:hAnsi="Times New Roman" w:cs="Times New Roman"/>
          <w:spacing w:val="11"/>
        </w:rPr>
        <w:t xml:space="preserve"> </w:t>
      </w:r>
      <w:r w:rsidRPr="006732EE">
        <w:rPr>
          <w:rFonts w:ascii="Times New Roman" w:hAnsi="Times New Roman" w:cs="Times New Roman"/>
        </w:rPr>
        <w:t xml:space="preserve">RME. LKPD </w:t>
      </w:r>
      <w:r w:rsidRPr="006732EE">
        <w:rPr>
          <w:rFonts w:ascii="Times New Roman" w:hAnsi="Times New Roman" w:cs="Times New Roman"/>
          <w:spacing w:val="12"/>
        </w:rPr>
        <w:t>penulis hadirkan</w:t>
      </w:r>
      <w:r>
        <w:rPr>
          <w:rFonts w:ascii="Times New Roman" w:hAnsi="Times New Roman" w:cs="Times New Roman"/>
          <w:spacing w:val="12"/>
        </w:rPr>
        <w:t xml:space="preserve"> </w:t>
      </w:r>
      <w:r w:rsidRPr="006732EE">
        <w:rPr>
          <w:rFonts w:ascii="Times New Roman" w:hAnsi="Times New Roman" w:cs="Times New Roman"/>
          <w:spacing w:val="11"/>
        </w:rPr>
        <w:t>dengan</w:t>
      </w:r>
      <w:r>
        <w:rPr>
          <w:rFonts w:ascii="Times New Roman" w:hAnsi="Times New Roman" w:cs="Times New Roman"/>
          <w:spacing w:val="11"/>
        </w:rPr>
        <w:t xml:space="preserve"> </w:t>
      </w:r>
      <w:r w:rsidRPr="006732EE">
        <w:rPr>
          <w:rFonts w:ascii="Times New Roman" w:hAnsi="Times New Roman" w:cs="Times New Roman"/>
          <w:spacing w:val="12"/>
        </w:rPr>
        <w:t>tujuan</w:t>
      </w:r>
      <w:r>
        <w:rPr>
          <w:rFonts w:ascii="Times New Roman" w:hAnsi="Times New Roman" w:cs="Times New Roman"/>
          <w:spacing w:val="12"/>
        </w:rPr>
        <w:t xml:space="preserve"> </w:t>
      </w:r>
      <w:r w:rsidRPr="006732EE">
        <w:rPr>
          <w:rFonts w:ascii="Times New Roman" w:hAnsi="Times New Roman" w:cs="Times New Roman"/>
          <w:spacing w:val="10"/>
        </w:rPr>
        <w:t xml:space="preserve">untuk </w:t>
      </w:r>
      <w:r w:rsidRPr="006732EE">
        <w:rPr>
          <w:rFonts w:ascii="Times New Roman" w:hAnsi="Times New Roman" w:cs="Times New Roman"/>
        </w:rPr>
        <w:t>mempermudah peserta didik dalam memahami materi. Di LKPD, juga disediakan penjelasan mengenai materi prasyarat yang harus dipahami sebelum mempelajari</w:t>
      </w:r>
      <w:r>
        <w:rPr>
          <w:rFonts w:ascii="Times New Roman" w:hAnsi="Times New Roman" w:cs="Times New Roman"/>
        </w:rPr>
        <w:t xml:space="preserve"> </w:t>
      </w:r>
      <w:r w:rsidRPr="006732EE">
        <w:rPr>
          <w:rFonts w:ascii="Times New Roman" w:hAnsi="Times New Roman" w:cs="Times New Roman"/>
        </w:rPr>
        <w:t xml:space="preserve">materi. </w:t>
      </w:r>
      <w:proofErr w:type="gramStart"/>
      <w:r w:rsidRPr="006732EE">
        <w:rPr>
          <w:rFonts w:ascii="Times New Roman" w:hAnsi="Times New Roman" w:cs="Times New Roman"/>
        </w:rPr>
        <w:t>peserta</w:t>
      </w:r>
      <w:proofErr w:type="gramEnd"/>
      <w:r w:rsidRPr="006732EE">
        <w:rPr>
          <w:rFonts w:ascii="Times New Roman" w:hAnsi="Times New Roman" w:cs="Times New Roman"/>
        </w:rPr>
        <w:t xml:space="preserve"> didik diharapkan</w:t>
      </w:r>
      <w:r>
        <w:rPr>
          <w:rFonts w:ascii="Times New Roman" w:hAnsi="Times New Roman" w:cs="Times New Roman"/>
        </w:rPr>
        <w:t xml:space="preserve"> </w:t>
      </w:r>
      <w:r w:rsidRPr="006732EE">
        <w:rPr>
          <w:rFonts w:ascii="Times New Roman" w:hAnsi="Times New Roman" w:cs="Times New Roman"/>
        </w:rPr>
        <w:t>ma</w:t>
      </w:r>
      <w:r>
        <w:rPr>
          <w:rFonts w:ascii="Times New Roman" w:hAnsi="Times New Roman" w:cs="Times New Roman"/>
        </w:rPr>
        <w:t>mpu memahami, mengidentifikasi, menganalisis, merekonstruksi, memodifikasi secara</w:t>
      </w:r>
      <w:r w:rsidRPr="006732EE">
        <w:rPr>
          <w:rFonts w:ascii="Times New Roman" w:hAnsi="Times New Roman" w:cs="Times New Roman"/>
        </w:rPr>
        <w:t xml:space="preserve"> terstruktur materi matematika </w:t>
      </w:r>
      <w:r>
        <w:rPr>
          <w:rFonts w:ascii="Times New Roman" w:hAnsi="Times New Roman" w:cs="Times New Roman"/>
        </w:rPr>
        <w:t xml:space="preserve">secara bermakna </w:t>
      </w:r>
      <w:r w:rsidRPr="006732EE">
        <w:rPr>
          <w:rFonts w:ascii="Times New Roman" w:hAnsi="Times New Roman" w:cs="Times New Roman"/>
        </w:rPr>
        <w:t>dalam menyelesaikan permasalahan dari suatu sistem pemodelan matematika dan permasalahan praktis di kehidupan sehari</w:t>
      </w:r>
      <w:r>
        <w:rPr>
          <w:rFonts w:ascii="Times New Roman" w:hAnsi="Times New Roman" w:cs="Times New Roman"/>
        </w:rPr>
        <w:t>-</w:t>
      </w:r>
      <w:r w:rsidRPr="006732EE">
        <w:rPr>
          <w:rFonts w:ascii="Times New Roman" w:hAnsi="Times New Roman" w:cs="Times New Roman"/>
        </w:rPr>
        <w:t>hari</w:t>
      </w:r>
      <w:r>
        <w:rPr>
          <w:rFonts w:ascii="Times New Roman" w:hAnsi="Times New Roman" w:cs="Times New Roman"/>
        </w:rPr>
        <w:t>.</w:t>
      </w:r>
      <w:r w:rsidRPr="006732EE">
        <w:rPr>
          <w:rFonts w:ascii="Times New Roman" w:hAnsi="Times New Roman" w:cs="Times New Roman"/>
        </w:rPr>
        <w:t xml:space="preserve"> Selain membahas materi, modul ini juga menyediakan soal-soal evaluasi yang berupa tes formatif dan uji kompetensi, dengan tujuan untuk mengukur kemampuan yang dimiliki peserta didik setelah mempelajari materi. </w:t>
      </w:r>
    </w:p>
    <w:p w:rsidR="000D50EC" w:rsidRDefault="000D50EC" w:rsidP="000D50EC">
      <w:pPr>
        <w:widowControl w:val="0"/>
        <w:spacing w:line="360" w:lineRule="auto"/>
        <w:ind w:firstLine="720"/>
        <w:jc w:val="both"/>
        <w:rPr>
          <w:rFonts w:ascii="Times New Roman" w:hAnsi="Times New Roman" w:cs="Times New Roman"/>
        </w:rPr>
      </w:pPr>
      <w:r w:rsidRPr="006732EE">
        <w:rPr>
          <w:rFonts w:ascii="Times New Roman" w:hAnsi="Times New Roman" w:cs="Times New Roman"/>
        </w:rPr>
        <w:t>Akhir kata penulis mengucapkan terima kasih kepada pihak yang sudah membantu kelancaran dalam pembuatan modul ini. Penulis mengakui masih banyak kekurangan dan kesalahan dalam pembuatan modul ini. Penulis sangat mengharapkan kritik dan saran yang membangun untuk perbaikan dan kesempurnaan modul ini. Wassalamu’alaikum Warahmatullahi Wabarakatuh.</w:t>
      </w: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rPr>
          <w:rFonts w:ascii="Times New Roman" w:hAnsi="Times New Roman" w:cs="Times New Roman"/>
        </w:rPr>
      </w:pPr>
      <w:r>
        <w:rPr>
          <w:rFonts w:ascii="Times New Roman" w:hAnsi="Times New Roman" w:cs="Times New Roman"/>
        </w:rPr>
        <w:br w:type="page"/>
      </w:r>
    </w:p>
    <w:p w:rsidR="000D50EC" w:rsidRDefault="000D50EC" w:rsidP="000D50EC">
      <w:pPr>
        <w:widowControl w:val="0"/>
        <w:spacing w:line="360" w:lineRule="auto"/>
        <w:ind w:firstLine="720"/>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06368" behindDoc="0" locked="0" layoutInCell="1" allowOverlap="1" wp14:anchorId="44A31E9A" wp14:editId="40D9E11F">
                <wp:simplePos x="0" y="0"/>
                <wp:positionH relativeFrom="column">
                  <wp:posOffset>-10795</wp:posOffset>
                </wp:positionH>
                <wp:positionV relativeFrom="paragraph">
                  <wp:posOffset>-10795</wp:posOffset>
                </wp:positionV>
                <wp:extent cx="3062605" cy="506730"/>
                <wp:effectExtent l="8255" t="8255" r="5715" b="8890"/>
                <wp:wrapNone/>
                <wp:docPr id="174" name="AutoShap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sidRPr="00830DB3">
                              <w:rPr>
                                <w:rFonts w:ascii="Times New Roman" w:hAnsi="Times New Roman" w:cs="Times New Roman"/>
                                <w:b/>
                                <w:sz w:val="32"/>
                                <w:szCs w:val="44"/>
                              </w:rPr>
                              <w:t>CAPAIAN PEMBELAJ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A31E9A" id="AutoShape 128" o:spid="_x0000_s1056" style="position:absolute;left:0;text-align:left;margin-left:-.85pt;margin-top:-.85pt;width:241.15pt;height:39.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" fillcolor="#b2a1c7 [1943]">
                <v:textbo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sidRPr="00830DB3">
                        <w:rPr>
                          <w:rFonts w:ascii="Times New Roman" w:hAnsi="Times New Roman" w:cs="Times New Roman"/>
                          <w:b/>
                          <w:sz w:val="32"/>
                          <w:szCs w:val="44"/>
                        </w:rPr>
                        <w:t>CAPAIAN PEMBELAJARAN</w:t>
                      </w:r>
                    </w:p>
                  </w:txbxContent>
                </v:textbox>
              </v:roundrect>
            </w:pict>
          </mc:Fallback>
        </mc:AlternateContent>
      </w: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jc w:val="both"/>
        <w:rPr>
          <w:rFonts w:ascii="Times New Roman" w:hAnsi="Times New Roman" w:cs="Times New Roman"/>
        </w:rPr>
      </w:pPr>
    </w:p>
    <w:p w:rsidR="000D50EC" w:rsidRDefault="000D50EC" w:rsidP="000D50EC">
      <w:pPr>
        <w:pStyle w:val="ListParagraph"/>
        <w:widowControl w:val="0"/>
        <w:numPr>
          <w:ilvl w:val="0"/>
          <w:numId w:val="10"/>
        </w:numPr>
        <w:autoSpaceDE w:val="0"/>
        <w:autoSpaceDN w:val="0"/>
        <w:spacing w:line="249" w:lineRule="auto"/>
        <w:ind w:left="900" w:right="657" w:hanging="360"/>
        <w:contextualSpacing w:val="0"/>
        <w:jc w:val="both"/>
        <w:rPr>
          <w:rFonts w:ascii="Times New Roman" w:hAnsi="Times New Roman" w:cs="Times New Roman"/>
          <w:sz w:val="28"/>
          <w:szCs w:val="28"/>
        </w:rPr>
      </w:pPr>
      <w:r w:rsidRPr="00830DB3">
        <w:rPr>
          <w:rFonts w:ascii="Times New Roman" w:hAnsi="Times New Roman" w:cs="Times New Roman"/>
          <w:spacing w:val="15"/>
          <w:sz w:val="28"/>
          <w:szCs w:val="28"/>
        </w:rPr>
        <w:t xml:space="preserve">Menganalisis </w:t>
      </w:r>
      <w:r>
        <w:rPr>
          <w:rFonts w:ascii="Times New Roman" w:hAnsi="Times New Roman" w:cs="Times New Roman"/>
          <w:spacing w:val="15"/>
          <w:sz w:val="28"/>
          <w:szCs w:val="28"/>
        </w:rPr>
        <w:t xml:space="preserve">Geomatri bangun datar </w:t>
      </w:r>
      <w:r w:rsidRPr="00830DB3">
        <w:rPr>
          <w:rFonts w:ascii="Times New Roman" w:hAnsi="Times New Roman" w:cs="Times New Roman"/>
          <w:sz w:val="28"/>
          <w:szCs w:val="28"/>
        </w:rPr>
        <w:t>dalam</w:t>
      </w:r>
      <w:r>
        <w:rPr>
          <w:rFonts w:ascii="Times New Roman" w:hAnsi="Times New Roman" w:cs="Times New Roman"/>
          <w:sz w:val="28"/>
          <w:szCs w:val="28"/>
        </w:rPr>
        <w:t xml:space="preserve"> </w:t>
      </w:r>
      <w:r w:rsidRPr="00830DB3">
        <w:rPr>
          <w:rFonts w:ascii="Times New Roman" w:hAnsi="Times New Roman" w:cs="Times New Roman"/>
          <w:sz w:val="28"/>
          <w:szCs w:val="28"/>
        </w:rPr>
        <w:t>kehidupan</w:t>
      </w:r>
      <w:r>
        <w:rPr>
          <w:rFonts w:ascii="Times New Roman" w:hAnsi="Times New Roman" w:cs="Times New Roman"/>
          <w:sz w:val="28"/>
          <w:szCs w:val="28"/>
        </w:rPr>
        <w:t xml:space="preserve"> </w:t>
      </w:r>
      <w:r w:rsidRPr="00830DB3">
        <w:rPr>
          <w:rFonts w:ascii="Times New Roman" w:hAnsi="Times New Roman" w:cs="Times New Roman"/>
          <w:sz w:val="28"/>
          <w:szCs w:val="28"/>
        </w:rPr>
        <w:t>sehari-hasri menggunakan</w:t>
      </w:r>
      <w:r>
        <w:rPr>
          <w:rFonts w:ascii="Times New Roman" w:hAnsi="Times New Roman" w:cs="Times New Roman"/>
          <w:sz w:val="28"/>
          <w:szCs w:val="28"/>
        </w:rPr>
        <w:t xml:space="preserve"> Modul Ajar </w:t>
      </w:r>
      <w:r w:rsidRPr="00830DB3">
        <w:rPr>
          <w:rFonts w:ascii="Times New Roman" w:hAnsi="Times New Roman" w:cs="Times New Roman"/>
          <w:sz w:val="28"/>
          <w:szCs w:val="28"/>
        </w:rPr>
        <w:t>Berbasis</w:t>
      </w:r>
      <w:r>
        <w:rPr>
          <w:rFonts w:ascii="Times New Roman" w:hAnsi="Times New Roman" w:cs="Times New Roman"/>
          <w:sz w:val="28"/>
          <w:szCs w:val="28"/>
        </w:rPr>
        <w:t xml:space="preserve"> </w:t>
      </w:r>
      <w:r w:rsidRPr="00830DB3">
        <w:rPr>
          <w:rFonts w:ascii="Times New Roman" w:hAnsi="Times New Roman" w:cs="Times New Roman"/>
          <w:sz w:val="28"/>
          <w:szCs w:val="28"/>
        </w:rPr>
        <w:t>RME.</w:t>
      </w:r>
    </w:p>
    <w:p w:rsidR="000D50EC" w:rsidRPr="00830DB3" w:rsidRDefault="000D50EC" w:rsidP="000D50EC">
      <w:pPr>
        <w:pStyle w:val="ListParagraph"/>
        <w:widowControl w:val="0"/>
        <w:numPr>
          <w:ilvl w:val="0"/>
          <w:numId w:val="10"/>
        </w:numPr>
        <w:autoSpaceDE w:val="0"/>
        <w:autoSpaceDN w:val="0"/>
        <w:spacing w:line="249" w:lineRule="auto"/>
        <w:ind w:left="900" w:right="657" w:hanging="360"/>
        <w:contextualSpacing w:val="0"/>
        <w:jc w:val="both"/>
        <w:rPr>
          <w:rFonts w:ascii="Times New Roman" w:hAnsi="Times New Roman" w:cs="Times New Roman"/>
          <w:sz w:val="28"/>
          <w:szCs w:val="28"/>
        </w:rPr>
      </w:pPr>
      <w:r w:rsidRPr="00830DB3">
        <w:rPr>
          <w:noProof/>
        </w:rPr>
        <w:drawing>
          <wp:anchor distT="0" distB="0" distL="114300" distR="114300" simplePos="0" relativeHeight="251675648" behindDoc="1" locked="0" layoutInCell="1" allowOverlap="1" wp14:anchorId="019E40AD" wp14:editId="2F23DB3B">
            <wp:simplePos x="0" y="0"/>
            <wp:positionH relativeFrom="column">
              <wp:posOffset>-89535</wp:posOffset>
            </wp:positionH>
            <wp:positionV relativeFrom="paragraph">
              <wp:posOffset>3721100</wp:posOffset>
            </wp:positionV>
            <wp:extent cx="6858000" cy="2209800"/>
            <wp:effectExtent l="19050" t="0" r="0" b="0"/>
            <wp:wrapNone/>
            <wp:docPr id="163" name="docshape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68"/>
                    <pic:cNvPicPr>
                      <a:picLocks noChangeAspect="1" noChangeArrowheads="1"/>
                    </pic:cNvPicPr>
                  </pic:nvPicPr>
                  <pic:blipFill>
                    <a:blip r:embed="rId50"/>
                    <a:srcRect/>
                    <a:stretch>
                      <a:fillRect/>
                    </a:stretch>
                  </pic:blipFill>
                  <pic:spPr bwMode="auto">
                    <a:xfrm>
                      <a:off x="0" y="0"/>
                      <a:ext cx="6858000" cy="2209800"/>
                    </a:xfrm>
                    <a:prstGeom prst="rect">
                      <a:avLst/>
                    </a:prstGeom>
                    <a:noFill/>
                    <a:ln w="9525">
                      <a:noFill/>
                      <a:miter lim="800000"/>
                      <a:headEnd/>
                      <a:tailEnd/>
                    </a:ln>
                  </pic:spPr>
                </pic:pic>
              </a:graphicData>
            </a:graphic>
          </wp:anchor>
        </w:drawing>
      </w:r>
      <w:r>
        <w:rPr>
          <w:noProof/>
        </w:rPr>
        <mc:AlternateContent>
          <mc:Choice Requires="wps">
            <w:drawing>
              <wp:anchor distT="0" distB="0" distL="114300" distR="114300" simplePos="0" relativeHeight="251714560" behindDoc="1" locked="0" layoutInCell="1" allowOverlap="1" wp14:anchorId="0D9E2A9F" wp14:editId="07D5DFFB">
                <wp:simplePos x="0" y="0"/>
                <wp:positionH relativeFrom="column">
                  <wp:posOffset>4272280</wp:posOffset>
                </wp:positionH>
                <wp:positionV relativeFrom="paragraph">
                  <wp:posOffset>2245360</wp:posOffset>
                </wp:positionV>
                <wp:extent cx="2470785" cy="3566795"/>
                <wp:effectExtent l="5080" t="1270" r="635" b="3810"/>
                <wp:wrapNone/>
                <wp:docPr id="173" name="docshape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0785" cy="3566795"/>
                        </a:xfrm>
                        <a:custGeom>
                          <a:avLst/>
                          <a:gdLst>
                            <a:gd name="T0" fmla="+- 0 6886 6869"/>
                            <a:gd name="T1" fmla="*/ T0 w 3891"/>
                            <a:gd name="T2" fmla="+- 0 13205 8596"/>
                            <a:gd name="T3" fmla="*/ 13205 h 5617"/>
                            <a:gd name="T4" fmla="+- 0 6898 6869"/>
                            <a:gd name="T5" fmla="*/ T4 w 3891"/>
                            <a:gd name="T6" fmla="+- 0 13132 8596"/>
                            <a:gd name="T7" fmla="*/ 13132 h 5617"/>
                            <a:gd name="T8" fmla="+- 0 6907 6869"/>
                            <a:gd name="T9" fmla="*/ T8 w 3891"/>
                            <a:gd name="T10" fmla="+- 0 13071 8596"/>
                            <a:gd name="T11" fmla="*/ 13071 h 5617"/>
                            <a:gd name="T12" fmla="+- 0 6950 6869"/>
                            <a:gd name="T13" fmla="*/ T12 w 3891"/>
                            <a:gd name="T14" fmla="+- 0 13027 8596"/>
                            <a:gd name="T15" fmla="*/ 13027 h 5617"/>
                            <a:gd name="T16" fmla="+- 0 6966 6869"/>
                            <a:gd name="T17" fmla="*/ T16 w 3891"/>
                            <a:gd name="T18" fmla="+- 0 13584 8596"/>
                            <a:gd name="T19" fmla="*/ 13584 h 5617"/>
                            <a:gd name="T20" fmla="+- 0 7016 6869"/>
                            <a:gd name="T21" fmla="*/ T20 w 3891"/>
                            <a:gd name="T22" fmla="+- 0 13631 8596"/>
                            <a:gd name="T23" fmla="*/ 13631 h 5617"/>
                            <a:gd name="T24" fmla="+- 0 7077 6869"/>
                            <a:gd name="T25" fmla="*/ T24 w 3891"/>
                            <a:gd name="T26" fmla="+- 0 13643 8596"/>
                            <a:gd name="T27" fmla="*/ 13643 h 5617"/>
                            <a:gd name="T28" fmla="+- 0 7130 6869"/>
                            <a:gd name="T29" fmla="*/ T28 w 3891"/>
                            <a:gd name="T30" fmla="+- 0 13174 8596"/>
                            <a:gd name="T31" fmla="*/ 13174 h 5617"/>
                            <a:gd name="T32" fmla="+- 0 7162 6869"/>
                            <a:gd name="T33" fmla="*/ T32 w 3891"/>
                            <a:gd name="T34" fmla="+- 0 13228 8596"/>
                            <a:gd name="T35" fmla="*/ 13228 h 5617"/>
                            <a:gd name="T36" fmla="+- 0 7200 6869"/>
                            <a:gd name="T37" fmla="*/ T36 w 3891"/>
                            <a:gd name="T38" fmla="+- 0 13604 8596"/>
                            <a:gd name="T39" fmla="*/ 13604 h 5617"/>
                            <a:gd name="T40" fmla="+- 0 7271 6869"/>
                            <a:gd name="T41" fmla="*/ T40 w 3891"/>
                            <a:gd name="T42" fmla="+- 0 13425 8596"/>
                            <a:gd name="T43" fmla="*/ 13425 h 5617"/>
                            <a:gd name="T44" fmla="+- 0 7320 6869"/>
                            <a:gd name="T45" fmla="*/ T44 w 3891"/>
                            <a:gd name="T46" fmla="+- 0 13536 8596"/>
                            <a:gd name="T47" fmla="*/ 13536 h 5617"/>
                            <a:gd name="T48" fmla="+- 0 7378 6869"/>
                            <a:gd name="T49" fmla="*/ T48 w 3891"/>
                            <a:gd name="T50" fmla="+- 0 13586 8596"/>
                            <a:gd name="T51" fmla="*/ 13586 h 5617"/>
                            <a:gd name="T52" fmla="+- 0 7443 6869"/>
                            <a:gd name="T53" fmla="*/ T52 w 3891"/>
                            <a:gd name="T54" fmla="+- 0 13682 8596"/>
                            <a:gd name="T55" fmla="*/ 13682 h 5617"/>
                            <a:gd name="T56" fmla="+- 0 7498 6869"/>
                            <a:gd name="T57" fmla="*/ T56 w 3891"/>
                            <a:gd name="T58" fmla="+- 0 13718 8596"/>
                            <a:gd name="T59" fmla="*/ 13718 h 5617"/>
                            <a:gd name="T60" fmla="+- 0 7573 6869"/>
                            <a:gd name="T61" fmla="*/ T60 w 3891"/>
                            <a:gd name="T62" fmla="+- 0 13792 8596"/>
                            <a:gd name="T63" fmla="*/ 13792 h 5617"/>
                            <a:gd name="T64" fmla="+- 0 7643 6869"/>
                            <a:gd name="T65" fmla="*/ T64 w 3891"/>
                            <a:gd name="T66" fmla="+- 0 13432 8596"/>
                            <a:gd name="T67" fmla="*/ 13432 h 5617"/>
                            <a:gd name="T68" fmla="+- 0 7709 6869"/>
                            <a:gd name="T69" fmla="*/ T68 w 3891"/>
                            <a:gd name="T70" fmla="+- 0 13910 8596"/>
                            <a:gd name="T71" fmla="*/ 13910 h 5617"/>
                            <a:gd name="T72" fmla="+- 0 7751 6869"/>
                            <a:gd name="T73" fmla="*/ T72 w 3891"/>
                            <a:gd name="T74" fmla="+- 0 13312 8596"/>
                            <a:gd name="T75" fmla="*/ 13312 h 5617"/>
                            <a:gd name="T76" fmla="+- 0 7804 6869"/>
                            <a:gd name="T77" fmla="*/ T76 w 3891"/>
                            <a:gd name="T78" fmla="+- 0 13191 8596"/>
                            <a:gd name="T79" fmla="*/ 13191 h 5617"/>
                            <a:gd name="T80" fmla="+- 0 7827 6869"/>
                            <a:gd name="T81" fmla="*/ T80 w 3891"/>
                            <a:gd name="T82" fmla="+- 0 13089 8596"/>
                            <a:gd name="T83" fmla="*/ 13089 h 5617"/>
                            <a:gd name="T84" fmla="+- 0 7958 6869"/>
                            <a:gd name="T85" fmla="*/ T84 w 3891"/>
                            <a:gd name="T86" fmla="+- 0 14074 8596"/>
                            <a:gd name="T87" fmla="*/ 14074 h 5617"/>
                            <a:gd name="T88" fmla="+- 0 8121 6869"/>
                            <a:gd name="T89" fmla="*/ T88 w 3891"/>
                            <a:gd name="T90" fmla="+- 0 14146 8596"/>
                            <a:gd name="T91" fmla="*/ 14146 h 5617"/>
                            <a:gd name="T92" fmla="+- 0 8250 6869"/>
                            <a:gd name="T93" fmla="*/ T92 w 3891"/>
                            <a:gd name="T94" fmla="+- 0 14181 8596"/>
                            <a:gd name="T95" fmla="*/ 14181 h 5617"/>
                            <a:gd name="T96" fmla="+- 0 8413 6869"/>
                            <a:gd name="T97" fmla="*/ T96 w 3891"/>
                            <a:gd name="T98" fmla="+- 0 14213 8596"/>
                            <a:gd name="T99" fmla="*/ 14213 h 5617"/>
                            <a:gd name="T100" fmla="+- 0 8460 6869"/>
                            <a:gd name="T101" fmla="*/ T100 w 3891"/>
                            <a:gd name="T102" fmla="+- 0 12289 8596"/>
                            <a:gd name="T103" fmla="*/ 12289 h 5617"/>
                            <a:gd name="T104" fmla="+- 0 8546 6869"/>
                            <a:gd name="T105" fmla="*/ T104 w 3891"/>
                            <a:gd name="T106" fmla="+- 0 14187 8596"/>
                            <a:gd name="T107" fmla="*/ 14187 h 5617"/>
                            <a:gd name="T108" fmla="+- 0 8708 6869"/>
                            <a:gd name="T109" fmla="*/ T108 w 3891"/>
                            <a:gd name="T110" fmla="+- 0 14138 8596"/>
                            <a:gd name="T111" fmla="*/ 14138 h 5617"/>
                            <a:gd name="T112" fmla="+- 0 8821 6869"/>
                            <a:gd name="T113" fmla="*/ T112 w 3891"/>
                            <a:gd name="T114" fmla="+- 0 14080 8596"/>
                            <a:gd name="T115" fmla="*/ 14080 h 5617"/>
                            <a:gd name="T116" fmla="+- 0 8938 6869"/>
                            <a:gd name="T117" fmla="*/ T116 w 3891"/>
                            <a:gd name="T118" fmla="+- 0 13954 8596"/>
                            <a:gd name="T119" fmla="*/ 13954 h 5617"/>
                            <a:gd name="T120" fmla="+- 0 8994 6869"/>
                            <a:gd name="T121" fmla="*/ T120 w 3891"/>
                            <a:gd name="T122" fmla="+- 0 13784 8596"/>
                            <a:gd name="T123" fmla="*/ 13784 h 5617"/>
                            <a:gd name="T124" fmla="+- 0 9027 6869"/>
                            <a:gd name="T125" fmla="*/ T124 w 3891"/>
                            <a:gd name="T126" fmla="+- 0 13623 8596"/>
                            <a:gd name="T127" fmla="*/ 13623 h 5617"/>
                            <a:gd name="T128" fmla="+- 0 9059 6869"/>
                            <a:gd name="T129" fmla="*/ T128 w 3891"/>
                            <a:gd name="T130" fmla="+- 0 13431 8596"/>
                            <a:gd name="T131" fmla="*/ 13431 h 5617"/>
                            <a:gd name="T132" fmla="+- 0 9085 6869"/>
                            <a:gd name="T133" fmla="*/ T132 w 3891"/>
                            <a:gd name="T134" fmla="+- 0 13268 8596"/>
                            <a:gd name="T135" fmla="*/ 13268 h 5617"/>
                            <a:gd name="T136" fmla="+- 0 9133 6869"/>
                            <a:gd name="T137" fmla="*/ T136 w 3891"/>
                            <a:gd name="T138" fmla="+- 0 13094 8596"/>
                            <a:gd name="T139" fmla="*/ 13094 h 5617"/>
                            <a:gd name="T140" fmla="+- 0 9167 6869"/>
                            <a:gd name="T141" fmla="*/ T140 w 3891"/>
                            <a:gd name="T142" fmla="+- 0 12902 8596"/>
                            <a:gd name="T143" fmla="*/ 12902 h 5617"/>
                            <a:gd name="T144" fmla="+- 0 9181 6869"/>
                            <a:gd name="T145" fmla="*/ T144 w 3891"/>
                            <a:gd name="T146" fmla="+- 0 12722 8596"/>
                            <a:gd name="T147" fmla="*/ 12722 h 5617"/>
                            <a:gd name="T148" fmla="+- 0 9216 6869"/>
                            <a:gd name="T149" fmla="*/ T148 w 3891"/>
                            <a:gd name="T150" fmla="+- 0 12484 8596"/>
                            <a:gd name="T151" fmla="*/ 12484 h 5617"/>
                            <a:gd name="T152" fmla="+- 0 9238 6869"/>
                            <a:gd name="T153" fmla="*/ T152 w 3891"/>
                            <a:gd name="T154" fmla="+- 0 12321 8596"/>
                            <a:gd name="T155" fmla="*/ 12321 h 5617"/>
                            <a:gd name="T156" fmla="+- 0 9276 6869"/>
                            <a:gd name="T157" fmla="*/ T156 w 3891"/>
                            <a:gd name="T158" fmla="+- 0 12144 8596"/>
                            <a:gd name="T159" fmla="*/ 12144 h 5617"/>
                            <a:gd name="T160" fmla="+- 0 9300 6869"/>
                            <a:gd name="T161" fmla="*/ T160 w 3891"/>
                            <a:gd name="T162" fmla="+- 0 11951 8596"/>
                            <a:gd name="T163" fmla="*/ 11951 h 5617"/>
                            <a:gd name="T164" fmla="+- 0 9307 6869"/>
                            <a:gd name="T165" fmla="*/ T164 w 3891"/>
                            <a:gd name="T166" fmla="+- 0 11770 8596"/>
                            <a:gd name="T167" fmla="*/ 11770 h 5617"/>
                            <a:gd name="T168" fmla="+- 0 9337 6869"/>
                            <a:gd name="T169" fmla="*/ T168 w 3891"/>
                            <a:gd name="T170" fmla="+- 0 11532 8596"/>
                            <a:gd name="T171" fmla="*/ 11532 h 5617"/>
                            <a:gd name="T172" fmla="+- 0 9358 6869"/>
                            <a:gd name="T173" fmla="*/ T172 w 3891"/>
                            <a:gd name="T174" fmla="+- 0 11368 8596"/>
                            <a:gd name="T175" fmla="*/ 11368 h 5617"/>
                            <a:gd name="T176" fmla="+- 0 9396 6869"/>
                            <a:gd name="T177" fmla="*/ T176 w 3891"/>
                            <a:gd name="T178" fmla="+- 0 11192 8596"/>
                            <a:gd name="T179" fmla="*/ 11192 h 5617"/>
                            <a:gd name="T180" fmla="+- 0 9421 6869"/>
                            <a:gd name="T181" fmla="*/ T180 w 3891"/>
                            <a:gd name="T182" fmla="+- 0 11014 8596"/>
                            <a:gd name="T183" fmla="*/ 11014 h 5617"/>
                            <a:gd name="T184" fmla="+- 0 9447 6869"/>
                            <a:gd name="T185" fmla="*/ T184 w 3891"/>
                            <a:gd name="T186" fmla="+- 0 10836 8596"/>
                            <a:gd name="T187" fmla="*/ 10836 h 5617"/>
                            <a:gd name="T188" fmla="+- 0 9478 6869"/>
                            <a:gd name="T189" fmla="*/ T188 w 3891"/>
                            <a:gd name="T190" fmla="+- 0 10643 8596"/>
                            <a:gd name="T191" fmla="*/ 10643 h 5617"/>
                            <a:gd name="T192" fmla="+- 0 9495 6869"/>
                            <a:gd name="T193" fmla="*/ T192 w 3891"/>
                            <a:gd name="T194" fmla="+- 0 10463 8596"/>
                            <a:gd name="T195" fmla="*/ 10463 h 5617"/>
                            <a:gd name="T196" fmla="+- 0 9543 6869"/>
                            <a:gd name="T197" fmla="*/ T196 w 3891"/>
                            <a:gd name="T198" fmla="+- 0 10228 8596"/>
                            <a:gd name="T199" fmla="*/ 10228 h 5617"/>
                            <a:gd name="T200" fmla="+- 0 9570 6869"/>
                            <a:gd name="T201" fmla="*/ T200 w 3891"/>
                            <a:gd name="T202" fmla="+- 0 10111 8596"/>
                            <a:gd name="T203" fmla="*/ 10111 h 5617"/>
                            <a:gd name="T204" fmla="+- 0 9625 6869"/>
                            <a:gd name="T205" fmla="*/ T204 w 3891"/>
                            <a:gd name="T206" fmla="+- 0 9955 8596"/>
                            <a:gd name="T207" fmla="*/ 9955 h 5617"/>
                            <a:gd name="T208" fmla="+- 0 9679 6869"/>
                            <a:gd name="T209" fmla="*/ T208 w 3891"/>
                            <a:gd name="T210" fmla="+- 0 9768 8596"/>
                            <a:gd name="T211" fmla="*/ 9768 h 5617"/>
                            <a:gd name="T212" fmla="+- 0 9718 6869"/>
                            <a:gd name="T213" fmla="*/ T212 w 3891"/>
                            <a:gd name="T214" fmla="+- 0 9607 8596"/>
                            <a:gd name="T215" fmla="*/ 9607 h 5617"/>
                            <a:gd name="T216" fmla="+- 0 9799 6869"/>
                            <a:gd name="T217" fmla="*/ T216 w 3891"/>
                            <a:gd name="T218" fmla="+- 0 9445 8596"/>
                            <a:gd name="T219" fmla="*/ 9445 h 5617"/>
                            <a:gd name="T220" fmla="+- 0 9878 6869"/>
                            <a:gd name="T221" fmla="*/ T220 w 3891"/>
                            <a:gd name="T222" fmla="+- 0 9283 8596"/>
                            <a:gd name="T223" fmla="*/ 9283 h 5617"/>
                            <a:gd name="T224" fmla="+- 0 9980 6869"/>
                            <a:gd name="T225" fmla="*/ T224 w 3891"/>
                            <a:gd name="T226" fmla="+- 0 9119 8596"/>
                            <a:gd name="T227" fmla="*/ 9119 h 5617"/>
                            <a:gd name="T228" fmla="+- 0 10041 6869"/>
                            <a:gd name="T229" fmla="*/ T228 w 3891"/>
                            <a:gd name="T230" fmla="+- 0 9015 8596"/>
                            <a:gd name="T231" fmla="*/ 9015 h 5617"/>
                            <a:gd name="T232" fmla="+- 0 10213 6869"/>
                            <a:gd name="T233" fmla="*/ T232 w 3891"/>
                            <a:gd name="T234" fmla="+- 0 8846 8596"/>
                            <a:gd name="T235" fmla="*/ 8846 h 5617"/>
                            <a:gd name="T236" fmla="+- 0 10307 6869"/>
                            <a:gd name="T237" fmla="*/ T236 w 3891"/>
                            <a:gd name="T238" fmla="+- 0 8796 8596"/>
                            <a:gd name="T239" fmla="*/ 8796 h 5617"/>
                            <a:gd name="T240" fmla="+- 0 10463 6869"/>
                            <a:gd name="T241" fmla="*/ T240 w 3891"/>
                            <a:gd name="T242" fmla="+- 0 8709 8596"/>
                            <a:gd name="T243" fmla="*/ 8709 h 5617"/>
                            <a:gd name="T244" fmla="+- 0 10578 6869"/>
                            <a:gd name="T245" fmla="*/ T244 w 3891"/>
                            <a:gd name="T246" fmla="+- 0 8662 8596"/>
                            <a:gd name="T247" fmla="*/ 8662 h 5617"/>
                            <a:gd name="T248" fmla="+- 0 10750 6869"/>
                            <a:gd name="T249" fmla="*/ T248 w 3891"/>
                            <a:gd name="T250" fmla="+- 0 8597 8596"/>
                            <a:gd name="T251" fmla="*/ 8597 h 56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3891" h="5617">
                              <a:moveTo>
                                <a:pt x="15" y="4653"/>
                              </a:moveTo>
                              <a:lnTo>
                                <a:pt x="0" y="4653"/>
                              </a:lnTo>
                              <a:lnTo>
                                <a:pt x="0" y="4668"/>
                              </a:lnTo>
                              <a:lnTo>
                                <a:pt x="15" y="4668"/>
                              </a:lnTo>
                              <a:lnTo>
                                <a:pt x="15" y="4653"/>
                              </a:lnTo>
                              <a:close/>
                              <a:moveTo>
                                <a:pt x="16" y="4713"/>
                              </a:moveTo>
                              <a:lnTo>
                                <a:pt x="1" y="4714"/>
                              </a:lnTo>
                              <a:lnTo>
                                <a:pt x="2" y="4728"/>
                              </a:lnTo>
                              <a:lnTo>
                                <a:pt x="2" y="4729"/>
                              </a:lnTo>
                              <a:lnTo>
                                <a:pt x="17" y="4728"/>
                              </a:lnTo>
                              <a:lnTo>
                                <a:pt x="16" y="4714"/>
                              </a:lnTo>
                              <a:lnTo>
                                <a:pt x="16" y="4713"/>
                              </a:lnTo>
                              <a:close/>
                              <a:moveTo>
                                <a:pt x="3" y="4593"/>
                              </a:moveTo>
                              <a:lnTo>
                                <a:pt x="2" y="4606"/>
                              </a:lnTo>
                              <a:lnTo>
                                <a:pt x="2" y="4608"/>
                              </a:lnTo>
                              <a:lnTo>
                                <a:pt x="17" y="4609"/>
                              </a:lnTo>
                              <a:lnTo>
                                <a:pt x="18" y="4594"/>
                              </a:lnTo>
                              <a:lnTo>
                                <a:pt x="3" y="4593"/>
                              </a:lnTo>
                              <a:close/>
                              <a:moveTo>
                                <a:pt x="21" y="4772"/>
                              </a:moveTo>
                              <a:lnTo>
                                <a:pt x="6" y="4774"/>
                              </a:lnTo>
                              <a:lnTo>
                                <a:pt x="8" y="4786"/>
                              </a:lnTo>
                              <a:lnTo>
                                <a:pt x="8" y="4789"/>
                              </a:lnTo>
                              <a:lnTo>
                                <a:pt x="23" y="4787"/>
                              </a:lnTo>
                              <a:lnTo>
                                <a:pt x="22" y="4784"/>
                              </a:lnTo>
                              <a:lnTo>
                                <a:pt x="21" y="4774"/>
                              </a:lnTo>
                              <a:lnTo>
                                <a:pt x="21" y="4772"/>
                              </a:lnTo>
                              <a:close/>
                              <a:moveTo>
                                <a:pt x="14" y="4532"/>
                              </a:moveTo>
                              <a:lnTo>
                                <a:pt x="11" y="4544"/>
                              </a:lnTo>
                              <a:lnTo>
                                <a:pt x="11" y="4547"/>
                              </a:lnTo>
                              <a:lnTo>
                                <a:pt x="25" y="4550"/>
                              </a:lnTo>
                              <a:lnTo>
                                <a:pt x="26" y="4548"/>
                              </a:lnTo>
                              <a:lnTo>
                                <a:pt x="29" y="4536"/>
                              </a:lnTo>
                              <a:lnTo>
                                <a:pt x="14" y="4532"/>
                              </a:lnTo>
                              <a:close/>
                              <a:moveTo>
                                <a:pt x="30" y="4831"/>
                              </a:moveTo>
                              <a:lnTo>
                                <a:pt x="15" y="4834"/>
                              </a:lnTo>
                              <a:lnTo>
                                <a:pt x="16" y="4838"/>
                              </a:lnTo>
                              <a:lnTo>
                                <a:pt x="18" y="4848"/>
                              </a:lnTo>
                              <a:lnTo>
                                <a:pt x="33" y="4845"/>
                              </a:lnTo>
                              <a:lnTo>
                                <a:pt x="31" y="4836"/>
                              </a:lnTo>
                              <a:lnTo>
                                <a:pt x="30" y="4831"/>
                              </a:lnTo>
                              <a:close/>
                              <a:moveTo>
                                <a:pt x="43" y="4889"/>
                              </a:moveTo>
                              <a:lnTo>
                                <a:pt x="29" y="4893"/>
                              </a:lnTo>
                              <a:lnTo>
                                <a:pt x="31" y="4902"/>
                              </a:lnTo>
                              <a:lnTo>
                                <a:pt x="33" y="4907"/>
                              </a:lnTo>
                              <a:lnTo>
                                <a:pt x="47" y="4903"/>
                              </a:lnTo>
                              <a:lnTo>
                                <a:pt x="46" y="4898"/>
                              </a:lnTo>
                              <a:lnTo>
                                <a:pt x="43" y="4889"/>
                              </a:lnTo>
                              <a:close/>
                              <a:moveTo>
                                <a:pt x="38" y="4475"/>
                              </a:moveTo>
                              <a:lnTo>
                                <a:pt x="35" y="4482"/>
                              </a:lnTo>
                              <a:lnTo>
                                <a:pt x="31" y="4489"/>
                              </a:lnTo>
                              <a:lnTo>
                                <a:pt x="44" y="4496"/>
                              </a:lnTo>
                              <a:lnTo>
                                <a:pt x="48" y="4489"/>
                              </a:lnTo>
                              <a:lnTo>
                                <a:pt x="51" y="4483"/>
                              </a:lnTo>
                              <a:lnTo>
                                <a:pt x="38" y="4475"/>
                              </a:lnTo>
                              <a:close/>
                              <a:moveTo>
                                <a:pt x="63" y="4944"/>
                              </a:moveTo>
                              <a:lnTo>
                                <a:pt x="49" y="4950"/>
                              </a:lnTo>
                              <a:lnTo>
                                <a:pt x="51" y="4953"/>
                              </a:lnTo>
                              <a:lnTo>
                                <a:pt x="57" y="4964"/>
                              </a:lnTo>
                              <a:lnTo>
                                <a:pt x="69" y="4957"/>
                              </a:lnTo>
                              <a:lnTo>
                                <a:pt x="69" y="4956"/>
                              </a:lnTo>
                              <a:lnTo>
                                <a:pt x="64" y="4947"/>
                              </a:lnTo>
                              <a:lnTo>
                                <a:pt x="63" y="4944"/>
                              </a:lnTo>
                              <a:close/>
                              <a:moveTo>
                                <a:pt x="83" y="4430"/>
                              </a:moveTo>
                              <a:lnTo>
                                <a:pt x="81" y="4431"/>
                              </a:lnTo>
                              <a:lnTo>
                                <a:pt x="74" y="4435"/>
                              </a:lnTo>
                              <a:lnTo>
                                <a:pt x="73" y="4435"/>
                              </a:lnTo>
                              <a:lnTo>
                                <a:pt x="69" y="4439"/>
                              </a:lnTo>
                              <a:lnTo>
                                <a:pt x="78" y="4451"/>
                              </a:lnTo>
                              <a:lnTo>
                                <a:pt x="82" y="4448"/>
                              </a:lnTo>
                              <a:lnTo>
                                <a:pt x="87" y="4445"/>
                              </a:lnTo>
                              <a:lnTo>
                                <a:pt x="88" y="4444"/>
                              </a:lnTo>
                              <a:lnTo>
                                <a:pt x="89" y="4444"/>
                              </a:lnTo>
                              <a:lnTo>
                                <a:pt x="83" y="4430"/>
                              </a:lnTo>
                              <a:close/>
                              <a:moveTo>
                                <a:pt x="97" y="4988"/>
                              </a:moveTo>
                              <a:lnTo>
                                <a:pt x="87" y="5000"/>
                              </a:lnTo>
                              <a:lnTo>
                                <a:pt x="94" y="5005"/>
                              </a:lnTo>
                              <a:lnTo>
                                <a:pt x="100" y="5009"/>
                              </a:lnTo>
                              <a:lnTo>
                                <a:pt x="109" y="4997"/>
                              </a:lnTo>
                              <a:lnTo>
                                <a:pt x="103" y="4993"/>
                              </a:lnTo>
                              <a:lnTo>
                                <a:pt x="97" y="4988"/>
                              </a:lnTo>
                              <a:close/>
                              <a:moveTo>
                                <a:pt x="133" y="4432"/>
                              </a:moveTo>
                              <a:lnTo>
                                <a:pt x="127" y="4446"/>
                              </a:lnTo>
                              <a:lnTo>
                                <a:pt x="128" y="4446"/>
                              </a:lnTo>
                              <a:lnTo>
                                <a:pt x="134" y="4449"/>
                              </a:lnTo>
                              <a:lnTo>
                                <a:pt x="135" y="4450"/>
                              </a:lnTo>
                              <a:lnTo>
                                <a:pt x="139" y="4452"/>
                              </a:lnTo>
                              <a:lnTo>
                                <a:pt x="141" y="4450"/>
                              </a:lnTo>
                              <a:lnTo>
                                <a:pt x="143" y="4446"/>
                              </a:lnTo>
                              <a:lnTo>
                                <a:pt x="147" y="4440"/>
                              </a:lnTo>
                              <a:lnTo>
                                <a:pt x="142" y="4436"/>
                              </a:lnTo>
                              <a:lnTo>
                                <a:pt x="135" y="4433"/>
                              </a:lnTo>
                              <a:lnTo>
                                <a:pt x="134" y="4433"/>
                              </a:lnTo>
                              <a:lnTo>
                                <a:pt x="133" y="4432"/>
                              </a:lnTo>
                              <a:close/>
                              <a:moveTo>
                                <a:pt x="146" y="5018"/>
                              </a:moveTo>
                              <a:lnTo>
                                <a:pt x="141" y="5032"/>
                              </a:lnTo>
                              <a:lnTo>
                                <a:pt x="147" y="5035"/>
                              </a:lnTo>
                              <a:lnTo>
                                <a:pt x="154" y="5037"/>
                              </a:lnTo>
                              <a:lnTo>
                                <a:pt x="155" y="5038"/>
                              </a:lnTo>
                              <a:lnTo>
                                <a:pt x="160" y="5023"/>
                              </a:lnTo>
                              <a:lnTo>
                                <a:pt x="158" y="5023"/>
                              </a:lnTo>
                              <a:lnTo>
                                <a:pt x="152" y="5021"/>
                              </a:lnTo>
                              <a:lnTo>
                                <a:pt x="146" y="5018"/>
                              </a:lnTo>
                              <a:close/>
                              <a:moveTo>
                                <a:pt x="182" y="4470"/>
                              </a:moveTo>
                              <a:lnTo>
                                <a:pt x="172" y="4480"/>
                              </a:lnTo>
                              <a:lnTo>
                                <a:pt x="176" y="4485"/>
                              </a:lnTo>
                              <a:lnTo>
                                <a:pt x="181" y="4491"/>
                              </a:lnTo>
                              <a:lnTo>
                                <a:pt x="188" y="4485"/>
                              </a:lnTo>
                              <a:lnTo>
                                <a:pt x="193" y="4481"/>
                              </a:lnTo>
                              <a:lnTo>
                                <a:pt x="182" y="4470"/>
                              </a:lnTo>
                              <a:close/>
                              <a:moveTo>
                                <a:pt x="202" y="5031"/>
                              </a:moveTo>
                              <a:lnTo>
                                <a:pt x="201" y="5046"/>
                              </a:lnTo>
                              <a:lnTo>
                                <a:pt x="208" y="5047"/>
                              </a:lnTo>
                              <a:lnTo>
                                <a:pt x="217" y="5047"/>
                              </a:lnTo>
                              <a:lnTo>
                                <a:pt x="216" y="5032"/>
                              </a:lnTo>
                              <a:lnTo>
                                <a:pt x="209" y="5032"/>
                              </a:lnTo>
                              <a:lnTo>
                                <a:pt x="202" y="5031"/>
                              </a:lnTo>
                              <a:close/>
                              <a:moveTo>
                                <a:pt x="221" y="4517"/>
                              </a:moveTo>
                              <a:lnTo>
                                <a:pt x="209" y="4526"/>
                              </a:lnTo>
                              <a:lnTo>
                                <a:pt x="217" y="4538"/>
                              </a:lnTo>
                              <a:lnTo>
                                <a:pt x="230" y="4530"/>
                              </a:lnTo>
                              <a:lnTo>
                                <a:pt x="225" y="4523"/>
                              </a:lnTo>
                              <a:lnTo>
                                <a:pt x="221" y="4517"/>
                              </a:lnTo>
                              <a:close/>
                              <a:moveTo>
                                <a:pt x="254" y="4568"/>
                              </a:moveTo>
                              <a:lnTo>
                                <a:pt x="242" y="4576"/>
                              </a:lnTo>
                              <a:lnTo>
                                <a:pt x="243" y="4578"/>
                              </a:lnTo>
                              <a:lnTo>
                                <a:pt x="250" y="4588"/>
                              </a:lnTo>
                              <a:lnTo>
                                <a:pt x="262" y="4581"/>
                              </a:lnTo>
                              <a:lnTo>
                                <a:pt x="261" y="4578"/>
                              </a:lnTo>
                              <a:lnTo>
                                <a:pt x="256" y="4570"/>
                              </a:lnTo>
                              <a:lnTo>
                                <a:pt x="254" y="4568"/>
                              </a:lnTo>
                              <a:close/>
                              <a:moveTo>
                                <a:pt x="274" y="5025"/>
                              </a:moveTo>
                              <a:lnTo>
                                <a:pt x="261" y="5028"/>
                              </a:lnTo>
                              <a:lnTo>
                                <a:pt x="260" y="5028"/>
                              </a:lnTo>
                              <a:lnTo>
                                <a:pt x="262" y="5042"/>
                              </a:lnTo>
                              <a:lnTo>
                                <a:pt x="263" y="5042"/>
                              </a:lnTo>
                              <a:lnTo>
                                <a:pt x="277" y="5040"/>
                              </a:lnTo>
                              <a:lnTo>
                                <a:pt x="278" y="5039"/>
                              </a:lnTo>
                              <a:lnTo>
                                <a:pt x="275" y="5028"/>
                              </a:lnTo>
                              <a:lnTo>
                                <a:pt x="274" y="5025"/>
                              </a:lnTo>
                              <a:close/>
                              <a:moveTo>
                                <a:pt x="285" y="4619"/>
                              </a:moveTo>
                              <a:lnTo>
                                <a:pt x="272" y="4627"/>
                              </a:lnTo>
                              <a:lnTo>
                                <a:pt x="274" y="4629"/>
                              </a:lnTo>
                              <a:lnTo>
                                <a:pt x="280" y="4640"/>
                              </a:lnTo>
                              <a:lnTo>
                                <a:pt x="293" y="4632"/>
                              </a:lnTo>
                              <a:lnTo>
                                <a:pt x="287" y="4622"/>
                              </a:lnTo>
                              <a:lnTo>
                                <a:pt x="285" y="4619"/>
                              </a:lnTo>
                              <a:close/>
                              <a:moveTo>
                                <a:pt x="315" y="4672"/>
                              </a:moveTo>
                              <a:lnTo>
                                <a:pt x="302" y="4679"/>
                              </a:lnTo>
                              <a:lnTo>
                                <a:pt x="305" y="4684"/>
                              </a:lnTo>
                              <a:lnTo>
                                <a:pt x="309" y="4692"/>
                              </a:lnTo>
                              <a:lnTo>
                                <a:pt x="322" y="4685"/>
                              </a:lnTo>
                              <a:lnTo>
                                <a:pt x="318" y="4677"/>
                              </a:lnTo>
                              <a:lnTo>
                                <a:pt x="315" y="4672"/>
                              </a:lnTo>
                              <a:close/>
                              <a:moveTo>
                                <a:pt x="331" y="5008"/>
                              </a:moveTo>
                              <a:lnTo>
                                <a:pt x="327" y="5010"/>
                              </a:lnTo>
                              <a:lnTo>
                                <a:pt x="317" y="5013"/>
                              </a:lnTo>
                              <a:lnTo>
                                <a:pt x="322" y="5027"/>
                              </a:lnTo>
                              <a:lnTo>
                                <a:pt x="332" y="5024"/>
                              </a:lnTo>
                              <a:lnTo>
                                <a:pt x="336" y="5023"/>
                              </a:lnTo>
                              <a:lnTo>
                                <a:pt x="331" y="5008"/>
                              </a:lnTo>
                              <a:close/>
                              <a:moveTo>
                                <a:pt x="344" y="4724"/>
                              </a:moveTo>
                              <a:lnTo>
                                <a:pt x="331" y="4732"/>
                              </a:lnTo>
                              <a:lnTo>
                                <a:pt x="338" y="4745"/>
                              </a:lnTo>
                              <a:lnTo>
                                <a:pt x="351" y="4738"/>
                              </a:lnTo>
                              <a:lnTo>
                                <a:pt x="344" y="4724"/>
                              </a:lnTo>
                              <a:close/>
                              <a:moveTo>
                                <a:pt x="373" y="4777"/>
                              </a:moveTo>
                              <a:lnTo>
                                <a:pt x="359" y="4784"/>
                              </a:lnTo>
                              <a:lnTo>
                                <a:pt x="367" y="4797"/>
                              </a:lnTo>
                              <a:lnTo>
                                <a:pt x="380" y="4790"/>
                              </a:lnTo>
                              <a:lnTo>
                                <a:pt x="373" y="4777"/>
                              </a:lnTo>
                              <a:close/>
                              <a:moveTo>
                                <a:pt x="387" y="4988"/>
                              </a:moveTo>
                              <a:lnTo>
                                <a:pt x="373" y="4993"/>
                              </a:lnTo>
                              <a:lnTo>
                                <a:pt x="379" y="5007"/>
                              </a:lnTo>
                              <a:lnTo>
                                <a:pt x="393" y="5002"/>
                              </a:lnTo>
                              <a:lnTo>
                                <a:pt x="387" y="4988"/>
                              </a:lnTo>
                              <a:close/>
                              <a:moveTo>
                                <a:pt x="402" y="4829"/>
                              </a:moveTo>
                              <a:lnTo>
                                <a:pt x="389" y="4837"/>
                              </a:lnTo>
                              <a:lnTo>
                                <a:pt x="396" y="4850"/>
                              </a:lnTo>
                              <a:lnTo>
                                <a:pt x="409" y="4843"/>
                              </a:lnTo>
                              <a:lnTo>
                                <a:pt x="402" y="4829"/>
                              </a:lnTo>
                              <a:close/>
                              <a:moveTo>
                                <a:pt x="432" y="4881"/>
                              </a:moveTo>
                              <a:lnTo>
                                <a:pt x="419" y="4889"/>
                              </a:lnTo>
                              <a:lnTo>
                                <a:pt x="427" y="4902"/>
                              </a:lnTo>
                              <a:lnTo>
                                <a:pt x="439" y="4894"/>
                              </a:lnTo>
                              <a:lnTo>
                                <a:pt x="432" y="4881"/>
                              </a:lnTo>
                              <a:close/>
                              <a:moveTo>
                                <a:pt x="443" y="4966"/>
                              </a:moveTo>
                              <a:lnTo>
                                <a:pt x="429" y="4971"/>
                              </a:lnTo>
                              <a:lnTo>
                                <a:pt x="434" y="4985"/>
                              </a:lnTo>
                              <a:lnTo>
                                <a:pt x="448" y="4980"/>
                              </a:lnTo>
                              <a:lnTo>
                                <a:pt x="443" y="4966"/>
                              </a:lnTo>
                              <a:close/>
                              <a:moveTo>
                                <a:pt x="464" y="4932"/>
                              </a:moveTo>
                              <a:lnTo>
                                <a:pt x="451" y="4940"/>
                              </a:lnTo>
                              <a:lnTo>
                                <a:pt x="458" y="4950"/>
                              </a:lnTo>
                              <a:lnTo>
                                <a:pt x="460" y="4953"/>
                              </a:lnTo>
                              <a:lnTo>
                                <a:pt x="472" y="4944"/>
                              </a:lnTo>
                              <a:lnTo>
                                <a:pt x="464" y="4932"/>
                              </a:lnTo>
                              <a:close/>
                              <a:moveTo>
                                <a:pt x="501" y="4947"/>
                              </a:moveTo>
                              <a:lnTo>
                                <a:pt x="490" y="4950"/>
                              </a:lnTo>
                              <a:lnTo>
                                <a:pt x="486" y="4951"/>
                              </a:lnTo>
                              <a:lnTo>
                                <a:pt x="491" y="4966"/>
                              </a:lnTo>
                              <a:lnTo>
                                <a:pt x="494" y="4965"/>
                              </a:lnTo>
                              <a:lnTo>
                                <a:pt x="494" y="4964"/>
                              </a:lnTo>
                              <a:lnTo>
                                <a:pt x="505" y="4961"/>
                              </a:lnTo>
                              <a:lnTo>
                                <a:pt x="501" y="4947"/>
                              </a:lnTo>
                              <a:close/>
                              <a:moveTo>
                                <a:pt x="499" y="4979"/>
                              </a:moveTo>
                              <a:lnTo>
                                <a:pt x="487" y="4989"/>
                              </a:lnTo>
                              <a:lnTo>
                                <a:pt x="497" y="5000"/>
                              </a:lnTo>
                              <a:lnTo>
                                <a:pt x="509" y="4990"/>
                              </a:lnTo>
                              <a:lnTo>
                                <a:pt x="499" y="4979"/>
                              </a:lnTo>
                              <a:close/>
                              <a:moveTo>
                                <a:pt x="538" y="5024"/>
                              </a:moveTo>
                              <a:lnTo>
                                <a:pt x="527" y="5034"/>
                              </a:lnTo>
                              <a:lnTo>
                                <a:pt x="530" y="5038"/>
                              </a:lnTo>
                              <a:lnTo>
                                <a:pt x="537" y="5046"/>
                              </a:lnTo>
                              <a:lnTo>
                                <a:pt x="548" y="5036"/>
                              </a:lnTo>
                              <a:lnTo>
                                <a:pt x="541" y="5028"/>
                              </a:lnTo>
                              <a:lnTo>
                                <a:pt x="538" y="5024"/>
                              </a:lnTo>
                              <a:close/>
                              <a:moveTo>
                                <a:pt x="559" y="4932"/>
                              </a:moveTo>
                              <a:lnTo>
                                <a:pt x="544" y="4936"/>
                              </a:lnTo>
                              <a:lnTo>
                                <a:pt x="548" y="4950"/>
                              </a:lnTo>
                              <a:lnTo>
                                <a:pt x="563" y="4946"/>
                              </a:lnTo>
                              <a:lnTo>
                                <a:pt x="559" y="4932"/>
                              </a:lnTo>
                              <a:close/>
                              <a:moveTo>
                                <a:pt x="578" y="5069"/>
                              </a:moveTo>
                              <a:lnTo>
                                <a:pt x="567" y="5079"/>
                              </a:lnTo>
                              <a:lnTo>
                                <a:pt x="574" y="5086"/>
                              </a:lnTo>
                              <a:lnTo>
                                <a:pt x="577" y="5090"/>
                              </a:lnTo>
                              <a:lnTo>
                                <a:pt x="588" y="5080"/>
                              </a:lnTo>
                              <a:lnTo>
                                <a:pt x="585" y="5076"/>
                              </a:lnTo>
                              <a:lnTo>
                                <a:pt x="578" y="5069"/>
                              </a:lnTo>
                              <a:close/>
                              <a:moveTo>
                                <a:pt x="616" y="4915"/>
                              </a:moveTo>
                              <a:lnTo>
                                <a:pt x="603" y="4919"/>
                              </a:lnTo>
                              <a:lnTo>
                                <a:pt x="602" y="4919"/>
                              </a:lnTo>
                              <a:lnTo>
                                <a:pt x="606" y="4933"/>
                              </a:lnTo>
                              <a:lnTo>
                                <a:pt x="607" y="4933"/>
                              </a:lnTo>
                              <a:lnTo>
                                <a:pt x="621" y="4929"/>
                              </a:lnTo>
                              <a:lnTo>
                                <a:pt x="616" y="4915"/>
                              </a:lnTo>
                              <a:close/>
                              <a:moveTo>
                                <a:pt x="619" y="5112"/>
                              </a:moveTo>
                              <a:lnTo>
                                <a:pt x="608" y="5123"/>
                              </a:lnTo>
                              <a:lnTo>
                                <a:pt x="619" y="5134"/>
                              </a:lnTo>
                              <a:lnTo>
                                <a:pt x="629" y="5123"/>
                              </a:lnTo>
                              <a:lnTo>
                                <a:pt x="629" y="5122"/>
                              </a:lnTo>
                              <a:lnTo>
                                <a:pt x="619" y="5112"/>
                              </a:lnTo>
                              <a:close/>
                              <a:moveTo>
                                <a:pt x="661" y="5155"/>
                              </a:moveTo>
                              <a:lnTo>
                                <a:pt x="650" y="5166"/>
                              </a:lnTo>
                              <a:lnTo>
                                <a:pt x="661" y="5176"/>
                              </a:lnTo>
                              <a:lnTo>
                                <a:pt x="672" y="5165"/>
                              </a:lnTo>
                              <a:lnTo>
                                <a:pt x="661" y="5155"/>
                              </a:lnTo>
                              <a:close/>
                              <a:moveTo>
                                <a:pt x="672" y="4894"/>
                              </a:moveTo>
                              <a:lnTo>
                                <a:pt x="658" y="4899"/>
                              </a:lnTo>
                              <a:lnTo>
                                <a:pt x="663" y="4913"/>
                              </a:lnTo>
                              <a:lnTo>
                                <a:pt x="677" y="4908"/>
                              </a:lnTo>
                              <a:lnTo>
                                <a:pt x="672" y="4894"/>
                              </a:lnTo>
                              <a:close/>
                              <a:moveTo>
                                <a:pt x="704" y="5196"/>
                              </a:moveTo>
                              <a:lnTo>
                                <a:pt x="694" y="5207"/>
                              </a:lnTo>
                              <a:lnTo>
                                <a:pt x="705" y="5218"/>
                              </a:lnTo>
                              <a:lnTo>
                                <a:pt x="715" y="5207"/>
                              </a:lnTo>
                              <a:lnTo>
                                <a:pt x="704" y="5196"/>
                              </a:lnTo>
                              <a:close/>
                              <a:moveTo>
                                <a:pt x="725" y="4868"/>
                              </a:moveTo>
                              <a:lnTo>
                                <a:pt x="724" y="4868"/>
                              </a:lnTo>
                              <a:lnTo>
                                <a:pt x="712" y="4875"/>
                              </a:lnTo>
                              <a:lnTo>
                                <a:pt x="719" y="4888"/>
                              </a:lnTo>
                              <a:lnTo>
                                <a:pt x="732" y="4881"/>
                              </a:lnTo>
                              <a:lnTo>
                                <a:pt x="725" y="4868"/>
                              </a:lnTo>
                              <a:close/>
                              <a:moveTo>
                                <a:pt x="748" y="5237"/>
                              </a:moveTo>
                              <a:lnTo>
                                <a:pt x="738" y="5248"/>
                              </a:lnTo>
                              <a:lnTo>
                                <a:pt x="749" y="5258"/>
                              </a:lnTo>
                              <a:lnTo>
                                <a:pt x="759" y="5247"/>
                              </a:lnTo>
                              <a:lnTo>
                                <a:pt x="748" y="5237"/>
                              </a:lnTo>
                              <a:close/>
                              <a:moveTo>
                                <a:pt x="774" y="4836"/>
                              </a:moveTo>
                              <a:lnTo>
                                <a:pt x="762" y="4845"/>
                              </a:lnTo>
                              <a:lnTo>
                                <a:pt x="771" y="4857"/>
                              </a:lnTo>
                              <a:lnTo>
                                <a:pt x="783" y="4848"/>
                              </a:lnTo>
                              <a:lnTo>
                                <a:pt x="774" y="4836"/>
                              </a:lnTo>
                              <a:close/>
                              <a:moveTo>
                                <a:pt x="793" y="5276"/>
                              </a:moveTo>
                              <a:lnTo>
                                <a:pt x="784" y="5288"/>
                              </a:lnTo>
                              <a:lnTo>
                                <a:pt x="795" y="5297"/>
                              </a:lnTo>
                              <a:lnTo>
                                <a:pt x="805" y="5286"/>
                              </a:lnTo>
                              <a:lnTo>
                                <a:pt x="793" y="5276"/>
                              </a:lnTo>
                              <a:close/>
                              <a:moveTo>
                                <a:pt x="819" y="4797"/>
                              </a:moveTo>
                              <a:lnTo>
                                <a:pt x="808" y="4808"/>
                              </a:lnTo>
                              <a:lnTo>
                                <a:pt x="818" y="4819"/>
                              </a:lnTo>
                              <a:lnTo>
                                <a:pt x="829" y="4808"/>
                              </a:lnTo>
                              <a:lnTo>
                                <a:pt x="824" y="4802"/>
                              </a:lnTo>
                              <a:lnTo>
                                <a:pt x="819" y="4797"/>
                              </a:lnTo>
                              <a:close/>
                              <a:moveTo>
                                <a:pt x="840" y="5314"/>
                              </a:moveTo>
                              <a:lnTo>
                                <a:pt x="830" y="5326"/>
                              </a:lnTo>
                              <a:lnTo>
                                <a:pt x="842" y="5335"/>
                              </a:lnTo>
                              <a:lnTo>
                                <a:pt x="851" y="5323"/>
                              </a:lnTo>
                              <a:lnTo>
                                <a:pt x="840" y="5314"/>
                              </a:lnTo>
                              <a:close/>
                              <a:moveTo>
                                <a:pt x="857" y="4753"/>
                              </a:moveTo>
                              <a:lnTo>
                                <a:pt x="851" y="4762"/>
                              </a:lnTo>
                              <a:lnTo>
                                <a:pt x="850" y="4762"/>
                              </a:lnTo>
                              <a:lnTo>
                                <a:pt x="848" y="4765"/>
                              </a:lnTo>
                              <a:lnTo>
                                <a:pt x="860" y="4774"/>
                              </a:lnTo>
                              <a:lnTo>
                                <a:pt x="862" y="4771"/>
                              </a:lnTo>
                              <a:lnTo>
                                <a:pt x="869" y="4762"/>
                              </a:lnTo>
                              <a:lnTo>
                                <a:pt x="857" y="4753"/>
                              </a:lnTo>
                              <a:close/>
                              <a:moveTo>
                                <a:pt x="887" y="5350"/>
                              </a:moveTo>
                              <a:lnTo>
                                <a:pt x="878" y="5362"/>
                              </a:lnTo>
                              <a:lnTo>
                                <a:pt x="890" y="5371"/>
                              </a:lnTo>
                              <a:lnTo>
                                <a:pt x="899" y="5359"/>
                              </a:lnTo>
                              <a:lnTo>
                                <a:pt x="887" y="5350"/>
                              </a:lnTo>
                              <a:close/>
                              <a:moveTo>
                                <a:pt x="890" y="4704"/>
                              </a:moveTo>
                              <a:lnTo>
                                <a:pt x="884" y="4714"/>
                              </a:lnTo>
                              <a:lnTo>
                                <a:pt x="882" y="4716"/>
                              </a:lnTo>
                              <a:lnTo>
                                <a:pt x="895" y="4724"/>
                              </a:lnTo>
                              <a:lnTo>
                                <a:pt x="896" y="4722"/>
                              </a:lnTo>
                              <a:lnTo>
                                <a:pt x="903" y="4711"/>
                              </a:lnTo>
                              <a:lnTo>
                                <a:pt x="890" y="4704"/>
                              </a:lnTo>
                              <a:close/>
                              <a:moveTo>
                                <a:pt x="915" y="4650"/>
                              </a:moveTo>
                              <a:lnTo>
                                <a:pt x="913" y="4657"/>
                              </a:lnTo>
                              <a:lnTo>
                                <a:pt x="909" y="4664"/>
                              </a:lnTo>
                              <a:lnTo>
                                <a:pt x="923" y="4670"/>
                              </a:lnTo>
                              <a:lnTo>
                                <a:pt x="929" y="4656"/>
                              </a:lnTo>
                              <a:lnTo>
                                <a:pt x="915" y="4650"/>
                              </a:lnTo>
                              <a:close/>
                              <a:moveTo>
                                <a:pt x="936" y="5385"/>
                              </a:moveTo>
                              <a:lnTo>
                                <a:pt x="927" y="5397"/>
                              </a:lnTo>
                              <a:lnTo>
                                <a:pt x="939" y="5406"/>
                              </a:lnTo>
                              <a:lnTo>
                                <a:pt x="948" y="5393"/>
                              </a:lnTo>
                              <a:lnTo>
                                <a:pt x="936" y="5385"/>
                              </a:lnTo>
                              <a:close/>
                              <a:moveTo>
                                <a:pt x="935" y="4595"/>
                              </a:moveTo>
                              <a:lnTo>
                                <a:pt x="932" y="4604"/>
                              </a:lnTo>
                              <a:lnTo>
                                <a:pt x="931" y="4609"/>
                              </a:lnTo>
                              <a:lnTo>
                                <a:pt x="945" y="4613"/>
                              </a:lnTo>
                              <a:lnTo>
                                <a:pt x="946" y="4609"/>
                              </a:lnTo>
                              <a:lnTo>
                                <a:pt x="948" y="4604"/>
                              </a:lnTo>
                              <a:lnTo>
                                <a:pt x="949" y="4599"/>
                              </a:lnTo>
                              <a:lnTo>
                                <a:pt x="935" y="4595"/>
                              </a:lnTo>
                              <a:close/>
                              <a:moveTo>
                                <a:pt x="950" y="4537"/>
                              </a:moveTo>
                              <a:lnTo>
                                <a:pt x="948" y="4545"/>
                              </a:lnTo>
                              <a:lnTo>
                                <a:pt x="947" y="4552"/>
                              </a:lnTo>
                              <a:lnTo>
                                <a:pt x="961" y="4555"/>
                              </a:lnTo>
                              <a:lnTo>
                                <a:pt x="963" y="4548"/>
                              </a:lnTo>
                              <a:lnTo>
                                <a:pt x="964" y="4540"/>
                              </a:lnTo>
                              <a:lnTo>
                                <a:pt x="950" y="4537"/>
                              </a:lnTo>
                              <a:close/>
                              <a:moveTo>
                                <a:pt x="960" y="4478"/>
                              </a:moveTo>
                              <a:lnTo>
                                <a:pt x="958" y="4493"/>
                              </a:lnTo>
                              <a:lnTo>
                                <a:pt x="973" y="4496"/>
                              </a:lnTo>
                              <a:lnTo>
                                <a:pt x="975" y="4481"/>
                              </a:lnTo>
                              <a:lnTo>
                                <a:pt x="960" y="4478"/>
                              </a:lnTo>
                              <a:close/>
                              <a:moveTo>
                                <a:pt x="985" y="5418"/>
                              </a:moveTo>
                              <a:lnTo>
                                <a:pt x="977" y="5431"/>
                              </a:lnTo>
                              <a:lnTo>
                                <a:pt x="990" y="5439"/>
                              </a:lnTo>
                              <a:lnTo>
                                <a:pt x="998" y="5426"/>
                              </a:lnTo>
                              <a:lnTo>
                                <a:pt x="985" y="5418"/>
                              </a:lnTo>
                              <a:close/>
                              <a:moveTo>
                                <a:pt x="1036" y="5449"/>
                              </a:moveTo>
                              <a:lnTo>
                                <a:pt x="1029" y="5462"/>
                              </a:lnTo>
                              <a:lnTo>
                                <a:pt x="1039" y="5468"/>
                              </a:lnTo>
                              <a:lnTo>
                                <a:pt x="1042" y="5470"/>
                              </a:lnTo>
                              <a:lnTo>
                                <a:pt x="1049" y="5456"/>
                              </a:lnTo>
                              <a:lnTo>
                                <a:pt x="1046" y="5455"/>
                              </a:lnTo>
                              <a:lnTo>
                                <a:pt x="1036" y="5449"/>
                              </a:lnTo>
                              <a:close/>
                              <a:moveTo>
                                <a:pt x="1089" y="5478"/>
                              </a:moveTo>
                              <a:lnTo>
                                <a:pt x="1081" y="5491"/>
                              </a:lnTo>
                              <a:lnTo>
                                <a:pt x="1095" y="5498"/>
                              </a:lnTo>
                              <a:lnTo>
                                <a:pt x="1102" y="5485"/>
                              </a:lnTo>
                              <a:lnTo>
                                <a:pt x="1094" y="5481"/>
                              </a:lnTo>
                              <a:lnTo>
                                <a:pt x="1089" y="5478"/>
                              </a:lnTo>
                              <a:close/>
                              <a:moveTo>
                                <a:pt x="1142" y="5505"/>
                              </a:moveTo>
                              <a:lnTo>
                                <a:pt x="1135" y="5518"/>
                              </a:lnTo>
                              <a:lnTo>
                                <a:pt x="1149" y="5524"/>
                              </a:lnTo>
                              <a:lnTo>
                                <a:pt x="1155" y="5511"/>
                              </a:lnTo>
                              <a:lnTo>
                                <a:pt x="1142" y="5505"/>
                              </a:lnTo>
                              <a:close/>
                              <a:moveTo>
                                <a:pt x="1196" y="5529"/>
                              </a:moveTo>
                              <a:lnTo>
                                <a:pt x="1191" y="5542"/>
                              </a:lnTo>
                              <a:lnTo>
                                <a:pt x="1205" y="5548"/>
                              </a:lnTo>
                              <a:lnTo>
                                <a:pt x="1210" y="5534"/>
                              </a:lnTo>
                              <a:lnTo>
                                <a:pt x="1196" y="5529"/>
                              </a:lnTo>
                              <a:close/>
                              <a:moveTo>
                                <a:pt x="1252" y="5550"/>
                              </a:moveTo>
                              <a:lnTo>
                                <a:pt x="1247" y="5564"/>
                              </a:lnTo>
                              <a:lnTo>
                                <a:pt x="1262" y="5569"/>
                              </a:lnTo>
                              <a:lnTo>
                                <a:pt x="1266" y="5555"/>
                              </a:lnTo>
                              <a:lnTo>
                                <a:pt x="1263" y="5554"/>
                              </a:lnTo>
                              <a:lnTo>
                                <a:pt x="1252" y="5550"/>
                              </a:lnTo>
                              <a:close/>
                              <a:moveTo>
                                <a:pt x="1309" y="5568"/>
                              </a:moveTo>
                              <a:lnTo>
                                <a:pt x="1305" y="5582"/>
                              </a:lnTo>
                              <a:lnTo>
                                <a:pt x="1308" y="5583"/>
                              </a:lnTo>
                              <a:lnTo>
                                <a:pt x="1319" y="5586"/>
                              </a:lnTo>
                              <a:lnTo>
                                <a:pt x="1323" y="5572"/>
                              </a:lnTo>
                              <a:lnTo>
                                <a:pt x="1312" y="5569"/>
                              </a:lnTo>
                              <a:lnTo>
                                <a:pt x="1309" y="5568"/>
                              </a:lnTo>
                              <a:close/>
                              <a:moveTo>
                                <a:pt x="1367" y="5582"/>
                              </a:moveTo>
                              <a:lnTo>
                                <a:pt x="1364" y="5597"/>
                              </a:lnTo>
                              <a:lnTo>
                                <a:pt x="1378" y="5600"/>
                              </a:lnTo>
                              <a:lnTo>
                                <a:pt x="1381" y="5585"/>
                              </a:lnTo>
                              <a:lnTo>
                                <a:pt x="1367" y="5582"/>
                              </a:lnTo>
                              <a:close/>
                              <a:moveTo>
                                <a:pt x="1425" y="5593"/>
                              </a:moveTo>
                              <a:lnTo>
                                <a:pt x="1423" y="5608"/>
                              </a:lnTo>
                              <a:lnTo>
                                <a:pt x="1431" y="5609"/>
                              </a:lnTo>
                              <a:lnTo>
                                <a:pt x="1438" y="5610"/>
                              </a:lnTo>
                              <a:lnTo>
                                <a:pt x="1440" y="5595"/>
                              </a:lnTo>
                              <a:lnTo>
                                <a:pt x="1433" y="5594"/>
                              </a:lnTo>
                              <a:lnTo>
                                <a:pt x="1425" y="5593"/>
                              </a:lnTo>
                              <a:close/>
                              <a:moveTo>
                                <a:pt x="1484" y="5600"/>
                              </a:moveTo>
                              <a:lnTo>
                                <a:pt x="1483" y="5615"/>
                              </a:lnTo>
                              <a:lnTo>
                                <a:pt x="1498" y="5616"/>
                              </a:lnTo>
                              <a:lnTo>
                                <a:pt x="1499" y="5601"/>
                              </a:lnTo>
                              <a:lnTo>
                                <a:pt x="1484" y="5600"/>
                              </a:lnTo>
                              <a:close/>
                              <a:moveTo>
                                <a:pt x="1558" y="5602"/>
                              </a:moveTo>
                              <a:lnTo>
                                <a:pt x="1544" y="5602"/>
                              </a:lnTo>
                              <a:lnTo>
                                <a:pt x="1544" y="5617"/>
                              </a:lnTo>
                              <a:lnTo>
                                <a:pt x="1559" y="5617"/>
                              </a:lnTo>
                              <a:lnTo>
                                <a:pt x="1558" y="5602"/>
                              </a:lnTo>
                              <a:close/>
                              <a:moveTo>
                                <a:pt x="1587" y="3690"/>
                              </a:moveTo>
                              <a:lnTo>
                                <a:pt x="1585" y="3690"/>
                              </a:lnTo>
                              <a:lnTo>
                                <a:pt x="1581" y="3692"/>
                              </a:lnTo>
                              <a:lnTo>
                                <a:pt x="1180" y="4257"/>
                              </a:lnTo>
                              <a:lnTo>
                                <a:pt x="1179" y="4259"/>
                              </a:lnTo>
                              <a:lnTo>
                                <a:pt x="1179" y="4261"/>
                              </a:lnTo>
                              <a:lnTo>
                                <a:pt x="1180" y="4264"/>
                              </a:lnTo>
                              <a:lnTo>
                                <a:pt x="1184" y="4266"/>
                              </a:lnTo>
                              <a:lnTo>
                                <a:pt x="1189" y="4266"/>
                              </a:lnTo>
                              <a:lnTo>
                                <a:pt x="1190" y="4264"/>
                              </a:lnTo>
                              <a:lnTo>
                                <a:pt x="1591" y="3699"/>
                              </a:lnTo>
                              <a:lnTo>
                                <a:pt x="1592" y="3697"/>
                              </a:lnTo>
                              <a:lnTo>
                                <a:pt x="1592" y="3695"/>
                              </a:lnTo>
                              <a:lnTo>
                                <a:pt x="1591" y="3693"/>
                              </a:lnTo>
                              <a:lnTo>
                                <a:pt x="1589" y="3691"/>
                              </a:lnTo>
                              <a:lnTo>
                                <a:pt x="1587" y="3690"/>
                              </a:lnTo>
                              <a:close/>
                              <a:moveTo>
                                <a:pt x="1618" y="5598"/>
                              </a:moveTo>
                              <a:lnTo>
                                <a:pt x="1603" y="5600"/>
                              </a:lnTo>
                              <a:lnTo>
                                <a:pt x="1604" y="5613"/>
                              </a:lnTo>
                              <a:lnTo>
                                <a:pt x="1604" y="5615"/>
                              </a:lnTo>
                              <a:lnTo>
                                <a:pt x="1619" y="5613"/>
                              </a:lnTo>
                              <a:lnTo>
                                <a:pt x="1618" y="5600"/>
                              </a:lnTo>
                              <a:lnTo>
                                <a:pt x="1618" y="5598"/>
                              </a:lnTo>
                              <a:close/>
                              <a:moveTo>
                                <a:pt x="1677" y="5591"/>
                              </a:moveTo>
                              <a:lnTo>
                                <a:pt x="1674" y="5591"/>
                              </a:lnTo>
                              <a:lnTo>
                                <a:pt x="1662" y="5593"/>
                              </a:lnTo>
                              <a:lnTo>
                                <a:pt x="1664" y="5608"/>
                              </a:lnTo>
                              <a:lnTo>
                                <a:pt x="1677" y="5606"/>
                              </a:lnTo>
                              <a:lnTo>
                                <a:pt x="1679" y="5605"/>
                              </a:lnTo>
                              <a:lnTo>
                                <a:pt x="1677" y="5591"/>
                              </a:lnTo>
                              <a:close/>
                              <a:moveTo>
                                <a:pt x="1735" y="5578"/>
                              </a:moveTo>
                              <a:lnTo>
                                <a:pt x="1722" y="5581"/>
                              </a:lnTo>
                              <a:lnTo>
                                <a:pt x="1720" y="5581"/>
                              </a:lnTo>
                              <a:lnTo>
                                <a:pt x="1724" y="5596"/>
                              </a:lnTo>
                              <a:lnTo>
                                <a:pt x="1725" y="5596"/>
                              </a:lnTo>
                              <a:lnTo>
                                <a:pt x="1738" y="5592"/>
                              </a:lnTo>
                              <a:lnTo>
                                <a:pt x="1736" y="5581"/>
                              </a:lnTo>
                              <a:lnTo>
                                <a:pt x="1735" y="5578"/>
                              </a:lnTo>
                              <a:close/>
                              <a:moveTo>
                                <a:pt x="1792" y="5561"/>
                              </a:moveTo>
                              <a:lnTo>
                                <a:pt x="1777" y="5565"/>
                              </a:lnTo>
                              <a:lnTo>
                                <a:pt x="1782" y="5579"/>
                              </a:lnTo>
                              <a:lnTo>
                                <a:pt x="1796" y="5575"/>
                              </a:lnTo>
                              <a:lnTo>
                                <a:pt x="1792" y="5561"/>
                              </a:lnTo>
                              <a:close/>
                              <a:moveTo>
                                <a:pt x="1847" y="5539"/>
                              </a:moveTo>
                              <a:lnTo>
                                <a:pt x="1840" y="5542"/>
                              </a:lnTo>
                              <a:lnTo>
                                <a:pt x="1839" y="5542"/>
                              </a:lnTo>
                              <a:lnTo>
                                <a:pt x="1833" y="5545"/>
                              </a:lnTo>
                              <a:lnTo>
                                <a:pt x="1839" y="5559"/>
                              </a:lnTo>
                              <a:lnTo>
                                <a:pt x="1845" y="5556"/>
                              </a:lnTo>
                              <a:lnTo>
                                <a:pt x="1853" y="5553"/>
                              </a:lnTo>
                              <a:lnTo>
                                <a:pt x="1848" y="5542"/>
                              </a:lnTo>
                              <a:lnTo>
                                <a:pt x="1847" y="5539"/>
                              </a:lnTo>
                              <a:close/>
                              <a:moveTo>
                                <a:pt x="1900" y="5513"/>
                              </a:moveTo>
                              <a:lnTo>
                                <a:pt x="1887" y="5520"/>
                              </a:lnTo>
                              <a:lnTo>
                                <a:pt x="1894" y="5533"/>
                              </a:lnTo>
                              <a:lnTo>
                                <a:pt x="1907" y="5526"/>
                              </a:lnTo>
                              <a:lnTo>
                                <a:pt x="1900" y="5513"/>
                              </a:lnTo>
                              <a:close/>
                              <a:moveTo>
                                <a:pt x="1952" y="5484"/>
                              </a:moveTo>
                              <a:lnTo>
                                <a:pt x="1939" y="5491"/>
                              </a:lnTo>
                              <a:lnTo>
                                <a:pt x="1947" y="5504"/>
                              </a:lnTo>
                              <a:lnTo>
                                <a:pt x="1960" y="5496"/>
                              </a:lnTo>
                              <a:lnTo>
                                <a:pt x="1952" y="5484"/>
                              </a:lnTo>
                              <a:close/>
                              <a:moveTo>
                                <a:pt x="2002" y="5451"/>
                              </a:moveTo>
                              <a:lnTo>
                                <a:pt x="2000" y="5451"/>
                              </a:lnTo>
                              <a:lnTo>
                                <a:pt x="1989" y="5459"/>
                              </a:lnTo>
                              <a:lnTo>
                                <a:pt x="1998" y="5471"/>
                              </a:lnTo>
                              <a:lnTo>
                                <a:pt x="2009" y="5464"/>
                              </a:lnTo>
                              <a:lnTo>
                                <a:pt x="2010" y="5463"/>
                              </a:lnTo>
                              <a:lnTo>
                                <a:pt x="2002" y="5451"/>
                              </a:lnTo>
                              <a:close/>
                              <a:moveTo>
                                <a:pt x="2041" y="5409"/>
                              </a:moveTo>
                              <a:lnTo>
                                <a:pt x="2036" y="5415"/>
                              </a:lnTo>
                              <a:lnTo>
                                <a:pt x="2032" y="5421"/>
                              </a:lnTo>
                              <a:lnTo>
                                <a:pt x="2044" y="5430"/>
                              </a:lnTo>
                              <a:lnTo>
                                <a:pt x="2048" y="5424"/>
                              </a:lnTo>
                              <a:lnTo>
                                <a:pt x="2053" y="5418"/>
                              </a:lnTo>
                              <a:lnTo>
                                <a:pt x="2050" y="5415"/>
                              </a:lnTo>
                              <a:lnTo>
                                <a:pt x="2041" y="5409"/>
                              </a:lnTo>
                              <a:close/>
                              <a:moveTo>
                                <a:pt x="2069" y="5358"/>
                              </a:moveTo>
                              <a:lnTo>
                                <a:pt x="2067" y="5362"/>
                              </a:lnTo>
                              <a:lnTo>
                                <a:pt x="2063" y="5371"/>
                              </a:lnTo>
                              <a:lnTo>
                                <a:pt x="2076" y="5378"/>
                              </a:lnTo>
                              <a:lnTo>
                                <a:pt x="2083" y="5364"/>
                              </a:lnTo>
                              <a:lnTo>
                                <a:pt x="2069" y="5358"/>
                              </a:lnTo>
                              <a:close/>
                              <a:moveTo>
                                <a:pt x="2092" y="5303"/>
                              </a:moveTo>
                              <a:lnTo>
                                <a:pt x="2086" y="5317"/>
                              </a:lnTo>
                              <a:lnTo>
                                <a:pt x="2101" y="5322"/>
                              </a:lnTo>
                              <a:lnTo>
                                <a:pt x="2106" y="5308"/>
                              </a:lnTo>
                              <a:lnTo>
                                <a:pt x="2092" y="5303"/>
                              </a:lnTo>
                              <a:close/>
                              <a:moveTo>
                                <a:pt x="2110" y="5246"/>
                              </a:moveTo>
                              <a:lnTo>
                                <a:pt x="2105" y="5260"/>
                              </a:lnTo>
                              <a:lnTo>
                                <a:pt x="2120" y="5265"/>
                              </a:lnTo>
                              <a:lnTo>
                                <a:pt x="2124" y="5250"/>
                              </a:lnTo>
                              <a:lnTo>
                                <a:pt x="2110" y="5246"/>
                              </a:lnTo>
                              <a:close/>
                              <a:moveTo>
                                <a:pt x="2125" y="5188"/>
                              </a:moveTo>
                              <a:lnTo>
                                <a:pt x="2121" y="5203"/>
                              </a:lnTo>
                              <a:lnTo>
                                <a:pt x="2136" y="5207"/>
                              </a:lnTo>
                              <a:lnTo>
                                <a:pt x="2140" y="5192"/>
                              </a:lnTo>
                              <a:lnTo>
                                <a:pt x="2125" y="5188"/>
                              </a:lnTo>
                              <a:close/>
                              <a:moveTo>
                                <a:pt x="2138" y="5130"/>
                              </a:moveTo>
                              <a:lnTo>
                                <a:pt x="2135" y="5145"/>
                              </a:lnTo>
                              <a:lnTo>
                                <a:pt x="2150" y="5148"/>
                              </a:lnTo>
                              <a:lnTo>
                                <a:pt x="2153" y="5133"/>
                              </a:lnTo>
                              <a:lnTo>
                                <a:pt x="2138" y="5130"/>
                              </a:lnTo>
                              <a:close/>
                              <a:moveTo>
                                <a:pt x="2150" y="5072"/>
                              </a:moveTo>
                              <a:lnTo>
                                <a:pt x="2147" y="5086"/>
                              </a:lnTo>
                              <a:lnTo>
                                <a:pt x="2162" y="5089"/>
                              </a:lnTo>
                              <a:lnTo>
                                <a:pt x="2165" y="5074"/>
                              </a:lnTo>
                              <a:lnTo>
                                <a:pt x="2150" y="5072"/>
                              </a:lnTo>
                              <a:close/>
                              <a:moveTo>
                                <a:pt x="2161" y="5013"/>
                              </a:moveTo>
                              <a:lnTo>
                                <a:pt x="2158" y="5027"/>
                              </a:lnTo>
                              <a:lnTo>
                                <a:pt x="2173" y="5030"/>
                              </a:lnTo>
                              <a:lnTo>
                                <a:pt x="2176" y="5015"/>
                              </a:lnTo>
                              <a:lnTo>
                                <a:pt x="2161" y="5013"/>
                              </a:lnTo>
                              <a:close/>
                              <a:moveTo>
                                <a:pt x="2171" y="4954"/>
                              </a:moveTo>
                              <a:lnTo>
                                <a:pt x="2170" y="4962"/>
                              </a:lnTo>
                              <a:lnTo>
                                <a:pt x="2169" y="4968"/>
                              </a:lnTo>
                              <a:lnTo>
                                <a:pt x="2183" y="4971"/>
                              </a:lnTo>
                              <a:lnTo>
                                <a:pt x="2185" y="4962"/>
                              </a:lnTo>
                              <a:lnTo>
                                <a:pt x="2186" y="4956"/>
                              </a:lnTo>
                              <a:lnTo>
                                <a:pt x="2171" y="4954"/>
                              </a:lnTo>
                              <a:close/>
                              <a:moveTo>
                                <a:pt x="2181" y="4894"/>
                              </a:moveTo>
                              <a:lnTo>
                                <a:pt x="2178" y="4909"/>
                              </a:lnTo>
                              <a:lnTo>
                                <a:pt x="2193" y="4912"/>
                              </a:lnTo>
                              <a:lnTo>
                                <a:pt x="2196" y="4897"/>
                              </a:lnTo>
                              <a:lnTo>
                                <a:pt x="2181" y="4894"/>
                              </a:lnTo>
                              <a:close/>
                              <a:moveTo>
                                <a:pt x="2190" y="4835"/>
                              </a:moveTo>
                              <a:lnTo>
                                <a:pt x="2188" y="4850"/>
                              </a:lnTo>
                              <a:lnTo>
                                <a:pt x="2203" y="4852"/>
                              </a:lnTo>
                              <a:lnTo>
                                <a:pt x="2205" y="4837"/>
                              </a:lnTo>
                              <a:lnTo>
                                <a:pt x="2190" y="4835"/>
                              </a:lnTo>
                              <a:close/>
                              <a:moveTo>
                                <a:pt x="2199" y="4776"/>
                              </a:moveTo>
                              <a:lnTo>
                                <a:pt x="2197" y="4791"/>
                              </a:lnTo>
                              <a:lnTo>
                                <a:pt x="2212" y="4793"/>
                              </a:lnTo>
                              <a:lnTo>
                                <a:pt x="2214" y="4778"/>
                              </a:lnTo>
                              <a:lnTo>
                                <a:pt x="2199" y="4776"/>
                              </a:lnTo>
                              <a:close/>
                              <a:moveTo>
                                <a:pt x="2209" y="4717"/>
                              </a:moveTo>
                              <a:lnTo>
                                <a:pt x="2207" y="4731"/>
                              </a:lnTo>
                              <a:lnTo>
                                <a:pt x="2221" y="4734"/>
                              </a:lnTo>
                              <a:lnTo>
                                <a:pt x="2224" y="4719"/>
                              </a:lnTo>
                              <a:lnTo>
                                <a:pt x="2209" y="4717"/>
                              </a:lnTo>
                              <a:close/>
                              <a:moveTo>
                                <a:pt x="2219" y="4657"/>
                              </a:moveTo>
                              <a:lnTo>
                                <a:pt x="2216" y="4672"/>
                              </a:lnTo>
                              <a:lnTo>
                                <a:pt x="2231" y="4675"/>
                              </a:lnTo>
                              <a:lnTo>
                                <a:pt x="2234" y="4660"/>
                              </a:lnTo>
                              <a:lnTo>
                                <a:pt x="2219" y="4657"/>
                              </a:lnTo>
                              <a:close/>
                              <a:moveTo>
                                <a:pt x="2229" y="4598"/>
                              </a:moveTo>
                              <a:lnTo>
                                <a:pt x="2227" y="4613"/>
                              </a:lnTo>
                              <a:lnTo>
                                <a:pt x="2241" y="4616"/>
                              </a:lnTo>
                              <a:lnTo>
                                <a:pt x="2244" y="4601"/>
                              </a:lnTo>
                              <a:lnTo>
                                <a:pt x="2229" y="4598"/>
                              </a:lnTo>
                              <a:close/>
                              <a:moveTo>
                                <a:pt x="2241" y="4539"/>
                              </a:moveTo>
                              <a:lnTo>
                                <a:pt x="2238" y="4554"/>
                              </a:lnTo>
                              <a:lnTo>
                                <a:pt x="2252" y="4557"/>
                              </a:lnTo>
                              <a:lnTo>
                                <a:pt x="2255" y="4542"/>
                              </a:lnTo>
                              <a:lnTo>
                                <a:pt x="2241" y="4539"/>
                              </a:lnTo>
                              <a:close/>
                              <a:moveTo>
                                <a:pt x="2252" y="4480"/>
                              </a:moveTo>
                              <a:lnTo>
                                <a:pt x="2249" y="4495"/>
                              </a:lnTo>
                              <a:lnTo>
                                <a:pt x="2264" y="4498"/>
                              </a:lnTo>
                              <a:lnTo>
                                <a:pt x="2266" y="4483"/>
                              </a:lnTo>
                              <a:lnTo>
                                <a:pt x="2252" y="4480"/>
                              </a:lnTo>
                              <a:close/>
                              <a:moveTo>
                                <a:pt x="2263" y="4421"/>
                              </a:moveTo>
                              <a:lnTo>
                                <a:pt x="2260" y="4436"/>
                              </a:lnTo>
                              <a:lnTo>
                                <a:pt x="2275" y="4439"/>
                              </a:lnTo>
                              <a:lnTo>
                                <a:pt x="2277" y="4424"/>
                              </a:lnTo>
                              <a:lnTo>
                                <a:pt x="2263" y="4421"/>
                              </a:lnTo>
                              <a:close/>
                              <a:moveTo>
                                <a:pt x="2273" y="4362"/>
                              </a:moveTo>
                              <a:lnTo>
                                <a:pt x="2270" y="4377"/>
                              </a:lnTo>
                              <a:lnTo>
                                <a:pt x="2285" y="4380"/>
                              </a:lnTo>
                              <a:lnTo>
                                <a:pt x="2288" y="4365"/>
                              </a:lnTo>
                              <a:lnTo>
                                <a:pt x="2273" y="4362"/>
                              </a:lnTo>
                              <a:close/>
                              <a:moveTo>
                                <a:pt x="2283" y="4303"/>
                              </a:moveTo>
                              <a:lnTo>
                                <a:pt x="2281" y="4318"/>
                              </a:lnTo>
                              <a:lnTo>
                                <a:pt x="2295" y="4320"/>
                              </a:lnTo>
                              <a:lnTo>
                                <a:pt x="2298" y="4306"/>
                              </a:lnTo>
                              <a:lnTo>
                                <a:pt x="2283" y="4303"/>
                              </a:lnTo>
                              <a:close/>
                              <a:moveTo>
                                <a:pt x="2293" y="4244"/>
                              </a:moveTo>
                              <a:lnTo>
                                <a:pt x="2291" y="4259"/>
                              </a:lnTo>
                              <a:lnTo>
                                <a:pt x="2305" y="4261"/>
                              </a:lnTo>
                              <a:lnTo>
                                <a:pt x="2308" y="4246"/>
                              </a:lnTo>
                              <a:lnTo>
                                <a:pt x="2293" y="4244"/>
                              </a:lnTo>
                              <a:close/>
                              <a:moveTo>
                                <a:pt x="2303" y="4185"/>
                              </a:moveTo>
                              <a:lnTo>
                                <a:pt x="2300" y="4200"/>
                              </a:lnTo>
                              <a:lnTo>
                                <a:pt x="2315" y="4202"/>
                              </a:lnTo>
                              <a:lnTo>
                                <a:pt x="2317" y="4187"/>
                              </a:lnTo>
                              <a:lnTo>
                                <a:pt x="2303" y="4185"/>
                              </a:lnTo>
                              <a:close/>
                              <a:moveTo>
                                <a:pt x="2312" y="4126"/>
                              </a:moveTo>
                              <a:lnTo>
                                <a:pt x="2310" y="4140"/>
                              </a:lnTo>
                              <a:lnTo>
                                <a:pt x="2324" y="4143"/>
                              </a:lnTo>
                              <a:lnTo>
                                <a:pt x="2327" y="4128"/>
                              </a:lnTo>
                              <a:lnTo>
                                <a:pt x="2312" y="4126"/>
                              </a:lnTo>
                              <a:close/>
                              <a:moveTo>
                                <a:pt x="2321" y="4066"/>
                              </a:moveTo>
                              <a:lnTo>
                                <a:pt x="2319" y="4081"/>
                              </a:lnTo>
                              <a:lnTo>
                                <a:pt x="2334" y="4083"/>
                              </a:lnTo>
                              <a:lnTo>
                                <a:pt x="2336" y="4069"/>
                              </a:lnTo>
                              <a:lnTo>
                                <a:pt x="2321" y="4066"/>
                              </a:lnTo>
                              <a:close/>
                              <a:moveTo>
                                <a:pt x="2330" y="4007"/>
                              </a:moveTo>
                              <a:lnTo>
                                <a:pt x="2328" y="4022"/>
                              </a:lnTo>
                              <a:lnTo>
                                <a:pt x="2342" y="4024"/>
                              </a:lnTo>
                              <a:lnTo>
                                <a:pt x="2345" y="4009"/>
                              </a:lnTo>
                              <a:lnTo>
                                <a:pt x="2330" y="4007"/>
                              </a:lnTo>
                              <a:close/>
                              <a:moveTo>
                                <a:pt x="2338" y="3948"/>
                              </a:moveTo>
                              <a:lnTo>
                                <a:pt x="2336" y="3962"/>
                              </a:lnTo>
                              <a:lnTo>
                                <a:pt x="2351" y="3965"/>
                              </a:lnTo>
                              <a:lnTo>
                                <a:pt x="2353" y="3950"/>
                              </a:lnTo>
                              <a:lnTo>
                                <a:pt x="2338" y="3948"/>
                              </a:lnTo>
                              <a:close/>
                              <a:moveTo>
                                <a:pt x="2347" y="3888"/>
                              </a:moveTo>
                              <a:lnTo>
                                <a:pt x="2345" y="3903"/>
                              </a:lnTo>
                              <a:lnTo>
                                <a:pt x="2360" y="3905"/>
                              </a:lnTo>
                              <a:lnTo>
                                <a:pt x="2362" y="3890"/>
                              </a:lnTo>
                              <a:lnTo>
                                <a:pt x="2347" y="3888"/>
                              </a:lnTo>
                              <a:close/>
                              <a:moveTo>
                                <a:pt x="2355" y="3829"/>
                              </a:moveTo>
                              <a:lnTo>
                                <a:pt x="2353" y="3844"/>
                              </a:lnTo>
                              <a:lnTo>
                                <a:pt x="2368" y="3846"/>
                              </a:lnTo>
                              <a:lnTo>
                                <a:pt x="2370" y="3831"/>
                              </a:lnTo>
                              <a:lnTo>
                                <a:pt x="2355" y="3829"/>
                              </a:lnTo>
                              <a:close/>
                              <a:moveTo>
                                <a:pt x="2363" y="3769"/>
                              </a:moveTo>
                              <a:lnTo>
                                <a:pt x="2361" y="3784"/>
                              </a:lnTo>
                              <a:lnTo>
                                <a:pt x="2376" y="3786"/>
                              </a:lnTo>
                              <a:lnTo>
                                <a:pt x="2378" y="3771"/>
                              </a:lnTo>
                              <a:lnTo>
                                <a:pt x="2363" y="3769"/>
                              </a:lnTo>
                              <a:close/>
                              <a:moveTo>
                                <a:pt x="2371" y="3710"/>
                              </a:moveTo>
                              <a:lnTo>
                                <a:pt x="2369" y="3725"/>
                              </a:lnTo>
                              <a:lnTo>
                                <a:pt x="2384" y="3727"/>
                              </a:lnTo>
                              <a:lnTo>
                                <a:pt x="2386" y="3712"/>
                              </a:lnTo>
                              <a:lnTo>
                                <a:pt x="2371" y="3710"/>
                              </a:lnTo>
                              <a:close/>
                              <a:moveTo>
                                <a:pt x="2379" y="3650"/>
                              </a:moveTo>
                              <a:lnTo>
                                <a:pt x="2377" y="3665"/>
                              </a:lnTo>
                              <a:lnTo>
                                <a:pt x="2392" y="3667"/>
                              </a:lnTo>
                              <a:lnTo>
                                <a:pt x="2394" y="3652"/>
                              </a:lnTo>
                              <a:lnTo>
                                <a:pt x="2379" y="3650"/>
                              </a:lnTo>
                              <a:close/>
                              <a:moveTo>
                                <a:pt x="2387" y="3591"/>
                              </a:moveTo>
                              <a:lnTo>
                                <a:pt x="2385" y="3606"/>
                              </a:lnTo>
                              <a:lnTo>
                                <a:pt x="2399" y="3608"/>
                              </a:lnTo>
                              <a:lnTo>
                                <a:pt x="2401" y="3593"/>
                              </a:lnTo>
                              <a:lnTo>
                                <a:pt x="2387" y="3591"/>
                              </a:lnTo>
                              <a:close/>
                              <a:moveTo>
                                <a:pt x="2394" y="3531"/>
                              </a:moveTo>
                              <a:lnTo>
                                <a:pt x="2392" y="3546"/>
                              </a:lnTo>
                              <a:lnTo>
                                <a:pt x="2407" y="3548"/>
                              </a:lnTo>
                              <a:lnTo>
                                <a:pt x="2409" y="3533"/>
                              </a:lnTo>
                              <a:lnTo>
                                <a:pt x="2394" y="3531"/>
                              </a:lnTo>
                              <a:close/>
                              <a:moveTo>
                                <a:pt x="2402" y="3472"/>
                              </a:moveTo>
                              <a:lnTo>
                                <a:pt x="2400" y="3487"/>
                              </a:lnTo>
                              <a:lnTo>
                                <a:pt x="2415" y="3489"/>
                              </a:lnTo>
                              <a:lnTo>
                                <a:pt x="2417" y="3474"/>
                              </a:lnTo>
                              <a:lnTo>
                                <a:pt x="2402" y="3472"/>
                              </a:lnTo>
                              <a:close/>
                              <a:moveTo>
                                <a:pt x="2409" y="3412"/>
                              </a:moveTo>
                              <a:lnTo>
                                <a:pt x="2407" y="3427"/>
                              </a:lnTo>
                              <a:lnTo>
                                <a:pt x="2422" y="3429"/>
                              </a:lnTo>
                              <a:lnTo>
                                <a:pt x="2424" y="3414"/>
                              </a:lnTo>
                              <a:lnTo>
                                <a:pt x="2409" y="3412"/>
                              </a:lnTo>
                              <a:close/>
                              <a:moveTo>
                                <a:pt x="2416" y="3353"/>
                              </a:moveTo>
                              <a:lnTo>
                                <a:pt x="2415" y="3368"/>
                              </a:lnTo>
                              <a:lnTo>
                                <a:pt x="2430" y="3370"/>
                              </a:lnTo>
                              <a:lnTo>
                                <a:pt x="2431" y="3355"/>
                              </a:lnTo>
                              <a:lnTo>
                                <a:pt x="2416" y="3353"/>
                              </a:lnTo>
                              <a:close/>
                              <a:moveTo>
                                <a:pt x="2424" y="3293"/>
                              </a:moveTo>
                              <a:lnTo>
                                <a:pt x="2422" y="3308"/>
                              </a:lnTo>
                              <a:lnTo>
                                <a:pt x="2437" y="3310"/>
                              </a:lnTo>
                              <a:lnTo>
                                <a:pt x="2439" y="3295"/>
                              </a:lnTo>
                              <a:lnTo>
                                <a:pt x="2424" y="3293"/>
                              </a:lnTo>
                              <a:close/>
                              <a:moveTo>
                                <a:pt x="2431" y="3234"/>
                              </a:moveTo>
                              <a:lnTo>
                                <a:pt x="2429" y="3249"/>
                              </a:lnTo>
                              <a:lnTo>
                                <a:pt x="2444" y="3251"/>
                              </a:lnTo>
                              <a:lnTo>
                                <a:pt x="2446" y="3236"/>
                              </a:lnTo>
                              <a:lnTo>
                                <a:pt x="2431" y="3234"/>
                              </a:lnTo>
                              <a:close/>
                              <a:moveTo>
                                <a:pt x="2438" y="3174"/>
                              </a:moveTo>
                              <a:lnTo>
                                <a:pt x="2437" y="3189"/>
                              </a:lnTo>
                              <a:lnTo>
                                <a:pt x="2452" y="3191"/>
                              </a:lnTo>
                              <a:lnTo>
                                <a:pt x="2453" y="3176"/>
                              </a:lnTo>
                              <a:lnTo>
                                <a:pt x="2438" y="3174"/>
                              </a:lnTo>
                              <a:close/>
                              <a:moveTo>
                                <a:pt x="2446" y="3115"/>
                              </a:moveTo>
                              <a:lnTo>
                                <a:pt x="2444" y="3130"/>
                              </a:lnTo>
                              <a:lnTo>
                                <a:pt x="2459" y="3131"/>
                              </a:lnTo>
                              <a:lnTo>
                                <a:pt x="2461" y="3117"/>
                              </a:lnTo>
                              <a:lnTo>
                                <a:pt x="2446" y="3115"/>
                              </a:lnTo>
                              <a:close/>
                              <a:moveTo>
                                <a:pt x="2453" y="3055"/>
                              </a:moveTo>
                              <a:lnTo>
                                <a:pt x="2451" y="3070"/>
                              </a:lnTo>
                              <a:lnTo>
                                <a:pt x="2466" y="3072"/>
                              </a:lnTo>
                              <a:lnTo>
                                <a:pt x="2468" y="3057"/>
                              </a:lnTo>
                              <a:lnTo>
                                <a:pt x="2453" y="3055"/>
                              </a:lnTo>
                              <a:close/>
                              <a:moveTo>
                                <a:pt x="2461" y="2996"/>
                              </a:moveTo>
                              <a:lnTo>
                                <a:pt x="2459" y="3010"/>
                              </a:lnTo>
                              <a:lnTo>
                                <a:pt x="2474" y="3012"/>
                              </a:lnTo>
                              <a:lnTo>
                                <a:pt x="2475" y="2997"/>
                              </a:lnTo>
                              <a:lnTo>
                                <a:pt x="2461" y="2996"/>
                              </a:lnTo>
                              <a:close/>
                              <a:moveTo>
                                <a:pt x="2468" y="2936"/>
                              </a:moveTo>
                              <a:lnTo>
                                <a:pt x="2466" y="2951"/>
                              </a:lnTo>
                              <a:lnTo>
                                <a:pt x="2481" y="2953"/>
                              </a:lnTo>
                              <a:lnTo>
                                <a:pt x="2483" y="2938"/>
                              </a:lnTo>
                              <a:lnTo>
                                <a:pt x="2468" y="2936"/>
                              </a:lnTo>
                              <a:close/>
                              <a:moveTo>
                                <a:pt x="2475" y="2877"/>
                              </a:moveTo>
                              <a:lnTo>
                                <a:pt x="2473" y="2891"/>
                              </a:lnTo>
                              <a:lnTo>
                                <a:pt x="2488" y="2893"/>
                              </a:lnTo>
                              <a:lnTo>
                                <a:pt x="2490" y="2878"/>
                              </a:lnTo>
                              <a:lnTo>
                                <a:pt x="2475" y="2877"/>
                              </a:lnTo>
                              <a:close/>
                              <a:moveTo>
                                <a:pt x="2483" y="2817"/>
                              </a:moveTo>
                              <a:lnTo>
                                <a:pt x="2481" y="2832"/>
                              </a:lnTo>
                              <a:lnTo>
                                <a:pt x="2496" y="2834"/>
                              </a:lnTo>
                              <a:lnTo>
                                <a:pt x="2498" y="2819"/>
                              </a:lnTo>
                              <a:lnTo>
                                <a:pt x="2483" y="2817"/>
                              </a:lnTo>
                              <a:close/>
                              <a:moveTo>
                                <a:pt x="2490" y="2757"/>
                              </a:moveTo>
                              <a:lnTo>
                                <a:pt x="2489" y="2772"/>
                              </a:lnTo>
                              <a:lnTo>
                                <a:pt x="2503" y="2774"/>
                              </a:lnTo>
                              <a:lnTo>
                                <a:pt x="2505" y="2759"/>
                              </a:lnTo>
                              <a:lnTo>
                                <a:pt x="2490" y="2757"/>
                              </a:lnTo>
                              <a:close/>
                              <a:moveTo>
                                <a:pt x="2498" y="2698"/>
                              </a:moveTo>
                              <a:lnTo>
                                <a:pt x="2496" y="2713"/>
                              </a:lnTo>
                              <a:lnTo>
                                <a:pt x="2511" y="2715"/>
                              </a:lnTo>
                              <a:lnTo>
                                <a:pt x="2513" y="2700"/>
                              </a:lnTo>
                              <a:lnTo>
                                <a:pt x="2498" y="2698"/>
                              </a:lnTo>
                              <a:close/>
                              <a:moveTo>
                                <a:pt x="2506" y="2638"/>
                              </a:moveTo>
                              <a:lnTo>
                                <a:pt x="2504" y="2653"/>
                              </a:lnTo>
                              <a:lnTo>
                                <a:pt x="2519" y="2655"/>
                              </a:lnTo>
                              <a:lnTo>
                                <a:pt x="2521" y="2640"/>
                              </a:lnTo>
                              <a:lnTo>
                                <a:pt x="2506" y="2638"/>
                              </a:lnTo>
                              <a:close/>
                              <a:moveTo>
                                <a:pt x="2514" y="2579"/>
                              </a:moveTo>
                              <a:lnTo>
                                <a:pt x="2512" y="2594"/>
                              </a:lnTo>
                              <a:lnTo>
                                <a:pt x="2527" y="2596"/>
                              </a:lnTo>
                              <a:lnTo>
                                <a:pt x="2529" y="2582"/>
                              </a:lnTo>
                              <a:lnTo>
                                <a:pt x="2529" y="2581"/>
                              </a:lnTo>
                              <a:lnTo>
                                <a:pt x="2514" y="2579"/>
                              </a:lnTo>
                              <a:close/>
                              <a:moveTo>
                                <a:pt x="2522" y="2519"/>
                              </a:moveTo>
                              <a:lnTo>
                                <a:pt x="2520" y="2534"/>
                              </a:lnTo>
                              <a:lnTo>
                                <a:pt x="2535" y="2536"/>
                              </a:lnTo>
                              <a:lnTo>
                                <a:pt x="2537" y="2522"/>
                              </a:lnTo>
                              <a:lnTo>
                                <a:pt x="2522" y="2519"/>
                              </a:lnTo>
                              <a:close/>
                              <a:moveTo>
                                <a:pt x="2530" y="2460"/>
                              </a:moveTo>
                              <a:lnTo>
                                <a:pt x="2528" y="2475"/>
                              </a:lnTo>
                              <a:lnTo>
                                <a:pt x="2543" y="2477"/>
                              </a:lnTo>
                              <a:lnTo>
                                <a:pt x="2545" y="2462"/>
                              </a:lnTo>
                              <a:lnTo>
                                <a:pt x="2530" y="2460"/>
                              </a:lnTo>
                              <a:close/>
                              <a:moveTo>
                                <a:pt x="2539" y="2401"/>
                              </a:moveTo>
                              <a:lnTo>
                                <a:pt x="2537" y="2415"/>
                              </a:lnTo>
                              <a:lnTo>
                                <a:pt x="2552" y="2418"/>
                              </a:lnTo>
                              <a:lnTo>
                                <a:pt x="2554" y="2403"/>
                              </a:lnTo>
                              <a:lnTo>
                                <a:pt x="2539" y="2401"/>
                              </a:lnTo>
                              <a:close/>
                              <a:moveTo>
                                <a:pt x="2547" y="2341"/>
                              </a:moveTo>
                              <a:lnTo>
                                <a:pt x="2545" y="2356"/>
                              </a:lnTo>
                              <a:lnTo>
                                <a:pt x="2560" y="2358"/>
                              </a:lnTo>
                              <a:lnTo>
                                <a:pt x="2561" y="2349"/>
                              </a:lnTo>
                              <a:lnTo>
                                <a:pt x="2562" y="2343"/>
                              </a:lnTo>
                              <a:lnTo>
                                <a:pt x="2547" y="2341"/>
                              </a:lnTo>
                              <a:close/>
                              <a:moveTo>
                                <a:pt x="2556" y="2282"/>
                              </a:moveTo>
                              <a:lnTo>
                                <a:pt x="2554" y="2297"/>
                              </a:lnTo>
                              <a:lnTo>
                                <a:pt x="2569" y="2299"/>
                              </a:lnTo>
                              <a:lnTo>
                                <a:pt x="2571" y="2284"/>
                              </a:lnTo>
                              <a:lnTo>
                                <a:pt x="2556" y="2282"/>
                              </a:lnTo>
                              <a:close/>
                              <a:moveTo>
                                <a:pt x="2565" y="2222"/>
                              </a:moveTo>
                              <a:lnTo>
                                <a:pt x="2563" y="2237"/>
                              </a:lnTo>
                              <a:lnTo>
                                <a:pt x="2578" y="2240"/>
                              </a:lnTo>
                              <a:lnTo>
                                <a:pt x="2580" y="2225"/>
                              </a:lnTo>
                              <a:lnTo>
                                <a:pt x="2565" y="2222"/>
                              </a:lnTo>
                              <a:close/>
                              <a:moveTo>
                                <a:pt x="2575" y="2163"/>
                              </a:moveTo>
                              <a:lnTo>
                                <a:pt x="2572" y="2178"/>
                              </a:lnTo>
                              <a:lnTo>
                                <a:pt x="2587" y="2180"/>
                              </a:lnTo>
                              <a:lnTo>
                                <a:pt x="2590" y="2166"/>
                              </a:lnTo>
                              <a:lnTo>
                                <a:pt x="2575" y="2163"/>
                              </a:lnTo>
                              <a:close/>
                              <a:moveTo>
                                <a:pt x="2584" y="2104"/>
                              </a:moveTo>
                              <a:lnTo>
                                <a:pt x="2582" y="2119"/>
                              </a:lnTo>
                              <a:lnTo>
                                <a:pt x="2597" y="2121"/>
                              </a:lnTo>
                              <a:lnTo>
                                <a:pt x="2599" y="2106"/>
                              </a:lnTo>
                              <a:lnTo>
                                <a:pt x="2584" y="2104"/>
                              </a:lnTo>
                              <a:close/>
                              <a:moveTo>
                                <a:pt x="2594" y="2045"/>
                              </a:moveTo>
                              <a:lnTo>
                                <a:pt x="2592" y="2059"/>
                              </a:lnTo>
                              <a:lnTo>
                                <a:pt x="2607" y="2062"/>
                              </a:lnTo>
                              <a:lnTo>
                                <a:pt x="2609" y="2047"/>
                              </a:lnTo>
                              <a:lnTo>
                                <a:pt x="2594" y="2045"/>
                              </a:lnTo>
                              <a:close/>
                              <a:moveTo>
                                <a:pt x="2605" y="1986"/>
                              </a:moveTo>
                              <a:lnTo>
                                <a:pt x="2602" y="2000"/>
                              </a:lnTo>
                              <a:lnTo>
                                <a:pt x="2617" y="2003"/>
                              </a:lnTo>
                              <a:lnTo>
                                <a:pt x="2619" y="1988"/>
                              </a:lnTo>
                              <a:lnTo>
                                <a:pt x="2605" y="1986"/>
                              </a:lnTo>
                              <a:close/>
                              <a:moveTo>
                                <a:pt x="2615" y="1926"/>
                              </a:moveTo>
                              <a:lnTo>
                                <a:pt x="2612" y="1941"/>
                              </a:lnTo>
                              <a:lnTo>
                                <a:pt x="2627" y="1944"/>
                              </a:lnTo>
                              <a:lnTo>
                                <a:pt x="2630" y="1929"/>
                              </a:lnTo>
                              <a:lnTo>
                                <a:pt x="2615" y="1926"/>
                              </a:lnTo>
                              <a:close/>
                              <a:moveTo>
                                <a:pt x="2626" y="1867"/>
                              </a:moveTo>
                              <a:lnTo>
                                <a:pt x="2623" y="1882"/>
                              </a:lnTo>
                              <a:lnTo>
                                <a:pt x="2638" y="1885"/>
                              </a:lnTo>
                              <a:lnTo>
                                <a:pt x="2641" y="1870"/>
                              </a:lnTo>
                              <a:lnTo>
                                <a:pt x="2626" y="1867"/>
                              </a:lnTo>
                              <a:close/>
                              <a:moveTo>
                                <a:pt x="2637" y="1808"/>
                              </a:moveTo>
                              <a:lnTo>
                                <a:pt x="2635" y="1823"/>
                              </a:lnTo>
                              <a:lnTo>
                                <a:pt x="2649" y="1826"/>
                              </a:lnTo>
                              <a:lnTo>
                                <a:pt x="2652" y="1811"/>
                              </a:lnTo>
                              <a:lnTo>
                                <a:pt x="2637" y="1808"/>
                              </a:lnTo>
                              <a:close/>
                              <a:moveTo>
                                <a:pt x="2649" y="1750"/>
                              </a:moveTo>
                              <a:lnTo>
                                <a:pt x="2646" y="1764"/>
                              </a:lnTo>
                              <a:lnTo>
                                <a:pt x="2661" y="1767"/>
                              </a:lnTo>
                              <a:lnTo>
                                <a:pt x="2664" y="1753"/>
                              </a:lnTo>
                              <a:lnTo>
                                <a:pt x="2649" y="1750"/>
                              </a:lnTo>
                              <a:close/>
                              <a:moveTo>
                                <a:pt x="2661" y="1691"/>
                              </a:moveTo>
                              <a:lnTo>
                                <a:pt x="2658" y="1705"/>
                              </a:lnTo>
                              <a:lnTo>
                                <a:pt x="2673" y="1709"/>
                              </a:lnTo>
                              <a:lnTo>
                                <a:pt x="2676" y="1694"/>
                              </a:lnTo>
                              <a:lnTo>
                                <a:pt x="2661" y="1691"/>
                              </a:lnTo>
                              <a:close/>
                              <a:moveTo>
                                <a:pt x="2674" y="1632"/>
                              </a:moveTo>
                              <a:lnTo>
                                <a:pt x="2671" y="1647"/>
                              </a:lnTo>
                              <a:lnTo>
                                <a:pt x="2685" y="1650"/>
                              </a:lnTo>
                              <a:lnTo>
                                <a:pt x="2689" y="1635"/>
                              </a:lnTo>
                              <a:lnTo>
                                <a:pt x="2674" y="1632"/>
                              </a:lnTo>
                              <a:close/>
                              <a:moveTo>
                                <a:pt x="2687" y="1573"/>
                              </a:moveTo>
                              <a:lnTo>
                                <a:pt x="2684" y="1588"/>
                              </a:lnTo>
                              <a:lnTo>
                                <a:pt x="2698" y="1591"/>
                              </a:lnTo>
                              <a:lnTo>
                                <a:pt x="2702" y="1577"/>
                              </a:lnTo>
                              <a:lnTo>
                                <a:pt x="2687" y="1573"/>
                              </a:lnTo>
                              <a:close/>
                              <a:moveTo>
                                <a:pt x="2701" y="1515"/>
                              </a:moveTo>
                              <a:lnTo>
                                <a:pt x="2700" y="1518"/>
                              </a:lnTo>
                              <a:lnTo>
                                <a:pt x="2697" y="1530"/>
                              </a:lnTo>
                              <a:lnTo>
                                <a:pt x="2712" y="1533"/>
                              </a:lnTo>
                              <a:lnTo>
                                <a:pt x="2715" y="1522"/>
                              </a:lnTo>
                              <a:lnTo>
                                <a:pt x="2715" y="1518"/>
                              </a:lnTo>
                              <a:lnTo>
                                <a:pt x="2701" y="1515"/>
                              </a:lnTo>
                              <a:close/>
                              <a:moveTo>
                                <a:pt x="2715" y="1457"/>
                              </a:moveTo>
                              <a:lnTo>
                                <a:pt x="2713" y="1467"/>
                              </a:lnTo>
                              <a:lnTo>
                                <a:pt x="2711" y="1471"/>
                              </a:lnTo>
                              <a:lnTo>
                                <a:pt x="2726" y="1475"/>
                              </a:lnTo>
                              <a:lnTo>
                                <a:pt x="2727" y="1471"/>
                              </a:lnTo>
                              <a:lnTo>
                                <a:pt x="2727" y="1470"/>
                              </a:lnTo>
                              <a:lnTo>
                                <a:pt x="2730" y="1460"/>
                              </a:lnTo>
                              <a:lnTo>
                                <a:pt x="2715" y="1457"/>
                              </a:lnTo>
                              <a:close/>
                              <a:moveTo>
                                <a:pt x="2730" y="1398"/>
                              </a:moveTo>
                              <a:lnTo>
                                <a:pt x="2726" y="1413"/>
                              </a:lnTo>
                              <a:lnTo>
                                <a:pt x="2741" y="1417"/>
                              </a:lnTo>
                              <a:lnTo>
                                <a:pt x="2745" y="1402"/>
                              </a:lnTo>
                              <a:lnTo>
                                <a:pt x="2730" y="1398"/>
                              </a:lnTo>
                              <a:close/>
                              <a:moveTo>
                                <a:pt x="2746" y="1340"/>
                              </a:moveTo>
                              <a:lnTo>
                                <a:pt x="2742" y="1355"/>
                              </a:lnTo>
                              <a:lnTo>
                                <a:pt x="2756" y="1359"/>
                              </a:lnTo>
                              <a:lnTo>
                                <a:pt x="2760" y="1344"/>
                              </a:lnTo>
                              <a:lnTo>
                                <a:pt x="2746" y="1340"/>
                              </a:lnTo>
                              <a:close/>
                              <a:moveTo>
                                <a:pt x="2762" y="1282"/>
                              </a:moveTo>
                              <a:lnTo>
                                <a:pt x="2758" y="1297"/>
                              </a:lnTo>
                              <a:lnTo>
                                <a:pt x="2772" y="1301"/>
                              </a:lnTo>
                              <a:lnTo>
                                <a:pt x="2776" y="1287"/>
                              </a:lnTo>
                              <a:lnTo>
                                <a:pt x="2762" y="1282"/>
                              </a:lnTo>
                              <a:close/>
                              <a:moveTo>
                                <a:pt x="2779" y="1225"/>
                              </a:moveTo>
                              <a:lnTo>
                                <a:pt x="2774" y="1239"/>
                              </a:lnTo>
                              <a:lnTo>
                                <a:pt x="2789" y="1243"/>
                              </a:lnTo>
                              <a:lnTo>
                                <a:pt x="2793" y="1229"/>
                              </a:lnTo>
                              <a:lnTo>
                                <a:pt x="2779" y="1225"/>
                              </a:lnTo>
                              <a:close/>
                              <a:moveTo>
                                <a:pt x="2796" y="1167"/>
                              </a:moveTo>
                              <a:lnTo>
                                <a:pt x="2792" y="1182"/>
                              </a:lnTo>
                              <a:lnTo>
                                <a:pt x="2806" y="1186"/>
                              </a:lnTo>
                              <a:lnTo>
                                <a:pt x="2810" y="1172"/>
                              </a:lnTo>
                              <a:lnTo>
                                <a:pt x="2811" y="1172"/>
                              </a:lnTo>
                              <a:lnTo>
                                <a:pt x="2796" y="1167"/>
                              </a:lnTo>
                              <a:close/>
                              <a:moveTo>
                                <a:pt x="2815" y="1110"/>
                              </a:moveTo>
                              <a:lnTo>
                                <a:pt x="2812" y="1120"/>
                              </a:lnTo>
                              <a:lnTo>
                                <a:pt x="2810" y="1124"/>
                              </a:lnTo>
                              <a:lnTo>
                                <a:pt x="2824" y="1129"/>
                              </a:lnTo>
                              <a:lnTo>
                                <a:pt x="2826" y="1125"/>
                              </a:lnTo>
                              <a:lnTo>
                                <a:pt x="2829" y="1115"/>
                              </a:lnTo>
                              <a:lnTo>
                                <a:pt x="2815" y="1110"/>
                              </a:lnTo>
                              <a:close/>
                              <a:moveTo>
                                <a:pt x="2834" y="1053"/>
                              </a:moveTo>
                              <a:lnTo>
                                <a:pt x="2829" y="1067"/>
                              </a:lnTo>
                              <a:lnTo>
                                <a:pt x="2843" y="1072"/>
                              </a:lnTo>
                              <a:lnTo>
                                <a:pt x="2848" y="1058"/>
                              </a:lnTo>
                              <a:lnTo>
                                <a:pt x="2834" y="1053"/>
                              </a:lnTo>
                              <a:close/>
                              <a:moveTo>
                                <a:pt x="2855" y="997"/>
                              </a:moveTo>
                              <a:lnTo>
                                <a:pt x="2849" y="1011"/>
                              </a:lnTo>
                              <a:lnTo>
                                <a:pt x="2864" y="1016"/>
                              </a:lnTo>
                              <a:lnTo>
                                <a:pt x="2869" y="1002"/>
                              </a:lnTo>
                              <a:lnTo>
                                <a:pt x="2855" y="997"/>
                              </a:lnTo>
                              <a:close/>
                              <a:moveTo>
                                <a:pt x="2876" y="940"/>
                              </a:moveTo>
                              <a:lnTo>
                                <a:pt x="2870" y="954"/>
                              </a:lnTo>
                              <a:lnTo>
                                <a:pt x="2884" y="960"/>
                              </a:lnTo>
                              <a:lnTo>
                                <a:pt x="2890" y="946"/>
                              </a:lnTo>
                              <a:lnTo>
                                <a:pt x="2876" y="940"/>
                              </a:lnTo>
                              <a:close/>
                              <a:moveTo>
                                <a:pt x="2899" y="885"/>
                              </a:moveTo>
                              <a:lnTo>
                                <a:pt x="2893" y="899"/>
                              </a:lnTo>
                              <a:lnTo>
                                <a:pt x="2907" y="904"/>
                              </a:lnTo>
                              <a:lnTo>
                                <a:pt x="2912" y="890"/>
                              </a:lnTo>
                              <a:lnTo>
                                <a:pt x="2899" y="885"/>
                              </a:lnTo>
                              <a:close/>
                              <a:moveTo>
                                <a:pt x="2923" y="829"/>
                              </a:moveTo>
                              <a:lnTo>
                                <a:pt x="2916" y="843"/>
                              </a:lnTo>
                              <a:lnTo>
                                <a:pt x="2930" y="849"/>
                              </a:lnTo>
                              <a:lnTo>
                                <a:pt x="2936" y="836"/>
                              </a:lnTo>
                              <a:lnTo>
                                <a:pt x="2923" y="829"/>
                              </a:lnTo>
                              <a:close/>
                              <a:moveTo>
                                <a:pt x="2948" y="775"/>
                              </a:moveTo>
                              <a:lnTo>
                                <a:pt x="2941" y="788"/>
                              </a:lnTo>
                              <a:lnTo>
                                <a:pt x="2955" y="795"/>
                              </a:lnTo>
                              <a:lnTo>
                                <a:pt x="2961" y="781"/>
                              </a:lnTo>
                              <a:lnTo>
                                <a:pt x="2948" y="775"/>
                              </a:lnTo>
                              <a:close/>
                              <a:moveTo>
                                <a:pt x="2975" y="721"/>
                              </a:moveTo>
                              <a:lnTo>
                                <a:pt x="2968" y="734"/>
                              </a:lnTo>
                              <a:lnTo>
                                <a:pt x="2981" y="741"/>
                              </a:lnTo>
                              <a:lnTo>
                                <a:pt x="2988" y="728"/>
                              </a:lnTo>
                              <a:lnTo>
                                <a:pt x="2975" y="721"/>
                              </a:lnTo>
                              <a:close/>
                              <a:moveTo>
                                <a:pt x="3003" y="668"/>
                              </a:moveTo>
                              <a:lnTo>
                                <a:pt x="2996" y="681"/>
                              </a:lnTo>
                              <a:lnTo>
                                <a:pt x="3009" y="688"/>
                              </a:lnTo>
                              <a:lnTo>
                                <a:pt x="3009" y="687"/>
                              </a:lnTo>
                              <a:lnTo>
                                <a:pt x="3016" y="675"/>
                              </a:lnTo>
                              <a:lnTo>
                                <a:pt x="3003" y="668"/>
                              </a:lnTo>
                              <a:close/>
                              <a:moveTo>
                                <a:pt x="3033" y="616"/>
                              </a:moveTo>
                              <a:lnTo>
                                <a:pt x="3025" y="629"/>
                              </a:lnTo>
                              <a:lnTo>
                                <a:pt x="3038" y="636"/>
                              </a:lnTo>
                              <a:lnTo>
                                <a:pt x="3046" y="623"/>
                              </a:lnTo>
                              <a:lnTo>
                                <a:pt x="3033" y="616"/>
                              </a:lnTo>
                              <a:close/>
                              <a:moveTo>
                                <a:pt x="3065" y="565"/>
                              </a:moveTo>
                              <a:lnTo>
                                <a:pt x="3057" y="577"/>
                              </a:lnTo>
                              <a:lnTo>
                                <a:pt x="3070" y="585"/>
                              </a:lnTo>
                              <a:lnTo>
                                <a:pt x="3078" y="573"/>
                              </a:lnTo>
                              <a:lnTo>
                                <a:pt x="3065" y="565"/>
                              </a:lnTo>
                              <a:close/>
                              <a:moveTo>
                                <a:pt x="3099" y="515"/>
                              </a:moveTo>
                              <a:lnTo>
                                <a:pt x="3090" y="527"/>
                              </a:lnTo>
                              <a:lnTo>
                                <a:pt x="3103" y="535"/>
                              </a:lnTo>
                              <a:lnTo>
                                <a:pt x="3111" y="523"/>
                              </a:lnTo>
                              <a:lnTo>
                                <a:pt x="3099" y="515"/>
                              </a:lnTo>
                              <a:close/>
                              <a:moveTo>
                                <a:pt x="3135" y="466"/>
                              </a:moveTo>
                              <a:lnTo>
                                <a:pt x="3133" y="468"/>
                              </a:lnTo>
                              <a:lnTo>
                                <a:pt x="3125" y="478"/>
                              </a:lnTo>
                              <a:lnTo>
                                <a:pt x="3137" y="487"/>
                              </a:lnTo>
                              <a:lnTo>
                                <a:pt x="3145" y="477"/>
                              </a:lnTo>
                              <a:lnTo>
                                <a:pt x="3146" y="475"/>
                              </a:lnTo>
                              <a:lnTo>
                                <a:pt x="3135" y="466"/>
                              </a:lnTo>
                              <a:close/>
                              <a:moveTo>
                                <a:pt x="3172" y="419"/>
                              </a:moveTo>
                              <a:lnTo>
                                <a:pt x="3165" y="428"/>
                              </a:lnTo>
                              <a:lnTo>
                                <a:pt x="3163" y="431"/>
                              </a:lnTo>
                              <a:lnTo>
                                <a:pt x="3174" y="440"/>
                              </a:lnTo>
                              <a:lnTo>
                                <a:pt x="3176" y="437"/>
                              </a:lnTo>
                              <a:lnTo>
                                <a:pt x="3177" y="437"/>
                              </a:lnTo>
                              <a:lnTo>
                                <a:pt x="3184" y="429"/>
                              </a:lnTo>
                              <a:lnTo>
                                <a:pt x="3172" y="419"/>
                              </a:lnTo>
                              <a:close/>
                              <a:moveTo>
                                <a:pt x="3212" y="374"/>
                              </a:moveTo>
                              <a:lnTo>
                                <a:pt x="3202" y="385"/>
                              </a:lnTo>
                              <a:lnTo>
                                <a:pt x="3213" y="395"/>
                              </a:lnTo>
                              <a:lnTo>
                                <a:pt x="3223" y="384"/>
                              </a:lnTo>
                              <a:lnTo>
                                <a:pt x="3212" y="374"/>
                              </a:lnTo>
                              <a:close/>
                              <a:moveTo>
                                <a:pt x="3254" y="330"/>
                              </a:moveTo>
                              <a:lnTo>
                                <a:pt x="3243" y="341"/>
                              </a:lnTo>
                              <a:lnTo>
                                <a:pt x="3254" y="351"/>
                              </a:lnTo>
                              <a:lnTo>
                                <a:pt x="3264" y="341"/>
                              </a:lnTo>
                              <a:lnTo>
                                <a:pt x="3254" y="330"/>
                              </a:lnTo>
                              <a:close/>
                              <a:moveTo>
                                <a:pt x="3298" y="289"/>
                              </a:moveTo>
                              <a:lnTo>
                                <a:pt x="3287" y="299"/>
                              </a:lnTo>
                              <a:lnTo>
                                <a:pt x="3297" y="310"/>
                              </a:lnTo>
                              <a:lnTo>
                                <a:pt x="3308" y="300"/>
                              </a:lnTo>
                              <a:lnTo>
                                <a:pt x="3298" y="289"/>
                              </a:lnTo>
                              <a:close/>
                              <a:moveTo>
                                <a:pt x="3344" y="250"/>
                              </a:moveTo>
                              <a:lnTo>
                                <a:pt x="3334" y="258"/>
                              </a:lnTo>
                              <a:lnTo>
                                <a:pt x="3332" y="259"/>
                              </a:lnTo>
                              <a:lnTo>
                                <a:pt x="3342" y="271"/>
                              </a:lnTo>
                              <a:lnTo>
                                <a:pt x="3343" y="270"/>
                              </a:lnTo>
                              <a:lnTo>
                                <a:pt x="3353" y="261"/>
                              </a:lnTo>
                              <a:lnTo>
                                <a:pt x="3344" y="250"/>
                              </a:lnTo>
                              <a:close/>
                              <a:moveTo>
                                <a:pt x="3392" y="213"/>
                              </a:moveTo>
                              <a:lnTo>
                                <a:pt x="3387" y="217"/>
                              </a:lnTo>
                              <a:lnTo>
                                <a:pt x="3380" y="222"/>
                              </a:lnTo>
                              <a:lnTo>
                                <a:pt x="3389" y="234"/>
                              </a:lnTo>
                              <a:lnTo>
                                <a:pt x="3395" y="229"/>
                              </a:lnTo>
                              <a:lnTo>
                                <a:pt x="3401" y="225"/>
                              </a:lnTo>
                              <a:lnTo>
                                <a:pt x="3392" y="213"/>
                              </a:lnTo>
                              <a:close/>
                              <a:moveTo>
                                <a:pt x="3442" y="179"/>
                              </a:moveTo>
                              <a:lnTo>
                                <a:pt x="3429" y="187"/>
                              </a:lnTo>
                              <a:lnTo>
                                <a:pt x="3438" y="200"/>
                              </a:lnTo>
                              <a:lnTo>
                                <a:pt x="3450" y="192"/>
                              </a:lnTo>
                              <a:lnTo>
                                <a:pt x="3442" y="179"/>
                              </a:lnTo>
                              <a:close/>
                              <a:moveTo>
                                <a:pt x="3493" y="148"/>
                              </a:moveTo>
                              <a:lnTo>
                                <a:pt x="3481" y="155"/>
                              </a:lnTo>
                              <a:lnTo>
                                <a:pt x="3488" y="168"/>
                              </a:lnTo>
                              <a:lnTo>
                                <a:pt x="3501" y="161"/>
                              </a:lnTo>
                              <a:lnTo>
                                <a:pt x="3493" y="148"/>
                              </a:lnTo>
                              <a:close/>
                              <a:moveTo>
                                <a:pt x="3547" y="119"/>
                              </a:moveTo>
                              <a:lnTo>
                                <a:pt x="3533" y="126"/>
                              </a:lnTo>
                              <a:lnTo>
                                <a:pt x="3540" y="139"/>
                              </a:lnTo>
                              <a:lnTo>
                                <a:pt x="3553" y="133"/>
                              </a:lnTo>
                              <a:lnTo>
                                <a:pt x="3547" y="119"/>
                              </a:lnTo>
                              <a:close/>
                              <a:moveTo>
                                <a:pt x="3601" y="93"/>
                              </a:moveTo>
                              <a:lnTo>
                                <a:pt x="3589" y="99"/>
                              </a:lnTo>
                              <a:lnTo>
                                <a:pt x="3587" y="99"/>
                              </a:lnTo>
                              <a:lnTo>
                                <a:pt x="3594" y="113"/>
                              </a:lnTo>
                              <a:lnTo>
                                <a:pt x="3595" y="112"/>
                              </a:lnTo>
                              <a:lnTo>
                                <a:pt x="3607" y="107"/>
                              </a:lnTo>
                              <a:lnTo>
                                <a:pt x="3601" y="93"/>
                              </a:lnTo>
                              <a:close/>
                              <a:moveTo>
                                <a:pt x="3657" y="70"/>
                              </a:moveTo>
                              <a:lnTo>
                                <a:pt x="3646" y="74"/>
                              </a:lnTo>
                              <a:lnTo>
                                <a:pt x="3643" y="76"/>
                              </a:lnTo>
                              <a:lnTo>
                                <a:pt x="3649" y="89"/>
                              </a:lnTo>
                              <a:lnTo>
                                <a:pt x="3652" y="88"/>
                              </a:lnTo>
                              <a:lnTo>
                                <a:pt x="3662" y="84"/>
                              </a:lnTo>
                              <a:lnTo>
                                <a:pt x="3657" y="70"/>
                              </a:lnTo>
                              <a:close/>
                              <a:moveTo>
                                <a:pt x="3713" y="49"/>
                              </a:moveTo>
                              <a:lnTo>
                                <a:pt x="3704" y="52"/>
                              </a:lnTo>
                              <a:lnTo>
                                <a:pt x="3699" y="54"/>
                              </a:lnTo>
                              <a:lnTo>
                                <a:pt x="3704" y="68"/>
                              </a:lnTo>
                              <a:lnTo>
                                <a:pt x="3709" y="67"/>
                              </a:lnTo>
                              <a:lnTo>
                                <a:pt x="3709" y="66"/>
                              </a:lnTo>
                              <a:lnTo>
                                <a:pt x="3718" y="63"/>
                              </a:lnTo>
                              <a:lnTo>
                                <a:pt x="3713" y="49"/>
                              </a:lnTo>
                              <a:close/>
                              <a:moveTo>
                                <a:pt x="3771" y="31"/>
                              </a:moveTo>
                              <a:lnTo>
                                <a:pt x="3762" y="33"/>
                              </a:lnTo>
                              <a:lnTo>
                                <a:pt x="3756" y="35"/>
                              </a:lnTo>
                              <a:lnTo>
                                <a:pt x="3761" y="49"/>
                              </a:lnTo>
                              <a:lnTo>
                                <a:pt x="3767" y="47"/>
                              </a:lnTo>
                              <a:lnTo>
                                <a:pt x="3775" y="45"/>
                              </a:lnTo>
                              <a:lnTo>
                                <a:pt x="3771" y="31"/>
                              </a:lnTo>
                              <a:close/>
                              <a:moveTo>
                                <a:pt x="3829" y="14"/>
                              </a:moveTo>
                              <a:lnTo>
                                <a:pt x="3814" y="18"/>
                              </a:lnTo>
                              <a:lnTo>
                                <a:pt x="3818" y="33"/>
                              </a:lnTo>
                              <a:lnTo>
                                <a:pt x="3833" y="29"/>
                              </a:lnTo>
                              <a:lnTo>
                                <a:pt x="3829" y="14"/>
                              </a:lnTo>
                              <a:close/>
                              <a:moveTo>
                                <a:pt x="3887" y="0"/>
                              </a:moveTo>
                              <a:lnTo>
                                <a:pt x="3881" y="1"/>
                              </a:lnTo>
                              <a:lnTo>
                                <a:pt x="3873" y="3"/>
                              </a:lnTo>
                              <a:lnTo>
                                <a:pt x="3876" y="18"/>
                              </a:lnTo>
                              <a:lnTo>
                                <a:pt x="3884" y="16"/>
                              </a:lnTo>
                              <a:lnTo>
                                <a:pt x="3891" y="14"/>
                              </a:lnTo>
                              <a:lnTo>
                                <a:pt x="3887" y="0"/>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7354CD" id="docshape167" o:spid="_x0000_s1026" style="position:absolute;margin-left:336.4pt;margin-top:176.8pt;width:194.55pt;height:280.8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891,5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" path="m15,4653r-15,l,4668r15,l15,4653xm16,4713r-15,1l2,4728r,1l17,4728r-1,-14l16,4713xm3,4593r-1,13l2,4608r15,1l18,4594,3,4593xm21,4772r-15,2l8,4786r,3l23,4787r-1,-3l21,4774r,-2xm14,4532r-3,12l11,4547r14,3l26,4548r3,-12l14,4532xm30,4831r-15,3l16,4838r2,10l33,4845r-2,-9l30,4831xm43,4889r-14,4l31,4902r2,5l47,4903r-1,-5l43,4889xm38,4475r-3,7l31,4489r13,7l48,4489r3,-6l38,4475xm63,4944r-14,6l51,4953r6,11l69,4957r,-1l64,4947r-1,-3xm83,4430r-2,1l74,4435r-1,l69,4439r9,12l82,4448r5,-3l88,4444r1,l83,4430xm97,4988r-10,12l94,5005r6,4l109,4997r-6,-4l97,4988xm133,4432r-6,14l128,4446r6,3l135,4450r4,2l141,4450r2,-4l147,4440r-5,-4l135,4433r-1,l133,4432xm146,5018r-5,14l147,5035r7,2l155,5038r5,-15l158,5023r-6,-2l146,5018xm182,4470r-10,10l176,4485r5,6l188,4485r5,-4l182,4470xm202,5031r-1,15l208,5047r9,l216,5032r-7,l202,5031xm221,4517r-12,9l217,4538r13,-8l225,4523r-4,-6xm254,4568r-12,8l243,4578r7,10l262,4581r-1,-3l256,4570r-2,-2xm274,5025r-13,3l260,5028r2,14l263,5042r14,-2l278,5039r-3,-11l274,5025xm285,4619r-13,8l274,4629r6,11l293,4632r-6,-10l285,4619xm315,4672r-13,7l305,4684r4,8l322,4685r-4,-8l315,4672xm331,5008r-4,2l317,5013r5,14l332,5024r4,-1l331,5008xm344,4724r-13,8l338,4745r13,-7l344,4724xm373,4777r-14,7l367,4797r13,-7l373,4777xm387,4988r-14,5l379,5007r14,-5l387,4988xm402,4829r-13,8l396,4850r13,-7l402,4829xm432,4881r-13,8l427,4902r12,-8l432,4881xm443,4966r-14,5l434,4985r14,-5l443,4966xm464,4932r-13,8l458,4950r2,3l472,4944r-8,-12xm501,4947r-11,3l486,4951r5,15l494,4965r,-1l505,4961r-4,-14xm499,4979r-12,10l497,5000r12,-10l499,4979xm538,5024r-11,10l530,5038r7,8l548,5036r-7,-8l538,5024xm559,4932r-15,4l548,4950r15,-4l559,4932xm578,5069r-11,10l574,5086r3,4l588,5080r-3,-4l578,5069xm616,4915r-13,4l602,4919r4,14l607,4933r14,-4l616,4915xm619,5112r-11,11l619,5134r10,-11l629,5122r-10,-10xm661,5155r-11,11l661,5176r11,-11l661,5155xm672,4894r-14,5l663,4913r14,-5l672,4894xm704,5196r-10,11l705,5218r10,-11l704,5196xm725,4868r-1,l712,4875r7,13l732,4881r-7,-13xm748,5237r-10,11l749,5258r10,-11l748,5237xm774,4836r-12,9l771,4857r12,-9l774,4836xm793,5276r-9,12l795,5297r10,-11l793,5276xm819,4797r-11,11l818,4819r11,-11l824,4802r-5,-5xm840,5314r-10,12l842,5335r9,-12l840,5314xm857,4753r-6,9l850,4762r-2,3l860,4774r2,-3l869,4762r-12,-9xm887,5350r-9,12l890,5371r9,-12l887,5350xm890,4704r-6,10l882,4716r13,8l896,4722r7,-11l890,4704xm915,4650r-2,7l909,4664r14,6l929,4656r-14,-6xm936,5385r-9,12l939,5406r9,-13l936,5385xm935,4595r-3,9l931,4609r14,4l946,4609r2,-5l949,4599r-14,-4xm950,4537r-2,8l947,4552r14,3l963,4548r1,-8l950,4537xm960,4478r-2,15l973,4496r2,-15l960,4478xm985,5418r-8,13l990,5439r8,-13l985,5418xm1036,5449r-7,13l1039,5468r3,2l1049,5456r-3,-1l1036,5449xm1089,5478r-8,13l1095,5498r7,-13l1094,5481r-5,-3xm1142,5505r-7,13l1149,5524r6,-13l1142,5505xm1196,5529r-5,13l1205,5548r5,-14l1196,5529xm1252,5550r-5,14l1262,5569r4,-14l1263,5554r-11,-4xm1309,5568r-4,14l1308,5583r11,3l1323,5572r-11,-3l1309,5568xm1367,5582r-3,15l1378,5600r3,-15l1367,5582xm1425,5593r-2,15l1431,5609r7,1l1440,5595r-7,-1l1425,5593xm1484,5600r-1,15l1498,5616r1,-15l1484,5600xm1558,5602r-14,l1544,5617r15,l1558,5602xm1587,3690r-2,l1581,3692r-401,565l1179,4259r,2l1180,4264r4,2l1189,4266r1,-2l1591,3699r1,-2l1592,3695r-1,-2l1589,3691r-2,-1xm1618,5598r-15,2l1604,5613r,2l1619,5613r-1,-13l1618,5598xm1677,5591r-3,l1662,5593r2,15l1677,5606r2,-1l1677,5591xm1735,5578r-13,3l1720,5581r4,15l1725,5596r13,-4l1736,5581r-1,-3xm1792,5561r-15,4l1782,5579r14,-4l1792,5561xm1847,5539r-7,3l1839,5542r-6,3l1839,5559r6,-3l1853,5553r-5,-11l1847,5539xm1900,5513r-13,7l1894,5533r13,-7l1900,5513xm1952,5484r-13,7l1947,5504r13,-8l1952,5484xm2002,5451r-2,l1989,5459r9,12l2009,5464r1,-1l2002,5451xm2041,5409r-5,6l2032,5421r12,9l2048,5424r5,-6l2050,5415r-9,-6xm2069,5358r-2,4l2063,5371r13,7l2083,5364r-14,-6xm2092,5303r-6,14l2101,5322r5,-14l2092,5303xm2110,5246r-5,14l2120,5265r4,-15l2110,5246xm2125,5188r-4,15l2136,5207r4,-15l2125,5188xm2138,5130r-3,15l2150,5148r3,-15l2138,5130xm2150,5072r-3,14l2162,5089r3,-15l2150,5072xm2161,5013r-3,14l2173,5030r3,-15l2161,5013xm2171,4954r-1,8l2169,4968r14,3l2185,4962r1,-6l2171,4954xm2181,4894r-3,15l2193,4912r3,-15l2181,4894xm2190,4835r-2,15l2203,4852r2,-15l2190,4835xm2199,4776r-2,15l2212,4793r2,-15l2199,4776xm2209,4717r-2,14l2221,4734r3,-15l2209,4717xm2219,4657r-3,15l2231,4675r3,-15l2219,4657xm2229,4598r-2,15l2241,4616r3,-15l2229,4598xm2241,4539r-3,15l2252,4557r3,-15l2241,4539xm2252,4480r-3,15l2264,4498r2,-15l2252,4480xm2263,4421r-3,15l2275,4439r2,-15l2263,4421xm2273,4362r-3,15l2285,4380r3,-15l2273,4362xm2283,4303r-2,15l2295,4320r3,-14l2283,4303xm2293,4244r-2,15l2305,4261r3,-15l2293,4244xm2303,4185r-3,15l2315,4202r2,-15l2303,4185xm2312,4126r-2,14l2324,4143r3,-15l2312,4126xm2321,4066r-2,15l2334,4083r2,-14l2321,4066xm2330,4007r-2,15l2342,4024r3,-15l2330,4007xm2338,3948r-2,14l2351,3965r2,-15l2338,3948xm2347,3888r-2,15l2360,3905r2,-15l2347,3888xm2355,3829r-2,15l2368,3846r2,-15l2355,3829xm2363,3769r-2,15l2376,3786r2,-15l2363,3769xm2371,3710r-2,15l2384,3727r2,-15l2371,3710xm2379,3650r-2,15l2392,3667r2,-15l2379,3650xm2387,3591r-2,15l2399,3608r2,-15l2387,3591xm2394,3531r-2,15l2407,3548r2,-15l2394,3531xm2402,3472r-2,15l2415,3489r2,-15l2402,3472xm2409,3412r-2,15l2422,3429r2,-15l2409,3412xm2416,3353r-1,15l2430,3370r1,-15l2416,3353xm2424,3293r-2,15l2437,3310r2,-15l2424,3293xm2431,3234r-2,15l2444,3251r2,-15l2431,3234xm2438,3174r-1,15l2452,3191r1,-15l2438,3174xm2446,3115r-2,15l2459,3131r2,-14l2446,3115xm2453,3055r-2,15l2466,3072r2,-15l2453,3055xm2461,2996r-2,14l2474,3012r1,-15l2461,2996xm2468,2936r-2,15l2481,2953r2,-15l2468,2936xm2475,2877r-2,14l2488,2893r2,-15l2475,2877xm2483,2817r-2,15l2496,2834r2,-15l2483,2817xm2490,2757r-1,15l2503,2774r2,-15l2490,2757xm2498,2698r-2,15l2511,2715r2,-15l2498,2698xm2506,2638r-2,15l2519,2655r2,-15l2506,2638xm2514,2579r-2,15l2527,2596r2,-14l2529,2581r-15,-2xm2522,2519r-2,15l2535,2536r2,-14l2522,2519xm2530,2460r-2,15l2543,2477r2,-15l2530,2460xm2539,2401r-2,14l2552,2418r2,-15l2539,2401xm2547,2341r-2,15l2560,2358r1,-9l2562,2343r-15,-2xm2556,2282r-2,15l2569,2299r2,-15l2556,2282xm2565,2222r-2,15l2578,2240r2,-15l2565,2222xm2575,2163r-3,15l2587,2180r3,-14l2575,2163xm2584,2104r-2,15l2597,2121r2,-15l2584,2104xm2594,2045r-2,14l2607,2062r2,-15l2594,2045xm2605,1986r-3,14l2617,2003r2,-15l2605,1986xm2615,1926r-3,15l2627,1944r3,-15l2615,1926xm2626,1867r-3,15l2638,1885r3,-15l2626,1867xm2637,1808r-2,15l2649,1826r3,-15l2637,1808xm2649,1750r-3,14l2661,1767r3,-14l2649,1750xm2661,1691r-3,14l2673,1709r3,-15l2661,1691xm2674,1632r-3,15l2685,1650r4,-15l2674,1632xm2687,1573r-3,15l2698,1591r4,-14l2687,1573xm2701,1515r-1,3l2697,1530r15,3l2715,1522r,-4l2701,1515xm2715,1457r-2,10l2711,1471r15,4l2727,1471r,-1l2730,1460r-15,-3xm2730,1398r-4,15l2741,1417r4,-15l2730,1398xm2746,1340r-4,15l2756,1359r4,-15l2746,1340xm2762,1282r-4,15l2772,1301r4,-14l2762,1282xm2779,1225r-5,14l2789,1243r4,-14l2779,1225xm2796,1167r-4,15l2806,1186r4,-14l2811,1172r-15,-5xm2815,1110r-3,10l2810,1124r14,5l2826,1125r3,-10l2815,1110xm2834,1053r-5,14l2843,1072r5,-14l2834,1053xm2855,997r-6,14l2864,1016r5,-14l2855,997xm2876,940r-6,14l2884,960r6,-14l2876,940xm2899,885r-6,14l2907,904r5,-14l2899,885xm2923,829r-7,14l2930,849r6,-13l2923,829xm2948,775r-7,13l2955,795r6,-14l2948,775xm2975,721r-7,13l2981,741r7,-13l2975,721xm3003,668r-7,13l3009,688r,-1l3016,675r-13,-7xm3033,616r-8,13l3038,636r8,-13l3033,616xm3065,565r-8,12l3070,585r8,-12l3065,565xm3099,515r-9,12l3103,535r8,-12l3099,515xm3135,466r-2,2l3125,478r12,9l3145,477r1,-2l3135,466xm3172,419r-7,9l3163,431r11,9l3176,437r1,l3184,429r-12,-10xm3212,374r-10,11l3213,395r10,-11l3212,374xm3254,330r-11,11l3254,351r10,-10l3254,330xm3298,289r-11,10l3297,310r11,-10l3298,289xm3344,250r-10,8l3332,259r10,12l3343,270r10,-9l3344,250xm3392,213r-5,4l3380,222r9,12l3395,229r6,-4l3392,213xm3442,179r-13,8l3438,200r12,-8l3442,179xm3493,148r-12,7l3488,168r13,-7l3493,148xm3547,119r-14,7l3540,139r13,-6l3547,119xm3601,93r-12,6l3587,99r7,14l3595,112r12,-5l3601,93xm3657,70r-11,4l3643,76r6,13l3652,88r10,-4l3657,70xm3713,49r-9,3l3699,54r5,14l3709,67r,-1l3718,63r-5,-14xm3771,31r-9,2l3756,35r5,14l3767,47r8,-2l3771,31xm3829,14r-15,4l3818,33r15,-4l3829,14xm3887,r-6,1l3873,3r3,15l3884,16r7,-2l3887,xe" fillcolor="#222" stroked="f">
                <v:path arrowok="t" o:connecttype="custom" o:connectlocs="10795,8385175;18415,8338820;24130,8300085;51435,8272145;61595,8625840;93345,8655685;132080,8663305;165735,8365490;186055,8399780;210185,8638540;255270,8524875;286385,8595360;323215,8627110;364490,8688070;399415,8710930;447040,8757920;491490,8529320;533400,8832850;560070,8453120;593725,8376285;608330,8311515;691515,8936990;795020,8982710;876935,9004935;980440,9025255;1010285,7803515;1064895,9008745;1167765,8977630;1239520,8940800;1313815,8860790;1349375,8752840;1370330,8650605;1390650,8528685;1407160,8425180;1437640,8314690;1459230,8192770;1468120,8078470;1490345,7927340;1504315,7823835;1528445,7711440;1543685,7588885;1548130,7473950;1567180,7322820;1580515,7218680;1604645,7106920;1620520,6993890;1637030,6880860;1656715,6758305;1667510,6644005;1697990,6494780;1715135,6420485;1750060,6321425;1784350,6202680;1809115,6100445;1860550,5997575;1910715,5894705;1975485,5790565;2014220,5724525;2123440,5617210;2183130,5585460;2282190,5530215;2355215,5500370;2464435,5459095" o:connectangles="0,0,0,0,0,0,0,0,0,0,0,0,0,0,0,0,0,0,0,0,0,0,0,0,0,0,0,0,0,0,0,0,0,0,0,0,0,0,0,0,0,0,0,0,0,0,0,0,0,0,0,0,0,0,0,0,0,0,0,0,0,0,0"/>
              </v:shape>
            </w:pict>
          </mc:Fallback>
        </mc:AlternateContent>
      </w:r>
      <w:r w:rsidRPr="00830DB3">
        <w:rPr>
          <w:noProof/>
        </w:rPr>
        <w:drawing>
          <wp:anchor distT="0" distB="0" distL="114300" distR="114300" simplePos="0" relativeHeight="251674624" behindDoc="1" locked="0" layoutInCell="1" allowOverlap="1" wp14:anchorId="32FE6395" wp14:editId="643F2095">
            <wp:simplePos x="0" y="0"/>
            <wp:positionH relativeFrom="column">
              <wp:posOffset>4984115</wp:posOffset>
            </wp:positionH>
            <wp:positionV relativeFrom="paragraph">
              <wp:posOffset>4587240</wp:posOffset>
            </wp:positionV>
            <wp:extent cx="168910" cy="233680"/>
            <wp:effectExtent l="19050" t="0" r="2540" b="0"/>
            <wp:wrapNone/>
            <wp:docPr id="161" name="docshape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66"/>
                    <pic:cNvPicPr>
                      <a:picLocks noChangeAspect="1" noChangeArrowheads="1"/>
                    </pic:cNvPicPr>
                  </pic:nvPicPr>
                  <pic:blipFill>
                    <a:blip r:embed="rId51"/>
                    <a:srcRect/>
                    <a:stretch>
                      <a:fillRect/>
                    </a:stretch>
                  </pic:blipFill>
                  <pic:spPr bwMode="auto">
                    <a:xfrm>
                      <a:off x="0" y="0"/>
                      <a:ext cx="168910" cy="233680"/>
                    </a:xfrm>
                    <a:prstGeom prst="rect">
                      <a:avLst/>
                    </a:prstGeom>
                    <a:noFill/>
                    <a:ln w="9525">
                      <a:noFill/>
                      <a:miter lim="800000"/>
                      <a:headEnd/>
                      <a:tailEnd/>
                    </a:ln>
                  </pic:spPr>
                </pic:pic>
              </a:graphicData>
            </a:graphic>
          </wp:anchor>
        </w:drawing>
      </w:r>
      <w:r w:rsidRPr="00830DB3">
        <w:rPr>
          <w:noProof/>
        </w:rPr>
        <w:drawing>
          <wp:anchor distT="0" distB="0" distL="114300" distR="114300" simplePos="0" relativeHeight="251673600" behindDoc="1" locked="0" layoutInCell="1" allowOverlap="1" wp14:anchorId="64D1E754" wp14:editId="63A47906">
            <wp:simplePos x="0" y="0"/>
            <wp:positionH relativeFrom="column">
              <wp:posOffset>5179695</wp:posOffset>
            </wp:positionH>
            <wp:positionV relativeFrom="paragraph">
              <wp:posOffset>4450715</wp:posOffset>
            </wp:positionV>
            <wp:extent cx="69850" cy="95250"/>
            <wp:effectExtent l="19050" t="0" r="6350" b="0"/>
            <wp:wrapNone/>
            <wp:docPr id="160" name="docshape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65"/>
                    <pic:cNvPicPr>
                      <a:picLocks noChangeAspect="1" noChangeArrowheads="1"/>
                    </pic:cNvPicPr>
                  </pic:nvPicPr>
                  <pic:blipFill>
                    <a:blip r:embed="rId52"/>
                    <a:srcRect/>
                    <a:stretch>
                      <a:fillRect/>
                    </a:stretch>
                  </pic:blipFill>
                  <pic:spPr bwMode="auto">
                    <a:xfrm>
                      <a:off x="0" y="0"/>
                      <a:ext cx="69850" cy="95250"/>
                    </a:xfrm>
                    <a:prstGeom prst="rect">
                      <a:avLst/>
                    </a:prstGeom>
                    <a:noFill/>
                    <a:ln w="9525">
                      <a:noFill/>
                      <a:miter lim="800000"/>
                      <a:headEnd/>
                      <a:tailEnd/>
                    </a:ln>
                  </pic:spPr>
                </pic:pic>
              </a:graphicData>
            </a:graphic>
          </wp:anchor>
        </w:drawing>
      </w:r>
      <w:r>
        <w:rPr>
          <w:noProof/>
        </w:rPr>
        <mc:AlternateContent>
          <mc:Choice Requires="wps">
            <w:drawing>
              <wp:anchor distT="0" distB="0" distL="114300" distR="114300" simplePos="0" relativeHeight="251713536" behindDoc="1" locked="0" layoutInCell="1" allowOverlap="1" wp14:anchorId="37C3D085" wp14:editId="6E234306">
                <wp:simplePos x="0" y="0"/>
                <wp:positionH relativeFrom="column">
                  <wp:posOffset>4885055</wp:posOffset>
                </wp:positionH>
                <wp:positionV relativeFrom="paragraph">
                  <wp:posOffset>4975225</wp:posOffset>
                </wp:positionV>
                <wp:extent cx="50800" cy="103505"/>
                <wp:effectExtent l="8255" t="6985" r="7620" b="3810"/>
                <wp:wrapNone/>
                <wp:docPr id="172" name="docshape1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00" cy="103505"/>
                        </a:xfrm>
                        <a:custGeom>
                          <a:avLst/>
                          <a:gdLst>
                            <a:gd name="T0" fmla="+- 0 7894 7834"/>
                            <a:gd name="T1" fmla="*/ T0 w 80"/>
                            <a:gd name="T2" fmla="+- 0 12895 12895"/>
                            <a:gd name="T3" fmla="*/ 12895 h 163"/>
                            <a:gd name="T4" fmla="+- 0 7834 7834"/>
                            <a:gd name="T5" fmla="*/ T4 w 80"/>
                            <a:gd name="T6" fmla="+- 0 12978 12895"/>
                            <a:gd name="T7" fmla="*/ 12978 h 163"/>
                            <a:gd name="T8" fmla="+- 0 7854 7834"/>
                            <a:gd name="T9" fmla="*/ T8 w 80"/>
                            <a:gd name="T10" fmla="+- 0 13058 12895"/>
                            <a:gd name="T11" fmla="*/ 13058 h 163"/>
                            <a:gd name="T12" fmla="+- 0 7914 7834"/>
                            <a:gd name="T13" fmla="*/ T12 w 80"/>
                            <a:gd name="T14" fmla="+- 0 12973 12895"/>
                            <a:gd name="T15" fmla="*/ 12973 h 163"/>
                            <a:gd name="T16" fmla="+- 0 7894 7834"/>
                            <a:gd name="T17" fmla="*/ T16 w 80"/>
                            <a:gd name="T18" fmla="+- 0 12895 12895"/>
                            <a:gd name="T19" fmla="*/ 12895 h 163"/>
                          </a:gdLst>
                          <a:ahLst/>
                          <a:cxnLst>
                            <a:cxn ang="0">
                              <a:pos x="T1" y="T3"/>
                            </a:cxn>
                            <a:cxn ang="0">
                              <a:pos x="T5" y="T7"/>
                            </a:cxn>
                            <a:cxn ang="0">
                              <a:pos x="T9" y="T11"/>
                            </a:cxn>
                            <a:cxn ang="0">
                              <a:pos x="T13" y="T15"/>
                            </a:cxn>
                            <a:cxn ang="0">
                              <a:pos x="T17" y="T19"/>
                            </a:cxn>
                          </a:cxnLst>
                          <a:rect l="0" t="0" r="r" b="b"/>
                          <a:pathLst>
                            <a:path w="80" h="163">
                              <a:moveTo>
                                <a:pt x="60" y="0"/>
                              </a:moveTo>
                              <a:lnTo>
                                <a:pt x="0" y="83"/>
                              </a:lnTo>
                              <a:lnTo>
                                <a:pt x="20" y="163"/>
                              </a:lnTo>
                              <a:lnTo>
                                <a:pt x="80" y="78"/>
                              </a:lnTo>
                              <a:lnTo>
                                <a:pt x="60" y="0"/>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823734" id="docshape164" o:spid="_x0000_s1026" style="position:absolute;margin-left:384.65pt;margin-top:391.75pt;width:4pt;height:8.1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80,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" path="m60,l,83r20,80l80,78,60,xe" fillcolor="#222" stroked="f">
                <v:path arrowok="t" o:connecttype="custom" o:connectlocs="38100,8188325;0,8241030;12700,8291830;50800,8237855;38100,8188325" o:connectangles="0,0,0,0,0"/>
              </v:shape>
            </w:pict>
          </mc:Fallback>
        </mc:AlternateContent>
      </w:r>
      <w:r>
        <w:rPr>
          <w:noProof/>
        </w:rPr>
        <mc:AlternateContent>
          <mc:Choice Requires="wps">
            <w:drawing>
              <wp:anchor distT="0" distB="0" distL="114300" distR="114300" simplePos="0" relativeHeight="251712512" behindDoc="1" locked="0" layoutInCell="1" allowOverlap="1" wp14:anchorId="59CF2CAC" wp14:editId="7BF1A71C">
                <wp:simplePos x="0" y="0"/>
                <wp:positionH relativeFrom="column">
                  <wp:posOffset>4923155</wp:posOffset>
                </wp:positionH>
                <wp:positionV relativeFrom="paragraph">
                  <wp:posOffset>4754880</wp:posOffset>
                </wp:positionV>
                <wp:extent cx="111125" cy="287655"/>
                <wp:effectExtent l="8255" t="5715" r="4445" b="1905"/>
                <wp:wrapNone/>
                <wp:docPr id="171" name="docshape1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125" cy="287655"/>
                        </a:xfrm>
                        <a:custGeom>
                          <a:avLst/>
                          <a:gdLst>
                            <a:gd name="T0" fmla="+- 0 7957 7894"/>
                            <a:gd name="T1" fmla="*/ T0 w 175"/>
                            <a:gd name="T2" fmla="+- 0 12548 12548"/>
                            <a:gd name="T3" fmla="*/ 12548 h 453"/>
                            <a:gd name="T4" fmla="+- 0 7894 7894"/>
                            <a:gd name="T5" fmla="*/ T4 w 175"/>
                            <a:gd name="T6" fmla="+- 0 12894 12548"/>
                            <a:gd name="T7" fmla="*/ 12894 h 453"/>
                            <a:gd name="T8" fmla="+- 0 7915 7894"/>
                            <a:gd name="T9" fmla="*/ T8 w 175"/>
                            <a:gd name="T10" fmla="+- 0 12972 12548"/>
                            <a:gd name="T11" fmla="*/ 12972 h 453"/>
                            <a:gd name="T12" fmla="+- 0 8069 7894"/>
                            <a:gd name="T13" fmla="*/ T12 w 175"/>
                            <a:gd name="T14" fmla="+- 0 13001 12548"/>
                            <a:gd name="T15" fmla="*/ 13001 h 453"/>
                            <a:gd name="T16" fmla="+- 0 8062 7894"/>
                            <a:gd name="T17" fmla="*/ T16 w 175"/>
                            <a:gd name="T18" fmla="+- 0 12893 12548"/>
                            <a:gd name="T19" fmla="*/ 12893 h 453"/>
                            <a:gd name="T20" fmla="+- 0 8042 7894"/>
                            <a:gd name="T21" fmla="*/ T20 w 175"/>
                            <a:gd name="T22" fmla="+- 0 12818 12548"/>
                            <a:gd name="T23" fmla="*/ 12818 h 453"/>
                            <a:gd name="T24" fmla="+- 0 8020 7894"/>
                            <a:gd name="T25" fmla="*/ T24 w 175"/>
                            <a:gd name="T26" fmla="+- 0 12775 12548"/>
                            <a:gd name="T27" fmla="*/ 12775 h 453"/>
                            <a:gd name="T28" fmla="+- 0 8009 7894"/>
                            <a:gd name="T29" fmla="*/ T28 w 175"/>
                            <a:gd name="T30" fmla="+- 0 12761 12548"/>
                            <a:gd name="T31" fmla="*/ 12761 h 453"/>
                            <a:gd name="T32" fmla="+- 0 8001 7894"/>
                            <a:gd name="T33" fmla="*/ T32 w 175"/>
                            <a:gd name="T34" fmla="+- 0 12670 12548"/>
                            <a:gd name="T35" fmla="*/ 12670 h 453"/>
                            <a:gd name="T36" fmla="+- 0 7983 7894"/>
                            <a:gd name="T37" fmla="*/ T36 w 175"/>
                            <a:gd name="T38" fmla="+- 0 12603 12548"/>
                            <a:gd name="T39" fmla="*/ 12603 h 453"/>
                            <a:gd name="T40" fmla="+- 0 7965 7894"/>
                            <a:gd name="T41" fmla="*/ T40 w 175"/>
                            <a:gd name="T42" fmla="+- 0 12562 12548"/>
                            <a:gd name="T43" fmla="*/ 12562 h 453"/>
                            <a:gd name="T44" fmla="+- 0 7957 7894"/>
                            <a:gd name="T45" fmla="*/ T44 w 175"/>
                            <a:gd name="T46" fmla="+- 0 12548 12548"/>
                            <a:gd name="T47" fmla="*/ 12548 h 45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5" h="453">
                              <a:moveTo>
                                <a:pt x="63" y="0"/>
                              </a:moveTo>
                              <a:lnTo>
                                <a:pt x="0" y="346"/>
                              </a:lnTo>
                              <a:lnTo>
                                <a:pt x="21" y="424"/>
                              </a:lnTo>
                              <a:lnTo>
                                <a:pt x="175" y="453"/>
                              </a:lnTo>
                              <a:lnTo>
                                <a:pt x="168" y="345"/>
                              </a:lnTo>
                              <a:lnTo>
                                <a:pt x="148" y="270"/>
                              </a:lnTo>
                              <a:lnTo>
                                <a:pt x="126" y="227"/>
                              </a:lnTo>
                              <a:lnTo>
                                <a:pt x="115" y="213"/>
                              </a:lnTo>
                              <a:lnTo>
                                <a:pt x="107" y="122"/>
                              </a:lnTo>
                              <a:lnTo>
                                <a:pt x="89" y="55"/>
                              </a:lnTo>
                              <a:lnTo>
                                <a:pt x="71" y="14"/>
                              </a:lnTo>
                              <a:lnTo>
                                <a:pt x="63" y="0"/>
                              </a:lnTo>
                              <a:close/>
                            </a:path>
                          </a:pathLst>
                        </a:custGeom>
                        <a:solidFill>
                          <a:srgbClr val="F9B4B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BD38F" id="docshape163" o:spid="_x0000_s1026" style="position:absolute;margin-left:387.65pt;margin-top:374.4pt;width:8.75pt;height:22.6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5,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" path="m63,l,346r21,78l175,453,168,345,148,270,126,227,115,213r-8,-91l89,55,71,14,63,xe" fillcolor="#f9b4b8" stroked="f">
                <v:path arrowok="t" o:connecttype="custom" o:connectlocs="40005,7967980;0,8187690;13335,8237220;111125,8255635;106680,8187055;93980,8139430;80010,8112125;73025,8103235;67945,8045450;56515,8002905;45085,7976870;40005,7967980" o:connectangles="0,0,0,0,0,0,0,0,0,0,0,0"/>
              </v:shape>
            </w:pict>
          </mc:Fallback>
        </mc:AlternateContent>
      </w:r>
      <w:r>
        <w:rPr>
          <w:noProof/>
        </w:rPr>
        <mc:AlternateContent>
          <mc:Choice Requires="wps">
            <w:drawing>
              <wp:anchor distT="0" distB="0" distL="114300" distR="114300" simplePos="0" relativeHeight="251711488" behindDoc="1" locked="0" layoutInCell="1" allowOverlap="1" wp14:anchorId="00A4DB35" wp14:editId="4F7A214C">
                <wp:simplePos x="0" y="0"/>
                <wp:positionH relativeFrom="column">
                  <wp:posOffset>5227320</wp:posOffset>
                </wp:positionH>
                <wp:positionV relativeFrom="paragraph">
                  <wp:posOffset>4342765</wp:posOffset>
                </wp:positionV>
                <wp:extent cx="102235" cy="328930"/>
                <wp:effectExtent l="7620" t="3175" r="4445" b="1270"/>
                <wp:wrapNone/>
                <wp:docPr id="170" name="docshape1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235" cy="328930"/>
                        </a:xfrm>
                        <a:custGeom>
                          <a:avLst/>
                          <a:gdLst>
                            <a:gd name="T0" fmla="+- 0 8420 8373"/>
                            <a:gd name="T1" fmla="*/ T0 w 161"/>
                            <a:gd name="T2" fmla="+- 0 11899 11899"/>
                            <a:gd name="T3" fmla="*/ 11899 h 518"/>
                            <a:gd name="T4" fmla="+- 0 8373 8373"/>
                            <a:gd name="T5" fmla="*/ T4 w 161"/>
                            <a:gd name="T6" fmla="+- 0 11966 11899"/>
                            <a:gd name="T7" fmla="*/ 11966 h 518"/>
                            <a:gd name="T8" fmla="+- 0 8486 8373"/>
                            <a:gd name="T9" fmla="*/ T8 w 161"/>
                            <a:gd name="T10" fmla="+- 0 12417 11899"/>
                            <a:gd name="T11" fmla="*/ 12417 h 518"/>
                            <a:gd name="T12" fmla="+- 0 8534 8373"/>
                            <a:gd name="T13" fmla="*/ T12 w 161"/>
                            <a:gd name="T14" fmla="+- 0 12351 11899"/>
                            <a:gd name="T15" fmla="*/ 12351 h 518"/>
                            <a:gd name="T16" fmla="+- 0 8420 8373"/>
                            <a:gd name="T17" fmla="*/ T16 w 161"/>
                            <a:gd name="T18" fmla="+- 0 11899 11899"/>
                            <a:gd name="T19" fmla="*/ 11899 h 518"/>
                          </a:gdLst>
                          <a:ahLst/>
                          <a:cxnLst>
                            <a:cxn ang="0">
                              <a:pos x="T1" y="T3"/>
                            </a:cxn>
                            <a:cxn ang="0">
                              <a:pos x="T5" y="T7"/>
                            </a:cxn>
                            <a:cxn ang="0">
                              <a:pos x="T9" y="T11"/>
                            </a:cxn>
                            <a:cxn ang="0">
                              <a:pos x="T13" y="T15"/>
                            </a:cxn>
                            <a:cxn ang="0">
                              <a:pos x="T17" y="T19"/>
                            </a:cxn>
                          </a:cxnLst>
                          <a:rect l="0" t="0" r="r" b="b"/>
                          <a:pathLst>
                            <a:path w="161" h="518">
                              <a:moveTo>
                                <a:pt x="47" y="0"/>
                              </a:moveTo>
                              <a:lnTo>
                                <a:pt x="0" y="67"/>
                              </a:lnTo>
                              <a:lnTo>
                                <a:pt x="113" y="518"/>
                              </a:lnTo>
                              <a:lnTo>
                                <a:pt x="161" y="452"/>
                              </a:lnTo>
                              <a:lnTo>
                                <a:pt x="47"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48E239" id="docshape162" o:spid="_x0000_s1026" style="position:absolute;margin-left:411.6pt;margin-top:341.95pt;width:8.05pt;height:25.9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61,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" path="m47,l,67,113,518r48,-66l47,xe" fillcolor="#fffbef" stroked="f">
                <v:path arrowok="t" o:connecttype="custom" o:connectlocs="29845,7555865;0,7598410;71755,7884795;102235,7842885;29845,7555865" o:connectangles="0,0,0,0,0"/>
              </v:shape>
            </w:pict>
          </mc:Fallback>
        </mc:AlternateContent>
      </w:r>
      <w:r>
        <w:rPr>
          <w:noProof/>
        </w:rPr>
        <mc:AlternateContent>
          <mc:Choice Requires="wps">
            <w:drawing>
              <wp:anchor distT="0" distB="0" distL="114300" distR="114300" simplePos="0" relativeHeight="251710464" behindDoc="1" locked="0" layoutInCell="1" allowOverlap="1" wp14:anchorId="1B5C3E6C" wp14:editId="3CD3840F">
                <wp:simplePos x="0" y="0"/>
                <wp:positionH relativeFrom="column">
                  <wp:posOffset>5257800</wp:posOffset>
                </wp:positionH>
                <wp:positionV relativeFrom="paragraph">
                  <wp:posOffset>4232275</wp:posOffset>
                </wp:positionV>
                <wp:extent cx="149225" cy="394970"/>
                <wp:effectExtent l="0" t="6985" r="3175" b="7620"/>
                <wp:wrapNone/>
                <wp:docPr id="169" name="docshape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225" cy="394970"/>
                        </a:xfrm>
                        <a:custGeom>
                          <a:avLst/>
                          <a:gdLst>
                            <a:gd name="T0" fmla="+- 0 8543 8421"/>
                            <a:gd name="T1" fmla="*/ T0 w 235"/>
                            <a:gd name="T2" fmla="+- 0 11725 11725"/>
                            <a:gd name="T3" fmla="*/ 11725 h 622"/>
                            <a:gd name="T4" fmla="+- 0 8421 8421"/>
                            <a:gd name="T5" fmla="*/ T4 w 235"/>
                            <a:gd name="T6" fmla="+- 0 11898 11725"/>
                            <a:gd name="T7" fmla="*/ 11898 h 622"/>
                            <a:gd name="T8" fmla="+- 0 8533 8421"/>
                            <a:gd name="T9" fmla="*/ T8 w 235"/>
                            <a:gd name="T10" fmla="+- 0 12347 11725"/>
                            <a:gd name="T11" fmla="*/ 12347 h 622"/>
                            <a:gd name="T12" fmla="+- 0 8656 8421"/>
                            <a:gd name="T13" fmla="*/ T12 w 235"/>
                            <a:gd name="T14" fmla="+- 0 12178 11725"/>
                            <a:gd name="T15" fmla="*/ 12178 h 622"/>
                            <a:gd name="T16" fmla="+- 0 8656 8421"/>
                            <a:gd name="T17" fmla="*/ T16 w 235"/>
                            <a:gd name="T18" fmla="+- 0 12160 11725"/>
                            <a:gd name="T19" fmla="*/ 12160 h 622"/>
                            <a:gd name="T20" fmla="+- 0 8655 8421"/>
                            <a:gd name="T21" fmla="*/ T20 w 235"/>
                            <a:gd name="T22" fmla="+- 0 12107 11725"/>
                            <a:gd name="T23" fmla="*/ 12107 h 622"/>
                            <a:gd name="T24" fmla="+- 0 8646 8421"/>
                            <a:gd name="T25" fmla="*/ T24 w 235"/>
                            <a:gd name="T26" fmla="+- 0 12025 11725"/>
                            <a:gd name="T27" fmla="*/ 12025 h 622"/>
                            <a:gd name="T28" fmla="+- 0 8625 8421"/>
                            <a:gd name="T29" fmla="*/ T28 w 235"/>
                            <a:gd name="T30" fmla="+- 0 11916 11725"/>
                            <a:gd name="T31" fmla="*/ 11916 h 622"/>
                            <a:gd name="T32" fmla="+- 0 8598 8421"/>
                            <a:gd name="T33" fmla="*/ T32 w 235"/>
                            <a:gd name="T34" fmla="+- 0 11827 11725"/>
                            <a:gd name="T35" fmla="*/ 11827 h 622"/>
                            <a:gd name="T36" fmla="+- 0 8551 8421"/>
                            <a:gd name="T37" fmla="*/ T36 w 235"/>
                            <a:gd name="T38" fmla="+- 0 11735 11725"/>
                            <a:gd name="T39" fmla="*/ 11735 h 622"/>
                            <a:gd name="T40" fmla="+- 0 8543 8421"/>
                            <a:gd name="T41" fmla="*/ T40 w 235"/>
                            <a:gd name="T42" fmla="+- 0 11725 11725"/>
                            <a:gd name="T43" fmla="*/ 11725 h 6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35" h="622">
                              <a:moveTo>
                                <a:pt x="122" y="0"/>
                              </a:moveTo>
                              <a:lnTo>
                                <a:pt x="0" y="173"/>
                              </a:lnTo>
                              <a:lnTo>
                                <a:pt x="112" y="622"/>
                              </a:lnTo>
                              <a:lnTo>
                                <a:pt x="235" y="453"/>
                              </a:lnTo>
                              <a:lnTo>
                                <a:pt x="235" y="435"/>
                              </a:lnTo>
                              <a:lnTo>
                                <a:pt x="234" y="382"/>
                              </a:lnTo>
                              <a:lnTo>
                                <a:pt x="225" y="300"/>
                              </a:lnTo>
                              <a:lnTo>
                                <a:pt x="204" y="191"/>
                              </a:lnTo>
                              <a:lnTo>
                                <a:pt x="177" y="102"/>
                              </a:lnTo>
                              <a:lnTo>
                                <a:pt x="130" y="10"/>
                              </a:lnTo>
                              <a:lnTo>
                                <a:pt x="122" y="0"/>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2A912E" id="docshape161" o:spid="_x0000_s1026" style="position:absolute;margin-left:414pt;margin-top:333.25pt;width:11.75pt;height:31.1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35,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" path="m122,l,173,112,622,235,453r,-18l234,382r-9,-82l204,191,177,102,130,10,122,xe" fillcolor="#ff746c" stroked="f">
                <v:path arrowok="t" o:connecttype="custom" o:connectlocs="77470,7445375;0,7555230;71120,7840345;149225,7733030;149225,7721600;148590,7687945;142875,7635875;129540,7566660;112395,7510145;82550,7451725;77470,7445375" o:connectangles="0,0,0,0,0,0,0,0,0,0,0"/>
              </v:shape>
            </w:pict>
          </mc:Fallback>
        </mc:AlternateContent>
      </w:r>
      <w:r>
        <w:rPr>
          <w:noProof/>
        </w:rPr>
        <mc:AlternateContent>
          <mc:Choice Requires="wps">
            <w:drawing>
              <wp:anchor distT="0" distB="0" distL="114300" distR="114300" simplePos="0" relativeHeight="251709440" behindDoc="1" locked="0" layoutInCell="1" allowOverlap="1" wp14:anchorId="197E1096" wp14:editId="144F1BDE">
                <wp:simplePos x="0" y="0"/>
                <wp:positionH relativeFrom="column">
                  <wp:posOffset>4923155</wp:posOffset>
                </wp:positionH>
                <wp:positionV relativeFrom="paragraph">
                  <wp:posOffset>4232275</wp:posOffset>
                </wp:positionV>
                <wp:extent cx="483870" cy="808990"/>
                <wp:effectExtent l="8255" t="6985" r="3175" b="3175"/>
                <wp:wrapNone/>
                <wp:docPr id="168" name="docshape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3870" cy="808990"/>
                        </a:xfrm>
                        <a:custGeom>
                          <a:avLst/>
                          <a:gdLst>
                            <a:gd name="T0" fmla="+- 0 8543 7894"/>
                            <a:gd name="T1" fmla="*/ T0 w 762"/>
                            <a:gd name="T2" fmla="+- 0 11725 11725"/>
                            <a:gd name="T3" fmla="*/ 11725 h 1274"/>
                            <a:gd name="T4" fmla="+- 0 7957 7894"/>
                            <a:gd name="T5" fmla="*/ T4 w 762"/>
                            <a:gd name="T6" fmla="+- 0 12545 11725"/>
                            <a:gd name="T7" fmla="*/ 12545 h 1274"/>
                            <a:gd name="T8" fmla="+- 0 7894 7894"/>
                            <a:gd name="T9" fmla="*/ T8 w 762"/>
                            <a:gd name="T10" fmla="+- 0 12892 11725"/>
                            <a:gd name="T11" fmla="*/ 12892 h 1274"/>
                            <a:gd name="T12" fmla="+- 0 7915 7894"/>
                            <a:gd name="T13" fmla="*/ T12 w 762"/>
                            <a:gd name="T14" fmla="+- 0 12970 11725"/>
                            <a:gd name="T15" fmla="*/ 12970 h 1274"/>
                            <a:gd name="T16" fmla="+- 0 8069 7894"/>
                            <a:gd name="T17" fmla="*/ T16 w 762"/>
                            <a:gd name="T18" fmla="+- 0 12999 11725"/>
                            <a:gd name="T19" fmla="*/ 12999 h 1274"/>
                            <a:gd name="T20" fmla="+- 0 8656 7894"/>
                            <a:gd name="T21" fmla="*/ T20 w 762"/>
                            <a:gd name="T22" fmla="+- 0 12176 11725"/>
                            <a:gd name="T23" fmla="*/ 12176 h 1274"/>
                            <a:gd name="T24" fmla="+- 0 8656 7894"/>
                            <a:gd name="T25" fmla="*/ T24 w 762"/>
                            <a:gd name="T26" fmla="+- 0 12157 11725"/>
                            <a:gd name="T27" fmla="*/ 12157 h 1274"/>
                            <a:gd name="T28" fmla="+- 0 8655 7894"/>
                            <a:gd name="T29" fmla="*/ T28 w 762"/>
                            <a:gd name="T30" fmla="+- 0 12104 11725"/>
                            <a:gd name="T31" fmla="*/ 12104 h 1274"/>
                            <a:gd name="T32" fmla="+- 0 8646 7894"/>
                            <a:gd name="T33" fmla="*/ T32 w 762"/>
                            <a:gd name="T34" fmla="+- 0 12021 11725"/>
                            <a:gd name="T35" fmla="*/ 12021 h 1274"/>
                            <a:gd name="T36" fmla="+- 0 8625 7894"/>
                            <a:gd name="T37" fmla="*/ T36 w 762"/>
                            <a:gd name="T38" fmla="+- 0 11914 11725"/>
                            <a:gd name="T39" fmla="*/ 11914 h 1274"/>
                            <a:gd name="T40" fmla="+- 0 8598 7894"/>
                            <a:gd name="T41" fmla="*/ T40 w 762"/>
                            <a:gd name="T42" fmla="+- 0 11826 11725"/>
                            <a:gd name="T43" fmla="*/ 11826 h 1274"/>
                            <a:gd name="T44" fmla="+- 0 8551 7894"/>
                            <a:gd name="T45" fmla="*/ T44 w 762"/>
                            <a:gd name="T46" fmla="+- 0 11735 11725"/>
                            <a:gd name="T47" fmla="*/ 11735 h 1274"/>
                            <a:gd name="T48" fmla="+- 0 8543 7894"/>
                            <a:gd name="T49" fmla="*/ T48 w 762"/>
                            <a:gd name="T50" fmla="+- 0 11725 11725"/>
                            <a:gd name="T51" fmla="*/ 11725 h 1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762" h="1274">
                              <a:moveTo>
                                <a:pt x="649" y="0"/>
                              </a:moveTo>
                              <a:lnTo>
                                <a:pt x="63" y="820"/>
                              </a:lnTo>
                              <a:lnTo>
                                <a:pt x="0" y="1167"/>
                              </a:lnTo>
                              <a:lnTo>
                                <a:pt x="21" y="1245"/>
                              </a:lnTo>
                              <a:lnTo>
                                <a:pt x="175" y="1274"/>
                              </a:lnTo>
                              <a:lnTo>
                                <a:pt x="762" y="451"/>
                              </a:lnTo>
                              <a:lnTo>
                                <a:pt x="762" y="432"/>
                              </a:lnTo>
                              <a:lnTo>
                                <a:pt x="761" y="379"/>
                              </a:lnTo>
                              <a:lnTo>
                                <a:pt x="752" y="296"/>
                              </a:lnTo>
                              <a:lnTo>
                                <a:pt x="731" y="189"/>
                              </a:lnTo>
                              <a:lnTo>
                                <a:pt x="704" y="101"/>
                              </a:lnTo>
                              <a:lnTo>
                                <a:pt x="657" y="10"/>
                              </a:lnTo>
                              <a:lnTo>
                                <a:pt x="649" y="0"/>
                              </a:lnTo>
                              <a:close/>
                            </a:path>
                          </a:pathLst>
                        </a:custGeom>
                        <a:solidFill>
                          <a:srgbClr val="C0DBF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148710" id="docshape160" o:spid="_x0000_s1026" style="position:absolute;margin-left:387.65pt;margin-top:333.25pt;width:38.1pt;height:63.7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62,1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" path="m649,l63,820,,1167r21,78l175,1274,762,451r,-19l761,379r-9,-83l731,189,704,101,657,10,649,xe" fillcolor="#c0dbf8" stroked="f">
                <v:path arrowok="t" o:connecttype="custom" o:connectlocs="412115,7445375;40005,7966075;0,8186420;13335,8235950;111125,8254365;483870,7731760;483870,7719695;483235,7686040;477520,7633335;464185,7565390;447040,7509510;417195,7451725;412115,7445375" o:connectangles="0,0,0,0,0,0,0,0,0,0,0,0,0"/>
              </v:shape>
            </w:pict>
          </mc:Fallback>
        </mc:AlternateContent>
      </w:r>
      <w:r>
        <w:rPr>
          <w:noProof/>
        </w:rPr>
        <mc:AlternateContent>
          <mc:Choice Requires="wps">
            <w:drawing>
              <wp:anchor distT="0" distB="0" distL="114300" distR="114300" simplePos="0" relativeHeight="251708416" behindDoc="1" locked="0" layoutInCell="1" allowOverlap="1" wp14:anchorId="39ECD12A" wp14:editId="4D2116F7">
                <wp:simplePos x="0" y="0"/>
                <wp:positionH relativeFrom="column">
                  <wp:posOffset>667385</wp:posOffset>
                </wp:positionH>
                <wp:positionV relativeFrom="paragraph">
                  <wp:posOffset>4811395</wp:posOffset>
                </wp:positionV>
                <wp:extent cx="114300" cy="257810"/>
                <wp:effectExtent l="635" t="5080" r="8890" b="3810"/>
                <wp:wrapNone/>
                <wp:docPr id="167" name="docshape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 cy="257810"/>
                        </a:xfrm>
                        <a:custGeom>
                          <a:avLst/>
                          <a:gdLst>
                            <a:gd name="T0" fmla="+- 0 1281 1192"/>
                            <a:gd name="T1" fmla="*/ T0 w 180"/>
                            <a:gd name="T2" fmla="+- 0 12637 12637"/>
                            <a:gd name="T3" fmla="*/ 12637 h 406"/>
                            <a:gd name="T4" fmla="+- 0 1249 1192"/>
                            <a:gd name="T5" fmla="*/ T4 w 180"/>
                            <a:gd name="T6" fmla="+- 0 12755 12637"/>
                            <a:gd name="T7" fmla="*/ 12755 h 406"/>
                            <a:gd name="T8" fmla="+- 0 1192 1192"/>
                            <a:gd name="T9" fmla="*/ T8 w 180"/>
                            <a:gd name="T10" fmla="+- 0 12793 12637"/>
                            <a:gd name="T11" fmla="*/ 12793 h 406"/>
                            <a:gd name="T12" fmla="+- 0 1228 1192"/>
                            <a:gd name="T13" fmla="*/ T12 w 180"/>
                            <a:gd name="T14" fmla="+- 0 12903 12637"/>
                            <a:gd name="T15" fmla="*/ 12903 h 406"/>
                            <a:gd name="T16" fmla="+- 0 1225 1192"/>
                            <a:gd name="T17" fmla="*/ T16 w 180"/>
                            <a:gd name="T18" fmla="+- 0 13043 12637"/>
                            <a:gd name="T19" fmla="*/ 13043 h 406"/>
                            <a:gd name="T20" fmla="+- 0 1281 1192"/>
                            <a:gd name="T21" fmla="*/ T20 w 180"/>
                            <a:gd name="T22" fmla="+- 0 12995 12637"/>
                            <a:gd name="T23" fmla="*/ 12995 h 406"/>
                            <a:gd name="T24" fmla="+- 0 1338 1192"/>
                            <a:gd name="T25" fmla="*/ T24 w 180"/>
                            <a:gd name="T26" fmla="+- 0 13043 12637"/>
                            <a:gd name="T27" fmla="*/ 13043 h 406"/>
                            <a:gd name="T28" fmla="+- 0 1336 1192"/>
                            <a:gd name="T29" fmla="*/ T28 w 180"/>
                            <a:gd name="T30" fmla="+- 0 12903 12637"/>
                            <a:gd name="T31" fmla="*/ 12903 h 406"/>
                            <a:gd name="T32" fmla="+- 0 1372 1192"/>
                            <a:gd name="T33" fmla="*/ T32 w 180"/>
                            <a:gd name="T34" fmla="+- 0 12793 12637"/>
                            <a:gd name="T35" fmla="*/ 12793 h 406"/>
                            <a:gd name="T36" fmla="+- 0 1314 1192"/>
                            <a:gd name="T37" fmla="*/ T36 w 180"/>
                            <a:gd name="T38" fmla="+- 0 12755 12637"/>
                            <a:gd name="T39" fmla="*/ 12755 h 406"/>
                            <a:gd name="T40" fmla="+- 0 1281 1192"/>
                            <a:gd name="T41" fmla="*/ T40 w 180"/>
                            <a:gd name="T42" fmla="+- 0 12637 12637"/>
                            <a:gd name="T43" fmla="*/ 12637 h 4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80" h="406">
                              <a:moveTo>
                                <a:pt x="89" y="0"/>
                              </a:moveTo>
                              <a:lnTo>
                                <a:pt x="57" y="118"/>
                              </a:lnTo>
                              <a:lnTo>
                                <a:pt x="0" y="156"/>
                              </a:lnTo>
                              <a:lnTo>
                                <a:pt x="36" y="266"/>
                              </a:lnTo>
                              <a:lnTo>
                                <a:pt x="33" y="406"/>
                              </a:lnTo>
                              <a:lnTo>
                                <a:pt x="89" y="358"/>
                              </a:lnTo>
                              <a:lnTo>
                                <a:pt x="146" y="406"/>
                              </a:lnTo>
                              <a:lnTo>
                                <a:pt x="144" y="266"/>
                              </a:lnTo>
                              <a:lnTo>
                                <a:pt x="180" y="156"/>
                              </a:lnTo>
                              <a:lnTo>
                                <a:pt x="122" y="118"/>
                              </a:lnTo>
                              <a:lnTo>
                                <a:pt x="89"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ACBAFF" id="docshape152" o:spid="_x0000_s1026" style="position:absolute;margin-left:52.55pt;margin-top:378.85pt;width:9pt;height:20.3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0,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" path="m89,l57,118,,156,36,266,33,406,89,358r57,48l144,266,180,156,122,118,89,xe" fillcolor="#fffbef" stroked="f">
                <v:path arrowok="t" o:connecttype="custom" o:connectlocs="56515,8024495;36195,8099425;0,8123555;22860,8193405;20955,8282305;56515,8251825;92710,8282305;91440,8193405;114300,8123555;77470,8099425;56515,8024495" o:connectangles="0,0,0,0,0,0,0,0,0,0,0"/>
              </v:shape>
            </w:pict>
          </mc:Fallback>
        </mc:AlternateContent>
      </w:r>
      <w:r w:rsidRPr="00830DB3">
        <w:rPr>
          <w:noProof/>
        </w:rPr>
        <w:drawing>
          <wp:anchor distT="0" distB="0" distL="114300" distR="114300" simplePos="0" relativeHeight="251672576" behindDoc="1" locked="0" layoutInCell="1" allowOverlap="1" wp14:anchorId="097AF25A" wp14:editId="4CB01A65">
            <wp:simplePos x="0" y="0"/>
            <wp:positionH relativeFrom="column">
              <wp:posOffset>445135</wp:posOffset>
            </wp:positionH>
            <wp:positionV relativeFrom="paragraph">
              <wp:posOffset>4490085</wp:posOffset>
            </wp:positionV>
            <wp:extent cx="73025" cy="173355"/>
            <wp:effectExtent l="19050" t="0" r="3175" b="0"/>
            <wp:wrapNone/>
            <wp:docPr id="153" name="docshape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51"/>
                    <pic:cNvPicPr>
                      <a:picLocks noChangeAspect="1" noChangeArrowheads="1"/>
                    </pic:cNvPicPr>
                  </pic:nvPicPr>
                  <pic:blipFill>
                    <a:blip r:embed="rId53"/>
                    <a:srcRect/>
                    <a:stretch>
                      <a:fillRect/>
                    </a:stretch>
                  </pic:blipFill>
                  <pic:spPr bwMode="auto">
                    <a:xfrm>
                      <a:off x="0" y="0"/>
                      <a:ext cx="73025" cy="173355"/>
                    </a:xfrm>
                    <a:prstGeom prst="rect">
                      <a:avLst/>
                    </a:prstGeom>
                    <a:noFill/>
                    <a:ln w="9525">
                      <a:noFill/>
                      <a:miter lim="800000"/>
                      <a:headEnd/>
                      <a:tailEnd/>
                    </a:ln>
                  </pic:spPr>
                </pic:pic>
              </a:graphicData>
            </a:graphic>
          </wp:anchor>
        </w:drawing>
      </w:r>
      <w:r>
        <w:rPr>
          <w:noProof/>
        </w:rPr>
        <mc:AlternateContent>
          <mc:Choice Requires="wps">
            <w:drawing>
              <wp:anchor distT="0" distB="0" distL="114300" distR="114300" simplePos="0" relativeHeight="251707392" behindDoc="1" locked="0" layoutInCell="1" allowOverlap="1" wp14:anchorId="1AF17B45" wp14:editId="3D12D318">
                <wp:simplePos x="0" y="0"/>
                <wp:positionH relativeFrom="column">
                  <wp:posOffset>-89535</wp:posOffset>
                </wp:positionH>
                <wp:positionV relativeFrom="paragraph">
                  <wp:posOffset>3660140</wp:posOffset>
                </wp:positionV>
                <wp:extent cx="1508125" cy="2238375"/>
                <wp:effectExtent l="5715" t="6350" r="635" b="3175"/>
                <wp:wrapNone/>
                <wp:docPr id="166" name="docshape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8125" cy="2238375"/>
                        </a:xfrm>
                        <a:custGeom>
                          <a:avLst/>
                          <a:gdLst>
                            <a:gd name="T0" fmla="*/ 83 w 2375"/>
                            <a:gd name="T1" fmla="+- 0 10826 10824"/>
                            <a:gd name="T2" fmla="*/ 10826 h 3525"/>
                            <a:gd name="T3" fmla="*/ 2 w 2375"/>
                            <a:gd name="T4" fmla="+- 0 10845 10824"/>
                            <a:gd name="T5" fmla="*/ 10845 h 3525"/>
                            <a:gd name="T6" fmla="*/ 0 w 2375"/>
                            <a:gd name="T7" fmla="+- 0 14349 10824"/>
                            <a:gd name="T8" fmla="*/ 14349 h 3525"/>
                            <a:gd name="T9" fmla="*/ 2359 w 2375"/>
                            <a:gd name="T10" fmla="+- 0 14226 10824"/>
                            <a:gd name="T11" fmla="*/ 14226 h 3525"/>
                            <a:gd name="T12" fmla="*/ 2317 w 2375"/>
                            <a:gd name="T13" fmla="+- 0 14008 10824"/>
                            <a:gd name="T14" fmla="*/ 14008 h 3525"/>
                            <a:gd name="T15" fmla="*/ 2264 w 2375"/>
                            <a:gd name="T16" fmla="+- 0 13829 10824"/>
                            <a:gd name="T17" fmla="*/ 13829 h 3525"/>
                            <a:gd name="T18" fmla="*/ 2200 w 2375"/>
                            <a:gd name="T19" fmla="+- 0 13684 10824"/>
                            <a:gd name="T20" fmla="*/ 13684 h 3525"/>
                            <a:gd name="T21" fmla="*/ 790 w 2375"/>
                            <a:gd name="T22" fmla="+- 0 13628 10824"/>
                            <a:gd name="T23" fmla="*/ 13628 h 3525"/>
                            <a:gd name="T24" fmla="*/ 741 w 2375"/>
                            <a:gd name="T25" fmla="+- 0 13623 10824"/>
                            <a:gd name="T26" fmla="*/ 13623 h 3525"/>
                            <a:gd name="T27" fmla="*/ 699 w 2375"/>
                            <a:gd name="T28" fmla="+- 0 13606 10824"/>
                            <a:gd name="T29" fmla="*/ 13606 h 3525"/>
                            <a:gd name="T30" fmla="*/ 651 w 2375"/>
                            <a:gd name="T31" fmla="+- 0 13559 10824"/>
                            <a:gd name="T32" fmla="*/ 13559 h 3525"/>
                            <a:gd name="T33" fmla="*/ 614 w 2375"/>
                            <a:gd name="T34" fmla="+- 0 13485 10824"/>
                            <a:gd name="T35" fmla="*/ 13485 h 3525"/>
                            <a:gd name="T36" fmla="*/ 586 w 2375"/>
                            <a:gd name="T37" fmla="+- 0 13387 10824"/>
                            <a:gd name="T38" fmla="*/ 13387 h 3525"/>
                            <a:gd name="T39" fmla="*/ 567 w 2375"/>
                            <a:gd name="T40" fmla="+- 0 13268 10824"/>
                            <a:gd name="T41" fmla="*/ 13268 h 3525"/>
                            <a:gd name="T42" fmla="*/ 554 w 2375"/>
                            <a:gd name="T43" fmla="+- 0 13131 10824"/>
                            <a:gd name="T44" fmla="*/ 13131 h 3525"/>
                            <a:gd name="T45" fmla="*/ 547 w 2375"/>
                            <a:gd name="T46" fmla="+- 0 13007 10824"/>
                            <a:gd name="T47" fmla="*/ 13007 h 3525"/>
                            <a:gd name="T48" fmla="*/ 136 w 2375"/>
                            <a:gd name="T49" fmla="+- 0 12986 10824"/>
                            <a:gd name="T50" fmla="*/ 12986 h 3525"/>
                            <a:gd name="T51" fmla="*/ 78 w 2375"/>
                            <a:gd name="T52" fmla="+- 0 12844 10824"/>
                            <a:gd name="T53" fmla="*/ 12844 h 3525"/>
                            <a:gd name="T54" fmla="*/ 79 w 2375"/>
                            <a:gd name="T55" fmla="+- 0 12655 10824"/>
                            <a:gd name="T56" fmla="*/ 12655 h 3525"/>
                            <a:gd name="T57" fmla="*/ 137 w 2375"/>
                            <a:gd name="T58" fmla="+- 0 12544 10824"/>
                            <a:gd name="T59" fmla="*/ 12544 h 3525"/>
                            <a:gd name="T60" fmla="*/ 544 w 2375"/>
                            <a:gd name="T61" fmla="+- 0 12528 10824"/>
                            <a:gd name="T62" fmla="*/ 12528 h 3525"/>
                            <a:gd name="T63" fmla="*/ 545 w 2375"/>
                            <a:gd name="T64" fmla="+- 0 12369 10824"/>
                            <a:gd name="T65" fmla="*/ 12369 h 3525"/>
                            <a:gd name="T66" fmla="*/ 547 w 2375"/>
                            <a:gd name="T67" fmla="+- 0 12185 10824"/>
                            <a:gd name="T68" fmla="*/ 12185 h 3525"/>
                            <a:gd name="T69" fmla="*/ 548 w 2375"/>
                            <a:gd name="T70" fmla="+- 0 12002 10824"/>
                            <a:gd name="T71" fmla="*/ 12002 h 3525"/>
                            <a:gd name="T72" fmla="*/ 545 w 2375"/>
                            <a:gd name="T73" fmla="+- 0 11823 10824"/>
                            <a:gd name="T74" fmla="*/ 11823 h 3525"/>
                            <a:gd name="T75" fmla="*/ 539 w 2375"/>
                            <a:gd name="T76" fmla="+- 0 11650 10824"/>
                            <a:gd name="T77" fmla="*/ 11650 h 3525"/>
                            <a:gd name="T78" fmla="*/ 528 w 2375"/>
                            <a:gd name="T79" fmla="+- 0 11488 10824"/>
                            <a:gd name="T80" fmla="*/ 11488 h 3525"/>
                            <a:gd name="T81" fmla="*/ 509 w 2375"/>
                            <a:gd name="T82" fmla="+- 0 11338 10824"/>
                            <a:gd name="T83" fmla="*/ 11338 h 3525"/>
                            <a:gd name="T84" fmla="*/ 484 w 2375"/>
                            <a:gd name="T85" fmla="+- 0 11204 10824"/>
                            <a:gd name="T86" fmla="*/ 11204 h 3525"/>
                            <a:gd name="T87" fmla="*/ 449 w 2375"/>
                            <a:gd name="T88" fmla="+- 0 11088 10824"/>
                            <a:gd name="T89" fmla="*/ 11088 h 3525"/>
                            <a:gd name="T90" fmla="*/ 403 w 2375"/>
                            <a:gd name="T91" fmla="+- 0 10994 10824"/>
                            <a:gd name="T92" fmla="*/ 10994 h 3525"/>
                            <a:gd name="T93" fmla="*/ 317 w 2375"/>
                            <a:gd name="T94" fmla="+- 0 10895 10824"/>
                            <a:gd name="T95" fmla="*/ 10895 h 3525"/>
                            <a:gd name="T96" fmla="*/ 190 w 2375"/>
                            <a:gd name="T97" fmla="+- 0 10831 10824"/>
                            <a:gd name="T98" fmla="*/ 10831 h 3525"/>
                            <a:gd name="T99" fmla="*/ 1721 w 2375"/>
                            <a:gd name="T100" fmla="+- 0 13371 10824"/>
                            <a:gd name="T101" fmla="*/ 13371 h 3525"/>
                            <a:gd name="T102" fmla="*/ 1563 w 2375"/>
                            <a:gd name="T103" fmla="+- 0 13388 10824"/>
                            <a:gd name="T104" fmla="*/ 13388 h 3525"/>
                            <a:gd name="T105" fmla="*/ 1404 w 2375"/>
                            <a:gd name="T106" fmla="+- 0 13429 10824"/>
                            <a:gd name="T107" fmla="*/ 13429 h 3525"/>
                            <a:gd name="T108" fmla="*/ 1248 w 2375"/>
                            <a:gd name="T109" fmla="+- 0 13485 10824"/>
                            <a:gd name="T110" fmla="*/ 13485 h 3525"/>
                            <a:gd name="T111" fmla="*/ 963 w 2375"/>
                            <a:gd name="T112" fmla="+- 0 13594 10824"/>
                            <a:gd name="T113" fmla="*/ 13594 h 3525"/>
                            <a:gd name="T114" fmla="*/ 842 w 2375"/>
                            <a:gd name="T115" fmla="+- 0 13624 10824"/>
                            <a:gd name="T116" fmla="*/ 13624 h 3525"/>
                            <a:gd name="T117" fmla="*/ 2168 w 2375"/>
                            <a:gd name="T118" fmla="+- 0 13628 10824"/>
                            <a:gd name="T119" fmla="*/ 13628 h 3525"/>
                            <a:gd name="T120" fmla="*/ 2128 w 2375"/>
                            <a:gd name="T121" fmla="+- 0 13570 10824"/>
                            <a:gd name="T122" fmla="*/ 13570 h 3525"/>
                            <a:gd name="T123" fmla="*/ 2047 w 2375"/>
                            <a:gd name="T124" fmla="+- 0 13485 10824"/>
                            <a:gd name="T125" fmla="*/ 13485 h 3525"/>
                            <a:gd name="T126" fmla="*/ 1960 w 2375"/>
                            <a:gd name="T127" fmla="+- 0 13426 10824"/>
                            <a:gd name="T128" fmla="*/ 13426 h 3525"/>
                            <a:gd name="T129" fmla="*/ 1868 w 2375"/>
                            <a:gd name="T130" fmla="+- 0 13390 10824"/>
                            <a:gd name="T131" fmla="*/ 13390 h 3525"/>
                            <a:gd name="T132" fmla="*/ 1771 w 2375"/>
                            <a:gd name="T133" fmla="+- 0 13373 10824"/>
                            <a:gd name="T134" fmla="*/ 13373 h 3525"/>
                            <a:gd name="T135" fmla="*/ 544 w 2375"/>
                            <a:gd name="T136" fmla="+- 0 12528 10824"/>
                            <a:gd name="T137" fmla="*/ 12528 h 3525"/>
                            <a:gd name="T138" fmla="*/ 216 w 2375"/>
                            <a:gd name="T139" fmla="+- 0 12550 10824"/>
                            <a:gd name="T140" fmla="*/ 12550 h 3525"/>
                            <a:gd name="T141" fmla="*/ 282 w 2375"/>
                            <a:gd name="T142" fmla="+- 0 12692 10824"/>
                            <a:gd name="T143" fmla="*/ 12692 h 3525"/>
                            <a:gd name="T144" fmla="*/ 282 w 2375"/>
                            <a:gd name="T145" fmla="+- 0 12879 10824"/>
                            <a:gd name="T146" fmla="*/ 12879 h 3525"/>
                            <a:gd name="T147" fmla="*/ 217 w 2375"/>
                            <a:gd name="T148" fmla="+- 0 12992 10824"/>
                            <a:gd name="T149" fmla="*/ 12992 h 3525"/>
                            <a:gd name="T150" fmla="*/ 547 w 2375"/>
                            <a:gd name="T151" fmla="+- 0 13007 10824"/>
                            <a:gd name="T152" fmla="*/ 13007 h 3525"/>
                            <a:gd name="T153" fmla="*/ 544 w 2375"/>
                            <a:gd name="T154" fmla="+- 0 12897 10824"/>
                            <a:gd name="T155" fmla="*/ 12897 h 3525"/>
                            <a:gd name="T156" fmla="*/ 543 w 2375"/>
                            <a:gd name="T157" fmla="+- 0 12550 10824"/>
                            <a:gd name="T158" fmla="*/ 12550 h 3525"/>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 ang="0">
                              <a:pos x="T66" y="T68"/>
                            </a:cxn>
                            <a:cxn ang="0">
                              <a:pos x="T69" y="T71"/>
                            </a:cxn>
                            <a:cxn ang="0">
                              <a:pos x="T72" y="T74"/>
                            </a:cxn>
                            <a:cxn ang="0">
                              <a:pos x="T75" y="T77"/>
                            </a:cxn>
                            <a:cxn ang="0">
                              <a:pos x="T78" y="T80"/>
                            </a:cxn>
                            <a:cxn ang="0">
                              <a:pos x="T81" y="T83"/>
                            </a:cxn>
                            <a:cxn ang="0">
                              <a:pos x="T84" y="T86"/>
                            </a:cxn>
                            <a:cxn ang="0">
                              <a:pos x="T87" y="T89"/>
                            </a:cxn>
                            <a:cxn ang="0">
                              <a:pos x="T90" y="T92"/>
                            </a:cxn>
                            <a:cxn ang="0">
                              <a:pos x="T93" y="T95"/>
                            </a:cxn>
                            <a:cxn ang="0">
                              <a:pos x="T96" y="T98"/>
                            </a:cxn>
                            <a:cxn ang="0">
                              <a:pos x="T99" y="T101"/>
                            </a:cxn>
                            <a:cxn ang="0">
                              <a:pos x="T102" y="T104"/>
                            </a:cxn>
                            <a:cxn ang="0">
                              <a:pos x="T105" y="T107"/>
                            </a:cxn>
                            <a:cxn ang="0">
                              <a:pos x="T108" y="T110"/>
                            </a:cxn>
                            <a:cxn ang="0">
                              <a:pos x="T111" y="T113"/>
                            </a:cxn>
                            <a:cxn ang="0">
                              <a:pos x="T114" y="T116"/>
                            </a:cxn>
                            <a:cxn ang="0">
                              <a:pos x="T117" y="T119"/>
                            </a:cxn>
                            <a:cxn ang="0">
                              <a:pos x="T120" y="T122"/>
                            </a:cxn>
                            <a:cxn ang="0">
                              <a:pos x="T123" y="T125"/>
                            </a:cxn>
                            <a:cxn ang="0">
                              <a:pos x="T126" y="T128"/>
                            </a:cxn>
                            <a:cxn ang="0">
                              <a:pos x="T129" y="T131"/>
                            </a:cxn>
                            <a:cxn ang="0">
                              <a:pos x="T132" y="T134"/>
                            </a:cxn>
                            <a:cxn ang="0">
                              <a:pos x="T135" y="T137"/>
                            </a:cxn>
                            <a:cxn ang="0">
                              <a:pos x="T138" y="T140"/>
                            </a:cxn>
                            <a:cxn ang="0">
                              <a:pos x="T141" y="T143"/>
                            </a:cxn>
                            <a:cxn ang="0">
                              <a:pos x="T144" y="T146"/>
                            </a:cxn>
                            <a:cxn ang="0">
                              <a:pos x="T147" y="T149"/>
                            </a:cxn>
                            <a:cxn ang="0">
                              <a:pos x="T150" y="T152"/>
                            </a:cxn>
                            <a:cxn ang="0">
                              <a:pos x="T153" y="T155"/>
                            </a:cxn>
                            <a:cxn ang="0">
                              <a:pos x="T156" y="T158"/>
                            </a:cxn>
                          </a:cxnLst>
                          <a:rect l="0" t="0" r="r" b="b"/>
                          <a:pathLst>
                            <a:path w="2375" h="3525">
                              <a:moveTo>
                                <a:pt x="124" y="0"/>
                              </a:moveTo>
                              <a:lnTo>
                                <a:pt x="83" y="2"/>
                              </a:lnTo>
                              <a:lnTo>
                                <a:pt x="43" y="10"/>
                              </a:lnTo>
                              <a:lnTo>
                                <a:pt x="2" y="21"/>
                              </a:lnTo>
                              <a:lnTo>
                                <a:pt x="0" y="22"/>
                              </a:lnTo>
                              <a:lnTo>
                                <a:pt x="0" y="3525"/>
                              </a:lnTo>
                              <a:lnTo>
                                <a:pt x="2375" y="3525"/>
                              </a:lnTo>
                              <a:lnTo>
                                <a:pt x="2359" y="3402"/>
                              </a:lnTo>
                              <a:lnTo>
                                <a:pt x="2339" y="3288"/>
                              </a:lnTo>
                              <a:lnTo>
                                <a:pt x="2317" y="3184"/>
                              </a:lnTo>
                              <a:lnTo>
                                <a:pt x="2292" y="3090"/>
                              </a:lnTo>
                              <a:lnTo>
                                <a:pt x="2264" y="3005"/>
                              </a:lnTo>
                              <a:lnTo>
                                <a:pt x="2233" y="2928"/>
                              </a:lnTo>
                              <a:lnTo>
                                <a:pt x="2200" y="2860"/>
                              </a:lnTo>
                              <a:lnTo>
                                <a:pt x="2168" y="2804"/>
                              </a:lnTo>
                              <a:lnTo>
                                <a:pt x="790" y="2804"/>
                              </a:lnTo>
                              <a:lnTo>
                                <a:pt x="765" y="2803"/>
                              </a:lnTo>
                              <a:lnTo>
                                <a:pt x="741" y="2799"/>
                              </a:lnTo>
                              <a:lnTo>
                                <a:pt x="719" y="2792"/>
                              </a:lnTo>
                              <a:lnTo>
                                <a:pt x="699" y="2782"/>
                              </a:lnTo>
                              <a:lnTo>
                                <a:pt x="674" y="2762"/>
                              </a:lnTo>
                              <a:lnTo>
                                <a:pt x="651" y="2735"/>
                              </a:lnTo>
                              <a:lnTo>
                                <a:pt x="632" y="2701"/>
                              </a:lnTo>
                              <a:lnTo>
                                <a:pt x="614" y="2661"/>
                              </a:lnTo>
                              <a:lnTo>
                                <a:pt x="599" y="2615"/>
                              </a:lnTo>
                              <a:lnTo>
                                <a:pt x="586" y="2563"/>
                              </a:lnTo>
                              <a:lnTo>
                                <a:pt x="575" y="2506"/>
                              </a:lnTo>
                              <a:lnTo>
                                <a:pt x="567" y="2444"/>
                              </a:lnTo>
                              <a:lnTo>
                                <a:pt x="559" y="2377"/>
                              </a:lnTo>
                              <a:lnTo>
                                <a:pt x="554" y="2307"/>
                              </a:lnTo>
                              <a:lnTo>
                                <a:pt x="549" y="2232"/>
                              </a:lnTo>
                              <a:lnTo>
                                <a:pt x="547" y="2183"/>
                              </a:lnTo>
                              <a:lnTo>
                                <a:pt x="176" y="2183"/>
                              </a:lnTo>
                              <a:lnTo>
                                <a:pt x="136" y="2162"/>
                              </a:lnTo>
                              <a:lnTo>
                                <a:pt x="102" y="2104"/>
                              </a:lnTo>
                              <a:lnTo>
                                <a:pt x="78" y="2020"/>
                              </a:lnTo>
                              <a:lnTo>
                                <a:pt x="69" y="1922"/>
                              </a:lnTo>
                              <a:lnTo>
                                <a:pt x="79" y="1831"/>
                              </a:lnTo>
                              <a:lnTo>
                                <a:pt x="103" y="1763"/>
                              </a:lnTo>
                              <a:lnTo>
                                <a:pt x="137" y="1720"/>
                              </a:lnTo>
                              <a:lnTo>
                                <a:pt x="176" y="1704"/>
                              </a:lnTo>
                              <a:lnTo>
                                <a:pt x="544" y="1704"/>
                              </a:lnTo>
                              <a:lnTo>
                                <a:pt x="544" y="1636"/>
                              </a:lnTo>
                              <a:lnTo>
                                <a:pt x="545" y="1545"/>
                              </a:lnTo>
                              <a:lnTo>
                                <a:pt x="547" y="1453"/>
                              </a:lnTo>
                              <a:lnTo>
                                <a:pt x="547" y="1361"/>
                              </a:lnTo>
                              <a:lnTo>
                                <a:pt x="548" y="1269"/>
                              </a:lnTo>
                              <a:lnTo>
                                <a:pt x="548" y="1178"/>
                              </a:lnTo>
                              <a:lnTo>
                                <a:pt x="547" y="1088"/>
                              </a:lnTo>
                              <a:lnTo>
                                <a:pt x="545" y="999"/>
                              </a:lnTo>
                              <a:lnTo>
                                <a:pt x="543" y="912"/>
                              </a:lnTo>
                              <a:lnTo>
                                <a:pt x="539" y="826"/>
                              </a:lnTo>
                              <a:lnTo>
                                <a:pt x="534" y="744"/>
                              </a:lnTo>
                              <a:lnTo>
                                <a:pt x="528" y="664"/>
                              </a:lnTo>
                              <a:lnTo>
                                <a:pt x="519" y="587"/>
                              </a:lnTo>
                              <a:lnTo>
                                <a:pt x="509" y="514"/>
                              </a:lnTo>
                              <a:lnTo>
                                <a:pt x="498" y="445"/>
                              </a:lnTo>
                              <a:lnTo>
                                <a:pt x="484" y="380"/>
                              </a:lnTo>
                              <a:lnTo>
                                <a:pt x="467" y="320"/>
                              </a:lnTo>
                              <a:lnTo>
                                <a:pt x="449" y="264"/>
                              </a:lnTo>
                              <a:lnTo>
                                <a:pt x="427" y="215"/>
                              </a:lnTo>
                              <a:lnTo>
                                <a:pt x="403" y="170"/>
                              </a:lnTo>
                              <a:lnTo>
                                <a:pt x="377" y="132"/>
                              </a:lnTo>
                              <a:lnTo>
                                <a:pt x="317" y="71"/>
                              </a:lnTo>
                              <a:lnTo>
                                <a:pt x="254" y="30"/>
                              </a:lnTo>
                              <a:lnTo>
                                <a:pt x="190" y="7"/>
                              </a:lnTo>
                              <a:lnTo>
                                <a:pt x="124" y="0"/>
                              </a:lnTo>
                              <a:close/>
                              <a:moveTo>
                                <a:pt x="1721" y="2547"/>
                              </a:moveTo>
                              <a:lnTo>
                                <a:pt x="1643" y="2551"/>
                              </a:lnTo>
                              <a:lnTo>
                                <a:pt x="1563" y="2564"/>
                              </a:lnTo>
                              <a:lnTo>
                                <a:pt x="1484" y="2582"/>
                              </a:lnTo>
                              <a:lnTo>
                                <a:pt x="1404" y="2605"/>
                              </a:lnTo>
                              <a:lnTo>
                                <a:pt x="1325" y="2632"/>
                              </a:lnTo>
                              <a:lnTo>
                                <a:pt x="1248" y="2661"/>
                              </a:lnTo>
                              <a:lnTo>
                                <a:pt x="1029" y="2746"/>
                              </a:lnTo>
                              <a:lnTo>
                                <a:pt x="963" y="2770"/>
                              </a:lnTo>
                              <a:lnTo>
                                <a:pt x="900" y="2788"/>
                              </a:lnTo>
                              <a:lnTo>
                                <a:pt x="842" y="2800"/>
                              </a:lnTo>
                              <a:lnTo>
                                <a:pt x="790" y="2804"/>
                              </a:lnTo>
                              <a:lnTo>
                                <a:pt x="2168" y="2804"/>
                              </a:lnTo>
                              <a:lnTo>
                                <a:pt x="2165" y="2799"/>
                              </a:lnTo>
                              <a:lnTo>
                                <a:pt x="2128" y="2746"/>
                              </a:lnTo>
                              <a:lnTo>
                                <a:pt x="2089" y="2700"/>
                              </a:lnTo>
                              <a:lnTo>
                                <a:pt x="2047" y="2661"/>
                              </a:lnTo>
                              <a:lnTo>
                                <a:pt x="2005" y="2629"/>
                              </a:lnTo>
                              <a:lnTo>
                                <a:pt x="1960" y="2602"/>
                              </a:lnTo>
                              <a:lnTo>
                                <a:pt x="1915" y="2581"/>
                              </a:lnTo>
                              <a:lnTo>
                                <a:pt x="1868" y="2566"/>
                              </a:lnTo>
                              <a:lnTo>
                                <a:pt x="1820" y="2555"/>
                              </a:lnTo>
                              <a:lnTo>
                                <a:pt x="1771" y="2549"/>
                              </a:lnTo>
                              <a:lnTo>
                                <a:pt x="1721" y="2547"/>
                              </a:lnTo>
                              <a:close/>
                              <a:moveTo>
                                <a:pt x="544" y="1704"/>
                              </a:moveTo>
                              <a:lnTo>
                                <a:pt x="176" y="1704"/>
                              </a:lnTo>
                              <a:lnTo>
                                <a:pt x="216" y="1726"/>
                              </a:lnTo>
                              <a:lnTo>
                                <a:pt x="254" y="1784"/>
                              </a:lnTo>
                              <a:lnTo>
                                <a:pt x="282" y="1868"/>
                              </a:lnTo>
                              <a:lnTo>
                                <a:pt x="293" y="1966"/>
                              </a:lnTo>
                              <a:lnTo>
                                <a:pt x="282" y="2055"/>
                              </a:lnTo>
                              <a:lnTo>
                                <a:pt x="255" y="2124"/>
                              </a:lnTo>
                              <a:lnTo>
                                <a:pt x="217" y="2168"/>
                              </a:lnTo>
                              <a:lnTo>
                                <a:pt x="176" y="2183"/>
                              </a:lnTo>
                              <a:lnTo>
                                <a:pt x="547" y="2183"/>
                              </a:lnTo>
                              <a:lnTo>
                                <a:pt x="546" y="2154"/>
                              </a:lnTo>
                              <a:lnTo>
                                <a:pt x="544" y="2073"/>
                              </a:lnTo>
                              <a:lnTo>
                                <a:pt x="543" y="1990"/>
                              </a:lnTo>
                              <a:lnTo>
                                <a:pt x="543" y="1726"/>
                              </a:lnTo>
                              <a:lnTo>
                                <a:pt x="544" y="1704"/>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6A5C59" id="docshape150" o:spid="_x0000_s1026" style="position:absolute;margin-left:-7.05pt;margin-top:288.2pt;width:118.75pt;height:176.2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375,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" path="m124,l83,2,43,10,2,21,,22,,3525r2375,l2359,3402r-20,-114l2317,3184r-25,-94l2264,3005r-31,-77l2200,2860r-32,-56l790,2804r-25,-1l741,2799r-22,-7l699,2782r-25,-20l651,2735r-19,-34l614,2661r-15,-46l586,2563r-11,-57l567,2444r-8,-67l554,2307r-5,-75l547,2183r-371,l136,2162r-34,-58l78,2020r-9,-98l79,1831r24,-68l137,1720r39,-16l544,1704r,-68l545,1545r2,-92l547,1361r1,-92l548,1178r-1,-90l545,999r-2,-87l539,826r-5,-82l528,664r-9,-77l509,514,498,445,484,380,467,320,449,264,427,215,403,170,377,132,317,71,254,30,190,7,124,xm1721,2547r-78,4l1563,2564r-79,18l1404,2605r-79,27l1248,2661r-219,85l963,2770r-63,18l842,2800r-52,4l2168,2804r-3,-5l2128,2746r-39,-46l2047,2661r-42,-32l1960,2602r-45,-21l1868,2566r-48,-11l1771,2549r-50,-2xm544,1704r-368,l216,1726r38,58l282,1868r11,98l282,2055r-27,69l217,2168r-41,15l547,2183r-1,-29l544,2073r-1,-83l543,1726r1,-22xe" fillcolor="#ff746c" stroked="f">
                <v:path arrowok="t" o:connecttype="custom" o:connectlocs="52705,6874510;1270,6886575;0,9111615;1497965,9033510;1471295,8895080;1437640,8781415;1397000,8689340;501650,8653780;470535,8650605;443865,8639810;413385,8609965;389890,8562975;372110,8500745;360045,8425180;351790,8338185;347345,8259445;86360,8246110;49530,8155940;50165,8035925;86995,7965440;345440,7955280;346075,7854315;347345,7737475;347980,7621270;346075,7507605;342265,7397750;335280,7294880;323215,7199630;307340,7114540;285115,7040880;255905,6981190;201295,6918325;120650,6877685;1092835,8490585;992505,8501380;891540,8527415;792480,8562975;611505,8632190;534670,8651240;1376680,8653780;1351280,8616950;1299845,8562975;1244600,8525510;1186180,8502650;1124585,8491855;345440,7955280;137160,7969250;179070,8059420;179070,8178165;137795,8249920;347345,8259445;345440,8189595;344805,7969250" o:connectangles="0,0,0,0,0,0,0,0,0,0,0,0,0,0,0,0,0,0,0,0,0,0,0,0,0,0,0,0,0,0,0,0,0,0,0,0,0,0,0,0,0,0,0,0,0,0,0,0,0,0,0,0,0"/>
              </v:shape>
            </w:pict>
          </mc:Fallback>
        </mc:AlternateContent>
      </w:r>
      <w:r w:rsidRPr="00830DB3">
        <w:rPr>
          <w:rFonts w:ascii="Times New Roman" w:hAnsi="Times New Roman" w:cs="Times New Roman"/>
          <w:sz w:val="28"/>
          <w:szCs w:val="28"/>
        </w:rPr>
        <w:t xml:space="preserve">Menyelesaikan masalah yang berkaitan dengan </w:t>
      </w:r>
      <w:r>
        <w:rPr>
          <w:rFonts w:ascii="Times New Roman" w:hAnsi="Times New Roman" w:cs="Times New Roman"/>
          <w:sz w:val="28"/>
          <w:szCs w:val="28"/>
        </w:rPr>
        <w:t xml:space="preserve">bangun datar </w:t>
      </w:r>
      <w:r w:rsidRPr="00830DB3">
        <w:rPr>
          <w:rFonts w:ascii="Times New Roman" w:hAnsi="Times New Roman" w:cs="Times New Roman"/>
          <w:sz w:val="28"/>
          <w:szCs w:val="28"/>
        </w:rPr>
        <w:t>geometri (</w:t>
      </w:r>
      <w:r>
        <w:rPr>
          <w:rFonts w:ascii="Times New Roman" w:hAnsi="Times New Roman" w:cs="Times New Roman"/>
          <w:sz w:val="28"/>
          <w:szCs w:val="28"/>
        </w:rPr>
        <w:t>sifat-sifat bangun datar, jenis-jenis bangun datar</w:t>
      </w:r>
      <w:r w:rsidRPr="00830DB3">
        <w:rPr>
          <w:rFonts w:ascii="Times New Roman" w:hAnsi="Times New Roman" w:cs="Times New Roman"/>
          <w:sz w:val="28"/>
          <w:szCs w:val="28"/>
        </w:rPr>
        <w:t>)</w:t>
      </w:r>
    </w:p>
    <w:p w:rsidR="000D50EC" w:rsidRDefault="000D50EC" w:rsidP="000D50EC">
      <w:pPr>
        <w:rPr>
          <w:rFonts w:ascii="Times New Roman" w:hAnsi="Times New Roman" w:cs="Times New Roman"/>
          <w:sz w:val="28"/>
          <w:szCs w:val="28"/>
        </w:rPr>
      </w:pPr>
      <w:r>
        <w:rPr>
          <w:rFonts w:ascii="Times New Roman" w:hAnsi="Times New Roman" w:cs="Times New Roman"/>
          <w:sz w:val="28"/>
          <w:szCs w:val="28"/>
        </w:rPr>
        <w:br w:type="page"/>
      </w:r>
    </w:p>
    <w:p w:rsidR="000D50EC" w:rsidRPr="00657909" w:rsidRDefault="000D50EC" w:rsidP="000D50EC">
      <w:pPr>
        <w:widowControl w:val="0"/>
        <w:spacing w:line="360" w:lineRule="auto"/>
        <w:jc w:val="center"/>
        <w:rPr>
          <w:rFonts w:ascii="Times New Roman" w:hAnsi="Times New Roman" w:cs="Times New Roman"/>
          <w:b/>
          <w:sz w:val="60"/>
        </w:rPr>
      </w:pPr>
      <w:r>
        <w:rPr>
          <w:rFonts w:ascii="Times New Roman" w:hAnsi="Times New Roman" w:cs="Times New Roman"/>
          <w:noProof/>
        </w:rPr>
        <w:lastRenderedPageBreak/>
        <mc:AlternateContent>
          <mc:Choice Requires="wps">
            <w:drawing>
              <wp:anchor distT="0" distB="0" distL="114300" distR="114300" simplePos="0" relativeHeight="251720704" behindDoc="0" locked="0" layoutInCell="1" allowOverlap="1" wp14:anchorId="16390F12" wp14:editId="2603E6BB">
                <wp:simplePos x="0" y="0"/>
                <wp:positionH relativeFrom="column">
                  <wp:posOffset>1078865</wp:posOffset>
                </wp:positionH>
                <wp:positionV relativeFrom="paragraph">
                  <wp:posOffset>12700</wp:posOffset>
                </wp:positionV>
                <wp:extent cx="3062605" cy="596265"/>
                <wp:effectExtent l="12065" t="12700" r="11430" b="10160"/>
                <wp:wrapNone/>
                <wp:docPr id="165" name="AutoShap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96265"/>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0D50EC" w:rsidRPr="00657909" w:rsidRDefault="000D50EC" w:rsidP="000D50EC">
                            <w:pPr>
                              <w:jc w:val="center"/>
                              <w:rPr>
                                <w:szCs w:val="44"/>
                              </w:rPr>
                            </w:pPr>
                            <w:r w:rsidRPr="00657909">
                              <w:rPr>
                                <w:rFonts w:ascii="Times New Roman" w:hAnsi="Times New Roman" w:cs="Times New Roman"/>
                                <w:b/>
                                <w:sz w:val="60"/>
                              </w:rPr>
                              <w:t>LKPD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390F12" id="AutoShape 142" o:spid="_x0000_s1057" style="position:absolute;left:0;text-align:left;margin-left:84.95pt;margin-top:1pt;width:241.15pt;height:46.9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" fillcolor="#fabf8f [1945]">
                <v:textbox>
                  <w:txbxContent>
                    <w:p w:rsidR="000D50EC" w:rsidRPr="00657909" w:rsidRDefault="000D50EC" w:rsidP="000D50EC">
                      <w:pPr>
                        <w:jc w:val="center"/>
                        <w:rPr>
                          <w:szCs w:val="44"/>
                        </w:rPr>
                      </w:pPr>
                      <w:r w:rsidRPr="00657909">
                        <w:rPr>
                          <w:rFonts w:ascii="Times New Roman" w:hAnsi="Times New Roman" w:cs="Times New Roman"/>
                          <w:b/>
                          <w:sz w:val="60"/>
                        </w:rPr>
                        <w:t>LKPD 1</w:t>
                      </w:r>
                    </w:p>
                  </w:txbxContent>
                </v:textbox>
              </v:roundrect>
            </w:pict>
          </mc:Fallback>
        </mc:AlternateContent>
      </w: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7EB74874" wp14:editId="58639701">
                <wp:simplePos x="0" y="0"/>
                <wp:positionH relativeFrom="column">
                  <wp:posOffset>-10795</wp:posOffset>
                </wp:positionH>
                <wp:positionV relativeFrom="paragraph">
                  <wp:posOffset>3530600</wp:posOffset>
                </wp:positionV>
                <wp:extent cx="3062605" cy="506730"/>
                <wp:effectExtent l="8255" t="8890" r="5715" b="8255"/>
                <wp:wrapNone/>
                <wp:docPr id="164" name="AutoShap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INDIKA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EB74874" id="AutoShape 143" o:spid="_x0000_s1058" style="position:absolute;left:0;text-align:left;margin-left:-.85pt;margin-top:278pt;width:241.15pt;height:39.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" fillcolor="#b2a1c7 [1943]">
                <v:textbox>
                  <w:txbxContent>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INDIKATOR</w:t>
                      </w:r>
                    </w:p>
                  </w:txbxContent>
                </v:textbox>
              </v:roundrect>
            </w:pict>
          </mc:Fallback>
        </mc:AlternateContent>
      </w:r>
      <w:r>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7FA4EDC8" wp14:editId="75430B7D">
                <wp:simplePos x="0" y="0"/>
                <wp:positionH relativeFrom="column">
                  <wp:posOffset>-10795</wp:posOffset>
                </wp:positionH>
                <wp:positionV relativeFrom="paragraph">
                  <wp:posOffset>73660</wp:posOffset>
                </wp:positionV>
                <wp:extent cx="3062605" cy="506730"/>
                <wp:effectExtent l="8255" t="9525" r="5715" b="7620"/>
                <wp:wrapNone/>
                <wp:docPr id="162"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 xml:space="preserve">TUJUAN </w:t>
                            </w:r>
                            <w:r w:rsidRPr="00830DB3">
                              <w:rPr>
                                <w:rFonts w:ascii="Times New Roman" w:hAnsi="Times New Roman" w:cs="Times New Roman"/>
                                <w:b/>
                                <w:sz w:val="32"/>
                                <w:szCs w:val="44"/>
                              </w:rPr>
                              <w:t>PEMBELAJ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A4EDC8" id="AutoShape 137" o:spid="_x0000_s1059" style="position:absolute;left:0;text-align:left;margin-left:-.85pt;margin-top:5.8pt;width:241.15pt;height:39.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" fillcolor="#b2a1c7 [1943]">
                <v:textbo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 xml:space="preserve">TUJUAN </w:t>
                      </w:r>
                      <w:r w:rsidRPr="00830DB3">
                        <w:rPr>
                          <w:rFonts w:ascii="Times New Roman" w:hAnsi="Times New Roman" w:cs="Times New Roman"/>
                          <w:b/>
                          <w:sz w:val="32"/>
                          <w:szCs w:val="44"/>
                        </w:rPr>
                        <w:t>PEMBELAJARAN</w:t>
                      </w:r>
                    </w:p>
                  </w:txbxContent>
                </v:textbox>
              </v:roundrect>
            </w:pict>
          </mc:Fallback>
        </mc:AlternateContent>
      </w: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jc w:val="both"/>
        <w:rPr>
          <w:rFonts w:ascii="Times New Roman" w:hAnsi="Times New Roman" w:cs="Times New Roman"/>
        </w:rPr>
      </w:pPr>
    </w:p>
    <w:p w:rsidR="000D50EC" w:rsidRPr="003612E3" w:rsidRDefault="000D50EC" w:rsidP="000D50EC">
      <w:pPr>
        <w:widowControl w:val="0"/>
        <w:spacing w:line="360" w:lineRule="auto"/>
        <w:ind w:firstLine="720"/>
        <w:jc w:val="both"/>
        <w:rPr>
          <w:rFonts w:ascii="Times New Roman" w:hAnsi="Times New Roman" w:cs="Times New Roman"/>
          <w:sz w:val="28"/>
          <w:szCs w:val="28"/>
        </w:rPr>
      </w:pPr>
      <w:r w:rsidRPr="003612E3">
        <w:rPr>
          <w:rFonts w:ascii="Times New Roman" w:hAnsi="Times New Roman" w:cs="Times New Roman"/>
          <w:sz w:val="28"/>
          <w:szCs w:val="28"/>
        </w:rPr>
        <w:t xml:space="preserve">Melalui pembelajaran </w:t>
      </w:r>
      <w:r>
        <w:rPr>
          <w:rFonts w:ascii="Times New Roman" w:hAnsi="Times New Roman" w:cs="Times New Roman"/>
          <w:sz w:val="28"/>
          <w:szCs w:val="28"/>
        </w:rPr>
        <w:t>Bangun Datar</w:t>
      </w:r>
      <w:r w:rsidRPr="003612E3">
        <w:rPr>
          <w:rFonts w:ascii="Times New Roman" w:hAnsi="Times New Roman" w:cs="Times New Roman"/>
          <w:sz w:val="28"/>
          <w:szCs w:val="28"/>
        </w:rPr>
        <w:t xml:space="preserve"> Geometri berbasis RME (</w:t>
      </w:r>
      <w:r w:rsidRPr="003612E3">
        <w:rPr>
          <w:rFonts w:ascii="Times New Roman" w:hAnsi="Times New Roman" w:cs="Times New Roman"/>
          <w:i/>
          <w:sz w:val="28"/>
          <w:szCs w:val="28"/>
        </w:rPr>
        <w:t>Realistic Mathematic Education</w:t>
      </w:r>
      <w:r w:rsidRPr="003612E3">
        <w:rPr>
          <w:rFonts w:ascii="Times New Roman" w:hAnsi="Times New Roman" w:cs="Times New Roman"/>
          <w:sz w:val="28"/>
          <w:szCs w:val="28"/>
        </w:rPr>
        <w:t>) dan metode diskusi kelompok dengan bantuan LKPD, peserta didik diharapkan terlibat aktif, disiplin dan bekerjasama dalam kegiatan pembelajaran, sehingga mampu:</w:t>
      </w:r>
    </w:p>
    <w:p w:rsidR="000D50EC" w:rsidRDefault="000D50EC" w:rsidP="000D50EC">
      <w:pPr>
        <w:pStyle w:val="ListParagraph"/>
        <w:widowControl w:val="0"/>
        <w:numPr>
          <w:ilvl w:val="0"/>
          <w:numId w:val="11"/>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Mengamati dan menentukan berbagai bentuk bangun datar (segitiga, segiempat, segibanyak, dan lingkaran)</w:t>
      </w:r>
    </w:p>
    <w:p w:rsidR="000D50EC" w:rsidRDefault="000D50EC" w:rsidP="000D50EC">
      <w:pPr>
        <w:pStyle w:val="ListParagraph"/>
        <w:widowControl w:val="0"/>
        <w:numPr>
          <w:ilvl w:val="0"/>
          <w:numId w:val="11"/>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Dapat menganalisis ciri-ciri setiap bangun datar dengan benar.</w:t>
      </w:r>
    </w:p>
    <w:p w:rsidR="000D50EC" w:rsidRDefault="000D50EC" w:rsidP="000D50EC">
      <w:pPr>
        <w:pStyle w:val="ListParagraph"/>
        <w:widowControl w:val="0"/>
        <w:numPr>
          <w:ilvl w:val="0"/>
          <w:numId w:val="11"/>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Mampu menentukan jenis-jenis bangun datar.</w:t>
      </w:r>
    </w:p>
    <w:p w:rsidR="000D50EC" w:rsidRPr="00830DB3" w:rsidRDefault="000D50EC" w:rsidP="000D50EC">
      <w:pPr>
        <w:pStyle w:val="ListParagraph"/>
        <w:widowControl w:val="0"/>
        <w:numPr>
          <w:ilvl w:val="0"/>
          <w:numId w:val="11"/>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Mampu menerapkan konsep bangun datar dalam kehidupan sehari-hari.</w:t>
      </w:r>
    </w:p>
    <w:p w:rsidR="000D50EC"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sz w:val="28"/>
          <w:szCs w:val="28"/>
        </w:rPr>
      </w:pPr>
      <w:r>
        <w:rPr>
          <w:rFonts w:ascii="Times New Roman" w:hAnsi="Times New Roman" w:cs="Times New Roman"/>
          <w:sz w:val="28"/>
          <w:szCs w:val="28"/>
        </w:rPr>
        <w:t>Peserta Didik mampu menganalisis ciri-ciri setiap bangun datar (segitiga, segi empat, segi banyak, dan lingkaran)</w:t>
      </w:r>
    </w:p>
    <w:p w:rsidR="000D50EC"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sz w:val="28"/>
          <w:szCs w:val="28"/>
        </w:rPr>
      </w:pPr>
    </w:p>
    <w:p w:rsidR="000D50EC" w:rsidRPr="00830DB3"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rPr>
          <w:rFonts w:ascii="Times New Roman" w:hAnsi="Times New Roman" w:cs="Times New Roman"/>
          <w:sz w:val="28"/>
          <w:szCs w:val="28"/>
        </w:rPr>
      </w:pPr>
      <w:r>
        <w:rPr>
          <w:rFonts w:ascii="Times New Roman" w:hAnsi="Times New Roman" w:cs="Times New Roman"/>
          <w:sz w:val="28"/>
          <w:szCs w:val="28"/>
        </w:rPr>
        <w:br w:type="page"/>
      </w:r>
    </w:p>
    <w:p w:rsidR="000D50EC" w:rsidRDefault="000D50EC" w:rsidP="000D50EC">
      <w:pPr>
        <w:widowControl w:val="0"/>
        <w:spacing w:line="360" w:lineRule="auto"/>
        <w:ind w:firstLine="720"/>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16608" behindDoc="0" locked="0" layoutInCell="1" allowOverlap="1" wp14:anchorId="281CA197" wp14:editId="6D6FD5F9">
                <wp:simplePos x="0" y="0"/>
                <wp:positionH relativeFrom="column">
                  <wp:posOffset>-10795</wp:posOffset>
                </wp:positionH>
                <wp:positionV relativeFrom="paragraph">
                  <wp:posOffset>-12700</wp:posOffset>
                </wp:positionV>
                <wp:extent cx="3558540" cy="506730"/>
                <wp:effectExtent l="8255" t="6350" r="5080" b="10795"/>
                <wp:wrapNone/>
                <wp:docPr id="15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PETUNJUK PENGGUNAAN LKP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1CA197" id="AutoShape 138" o:spid="_x0000_s1060" style="position:absolute;left:0;text-align:left;margin-left:-.85pt;margin-top:-1pt;width:280.2pt;height:39.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" fillcolor="#b2a1c7 [1943]">
                <v:textbo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PETUNJUK PENGGUNAAN LKPD</w:t>
                      </w:r>
                    </w:p>
                  </w:txbxContent>
                </v:textbox>
              </v:roundrect>
            </w:pict>
          </mc:Fallback>
        </mc:AlternateContent>
      </w: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jc w:val="both"/>
        <w:rPr>
          <w:rFonts w:ascii="Times New Roman" w:hAnsi="Times New Roman" w:cs="Times New Roman"/>
        </w:rPr>
      </w:pPr>
    </w:p>
    <w:p w:rsidR="000D50EC" w:rsidRDefault="000D50EC" w:rsidP="000D50EC">
      <w:pPr>
        <w:pStyle w:val="ListParagraph"/>
        <w:widowControl w:val="0"/>
        <w:numPr>
          <w:ilvl w:val="0"/>
          <w:numId w:val="12"/>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Bacalah LKPD dengan teliti dan cermati materi yang terdapat dalam LKPD.</w:t>
      </w:r>
    </w:p>
    <w:p w:rsidR="000D50EC" w:rsidRDefault="000D50EC" w:rsidP="000D50EC">
      <w:pPr>
        <w:pStyle w:val="ListParagraph"/>
        <w:widowControl w:val="0"/>
        <w:numPr>
          <w:ilvl w:val="0"/>
          <w:numId w:val="12"/>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Diskusikan dengan teman sekelompokmu dalam menyelesaikan masalah.</w:t>
      </w:r>
    </w:p>
    <w:p w:rsidR="000D50EC" w:rsidRDefault="000D50EC" w:rsidP="000D50EC">
      <w:pPr>
        <w:pStyle w:val="ListParagraph"/>
        <w:widowControl w:val="0"/>
        <w:numPr>
          <w:ilvl w:val="0"/>
          <w:numId w:val="12"/>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Pahami setiap langkah-langkah kegiatan yang terdapat pada LKPD.</w:t>
      </w:r>
    </w:p>
    <w:p w:rsidR="000D50EC" w:rsidRDefault="000D50EC" w:rsidP="000D50EC">
      <w:pPr>
        <w:pStyle w:val="ListParagraph"/>
        <w:widowControl w:val="0"/>
        <w:numPr>
          <w:ilvl w:val="0"/>
          <w:numId w:val="12"/>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Diskusikan dengan teman sebangku dan kerjakan latihan secara mandiri. Jika mengalami kesulitan dalam mempelajari LKPD tanyakan pada gurumu tetap berusaha semaksimal mungkin.</w:t>
      </w:r>
    </w:p>
    <w:p w:rsidR="000D50EC" w:rsidRDefault="000D50EC" w:rsidP="000D50EC">
      <w:pPr>
        <w:pStyle w:val="ListParagraph"/>
        <w:widowControl w:val="0"/>
        <w:autoSpaceDE w:val="0"/>
        <w:autoSpaceDN w:val="0"/>
        <w:spacing w:line="249" w:lineRule="auto"/>
        <w:ind w:left="900" w:right="657"/>
        <w:contextualSpacing w:val="0"/>
        <w:jc w:val="both"/>
        <w:rPr>
          <w:rFonts w:ascii="Times New Roman" w:hAnsi="Times New Roman" w:cs="Times New Roman"/>
          <w:sz w:val="28"/>
          <w:szCs w:val="28"/>
        </w:rPr>
      </w:pPr>
    </w:p>
    <w:p w:rsidR="000D50EC" w:rsidRPr="00830DB3" w:rsidRDefault="000D50EC" w:rsidP="000D50EC">
      <w:pPr>
        <w:widowControl w:val="0"/>
        <w:spacing w:line="360" w:lineRule="auto"/>
        <w:jc w:val="both"/>
        <w:rPr>
          <w:rFonts w:ascii="Times New Roman" w:hAnsi="Times New Roman" w:cs="Times New Roman"/>
          <w:sz w:val="28"/>
          <w:szCs w:val="28"/>
        </w:rPr>
      </w:pPr>
    </w:p>
    <w:p w:rsidR="000D50EC" w:rsidRPr="00830DB3" w:rsidRDefault="000D50EC" w:rsidP="000D50EC">
      <w:pPr>
        <w:widowControl w:val="0"/>
        <w:spacing w:line="360" w:lineRule="auto"/>
        <w:jc w:val="both"/>
        <w:rPr>
          <w:rFonts w:ascii="Times New Roman" w:hAnsi="Times New Roman" w:cs="Times New Roman"/>
          <w:sz w:val="28"/>
          <w:szCs w:val="28"/>
        </w:rPr>
      </w:pPr>
      <w:r>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7670B388" wp14:editId="5CA44ED5">
                <wp:simplePos x="0" y="0"/>
                <wp:positionH relativeFrom="column">
                  <wp:posOffset>1791335</wp:posOffset>
                </wp:positionH>
                <wp:positionV relativeFrom="paragraph">
                  <wp:posOffset>10160</wp:posOffset>
                </wp:positionV>
                <wp:extent cx="3908425" cy="1045210"/>
                <wp:effectExtent l="10160" t="8255" r="5715" b="13335"/>
                <wp:wrapNone/>
                <wp:docPr id="158" name="AutoShap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8425" cy="1045210"/>
                        </a:xfrm>
                        <a:prstGeom prst="roundRect">
                          <a:avLst>
                            <a:gd name="adj" fmla="val 16667"/>
                          </a:avLst>
                        </a:prstGeom>
                        <a:solidFill>
                          <a:srgbClr val="FFFF00"/>
                        </a:solidFill>
                        <a:ln w="9525">
                          <a:solidFill>
                            <a:srgbClr val="000000"/>
                          </a:solidFill>
                          <a:round/>
                          <a:headEnd/>
                          <a:tailEnd/>
                        </a:ln>
                      </wps:spPr>
                      <wps:txbx>
                        <w:txbxContent>
                          <w:p w:rsidR="000D50EC" w:rsidRPr="00B2625E" w:rsidRDefault="000D50EC" w:rsidP="000D50EC">
                            <w:pPr>
                              <w:shd w:val="clear" w:color="auto" w:fill="FFFF00"/>
                              <w:spacing w:line="240" w:lineRule="auto"/>
                              <w:jc w:val="center"/>
                              <w:rPr>
                                <w:rFonts w:ascii="Times New Roman" w:hAnsi="Times New Roman" w:cs="Times New Roman"/>
                                <w:sz w:val="36"/>
                                <w:szCs w:val="36"/>
                              </w:rPr>
                            </w:pPr>
                            <w:r w:rsidRPr="00B2625E">
                              <w:rPr>
                                <w:rFonts w:ascii="Times New Roman" w:hAnsi="Times New Roman" w:cs="Times New Roman"/>
                                <w:sz w:val="36"/>
                                <w:szCs w:val="36"/>
                              </w:rPr>
                              <w:t xml:space="preserve">Melalui kegiatan berikut ini, kalian </w:t>
                            </w:r>
                            <w:proofErr w:type="gramStart"/>
                            <w:r w:rsidRPr="00B2625E">
                              <w:rPr>
                                <w:rFonts w:ascii="Times New Roman" w:hAnsi="Times New Roman" w:cs="Times New Roman"/>
                                <w:sz w:val="36"/>
                                <w:szCs w:val="36"/>
                              </w:rPr>
                              <w:t>akan</w:t>
                            </w:r>
                            <w:proofErr w:type="gramEnd"/>
                            <w:r w:rsidRPr="00B2625E">
                              <w:rPr>
                                <w:rFonts w:ascii="Times New Roman" w:hAnsi="Times New Roman" w:cs="Times New Roman"/>
                                <w:sz w:val="36"/>
                                <w:szCs w:val="36"/>
                              </w:rPr>
                              <w:t xml:space="preserve"> dibimbing untuk dapat mencermati LKPD ter</w:t>
                            </w:r>
                            <w:r>
                              <w:rPr>
                                <w:rFonts w:ascii="Times New Roman" w:hAnsi="Times New Roman" w:cs="Times New Roman"/>
                                <w:sz w:val="36"/>
                                <w:szCs w:val="36"/>
                              </w:rPr>
                              <w:t>s</w:t>
                            </w:r>
                            <w:r w:rsidRPr="00B2625E">
                              <w:rPr>
                                <w:rFonts w:ascii="Times New Roman" w:hAnsi="Times New Roman" w:cs="Times New Roman"/>
                                <w:sz w:val="36"/>
                                <w:szCs w:val="36"/>
                              </w:rPr>
                              <w:t>e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70B388" id="AutoShape 139" o:spid="_x0000_s1061" style="position:absolute;left:0;text-align:left;margin-left:141.05pt;margin-top:.8pt;width:307.75pt;height:82.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" fillcolor="yellow">
                <v:textbox>
                  <w:txbxContent>
                    <w:p w:rsidR="000D50EC" w:rsidRPr="00B2625E" w:rsidRDefault="000D50EC" w:rsidP="000D50EC">
                      <w:pPr>
                        <w:shd w:val="clear" w:color="auto" w:fill="FFFF00"/>
                        <w:spacing w:line="240" w:lineRule="auto"/>
                        <w:jc w:val="center"/>
                        <w:rPr>
                          <w:rFonts w:ascii="Times New Roman" w:hAnsi="Times New Roman" w:cs="Times New Roman"/>
                          <w:sz w:val="36"/>
                          <w:szCs w:val="36"/>
                        </w:rPr>
                      </w:pPr>
                      <w:r w:rsidRPr="00B2625E">
                        <w:rPr>
                          <w:rFonts w:ascii="Times New Roman" w:hAnsi="Times New Roman" w:cs="Times New Roman"/>
                          <w:sz w:val="36"/>
                          <w:szCs w:val="36"/>
                        </w:rPr>
                        <w:t xml:space="preserve">Melalui kegiatan berikut ini, kalian </w:t>
                      </w:r>
                      <w:proofErr w:type="gramStart"/>
                      <w:r w:rsidRPr="00B2625E">
                        <w:rPr>
                          <w:rFonts w:ascii="Times New Roman" w:hAnsi="Times New Roman" w:cs="Times New Roman"/>
                          <w:sz w:val="36"/>
                          <w:szCs w:val="36"/>
                        </w:rPr>
                        <w:t>akan</w:t>
                      </w:r>
                      <w:proofErr w:type="gramEnd"/>
                      <w:r w:rsidRPr="00B2625E">
                        <w:rPr>
                          <w:rFonts w:ascii="Times New Roman" w:hAnsi="Times New Roman" w:cs="Times New Roman"/>
                          <w:sz w:val="36"/>
                          <w:szCs w:val="36"/>
                        </w:rPr>
                        <w:t xml:space="preserve"> dibimbing untuk dapat mencermati LKPD ter</w:t>
                      </w:r>
                      <w:r>
                        <w:rPr>
                          <w:rFonts w:ascii="Times New Roman" w:hAnsi="Times New Roman" w:cs="Times New Roman"/>
                          <w:sz w:val="36"/>
                          <w:szCs w:val="36"/>
                        </w:rPr>
                        <w:t>s</w:t>
                      </w:r>
                      <w:r w:rsidRPr="00B2625E">
                        <w:rPr>
                          <w:rFonts w:ascii="Times New Roman" w:hAnsi="Times New Roman" w:cs="Times New Roman"/>
                          <w:sz w:val="36"/>
                          <w:szCs w:val="36"/>
                        </w:rPr>
                        <w:t>ebut</w:t>
                      </w:r>
                    </w:p>
                  </w:txbxContent>
                </v:textbox>
              </v:roundrect>
            </w:pict>
          </mc:Fallback>
        </mc:AlternateContent>
      </w:r>
    </w:p>
    <w:p w:rsidR="000D50EC" w:rsidRPr="00830DB3" w:rsidRDefault="000D50EC" w:rsidP="000D50EC">
      <w:pPr>
        <w:widowControl w:val="0"/>
        <w:spacing w:line="360" w:lineRule="auto"/>
        <w:jc w:val="both"/>
        <w:rPr>
          <w:rFonts w:ascii="Times New Roman" w:hAnsi="Times New Roman" w:cs="Times New Roman"/>
          <w:sz w:val="28"/>
          <w:szCs w:val="28"/>
        </w:rPr>
      </w:pPr>
    </w:p>
    <w:p w:rsidR="000D50EC" w:rsidRPr="00830DB3"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rPr>
      </w:pPr>
    </w:p>
    <w:p w:rsidR="000D50EC" w:rsidRDefault="000D50EC" w:rsidP="000D50EC">
      <w:pPr>
        <w:widowControl w:val="0"/>
        <w:spacing w:line="360" w:lineRule="auto"/>
        <w:jc w:val="both"/>
        <w:rPr>
          <w:rFonts w:ascii="Times New Roman" w:hAnsi="Times New Roman" w:cs="Times New Roman"/>
        </w:rPr>
      </w:pPr>
    </w:p>
    <w:p w:rsidR="000D50EC" w:rsidRDefault="000D50EC" w:rsidP="000D50EC">
      <w:pPr>
        <w:widowControl w:val="0"/>
        <w:spacing w:line="360" w:lineRule="auto"/>
        <w:jc w:val="both"/>
        <w:rPr>
          <w:rFonts w:ascii="Times New Roman" w:hAnsi="Times New Roman" w:cs="Times New Roman"/>
        </w:rPr>
      </w:pPr>
    </w:p>
    <w:p w:rsidR="000D50EC" w:rsidRPr="006732EE" w:rsidRDefault="000D50EC" w:rsidP="000D50EC">
      <w:pPr>
        <w:widowControl w:val="0"/>
        <w:spacing w:line="360" w:lineRule="auto"/>
        <w:jc w:val="both"/>
        <w:rPr>
          <w:rFonts w:ascii="Times New Roman" w:hAnsi="Times New Roman" w:cs="Times New Roman"/>
        </w:rPr>
      </w:pPr>
    </w:p>
    <w:p w:rsidR="000D50EC" w:rsidRDefault="000D50EC" w:rsidP="000D50EC">
      <w:pPr>
        <w:widowControl w:val="0"/>
        <w:spacing w:line="360" w:lineRule="auto"/>
        <w:jc w:val="both"/>
        <w:rPr>
          <w:rFonts w:ascii="Segoe Print"/>
          <w:b/>
          <w:color w:val="222222"/>
          <w:sz w:val="32"/>
          <w:u w:val="single" w:color="222222"/>
        </w:rPr>
      </w:pPr>
    </w:p>
    <w:p w:rsidR="000D50EC" w:rsidRDefault="000D50EC" w:rsidP="000D50EC">
      <w:pPr>
        <w:widowControl w:val="0"/>
        <w:spacing w:line="360" w:lineRule="auto"/>
        <w:jc w:val="both"/>
        <w:rPr>
          <w:rFonts w:ascii="Segoe Print"/>
          <w:b/>
          <w:color w:val="222222"/>
          <w:sz w:val="32"/>
          <w:u w:val="single" w:color="222222"/>
        </w:rPr>
      </w:pPr>
    </w:p>
    <w:p w:rsidR="000D50EC" w:rsidRDefault="000D50EC" w:rsidP="000D50EC">
      <w:pPr>
        <w:widowControl w:val="0"/>
        <w:spacing w:line="360" w:lineRule="auto"/>
        <w:jc w:val="both"/>
        <w:rPr>
          <w:rFonts w:ascii="Segoe Print"/>
          <w:b/>
          <w:color w:val="222222"/>
          <w:sz w:val="32"/>
          <w:u w:val="single" w:color="222222"/>
        </w:rPr>
      </w:pPr>
    </w:p>
    <w:p w:rsidR="000D50EC" w:rsidRDefault="000D50EC" w:rsidP="000D50EC">
      <w:pPr>
        <w:widowControl w:val="0"/>
        <w:spacing w:line="360" w:lineRule="auto"/>
        <w:jc w:val="both"/>
        <w:rPr>
          <w:rFonts w:ascii="Segoe Print"/>
          <w:b/>
          <w:color w:val="222222"/>
          <w:sz w:val="32"/>
          <w:u w:val="single" w:color="222222"/>
        </w:rPr>
      </w:pPr>
    </w:p>
    <w:p w:rsidR="000D50EC" w:rsidRDefault="000D50EC" w:rsidP="000D50EC">
      <w:pPr>
        <w:rPr>
          <w:rFonts w:ascii="Segoe Print"/>
          <w:b/>
          <w:color w:val="222222"/>
          <w:sz w:val="32"/>
          <w:u w:val="single" w:color="222222"/>
        </w:rPr>
      </w:pPr>
      <w:r>
        <w:rPr>
          <w:rFonts w:ascii="Segoe Print"/>
          <w:b/>
          <w:color w:val="222222"/>
          <w:sz w:val="32"/>
          <w:u w:val="single" w:color="222222"/>
        </w:rPr>
        <w:br w:type="page"/>
      </w:r>
    </w:p>
    <w:p w:rsidR="000D50EC" w:rsidRDefault="000D50EC" w:rsidP="000D50EC">
      <w:pPr>
        <w:widowControl w:val="0"/>
        <w:spacing w:line="360" w:lineRule="auto"/>
        <w:jc w:val="both"/>
        <w:rPr>
          <w:rFonts w:ascii="Segoe Print"/>
          <w:b/>
          <w:color w:val="222222"/>
          <w:sz w:val="32"/>
          <w:u w:val="single" w:color="222222"/>
        </w:rPr>
      </w:pPr>
      <w:r>
        <w:rPr>
          <w:rFonts w:ascii="Times New Roman" w:hAnsi="Times New Roman" w:cs="Times New Roman"/>
          <w:noProof/>
        </w:rPr>
        <w:lastRenderedPageBreak/>
        <mc:AlternateContent>
          <mc:Choice Requires="wps">
            <w:drawing>
              <wp:anchor distT="0" distB="0" distL="114300" distR="114300" simplePos="0" relativeHeight="251718656" behindDoc="0" locked="0" layoutInCell="1" allowOverlap="1" wp14:anchorId="267126E9" wp14:editId="5DEE70D7">
                <wp:simplePos x="0" y="0"/>
                <wp:positionH relativeFrom="column">
                  <wp:posOffset>187960</wp:posOffset>
                </wp:positionH>
                <wp:positionV relativeFrom="paragraph">
                  <wp:posOffset>6985</wp:posOffset>
                </wp:positionV>
                <wp:extent cx="5398770" cy="1220470"/>
                <wp:effectExtent l="6985" t="6985" r="13970" b="10795"/>
                <wp:wrapNone/>
                <wp:docPr id="157"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8770" cy="1220470"/>
                        </a:xfrm>
                        <a:prstGeom prst="roundRect">
                          <a:avLst>
                            <a:gd name="adj" fmla="val 16667"/>
                          </a:avLst>
                        </a:prstGeom>
                        <a:solidFill>
                          <a:srgbClr val="FFFF00"/>
                        </a:solidFill>
                        <a:ln w="9525">
                          <a:solidFill>
                            <a:srgbClr val="000000"/>
                          </a:solidFill>
                          <a:round/>
                          <a:headEnd/>
                          <a:tailEnd/>
                        </a:ln>
                      </wps:spPr>
                      <wps:txbx>
                        <w:txbxContent>
                          <w:p w:rsidR="000D50EC" w:rsidRPr="00B2625E" w:rsidRDefault="000D50EC" w:rsidP="000D50EC">
                            <w:pPr>
                              <w:shd w:val="clear" w:color="auto" w:fill="FFFF00"/>
                              <w:spacing w:line="240" w:lineRule="auto"/>
                              <w:jc w:val="center"/>
                              <w:rPr>
                                <w:rFonts w:ascii="Times New Roman" w:hAnsi="Times New Roman" w:cs="Times New Roman"/>
                                <w:sz w:val="48"/>
                                <w:szCs w:val="48"/>
                              </w:rPr>
                            </w:pPr>
                            <w:r w:rsidRPr="00B2625E">
                              <w:rPr>
                                <w:rFonts w:ascii="Times New Roman" w:hAnsi="Times New Roman" w:cs="Times New Roman"/>
                                <w:sz w:val="48"/>
                                <w:szCs w:val="48"/>
                              </w:rPr>
                              <w:t>PENERAPAN KONSEP BANGUN DATAR DALAM KEHIDUPAN SEHARI-HA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67126E9" id="AutoShape 140" o:spid="_x0000_s1062" style="position:absolute;left:0;text-align:left;margin-left:14.8pt;margin-top:.55pt;width:425.1pt;height:96.1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" fillcolor="yellow">
                <v:textbox>
                  <w:txbxContent>
                    <w:p w:rsidR="000D50EC" w:rsidRPr="00B2625E" w:rsidRDefault="000D50EC" w:rsidP="000D50EC">
                      <w:pPr>
                        <w:shd w:val="clear" w:color="auto" w:fill="FFFF00"/>
                        <w:spacing w:line="240" w:lineRule="auto"/>
                        <w:jc w:val="center"/>
                        <w:rPr>
                          <w:rFonts w:ascii="Times New Roman" w:hAnsi="Times New Roman" w:cs="Times New Roman"/>
                          <w:sz w:val="48"/>
                          <w:szCs w:val="48"/>
                        </w:rPr>
                      </w:pPr>
                      <w:r w:rsidRPr="00B2625E">
                        <w:rPr>
                          <w:rFonts w:ascii="Times New Roman" w:hAnsi="Times New Roman" w:cs="Times New Roman"/>
                          <w:sz w:val="48"/>
                          <w:szCs w:val="48"/>
                        </w:rPr>
                        <w:t>PENERAPAN KONSEP BANGUN DATAR DALAM KEHIDUPAN SEHARI-HARI</w:t>
                      </w:r>
                    </w:p>
                  </w:txbxContent>
                </v:textbox>
              </v:roundrect>
            </w:pict>
          </mc:Fallback>
        </mc:AlternateContent>
      </w:r>
    </w:p>
    <w:p w:rsidR="000D50EC" w:rsidRDefault="000D50EC" w:rsidP="000D50EC">
      <w:pPr>
        <w:widowControl w:val="0"/>
        <w:spacing w:line="360" w:lineRule="auto"/>
        <w:jc w:val="both"/>
        <w:rPr>
          <w:rFonts w:ascii="Segoe Print"/>
          <w:b/>
          <w:color w:val="222222"/>
          <w:sz w:val="32"/>
          <w:u w:val="single" w:color="222222"/>
        </w:rPr>
      </w:pPr>
    </w:p>
    <w:p w:rsidR="000D50EC" w:rsidRDefault="000D50EC" w:rsidP="000D50EC">
      <w:pPr>
        <w:widowControl w:val="0"/>
        <w:spacing w:line="360" w:lineRule="auto"/>
        <w:jc w:val="both"/>
        <w:rPr>
          <w:rFonts w:ascii="Segoe Print"/>
          <w:b/>
          <w:color w:val="222222"/>
          <w:sz w:val="32"/>
          <w:u w:val="single" w:color="222222"/>
        </w:rPr>
      </w:pPr>
    </w:p>
    <w:p w:rsidR="000D50EC" w:rsidRDefault="000D50EC" w:rsidP="000D50EC">
      <w:pPr>
        <w:spacing w:line="276" w:lineRule="auto"/>
        <w:ind w:firstLine="720"/>
        <w:jc w:val="both"/>
        <w:rPr>
          <w:rFonts w:ascii="Times New Roman" w:hAnsi="Times New Roman" w:cs="Times New Roman"/>
          <w:sz w:val="40"/>
          <w:szCs w:val="40"/>
        </w:rPr>
      </w:pPr>
      <w:r w:rsidRPr="007A6495">
        <w:rPr>
          <w:rFonts w:ascii="Times New Roman" w:hAnsi="Times New Roman" w:cs="Times New Roman"/>
          <w:sz w:val="40"/>
          <w:szCs w:val="40"/>
        </w:rPr>
        <w:t>Konsep bangun datar banyak ditemui dalam kehidupan sehari-hari. Bentuk-bentuk seperti persegi, persegi panjang, segitiga, lingkaran, dan lainnya bisa kita lihat di sekitar kita, mulai dari bentuk meja, pintu, jendela, hingga motif lantai</w:t>
      </w:r>
      <w:r>
        <w:rPr>
          <w:rFonts w:ascii="Times New Roman" w:hAnsi="Times New Roman" w:cs="Times New Roman"/>
          <w:sz w:val="40"/>
          <w:szCs w:val="40"/>
        </w:rPr>
        <w:t>.</w:t>
      </w:r>
    </w:p>
    <w:p w:rsidR="000D50EC" w:rsidRPr="007A6495" w:rsidRDefault="000D50EC" w:rsidP="000D50EC">
      <w:pPr>
        <w:spacing w:line="276" w:lineRule="auto"/>
        <w:ind w:firstLine="720"/>
        <w:jc w:val="both"/>
        <w:rPr>
          <w:rFonts w:ascii="Times New Roman" w:hAnsi="Times New Roman" w:cs="Times New Roman"/>
          <w:sz w:val="40"/>
          <w:szCs w:val="40"/>
        </w:rPr>
      </w:pPr>
      <w:r w:rsidRPr="007A6495">
        <w:rPr>
          <w:rFonts w:ascii="Times New Roman" w:hAnsi="Times New Roman" w:cs="Times New Roman"/>
          <w:sz w:val="40"/>
          <w:szCs w:val="40"/>
        </w:rPr>
        <w:t xml:space="preserve">Penerapan bangun datar juga sangat penting dalam bidang arsitektur dan konstruksi, seperti dalam perhitungan luas dan keliling ruangan, desain bangunan, atau perhitungan kebutuhan material. Pemahaman bangun datar juga penting dalam berbagai aspek kehidupan sehari-hari, seperti dalam perhitungan luas lahan, desain </w:t>
      </w:r>
      <w:proofErr w:type="gramStart"/>
      <w:r w:rsidRPr="007A6495">
        <w:rPr>
          <w:rFonts w:ascii="Times New Roman" w:hAnsi="Times New Roman" w:cs="Times New Roman"/>
          <w:sz w:val="40"/>
          <w:szCs w:val="40"/>
        </w:rPr>
        <w:t>taman</w:t>
      </w:r>
      <w:proofErr w:type="gramEnd"/>
      <w:r w:rsidRPr="007A6495">
        <w:rPr>
          <w:rFonts w:ascii="Times New Roman" w:hAnsi="Times New Roman" w:cs="Times New Roman"/>
          <w:sz w:val="40"/>
          <w:szCs w:val="40"/>
        </w:rPr>
        <w:t>, atau bahkan dalam pembuatan kerajinan tangan. </w:t>
      </w:r>
    </w:p>
    <w:p w:rsidR="000D50EC" w:rsidRDefault="000D50EC" w:rsidP="000D50EC">
      <w:pPr>
        <w:rPr>
          <w:rFonts w:ascii="Times New Roman" w:hAnsi="Times New Roman" w:cs="Times New Roman"/>
          <w:sz w:val="40"/>
          <w:szCs w:val="40"/>
        </w:rPr>
      </w:pPr>
      <w:r>
        <w:rPr>
          <w:rFonts w:ascii="Times New Roman" w:hAnsi="Times New Roman" w:cs="Times New Roman"/>
          <w:sz w:val="40"/>
          <w:szCs w:val="40"/>
        </w:rPr>
        <w:br w:type="page"/>
      </w:r>
    </w:p>
    <w:p w:rsidR="000D50EC" w:rsidRDefault="000D50EC" w:rsidP="000D50EC">
      <w:pPr>
        <w:jc w:val="both"/>
        <w:rPr>
          <w:rFonts w:ascii="Times New Roman" w:hAnsi="Times New Roman" w:cs="Times New Roman"/>
          <w:b/>
          <w:sz w:val="40"/>
          <w:szCs w:val="40"/>
        </w:rPr>
      </w:pPr>
      <w:r>
        <w:rPr>
          <w:rFonts w:ascii="Times New Roman" w:hAnsi="Times New Roman" w:cs="Times New Roman"/>
          <w:b/>
          <w:noProof/>
          <w:sz w:val="40"/>
          <w:szCs w:val="40"/>
        </w:rPr>
        <w:lastRenderedPageBreak/>
        <mc:AlternateContent>
          <mc:Choice Requires="wps">
            <w:drawing>
              <wp:anchor distT="0" distB="0" distL="114300" distR="114300" simplePos="0" relativeHeight="251719680" behindDoc="0" locked="0" layoutInCell="1" allowOverlap="1" wp14:anchorId="1F6BCACA" wp14:editId="054F6354">
                <wp:simplePos x="0" y="0"/>
                <wp:positionH relativeFrom="column">
                  <wp:posOffset>-6350</wp:posOffset>
                </wp:positionH>
                <wp:positionV relativeFrom="paragraph">
                  <wp:posOffset>37465</wp:posOffset>
                </wp:positionV>
                <wp:extent cx="3558540" cy="506730"/>
                <wp:effectExtent l="12700" t="8890" r="10160" b="8255"/>
                <wp:wrapNone/>
                <wp:docPr id="156" name="AutoShap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F6BCACA" id="AutoShape 141" o:spid="_x0000_s1063" style="position:absolute;left:0;text-align:left;margin-left:-.5pt;margin-top:2.95pt;width:280.2pt;height:39.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" fillcolor="#d6e3bc [1302]">
                <v:textbo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v:textbox>
              </v:roundrect>
            </w:pict>
          </mc:Fallback>
        </mc:AlternateContent>
      </w:r>
    </w:p>
    <w:p w:rsidR="000D50EC" w:rsidRDefault="000D50EC" w:rsidP="000D50EC">
      <w:pPr>
        <w:pStyle w:val="ListParagraph"/>
        <w:numPr>
          <w:ilvl w:val="1"/>
          <w:numId w:val="8"/>
        </w:numPr>
        <w:spacing w:line="240" w:lineRule="auto"/>
        <w:ind w:left="360"/>
        <w:jc w:val="both"/>
        <w:rPr>
          <w:rFonts w:ascii="Times New Roman" w:hAnsi="Times New Roman" w:cs="Times New Roman"/>
          <w:sz w:val="40"/>
          <w:szCs w:val="40"/>
        </w:rPr>
      </w:pPr>
      <w:r w:rsidRPr="00597683">
        <w:rPr>
          <w:rFonts w:ascii="Times New Roman" w:hAnsi="Times New Roman" w:cs="Times New Roman"/>
          <w:sz w:val="40"/>
          <w:szCs w:val="40"/>
        </w:rPr>
        <w:t>Simak gamba</w:t>
      </w:r>
      <w:r>
        <w:rPr>
          <w:rFonts w:ascii="Times New Roman" w:hAnsi="Times New Roman" w:cs="Times New Roman"/>
          <w:sz w:val="40"/>
          <w:szCs w:val="40"/>
        </w:rPr>
        <w:t>r bentuk benda bangun datar.</w:t>
      </w:r>
    </w:p>
    <w:p w:rsidR="000D50EC" w:rsidRDefault="000D50EC" w:rsidP="000D50EC">
      <w:pPr>
        <w:pStyle w:val="ListParagraph"/>
        <w:numPr>
          <w:ilvl w:val="1"/>
          <w:numId w:val="8"/>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Analisis gambar-gambar bangun datar tersebut berdasarkan ciri-cirinya.</w:t>
      </w:r>
    </w:p>
    <w:p w:rsidR="000D50EC" w:rsidRDefault="000D50EC" w:rsidP="000D50EC">
      <w:pPr>
        <w:pStyle w:val="ListParagraph"/>
        <w:numPr>
          <w:ilvl w:val="1"/>
          <w:numId w:val="8"/>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Tuliskan jawabanmu di kolom jawaban.</w:t>
      </w:r>
    </w:p>
    <w:p w:rsidR="000D50EC" w:rsidRDefault="000D50EC" w:rsidP="000D50EC">
      <w:pPr>
        <w:spacing w:line="360" w:lineRule="auto"/>
        <w:jc w:val="center"/>
        <w:rPr>
          <w:rFonts w:ascii="Times New Roman" w:hAnsi="Times New Roman" w:cs="Times New Roman"/>
          <w:b/>
          <w:sz w:val="34"/>
          <w:szCs w:val="40"/>
        </w:rPr>
      </w:pPr>
    </w:p>
    <w:p w:rsidR="000D50EC" w:rsidRPr="00597683" w:rsidRDefault="000D50EC" w:rsidP="000D50EC">
      <w:pPr>
        <w:spacing w:line="360" w:lineRule="auto"/>
        <w:jc w:val="center"/>
        <w:rPr>
          <w:rFonts w:ascii="Times New Roman" w:hAnsi="Times New Roman" w:cs="Times New Roman"/>
          <w:b/>
          <w:sz w:val="34"/>
          <w:szCs w:val="40"/>
        </w:rPr>
      </w:pPr>
      <w:r w:rsidRPr="00597683">
        <w:rPr>
          <w:rFonts w:ascii="Times New Roman" w:hAnsi="Times New Roman" w:cs="Times New Roman"/>
          <w:b/>
          <w:sz w:val="34"/>
          <w:szCs w:val="40"/>
        </w:rPr>
        <w:t>TULISKAN CIRI-CIRI BANGUN DATAR BERIKUT INI</w:t>
      </w:r>
    </w:p>
    <w:p w:rsidR="000D50EC" w:rsidRDefault="000D50EC" w:rsidP="000D50EC">
      <w:pPr>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724800" behindDoc="0" locked="0" layoutInCell="1" allowOverlap="1" wp14:anchorId="51A24CFB" wp14:editId="5A700D40">
                <wp:simplePos x="0" y="0"/>
                <wp:positionH relativeFrom="column">
                  <wp:posOffset>-6350</wp:posOffset>
                </wp:positionH>
                <wp:positionV relativeFrom="paragraph">
                  <wp:posOffset>563880</wp:posOffset>
                </wp:positionV>
                <wp:extent cx="2386330" cy="756920"/>
                <wp:effectExtent l="3175" t="3810" r="1270" b="1270"/>
                <wp:wrapNone/>
                <wp:docPr id="155" name="AutoShap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756920"/>
                        </a:xfrm>
                        <a:prstGeom prst="roundRect">
                          <a:avLst>
                            <a:gd name="adj" fmla="val 16667"/>
                          </a:avLst>
                        </a:prstGeom>
                        <a:solidFill>
                          <a:schemeClr val="accent2">
                            <a:lumMod val="40000"/>
                            <a:lumOff val="60000"/>
                          </a:schemeClr>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0D50EC" w:rsidRDefault="000D50EC" w:rsidP="000D50EC">
                            <w:pPr>
                              <w:rPr>
                                <w:szCs w:val="44"/>
                              </w:rPr>
                            </w:pPr>
                          </w:p>
                          <w:p w:rsidR="000D50EC" w:rsidRPr="00657909" w:rsidRDefault="000D50EC" w:rsidP="000D50EC">
                            <w:pPr>
                              <w:rPr>
                                <w:szCs w:val="44"/>
                              </w:rPr>
                            </w:pPr>
                            <w:r>
                              <w:rPr>
                                <w:szCs w:val="44"/>
                              </w:rPr>
                              <w:t>____________________________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A24CFB" id="AutoShape 146" o:spid="_x0000_s1064" style="position:absolute;left:0;text-align:left;margin-left:-.5pt;margin-top:44.4pt;width:187.9pt;height:59.6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" fillcolor="#e5b8b7 [1301]" stroked="f">
                <v:textbox>
                  <w:txbxContent>
                    <w:p w:rsidR="000D50EC" w:rsidRDefault="000D50EC" w:rsidP="000D50EC">
                      <w:pPr>
                        <w:rPr>
                          <w:szCs w:val="44"/>
                        </w:rPr>
                      </w:pPr>
                    </w:p>
                    <w:p w:rsidR="000D50EC" w:rsidRPr="00657909" w:rsidRDefault="000D50EC" w:rsidP="000D50EC">
                      <w:pPr>
                        <w:rPr>
                          <w:szCs w:val="44"/>
                        </w:rPr>
                      </w:pPr>
                      <w:r>
                        <w:rPr>
                          <w:szCs w:val="44"/>
                        </w:rPr>
                        <w:t>______________________________</w:t>
                      </w:r>
                    </w:p>
                  </w:txbxContent>
                </v:textbox>
              </v:roundrect>
            </w:pict>
          </mc:Fallback>
        </mc:AlternateContent>
      </w:r>
      <w:r>
        <w:rPr>
          <w:rFonts w:ascii="Times New Roman" w:hAnsi="Times New Roman" w:cs="Times New Roman"/>
          <w:b/>
          <w:noProof/>
          <w:sz w:val="40"/>
          <w:szCs w:val="40"/>
        </w:rPr>
        <mc:AlternateContent>
          <mc:Choice Requires="wps">
            <w:drawing>
              <wp:anchor distT="0" distB="0" distL="114300" distR="114300" simplePos="0" relativeHeight="251723776" behindDoc="0" locked="0" layoutInCell="1" allowOverlap="1" wp14:anchorId="17B948D0" wp14:editId="3A2B1101">
                <wp:simplePos x="0" y="0"/>
                <wp:positionH relativeFrom="column">
                  <wp:posOffset>3350895</wp:posOffset>
                </wp:positionH>
                <wp:positionV relativeFrom="paragraph">
                  <wp:posOffset>250190</wp:posOffset>
                </wp:positionV>
                <wp:extent cx="2386330" cy="1070610"/>
                <wp:effectExtent l="7620" t="13970" r="6350" b="10795"/>
                <wp:wrapNone/>
                <wp:docPr id="152" name="AutoShape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107061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657909" w:rsidRDefault="000D50EC" w:rsidP="000D50EC">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il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7B948D0" id="AutoShape 145" o:spid="_x0000_s1065" style="position:absolute;left:0;text-align:left;margin-left:263.85pt;margin-top:19.7pt;width:187.9pt;height:84.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" fillcolor="#d6e3bc [1302]">
                <v:textbox>
                  <w:txbxContent>
                    <w:p w:rsidR="000D50EC" w:rsidRPr="00657909" w:rsidRDefault="000D50EC" w:rsidP="000D50EC">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ilai</w:t>
                      </w:r>
                    </w:p>
                  </w:txbxContent>
                </v:textbox>
              </v:roundrect>
            </w:pict>
          </mc:Fallback>
        </mc:AlternateContent>
      </w:r>
      <w:r>
        <w:rPr>
          <w:rFonts w:ascii="Times New Roman" w:hAnsi="Times New Roman" w:cs="Times New Roman"/>
          <w:b/>
          <w:noProof/>
          <w:sz w:val="40"/>
          <w:szCs w:val="40"/>
        </w:rPr>
        <mc:AlternateContent>
          <mc:Choice Requires="wps">
            <w:drawing>
              <wp:anchor distT="0" distB="0" distL="114300" distR="114300" simplePos="0" relativeHeight="251722752" behindDoc="0" locked="0" layoutInCell="1" allowOverlap="1" wp14:anchorId="21382B1B" wp14:editId="02DA7930">
                <wp:simplePos x="0" y="0"/>
                <wp:positionH relativeFrom="column">
                  <wp:posOffset>-6350</wp:posOffset>
                </wp:positionH>
                <wp:positionV relativeFrom="paragraph">
                  <wp:posOffset>250190</wp:posOffset>
                </wp:positionV>
                <wp:extent cx="2386330" cy="1070610"/>
                <wp:effectExtent l="12700" t="13970" r="10795" b="10795"/>
                <wp:wrapNone/>
                <wp:docPr id="151" name="AutoShap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107061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657909" w:rsidRDefault="000D50EC" w:rsidP="000D50EC">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ama Kelomp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1382B1B" id="AutoShape 144" o:spid="_x0000_s1066" style="position:absolute;left:0;text-align:left;margin-left:-.5pt;margin-top:19.7pt;width:187.9pt;height:84.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" fillcolor="#d6e3bc [1302]">
                <v:textbox>
                  <w:txbxContent>
                    <w:p w:rsidR="000D50EC" w:rsidRPr="00657909" w:rsidRDefault="000D50EC" w:rsidP="000D50EC">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ama Kelompok</w:t>
                      </w:r>
                    </w:p>
                  </w:txbxContent>
                </v:textbox>
              </v:roundrect>
            </w:pict>
          </mc:Fallback>
        </mc:AlternateContent>
      </w:r>
    </w:p>
    <w:p w:rsidR="000D50EC" w:rsidRDefault="000D50EC" w:rsidP="000D50EC">
      <w:pPr>
        <w:jc w:val="both"/>
        <w:rPr>
          <w:rFonts w:ascii="Times New Roman" w:hAnsi="Times New Roman" w:cs="Times New Roman"/>
          <w:b/>
          <w:sz w:val="40"/>
          <w:szCs w:val="40"/>
        </w:rPr>
      </w:pPr>
    </w:p>
    <w:p w:rsidR="000D50EC" w:rsidRDefault="000D50EC" w:rsidP="000D50EC">
      <w:pPr>
        <w:jc w:val="both"/>
        <w:rPr>
          <w:rFonts w:ascii="Times New Roman" w:hAnsi="Times New Roman" w:cs="Times New Roman"/>
          <w:b/>
          <w:sz w:val="40"/>
          <w:szCs w:val="40"/>
        </w:rPr>
      </w:pPr>
    </w:p>
    <w:tbl>
      <w:tblPr>
        <w:tblStyle w:val="TableGrid"/>
        <w:tblW w:w="9090" w:type="dxa"/>
        <w:tblInd w:w="108" w:type="dxa"/>
        <w:tblLook w:val="04A0" w:firstRow="1" w:lastRow="0" w:firstColumn="1" w:lastColumn="0" w:noHBand="0" w:noVBand="1"/>
      </w:tblPr>
      <w:tblGrid>
        <w:gridCol w:w="648"/>
        <w:gridCol w:w="2232"/>
        <w:gridCol w:w="3240"/>
        <w:gridCol w:w="2970"/>
      </w:tblGrid>
      <w:tr w:rsidR="000D50EC" w:rsidTr="00A97536">
        <w:tc>
          <w:tcPr>
            <w:tcW w:w="648" w:type="dxa"/>
          </w:tcPr>
          <w:p w:rsidR="000D50EC" w:rsidRPr="00657909" w:rsidRDefault="000D50EC" w:rsidP="00A97536">
            <w:pPr>
              <w:jc w:val="center"/>
              <w:rPr>
                <w:rFonts w:ascii="Times New Roman" w:hAnsi="Times New Roman" w:cs="Times New Roman"/>
                <w:b/>
                <w:sz w:val="32"/>
                <w:szCs w:val="32"/>
              </w:rPr>
            </w:pPr>
            <w:r w:rsidRPr="00657909">
              <w:rPr>
                <w:rFonts w:ascii="Times New Roman" w:hAnsi="Times New Roman" w:cs="Times New Roman"/>
                <w:b/>
                <w:sz w:val="32"/>
                <w:szCs w:val="32"/>
              </w:rPr>
              <w:t>No</w:t>
            </w:r>
          </w:p>
        </w:tc>
        <w:tc>
          <w:tcPr>
            <w:tcW w:w="2232" w:type="dxa"/>
          </w:tcPr>
          <w:p w:rsidR="000D50EC" w:rsidRPr="00657909" w:rsidRDefault="000D50EC" w:rsidP="00A97536">
            <w:pPr>
              <w:jc w:val="center"/>
              <w:rPr>
                <w:rFonts w:ascii="Times New Roman" w:hAnsi="Times New Roman" w:cs="Times New Roman"/>
                <w:b/>
                <w:sz w:val="32"/>
                <w:szCs w:val="32"/>
              </w:rPr>
            </w:pPr>
            <w:r w:rsidRPr="00657909">
              <w:rPr>
                <w:rFonts w:ascii="Times New Roman" w:hAnsi="Times New Roman" w:cs="Times New Roman"/>
                <w:b/>
                <w:sz w:val="32"/>
                <w:szCs w:val="32"/>
              </w:rPr>
              <w:t>Bangun Datar</w:t>
            </w:r>
          </w:p>
        </w:tc>
        <w:tc>
          <w:tcPr>
            <w:tcW w:w="3240" w:type="dxa"/>
          </w:tcPr>
          <w:p w:rsidR="000D50EC" w:rsidRPr="00657909" w:rsidRDefault="000D50EC" w:rsidP="00A97536">
            <w:pPr>
              <w:jc w:val="center"/>
              <w:rPr>
                <w:rFonts w:ascii="Times New Roman" w:hAnsi="Times New Roman" w:cs="Times New Roman"/>
                <w:b/>
                <w:sz w:val="32"/>
                <w:szCs w:val="32"/>
              </w:rPr>
            </w:pPr>
            <w:r w:rsidRPr="00657909">
              <w:rPr>
                <w:rFonts w:ascii="Times New Roman" w:hAnsi="Times New Roman" w:cs="Times New Roman"/>
                <w:b/>
                <w:sz w:val="32"/>
                <w:szCs w:val="32"/>
              </w:rPr>
              <w:t>Nama Bangun Datar</w:t>
            </w:r>
          </w:p>
        </w:tc>
        <w:tc>
          <w:tcPr>
            <w:tcW w:w="2970" w:type="dxa"/>
          </w:tcPr>
          <w:p w:rsidR="000D50EC" w:rsidRPr="00657909" w:rsidRDefault="000D50EC" w:rsidP="00A97536">
            <w:pPr>
              <w:jc w:val="center"/>
              <w:rPr>
                <w:rFonts w:ascii="Times New Roman" w:hAnsi="Times New Roman" w:cs="Times New Roman"/>
                <w:b/>
                <w:sz w:val="32"/>
                <w:szCs w:val="32"/>
              </w:rPr>
            </w:pPr>
            <w:r w:rsidRPr="00657909">
              <w:rPr>
                <w:rFonts w:ascii="Times New Roman" w:hAnsi="Times New Roman" w:cs="Times New Roman"/>
                <w:b/>
                <w:sz w:val="32"/>
                <w:szCs w:val="32"/>
              </w:rPr>
              <w:t>Ciri-Ciri</w:t>
            </w:r>
          </w:p>
        </w:tc>
      </w:tr>
      <w:tr w:rsidR="000D50EC" w:rsidTr="00A97536">
        <w:tc>
          <w:tcPr>
            <w:tcW w:w="648" w:type="dxa"/>
          </w:tcPr>
          <w:p w:rsidR="000D50EC" w:rsidRPr="00657909" w:rsidRDefault="000D50EC" w:rsidP="00A97536">
            <w:pPr>
              <w:jc w:val="center"/>
              <w:rPr>
                <w:rFonts w:ascii="Times New Roman" w:hAnsi="Times New Roman" w:cs="Times New Roman"/>
                <w:sz w:val="40"/>
                <w:szCs w:val="40"/>
              </w:rPr>
            </w:pPr>
            <w:r w:rsidRPr="00657909">
              <w:rPr>
                <w:rFonts w:ascii="Times New Roman" w:hAnsi="Times New Roman" w:cs="Times New Roman"/>
                <w:sz w:val="40"/>
                <w:szCs w:val="40"/>
              </w:rPr>
              <w:t>1</w:t>
            </w:r>
            <w:r>
              <w:rPr>
                <w:rFonts w:ascii="Times New Roman" w:hAnsi="Times New Roman" w:cs="Times New Roman"/>
                <w:sz w:val="40"/>
                <w:szCs w:val="40"/>
              </w:rPr>
              <w:t>.</w:t>
            </w:r>
          </w:p>
        </w:tc>
        <w:tc>
          <w:tcPr>
            <w:tcW w:w="2232" w:type="dxa"/>
          </w:tcPr>
          <w:p w:rsidR="000D50EC" w:rsidRPr="00657909" w:rsidRDefault="000D50EC" w:rsidP="00A97536">
            <w:pPr>
              <w:jc w:val="center"/>
              <w:rPr>
                <w:rFonts w:ascii="Times New Roman" w:hAnsi="Times New Roman" w:cs="Times New Roman"/>
                <w:sz w:val="40"/>
                <w:szCs w:val="40"/>
              </w:rPr>
            </w:pPr>
            <w:r>
              <w:object w:dxaOrig="1710" w:dyaOrig="1365">
                <v:shape id="_x0000_i1025" type="#_x0000_t75" style="width:87pt;height:68.25pt" o:ole="">
                  <v:imagedata r:id="rId54" o:title=""/>
                </v:shape>
                <o:OLEObject Type="Embed" ProgID="PBrush" ShapeID="_x0000_i1025" DrawAspect="Content" ObjectID="_1829978668" r:id="rId55"/>
              </w:object>
            </w:r>
          </w:p>
          <w:p w:rsidR="000D50EC" w:rsidRPr="00657909" w:rsidRDefault="000D50EC" w:rsidP="00A97536">
            <w:pPr>
              <w:rPr>
                <w:rFonts w:ascii="Times New Roman" w:hAnsi="Times New Roman" w:cs="Times New Roman"/>
                <w:sz w:val="40"/>
                <w:szCs w:val="40"/>
              </w:rPr>
            </w:pPr>
          </w:p>
        </w:tc>
        <w:tc>
          <w:tcPr>
            <w:tcW w:w="3240" w:type="dxa"/>
          </w:tcPr>
          <w:p w:rsidR="000D50EC" w:rsidRPr="00657909" w:rsidRDefault="000D50EC" w:rsidP="00A97536">
            <w:pPr>
              <w:rPr>
                <w:rFonts w:ascii="Times New Roman" w:hAnsi="Times New Roman" w:cs="Times New Roman"/>
                <w:sz w:val="40"/>
                <w:szCs w:val="40"/>
              </w:rPr>
            </w:pPr>
          </w:p>
        </w:tc>
        <w:tc>
          <w:tcPr>
            <w:tcW w:w="2970" w:type="dxa"/>
          </w:tcPr>
          <w:p w:rsidR="000D50EC" w:rsidRPr="00657909" w:rsidRDefault="000D50EC" w:rsidP="00A97536">
            <w:pPr>
              <w:jc w:val="center"/>
              <w:rPr>
                <w:rFonts w:ascii="Times New Roman" w:hAnsi="Times New Roman" w:cs="Times New Roman"/>
                <w:sz w:val="40"/>
                <w:szCs w:val="40"/>
              </w:rPr>
            </w:pPr>
          </w:p>
        </w:tc>
      </w:tr>
      <w:tr w:rsidR="000D50EC" w:rsidTr="00A97536">
        <w:tc>
          <w:tcPr>
            <w:tcW w:w="648" w:type="dxa"/>
          </w:tcPr>
          <w:p w:rsidR="000D50EC" w:rsidRPr="00657909" w:rsidRDefault="000D50EC" w:rsidP="00A97536">
            <w:pPr>
              <w:jc w:val="center"/>
              <w:rPr>
                <w:rFonts w:ascii="Times New Roman" w:hAnsi="Times New Roman" w:cs="Times New Roman"/>
                <w:sz w:val="40"/>
                <w:szCs w:val="40"/>
              </w:rPr>
            </w:pPr>
            <w:r>
              <w:rPr>
                <w:rFonts w:ascii="Times New Roman" w:hAnsi="Times New Roman" w:cs="Times New Roman"/>
                <w:sz w:val="40"/>
                <w:szCs w:val="40"/>
              </w:rPr>
              <w:t>2.</w:t>
            </w:r>
          </w:p>
        </w:tc>
        <w:tc>
          <w:tcPr>
            <w:tcW w:w="2232" w:type="dxa"/>
          </w:tcPr>
          <w:p w:rsidR="000D50EC" w:rsidRDefault="000D50EC" w:rsidP="00A97536">
            <w:pPr>
              <w:jc w:val="center"/>
            </w:pPr>
            <w:r>
              <w:object w:dxaOrig="1590" w:dyaOrig="1365">
                <v:shape id="_x0000_i1026" type="#_x0000_t75" style="width:81.75pt;height:68.25pt" o:ole="">
                  <v:imagedata r:id="rId56" o:title=""/>
                </v:shape>
                <o:OLEObject Type="Embed" ProgID="PBrush" ShapeID="_x0000_i1026" DrawAspect="Content" ObjectID="_1829978669" r:id="rId57"/>
              </w:object>
            </w:r>
          </w:p>
        </w:tc>
        <w:tc>
          <w:tcPr>
            <w:tcW w:w="3240" w:type="dxa"/>
          </w:tcPr>
          <w:p w:rsidR="000D50EC" w:rsidRPr="00657909" w:rsidRDefault="000D50EC" w:rsidP="00A97536">
            <w:pPr>
              <w:rPr>
                <w:rFonts w:ascii="Times New Roman" w:hAnsi="Times New Roman" w:cs="Times New Roman"/>
                <w:sz w:val="40"/>
                <w:szCs w:val="40"/>
              </w:rPr>
            </w:pPr>
          </w:p>
        </w:tc>
        <w:tc>
          <w:tcPr>
            <w:tcW w:w="2970" w:type="dxa"/>
          </w:tcPr>
          <w:p w:rsidR="000D50EC" w:rsidRPr="00657909" w:rsidRDefault="000D50EC" w:rsidP="00A97536">
            <w:pPr>
              <w:jc w:val="center"/>
              <w:rPr>
                <w:rFonts w:ascii="Times New Roman" w:hAnsi="Times New Roman" w:cs="Times New Roman"/>
                <w:sz w:val="40"/>
                <w:szCs w:val="40"/>
              </w:rPr>
            </w:pPr>
          </w:p>
        </w:tc>
      </w:tr>
      <w:tr w:rsidR="000D50EC" w:rsidTr="00A97536">
        <w:tc>
          <w:tcPr>
            <w:tcW w:w="648" w:type="dxa"/>
          </w:tcPr>
          <w:p w:rsidR="000D50EC" w:rsidRPr="00657909" w:rsidRDefault="000D50EC" w:rsidP="00A97536">
            <w:pPr>
              <w:jc w:val="center"/>
              <w:rPr>
                <w:rFonts w:ascii="Times New Roman" w:hAnsi="Times New Roman" w:cs="Times New Roman"/>
                <w:sz w:val="40"/>
                <w:szCs w:val="40"/>
              </w:rPr>
            </w:pPr>
            <w:r>
              <w:rPr>
                <w:rFonts w:ascii="Times New Roman" w:hAnsi="Times New Roman" w:cs="Times New Roman"/>
                <w:sz w:val="40"/>
                <w:szCs w:val="40"/>
              </w:rPr>
              <w:t>3.</w:t>
            </w:r>
          </w:p>
        </w:tc>
        <w:tc>
          <w:tcPr>
            <w:tcW w:w="2232" w:type="dxa"/>
          </w:tcPr>
          <w:p w:rsidR="000D50EC" w:rsidRDefault="000D50EC" w:rsidP="00A97536">
            <w:pPr>
              <w:jc w:val="center"/>
            </w:pPr>
            <w:r>
              <w:object w:dxaOrig="1800" w:dyaOrig="1875">
                <v:shape id="_x0000_i1027" type="#_x0000_t75" style="width:87.75pt;height:94.5pt" o:ole="">
                  <v:imagedata r:id="rId58" o:title=""/>
                </v:shape>
                <o:OLEObject Type="Embed" ProgID="PBrush" ShapeID="_x0000_i1027" DrawAspect="Content" ObjectID="_1829978670" r:id="rId59"/>
              </w:object>
            </w:r>
          </w:p>
        </w:tc>
        <w:tc>
          <w:tcPr>
            <w:tcW w:w="3240" w:type="dxa"/>
          </w:tcPr>
          <w:p w:rsidR="000D50EC" w:rsidRPr="00657909" w:rsidRDefault="000D50EC" w:rsidP="00A97536">
            <w:pPr>
              <w:rPr>
                <w:rFonts w:ascii="Times New Roman" w:hAnsi="Times New Roman" w:cs="Times New Roman"/>
                <w:sz w:val="40"/>
                <w:szCs w:val="40"/>
              </w:rPr>
            </w:pPr>
          </w:p>
        </w:tc>
        <w:tc>
          <w:tcPr>
            <w:tcW w:w="2970" w:type="dxa"/>
          </w:tcPr>
          <w:p w:rsidR="000D50EC" w:rsidRPr="00657909" w:rsidRDefault="000D50EC" w:rsidP="00A97536">
            <w:pPr>
              <w:jc w:val="center"/>
              <w:rPr>
                <w:rFonts w:ascii="Times New Roman" w:hAnsi="Times New Roman" w:cs="Times New Roman"/>
                <w:sz w:val="40"/>
                <w:szCs w:val="40"/>
              </w:rPr>
            </w:pPr>
          </w:p>
        </w:tc>
      </w:tr>
      <w:tr w:rsidR="000D50EC" w:rsidTr="00A97536">
        <w:tc>
          <w:tcPr>
            <w:tcW w:w="648" w:type="dxa"/>
          </w:tcPr>
          <w:p w:rsidR="000D50EC" w:rsidRPr="00657909" w:rsidRDefault="000D50EC" w:rsidP="00A97536">
            <w:pPr>
              <w:jc w:val="center"/>
              <w:rPr>
                <w:rFonts w:ascii="Times New Roman" w:hAnsi="Times New Roman" w:cs="Times New Roman"/>
                <w:sz w:val="40"/>
                <w:szCs w:val="40"/>
              </w:rPr>
            </w:pPr>
            <w:r>
              <w:rPr>
                <w:rFonts w:ascii="Times New Roman" w:hAnsi="Times New Roman" w:cs="Times New Roman"/>
                <w:sz w:val="40"/>
                <w:szCs w:val="40"/>
              </w:rPr>
              <w:lastRenderedPageBreak/>
              <w:t>4.</w:t>
            </w:r>
          </w:p>
        </w:tc>
        <w:tc>
          <w:tcPr>
            <w:tcW w:w="2232" w:type="dxa"/>
          </w:tcPr>
          <w:p w:rsidR="000D50EC" w:rsidRDefault="000D50EC" w:rsidP="00A97536">
            <w:pPr>
              <w:jc w:val="center"/>
            </w:pPr>
            <w:r>
              <w:object w:dxaOrig="1710" w:dyaOrig="1620">
                <v:shape id="_x0000_i1028" type="#_x0000_t75" style="width:87pt;height:81.75pt" o:ole="">
                  <v:imagedata r:id="rId60" o:title=""/>
                </v:shape>
                <o:OLEObject Type="Embed" ProgID="PBrush" ShapeID="_x0000_i1028" DrawAspect="Content" ObjectID="_1829978671" r:id="rId61"/>
              </w:object>
            </w:r>
          </w:p>
        </w:tc>
        <w:tc>
          <w:tcPr>
            <w:tcW w:w="3240" w:type="dxa"/>
          </w:tcPr>
          <w:p w:rsidR="000D50EC" w:rsidRPr="00657909" w:rsidRDefault="000D50EC" w:rsidP="00A97536">
            <w:pPr>
              <w:rPr>
                <w:rFonts w:ascii="Times New Roman" w:hAnsi="Times New Roman" w:cs="Times New Roman"/>
                <w:sz w:val="40"/>
                <w:szCs w:val="40"/>
              </w:rPr>
            </w:pPr>
          </w:p>
        </w:tc>
        <w:tc>
          <w:tcPr>
            <w:tcW w:w="2970" w:type="dxa"/>
          </w:tcPr>
          <w:p w:rsidR="000D50EC" w:rsidRPr="00657909" w:rsidRDefault="000D50EC" w:rsidP="00A97536">
            <w:pPr>
              <w:jc w:val="center"/>
              <w:rPr>
                <w:rFonts w:ascii="Times New Roman" w:hAnsi="Times New Roman" w:cs="Times New Roman"/>
                <w:sz w:val="40"/>
                <w:szCs w:val="40"/>
              </w:rPr>
            </w:pPr>
          </w:p>
        </w:tc>
      </w:tr>
    </w:tbl>
    <w:p w:rsidR="000D50EC" w:rsidRDefault="000D50EC" w:rsidP="000D50EC">
      <w:pPr>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730944" behindDoc="0" locked="0" layoutInCell="1" allowOverlap="1" wp14:anchorId="1267D9C4" wp14:editId="3519F7F1">
                <wp:simplePos x="0" y="0"/>
                <wp:positionH relativeFrom="column">
                  <wp:posOffset>-6350</wp:posOffset>
                </wp:positionH>
                <wp:positionV relativeFrom="paragraph">
                  <wp:posOffset>37465</wp:posOffset>
                </wp:positionV>
                <wp:extent cx="3558540" cy="506730"/>
                <wp:effectExtent l="12700" t="8890" r="10160" b="8255"/>
                <wp:wrapNone/>
                <wp:docPr id="150" name="AutoShap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67D9C4" id="AutoShape 152" o:spid="_x0000_s1067" style="position:absolute;left:0;text-align:left;margin-left:-.5pt;margin-top:2.95pt;width:280.2pt;height:39.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" fillcolor="#d6e3bc [1302]">
                <v:textbo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v:textbox>
              </v:roundrect>
            </w:pict>
          </mc:Fallback>
        </mc:AlternateContent>
      </w:r>
    </w:p>
    <w:p w:rsidR="000D50EC" w:rsidRDefault="000D50EC" w:rsidP="000D50EC">
      <w:pPr>
        <w:pStyle w:val="ListParagraph"/>
        <w:numPr>
          <w:ilvl w:val="0"/>
          <w:numId w:val="14"/>
        </w:numPr>
        <w:spacing w:line="240" w:lineRule="auto"/>
        <w:ind w:left="360"/>
        <w:jc w:val="both"/>
        <w:rPr>
          <w:rFonts w:ascii="Times New Roman" w:hAnsi="Times New Roman" w:cs="Times New Roman"/>
          <w:sz w:val="40"/>
          <w:szCs w:val="40"/>
        </w:rPr>
      </w:pPr>
      <w:r w:rsidRPr="00597683">
        <w:rPr>
          <w:rFonts w:ascii="Times New Roman" w:hAnsi="Times New Roman" w:cs="Times New Roman"/>
          <w:sz w:val="40"/>
          <w:szCs w:val="40"/>
        </w:rPr>
        <w:t>Simak gamba</w:t>
      </w:r>
      <w:r>
        <w:rPr>
          <w:rFonts w:ascii="Times New Roman" w:hAnsi="Times New Roman" w:cs="Times New Roman"/>
          <w:sz w:val="40"/>
          <w:szCs w:val="40"/>
        </w:rPr>
        <w:t>r-gambar bentuk benda bangun datar.</w:t>
      </w:r>
    </w:p>
    <w:p w:rsidR="000D50EC" w:rsidRDefault="000D50EC" w:rsidP="000D50EC">
      <w:pPr>
        <w:pStyle w:val="ListParagraph"/>
        <w:numPr>
          <w:ilvl w:val="0"/>
          <w:numId w:val="14"/>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Kelompokkan gambar-gambar tersebut sesuai bentuknya.</w:t>
      </w:r>
    </w:p>
    <w:p w:rsidR="000D50EC" w:rsidRDefault="000D50EC" w:rsidP="000D50EC">
      <w:pPr>
        <w:pStyle w:val="ListParagraph"/>
        <w:numPr>
          <w:ilvl w:val="0"/>
          <w:numId w:val="14"/>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Tempel gambar sesuai bentuk ke dalam kolom yang sudah tersedia.</w:t>
      </w:r>
    </w:p>
    <w:p w:rsidR="000D50EC" w:rsidRDefault="000D50EC" w:rsidP="000D50EC">
      <w:pPr>
        <w:spacing w:line="240" w:lineRule="auto"/>
        <w:jc w:val="center"/>
        <w:rPr>
          <w:rFonts w:ascii="Times New Roman" w:hAnsi="Times New Roman" w:cs="Times New Roman"/>
          <w:b/>
          <w:sz w:val="34"/>
          <w:szCs w:val="40"/>
        </w:rPr>
      </w:pPr>
    </w:p>
    <w:p w:rsidR="000D50EC" w:rsidRPr="00597683" w:rsidRDefault="000D50EC" w:rsidP="000D50EC">
      <w:pPr>
        <w:spacing w:line="360" w:lineRule="auto"/>
        <w:jc w:val="center"/>
        <w:rPr>
          <w:rFonts w:ascii="Times New Roman" w:hAnsi="Times New Roman" w:cs="Times New Roman"/>
          <w:b/>
          <w:sz w:val="34"/>
          <w:szCs w:val="40"/>
        </w:rPr>
      </w:pPr>
      <w:r>
        <w:rPr>
          <w:rFonts w:ascii="Times New Roman" w:hAnsi="Times New Roman" w:cs="Times New Roman"/>
          <w:b/>
          <w:sz w:val="34"/>
          <w:szCs w:val="40"/>
        </w:rPr>
        <w:t>KELOMPOKKAN GAMBAR-GAMBAR BENDA BERIKUT SESUAI DENGAN BENTUKNYA!</w:t>
      </w:r>
    </w:p>
    <w:p w:rsidR="000D50EC" w:rsidRDefault="000D50EC" w:rsidP="000D50EC">
      <w:pPr>
        <w:spacing w:line="240" w:lineRule="auto"/>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734016" behindDoc="0" locked="0" layoutInCell="1" allowOverlap="1" wp14:anchorId="4049AAD3" wp14:editId="652B250F">
                <wp:simplePos x="0" y="0"/>
                <wp:positionH relativeFrom="column">
                  <wp:posOffset>-6350</wp:posOffset>
                </wp:positionH>
                <wp:positionV relativeFrom="paragraph">
                  <wp:posOffset>563880</wp:posOffset>
                </wp:positionV>
                <wp:extent cx="2386330" cy="756920"/>
                <wp:effectExtent l="3175" t="1270" r="1270" b="3810"/>
                <wp:wrapNone/>
                <wp:docPr id="14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756920"/>
                        </a:xfrm>
                        <a:prstGeom prst="roundRect">
                          <a:avLst>
                            <a:gd name="adj" fmla="val 16667"/>
                          </a:avLst>
                        </a:prstGeom>
                        <a:solidFill>
                          <a:schemeClr val="accent2">
                            <a:lumMod val="40000"/>
                            <a:lumOff val="60000"/>
                          </a:schemeClr>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0D50EC" w:rsidRDefault="000D50EC" w:rsidP="000D50EC">
                            <w:pPr>
                              <w:rPr>
                                <w:szCs w:val="44"/>
                              </w:rPr>
                            </w:pPr>
                          </w:p>
                          <w:p w:rsidR="000D50EC" w:rsidRPr="00657909" w:rsidRDefault="000D50EC" w:rsidP="000D50EC">
                            <w:pPr>
                              <w:rPr>
                                <w:szCs w:val="44"/>
                              </w:rPr>
                            </w:pPr>
                            <w:r>
                              <w:rPr>
                                <w:szCs w:val="44"/>
                              </w:rPr>
                              <w:t>____________________________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49AAD3" id="AutoShape 155" o:spid="_x0000_s1068" style="position:absolute;left:0;text-align:left;margin-left:-.5pt;margin-top:44.4pt;width:187.9pt;height:59.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" fillcolor="#e5b8b7 [1301]" stroked="f">
                <v:textbox>
                  <w:txbxContent>
                    <w:p w:rsidR="000D50EC" w:rsidRDefault="000D50EC" w:rsidP="000D50EC">
                      <w:pPr>
                        <w:rPr>
                          <w:szCs w:val="44"/>
                        </w:rPr>
                      </w:pPr>
                    </w:p>
                    <w:p w:rsidR="000D50EC" w:rsidRPr="00657909" w:rsidRDefault="000D50EC" w:rsidP="000D50EC">
                      <w:pPr>
                        <w:rPr>
                          <w:szCs w:val="44"/>
                        </w:rPr>
                      </w:pPr>
                      <w:r>
                        <w:rPr>
                          <w:szCs w:val="44"/>
                        </w:rPr>
                        <w:t>______________________________</w:t>
                      </w:r>
                    </w:p>
                  </w:txbxContent>
                </v:textbox>
              </v:roundrect>
            </w:pict>
          </mc:Fallback>
        </mc:AlternateContent>
      </w:r>
      <w:r>
        <w:rPr>
          <w:rFonts w:ascii="Times New Roman" w:hAnsi="Times New Roman" w:cs="Times New Roman"/>
          <w:b/>
          <w:noProof/>
          <w:sz w:val="40"/>
          <w:szCs w:val="40"/>
        </w:rPr>
        <mc:AlternateContent>
          <mc:Choice Requires="wps">
            <w:drawing>
              <wp:anchor distT="0" distB="0" distL="114300" distR="114300" simplePos="0" relativeHeight="251732992" behindDoc="0" locked="0" layoutInCell="1" allowOverlap="1" wp14:anchorId="4339AA6F" wp14:editId="164C3314">
                <wp:simplePos x="0" y="0"/>
                <wp:positionH relativeFrom="column">
                  <wp:posOffset>3350895</wp:posOffset>
                </wp:positionH>
                <wp:positionV relativeFrom="paragraph">
                  <wp:posOffset>250190</wp:posOffset>
                </wp:positionV>
                <wp:extent cx="2386330" cy="1070610"/>
                <wp:effectExtent l="7620" t="11430" r="6350" b="13335"/>
                <wp:wrapNone/>
                <wp:docPr id="148" name="AutoShap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107061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657909" w:rsidRDefault="000D50EC" w:rsidP="000D50EC">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il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339AA6F" id="AutoShape 154" o:spid="_x0000_s1069" style="position:absolute;left:0;text-align:left;margin-left:263.85pt;margin-top:19.7pt;width:187.9pt;height:84.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" fillcolor="#d6e3bc [1302]">
                <v:textbox>
                  <w:txbxContent>
                    <w:p w:rsidR="000D50EC" w:rsidRPr="00657909" w:rsidRDefault="000D50EC" w:rsidP="000D50EC">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ilai</w:t>
                      </w:r>
                    </w:p>
                  </w:txbxContent>
                </v:textbox>
              </v:roundrect>
            </w:pict>
          </mc:Fallback>
        </mc:AlternateContent>
      </w:r>
      <w:r>
        <w:rPr>
          <w:rFonts w:ascii="Times New Roman" w:hAnsi="Times New Roman" w:cs="Times New Roman"/>
          <w:b/>
          <w:noProof/>
          <w:sz w:val="40"/>
          <w:szCs w:val="40"/>
        </w:rPr>
        <mc:AlternateContent>
          <mc:Choice Requires="wps">
            <w:drawing>
              <wp:anchor distT="0" distB="0" distL="114300" distR="114300" simplePos="0" relativeHeight="251731968" behindDoc="0" locked="0" layoutInCell="1" allowOverlap="1" wp14:anchorId="04503613" wp14:editId="14372609">
                <wp:simplePos x="0" y="0"/>
                <wp:positionH relativeFrom="column">
                  <wp:posOffset>-6350</wp:posOffset>
                </wp:positionH>
                <wp:positionV relativeFrom="paragraph">
                  <wp:posOffset>250190</wp:posOffset>
                </wp:positionV>
                <wp:extent cx="2386330" cy="1070610"/>
                <wp:effectExtent l="12700" t="11430" r="10795" b="13335"/>
                <wp:wrapNone/>
                <wp:docPr id="14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107061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657909" w:rsidRDefault="000D50EC" w:rsidP="000D50EC">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ama Kelomp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503613" id="AutoShape 153" o:spid="_x0000_s1070" style="position:absolute;left:0;text-align:left;margin-left:-.5pt;margin-top:19.7pt;width:187.9pt;height:84.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" fillcolor="#d6e3bc [1302]">
                <v:textbox>
                  <w:txbxContent>
                    <w:p w:rsidR="000D50EC" w:rsidRPr="00657909" w:rsidRDefault="000D50EC" w:rsidP="000D50EC">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ama Kelompok</w:t>
                      </w:r>
                    </w:p>
                  </w:txbxContent>
                </v:textbox>
              </v:roundrect>
            </w:pict>
          </mc:Fallback>
        </mc:AlternateContent>
      </w:r>
    </w:p>
    <w:p w:rsidR="000D50EC" w:rsidRDefault="000D50EC" w:rsidP="000D50EC">
      <w:pPr>
        <w:jc w:val="both"/>
        <w:rPr>
          <w:rFonts w:ascii="Times New Roman" w:hAnsi="Times New Roman" w:cs="Times New Roman"/>
          <w:b/>
          <w:sz w:val="40"/>
          <w:szCs w:val="40"/>
        </w:rPr>
      </w:pPr>
    </w:p>
    <w:p w:rsidR="000D50EC" w:rsidRDefault="000D50EC" w:rsidP="000D50EC">
      <w:pPr>
        <w:jc w:val="both"/>
        <w:rPr>
          <w:rFonts w:ascii="Times New Roman" w:hAnsi="Times New Roman" w:cs="Times New Roman"/>
          <w:b/>
          <w:sz w:val="40"/>
          <w:szCs w:val="40"/>
        </w:rPr>
      </w:pPr>
    </w:p>
    <w:tbl>
      <w:tblPr>
        <w:tblStyle w:val="TableGrid"/>
        <w:tblW w:w="9090" w:type="dxa"/>
        <w:tblInd w:w="108" w:type="dxa"/>
        <w:tblLook w:val="04A0" w:firstRow="1" w:lastRow="0" w:firstColumn="1" w:lastColumn="0" w:noHBand="0" w:noVBand="1"/>
      </w:tblPr>
      <w:tblGrid>
        <w:gridCol w:w="648"/>
        <w:gridCol w:w="2682"/>
        <w:gridCol w:w="2880"/>
        <w:gridCol w:w="2790"/>
        <w:gridCol w:w="90"/>
      </w:tblGrid>
      <w:tr w:rsidR="000D50EC" w:rsidTr="00A97536">
        <w:tc>
          <w:tcPr>
            <w:tcW w:w="9090" w:type="dxa"/>
            <w:gridSpan w:val="5"/>
          </w:tcPr>
          <w:p w:rsidR="000D50EC" w:rsidRPr="00126CF9" w:rsidRDefault="000D50EC" w:rsidP="00A97536">
            <w:pPr>
              <w:jc w:val="both"/>
              <w:rPr>
                <w:rFonts w:ascii="Times New Roman" w:hAnsi="Times New Roman" w:cs="Times New Roman"/>
                <w:b/>
                <w:sz w:val="38"/>
                <w:szCs w:val="40"/>
              </w:rPr>
            </w:pPr>
            <w:r>
              <w:rPr>
                <w:rFonts w:ascii="Times New Roman" w:hAnsi="Times New Roman" w:cs="Times New Roman"/>
                <w:b/>
                <w:noProof/>
                <w:sz w:val="40"/>
                <w:szCs w:val="40"/>
              </w:rPr>
              <w:drawing>
                <wp:anchor distT="0" distB="0" distL="114300" distR="114300" simplePos="0" relativeHeight="251681792" behindDoc="1" locked="0" layoutInCell="1" allowOverlap="1" wp14:anchorId="22BAE46A" wp14:editId="76D9725F">
                  <wp:simplePos x="0" y="0"/>
                  <wp:positionH relativeFrom="column">
                    <wp:posOffset>2329815</wp:posOffset>
                  </wp:positionH>
                  <wp:positionV relativeFrom="paragraph">
                    <wp:posOffset>142875</wp:posOffset>
                  </wp:positionV>
                  <wp:extent cx="1062355" cy="1014095"/>
                  <wp:effectExtent l="19050" t="0" r="4445" b="0"/>
                  <wp:wrapNone/>
                  <wp:docPr id="59" name="Picture 23" descr="C:\Users\W7\Downloads\bingk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7\Downloads\bingkai.jpg"/>
                          <pic:cNvPicPr>
                            <a:picLocks noChangeAspect="1" noChangeArrowheads="1"/>
                          </pic:cNvPicPr>
                        </pic:nvPicPr>
                        <pic:blipFill>
                          <a:blip r:embed="rId62" cstate="print"/>
                          <a:srcRect/>
                          <a:stretch>
                            <a:fillRect/>
                          </a:stretch>
                        </pic:blipFill>
                        <pic:spPr bwMode="auto">
                          <a:xfrm>
                            <a:off x="0" y="0"/>
                            <a:ext cx="1062355" cy="1014095"/>
                          </a:xfrm>
                          <a:prstGeom prst="rect">
                            <a:avLst/>
                          </a:prstGeom>
                          <a:noFill/>
                          <a:ln w="9525">
                            <a:noFill/>
                            <a:miter lim="800000"/>
                            <a:headEnd/>
                            <a:tailEnd/>
                          </a:ln>
                        </pic:spPr>
                      </pic:pic>
                    </a:graphicData>
                  </a:graphic>
                </wp:anchor>
              </w:drawing>
            </w:r>
            <w:r>
              <w:rPr>
                <w:rFonts w:ascii="Times New Roman" w:hAnsi="Times New Roman" w:cs="Times New Roman"/>
                <w:b/>
                <w:noProof/>
                <w:sz w:val="40"/>
                <w:szCs w:val="40"/>
              </w:rPr>
              <w:drawing>
                <wp:anchor distT="0" distB="0" distL="114300" distR="114300" simplePos="0" relativeHeight="251682816" behindDoc="1" locked="0" layoutInCell="1" allowOverlap="1" wp14:anchorId="0F05ABBD" wp14:editId="679A237C">
                  <wp:simplePos x="0" y="0"/>
                  <wp:positionH relativeFrom="column">
                    <wp:posOffset>4447314</wp:posOffset>
                  </wp:positionH>
                  <wp:positionV relativeFrom="paragraph">
                    <wp:posOffset>155627</wp:posOffset>
                  </wp:positionV>
                  <wp:extent cx="1020611" cy="1014608"/>
                  <wp:effectExtent l="19050" t="0" r="8089" b="0"/>
                  <wp:wrapNone/>
                  <wp:docPr id="60" name="Picture 27" descr="C:\Users\W7\Downloads\u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W7\Downloads\uang.jpg"/>
                          <pic:cNvPicPr>
                            <a:picLocks noChangeAspect="1" noChangeArrowheads="1"/>
                          </pic:cNvPicPr>
                        </pic:nvPicPr>
                        <pic:blipFill>
                          <a:blip r:embed="rId63" cstate="print"/>
                          <a:srcRect/>
                          <a:stretch>
                            <a:fillRect/>
                          </a:stretch>
                        </pic:blipFill>
                        <pic:spPr bwMode="auto">
                          <a:xfrm>
                            <a:off x="0" y="0"/>
                            <a:ext cx="1020611" cy="1014608"/>
                          </a:xfrm>
                          <a:prstGeom prst="rect">
                            <a:avLst/>
                          </a:prstGeom>
                          <a:noFill/>
                          <a:ln w="9525">
                            <a:noFill/>
                            <a:miter lim="800000"/>
                            <a:headEnd/>
                            <a:tailEnd/>
                          </a:ln>
                        </pic:spPr>
                      </pic:pic>
                    </a:graphicData>
                  </a:graphic>
                </wp:anchor>
              </w:drawing>
            </w:r>
            <w:r>
              <w:rPr>
                <w:rFonts w:ascii="Times New Roman" w:hAnsi="Times New Roman" w:cs="Times New Roman"/>
                <w:b/>
                <w:noProof/>
                <w:sz w:val="40"/>
                <w:szCs w:val="40"/>
              </w:rPr>
              <w:drawing>
                <wp:anchor distT="0" distB="0" distL="114300" distR="114300" simplePos="0" relativeHeight="251680768" behindDoc="1" locked="0" layoutInCell="1" allowOverlap="1" wp14:anchorId="1F50443C" wp14:editId="655672C2">
                  <wp:simplePos x="0" y="0"/>
                  <wp:positionH relativeFrom="column">
                    <wp:posOffset>163412</wp:posOffset>
                  </wp:positionH>
                  <wp:positionV relativeFrom="paragraph">
                    <wp:posOffset>152425</wp:posOffset>
                  </wp:positionV>
                  <wp:extent cx="1025516" cy="1014609"/>
                  <wp:effectExtent l="19050" t="0" r="3184" b="0"/>
                  <wp:wrapNone/>
                  <wp:docPr id="61" name="Picture 22" descr="C:\Users\W7\Downloads\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7\Downloads\jam.jpg"/>
                          <pic:cNvPicPr>
                            <a:picLocks noChangeAspect="1" noChangeArrowheads="1"/>
                          </pic:cNvPicPr>
                        </pic:nvPicPr>
                        <pic:blipFill>
                          <a:blip r:embed="rId64"/>
                          <a:srcRect/>
                          <a:stretch>
                            <a:fillRect/>
                          </a:stretch>
                        </pic:blipFill>
                        <pic:spPr bwMode="auto">
                          <a:xfrm>
                            <a:off x="0" y="0"/>
                            <a:ext cx="1025516" cy="1014609"/>
                          </a:xfrm>
                          <a:prstGeom prst="rect">
                            <a:avLst/>
                          </a:prstGeom>
                          <a:noFill/>
                          <a:ln w="9525">
                            <a:noFill/>
                            <a:miter lim="800000"/>
                            <a:headEnd/>
                            <a:tailEnd/>
                          </a:ln>
                        </pic:spPr>
                      </pic:pic>
                    </a:graphicData>
                  </a:graphic>
                </wp:anchor>
              </w:drawing>
            </w:r>
          </w:p>
          <w:p w:rsidR="000D50EC" w:rsidRPr="00126CF9" w:rsidRDefault="000D50EC" w:rsidP="00A97536">
            <w:pPr>
              <w:jc w:val="both"/>
              <w:rPr>
                <w:rFonts w:ascii="Times New Roman" w:hAnsi="Times New Roman" w:cs="Times New Roman"/>
                <w:b/>
                <w:sz w:val="38"/>
                <w:szCs w:val="40"/>
              </w:rPr>
            </w:pPr>
          </w:p>
          <w:p w:rsidR="000D50EC" w:rsidRPr="00126CF9" w:rsidRDefault="000D50EC" w:rsidP="00A97536">
            <w:pPr>
              <w:jc w:val="both"/>
              <w:rPr>
                <w:rFonts w:ascii="Times New Roman" w:hAnsi="Times New Roman" w:cs="Times New Roman"/>
                <w:b/>
                <w:sz w:val="38"/>
                <w:szCs w:val="40"/>
              </w:rPr>
            </w:pPr>
          </w:p>
          <w:p w:rsidR="000D50EC" w:rsidRPr="00126CF9" w:rsidRDefault="000D50EC" w:rsidP="00A97536">
            <w:pPr>
              <w:jc w:val="both"/>
              <w:rPr>
                <w:rFonts w:ascii="Times New Roman" w:hAnsi="Times New Roman" w:cs="Times New Roman"/>
                <w:b/>
                <w:sz w:val="38"/>
                <w:szCs w:val="40"/>
              </w:rPr>
            </w:pPr>
          </w:p>
          <w:p w:rsidR="000D50EC" w:rsidRPr="00126CF9" w:rsidRDefault="000D50EC" w:rsidP="00A97536">
            <w:pPr>
              <w:jc w:val="both"/>
              <w:rPr>
                <w:rFonts w:ascii="Times New Roman" w:hAnsi="Times New Roman" w:cs="Times New Roman"/>
                <w:b/>
                <w:sz w:val="38"/>
                <w:szCs w:val="40"/>
              </w:rPr>
            </w:pPr>
          </w:p>
          <w:p w:rsidR="000D50EC" w:rsidRPr="00126CF9" w:rsidRDefault="000D50EC" w:rsidP="00A97536">
            <w:pPr>
              <w:jc w:val="both"/>
              <w:rPr>
                <w:rFonts w:ascii="Times New Roman" w:hAnsi="Times New Roman" w:cs="Times New Roman"/>
                <w:b/>
                <w:sz w:val="38"/>
                <w:szCs w:val="40"/>
              </w:rPr>
            </w:pPr>
            <w:r>
              <w:rPr>
                <w:rFonts w:ascii="Times New Roman" w:hAnsi="Times New Roman" w:cs="Times New Roman"/>
                <w:b/>
                <w:noProof/>
                <w:sz w:val="38"/>
                <w:szCs w:val="40"/>
              </w:rPr>
              <w:drawing>
                <wp:anchor distT="0" distB="0" distL="114300" distR="114300" simplePos="0" relativeHeight="251684864" behindDoc="1" locked="0" layoutInCell="1" allowOverlap="1" wp14:anchorId="407D68D3" wp14:editId="262B3328">
                  <wp:simplePos x="0" y="0"/>
                  <wp:positionH relativeFrom="column">
                    <wp:posOffset>2192020</wp:posOffset>
                  </wp:positionH>
                  <wp:positionV relativeFrom="paragraph">
                    <wp:posOffset>-635</wp:posOffset>
                  </wp:positionV>
                  <wp:extent cx="1370965" cy="1377315"/>
                  <wp:effectExtent l="19050" t="0" r="635" b="0"/>
                  <wp:wrapNone/>
                  <wp:docPr id="62" name="Picture 30" descr="C:\Users\W7\Downloads\pint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W7\Downloads\pintu.jpg"/>
                          <pic:cNvPicPr>
                            <a:picLocks noChangeAspect="1" noChangeArrowheads="1"/>
                          </pic:cNvPicPr>
                        </pic:nvPicPr>
                        <pic:blipFill>
                          <a:blip r:embed="rId65"/>
                          <a:srcRect/>
                          <a:stretch>
                            <a:fillRect/>
                          </a:stretch>
                        </pic:blipFill>
                        <pic:spPr bwMode="auto">
                          <a:xfrm>
                            <a:off x="0" y="0"/>
                            <a:ext cx="1370965" cy="1377315"/>
                          </a:xfrm>
                          <a:prstGeom prst="rect">
                            <a:avLst/>
                          </a:prstGeom>
                          <a:noFill/>
                          <a:ln w="9525">
                            <a:noFill/>
                            <a:miter lim="800000"/>
                            <a:headEnd/>
                            <a:tailEnd/>
                          </a:ln>
                        </pic:spPr>
                      </pic:pic>
                    </a:graphicData>
                  </a:graphic>
                </wp:anchor>
              </w:drawing>
            </w:r>
            <w:r w:rsidRPr="00126CF9">
              <w:rPr>
                <w:rFonts w:ascii="Times New Roman" w:hAnsi="Times New Roman" w:cs="Times New Roman"/>
                <w:b/>
                <w:noProof/>
                <w:sz w:val="38"/>
                <w:szCs w:val="40"/>
              </w:rPr>
              <w:drawing>
                <wp:anchor distT="0" distB="0" distL="114300" distR="114300" simplePos="0" relativeHeight="251685888" behindDoc="1" locked="0" layoutInCell="1" allowOverlap="1" wp14:anchorId="62564A77" wp14:editId="23739544">
                  <wp:simplePos x="0" y="0"/>
                  <wp:positionH relativeFrom="column">
                    <wp:posOffset>4212443</wp:posOffset>
                  </wp:positionH>
                  <wp:positionV relativeFrom="paragraph">
                    <wp:posOffset>70860</wp:posOffset>
                  </wp:positionV>
                  <wp:extent cx="1259751" cy="1114816"/>
                  <wp:effectExtent l="19050" t="0" r="0" b="0"/>
                  <wp:wrapNone/>
                  <wp:docPr id="63" name="Picture 31" descr="C:\Users\W7\Downloads\asbak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W7\Downloads\asbak 2.jpg"/>
                          <pic:cNvPicPr>
                            <a:picLocks noChangeAspect="1" noChangeArrowheads="1"/>
                          </pic:cNvPicPr>
                        </pic:nvPicPr>
                        <pic:blipFill>
                          <a:blip r:embed="rId66"/>
                          <a:srcRect/>
                          <a:stretch>
                            <a:fillRect/>
                          </a:stretch>
                        </pic:blipFill>
                        <pic:spPr bwMode="auto">
                          <a:xfrm>
                            <a:off x="0" y="0"/>
                            <a:ext cx="1260322" cy="1115321"/>
                          </a:xfrm>
                          <a:prstGeom prst="rect">
                            <a:avLst/>
                          </a:prstGeom>
                          <a:noFill/>
                          <a:ln w="9525">
                            <a:noFill/>
                            <a:miter lim="800000"/>
                            <a:headEnd/>
                            <a:tailEnd/>
                          </a:ln>
                        </pic:spPr>
                      </pic:pic>
                    </a:graphicData>
                  </a:graphic>
                </wp:anchor>
              </w:drawing>
            </w:r>
            <w:r w:rsidRPr="00126CF9">
              <w:rPr>
                <w:rFonts w:ascii="Times New Roman" w:hAnsi="Times New Roman" w:cs="Times New Roman"/>
                <w:b/>
                <w:noProof/>
                <w:sz w:val="38"/>
                <w:szCs w:val="40"/>
              </w:rPr>
              <w:drawing>
                <wp:anchor distT="0" distB="0" distL="114300" distR="114300" simplePos="0" relativeHeight="251683840" behindDoc="1" locked="0" layoutInCell="1" allowOverlap="1" wp14:anchorId="243229F8" wp14:editId="3380E7E3">
                  <wp:simplePos x="0" y="0"/>
                  <wp:positionH relativeFrom="column">
                    <wp:posOffset>130914</wp:posOffset>
                  </wp:positionH>
                  <wp:positionV relativeFrom="paragraph">
                    <wp:posOffset>-5367</wp:posOffset>
                  </wp:positionV>
                  <wp:extent cx="1066905" cy="1465545"/>
                  <wp:effectExtent l="19050" t="0" r="0" b="0"/>
                  <wp:wrapNone/>
                  <wp:docPr id="64" name="Picture 29" descr="C:\Users\W7\Downloads\buku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W7\Downloads\buku 2.jpg"/>
                          <pic:cNvPicPr>
                            <a:picLocks noChangeAspect="1" noChangeArrowheads="1"/>
                          </pic:cNvPicPr>
                        </pic:nvPicPr>
                        <pic:blipFill>
                          <a:blip r:embed="rId67"/>
                          <a:srcRect/>
                          <a:stretch>
                            <a:fillRect/>
                          </a:stretch>
                        </pic:blipFill>
                        <pic:spPr bwMode="auto">
                          <a:xfrm>
                            <a:off x="0" y="0"/>
                            <a:ext cx="1066905" cy="1465545"/>
                          </a:xfrm>
                          <a:prstGeom prst="rect">
                            <a:avLst/>
                          </a:prstGeom>
                          <a:noFill/>
                          <a:ln w="9525">
                            <a:noFill/>
                            <a:miter lim="800000"/>
                            <a:headEnd/>
                            <a:tailEnd/>
                          </a:ln>
                        </pic:spPr>
                      </pic:pic>
                    </a:graphicData>
                  </a:graphic>
                </wp:anchor>
              </w:drawing>
            </w:r>
          </w:p>
          <w:p w:rsidR="000D50EC" w:rsidRPr="00126CF9" w:rsidRDefault="000D50EC" w:rsidP="00A97536">
            <w:pPr>
              <w:jc w:val="both"/>
              <w:rPr>
                <w:rFonts w:ascii="Times New Roman" w:hAnsi="Times New Roman" w:cs="Times New Roman"/>
                <w:b/>
                <w:sz w:val="38"/>
                <w:szCs w:val="40"/>
              </w:rPr>
            </w:pPr>
          </w:p>
          <w:p w:rsidR="000D50EC" w:rsidRPr="00126CF9" w:rsidRDefault="000D50EC" w:rsidP="00A97536">
            <w:pPr>
              <w:jc w:val="both"/>
              <w:rPr>
                <w:rFonts w:ascii="Times New Roman" w:hAnsi="Times New Roman" w:cs="Times New Roman"/>
                <w:b/>
                <w:sz w:val="38"/>
                <w:szCs w:val="40"/>
              </w:rPr>
            </w:pPr>
          </w:p>
          <w:p w:rsidR="000D50EC" w:rsidRPr="00126CF9" w:rsidRDefault="000D50EC" w:rsidP="00A97536">
            <w:pPr>
              <w:jc w:val="both"/>
              <w:rPr>
                <w:rFonts w:ascii="Times New Roman" w:hAnsi="Times New Roman" w:cs="Times New Roman"/>
                <w:b/>
                <w:sz w:val="38"/>
                <w:szCs w:val="40"/>
              </w:rPr>
            </w:pPr>
          </w:p>
          <w:p w:rsidR="000D50EC" w:rsidRPr="00126CF9" w:rsidRDefault="000D50EC" w:rsidP="00A97536">
            <w:pPr>
              <w:jc w:val="both"/>
              <w:rPr>
                <w:rFonts w:ascii="Times New Roman" w:hAnsi="Times New Roman" w:cs="Times New Roman"/>
                <w:b/>
                <w:sz w:val="38"/>
                <w:szCs w:val="40"/>
              </w:rPr>
            </w:pPr>
          </w:p>
          <w:p w:rsidR="000D50EC" w:rsidRPr="00126CF9" w:rsidRDefault="000D50EC" w:rsidP="00A97536">
            <w:pPr>
              <w:jc w:val="both"/>
              <w:rPr>
                <w:rFonts w:ascii="Times New Roman" w:hAnsi="Times New Roman" w:cs="Times New Roman"/>
                <w:b/>
                <w:sz w:val="38"/>
                <w:szCs w:val="40"/>
              </w:rPr>
            </w:pPr>
            <w:r>
              <w:rPr>
                <w:rFonts w:ascii="Times New Roman" w:hAnsi="Times New Roman" w:cs="Times New Roman"/>
                <w:b/>
                <w:noProof/>
                <w:sz w:val="38"/>
                <w:szCs w:val="40"/>
              </w:rPr>
              <w:drawing>
                <wp:anchor distT="0" distB="0" distL="114300" distR="114300" simplePos="0" relativeHeight="251688960" behindDoc="1" locked="0" layoutInCell="1" allowOverlap="1" wp14:anchorId="734CAC4E" wp14:editId="5F7B190E">
                  <wp:simplePos x="0" y="0"/>
                  <wp:positionH relativeFrom="column">
                    <wp:posOffset>4284345</wp:posOffset>
                  </wp:positionH>
                  <wp:positionV relativeFrom="paragraph">
                    <wp:posOffset>73660</wp:posOffset>
                  </wp:positionV>
                  <wp:extent cx="1183005" cy="1277620"/>
                  <wp:effectExtent l="19050" t="0" r="0" b="0"/>
                  <wp:wrapNone/>
                  <wp:docPr id="65" name="Picture 37" descr="C:\Users\W7\Downloads\rod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W7\Downloads\roda 2.jpg"/>
                          <pic:cNvPicPr>
                            <a:picLocks noChangeAspect="1" noChangeArrowheads="1"/>
                          </pic:cNvPicPr>
                        </pic:nvPicPr>
                        <pic:blipFill>
                          <a:blip r:embed="rId68"/>
                          <a:srcRect/>
                          <a:stretch>
                            <a:fillRect/>
                          </a:stretch>
                        </pic:blipFill>
                        <pic:spPr bwMode="auto">
                          <a:xfrm>
                            <a:off x="0" y="0"/>
                            <a:ext cx="1183005" cy="1277620"/>
                          </a:xfrm>
                          <a:prstGeom prst="rect">
                            <a:avLst/>
                          </a:prstGeom>
                          <a:noFill/>
                          <a:ln w="9525">
                            <a:noFill/>
                            <a:miter lim="800000"/>
                            <a:headEnd/>
                            <a:tailEnd/>
                          </a:ln>
                        </pic:spPr>
                      </pic:pic>
                    </a:graphicData>
                  </a:graphic>
                </wp:anchor>
              </w:drawing>
            </w:r>
            <w:r>
              <w:rPr>
                <w:rFonts w:ascii="Times New Roman" w:hAnsi="Times New Roman" w:cs="Times New Roman"/>
                <w:b/>
                <w:noProof/>
                <w:sz w:val="38"/>
                <w:szCs w:val="40"/>
              </w:rPr>
              <w:drawing>
                <wp:anchor distT="0" distB="0" distL="114300" distR="114300" simplePos="0" relativeHeight="251687936" behindDoc="1" locked="0" layoutInCell="1" allowOverlap="1" wp14:anchorId="107D1D82" wp14:editId="2AE1BB86">
                  <wp:simplePos x="0" y="0"/>
                  <wp:positionH relativeFrom="column">
                    <wp:posOffset>2363882</wp:posOffset>
                  </wp:positionH>
                  <wp:positionV relativeFrom="paragraph">
                    <wp:posOffset>98825</wp:posOffset>
                  </wp:positionV>
                  <wp:extent cx="1033136" cy="1164921"/>
                  <wp:effectExtent l="19050" t="0" r="0" b="0"/>
                  <wp:wrapNone/>
                  <wp:docPr id="66" name="Picture 36" descr="C:\Users\W7\Downloads\semangk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W7\Downloads\semangka 2.jpg"/>
                          <pic:cNvPicPr>
                            <a:picLocks noChangeAspect="1" noChangeArrowheads="1"/>
                          </pic:cNvPicPr>
                        </pic:nvPicPr>
                        <pic:blipFill>
                          <a:blip r:embed="rId69"/>
                          <a:srcRect/>
                          <a:stretch>
                            <a:fillRect/>
                          </a:stretch>
                        </pic:blipFill>
                        <pic:spPr bwMode="auto">
                          <a:xfrm>
                            <a:off x="0" y="0"/>
                            <a:ext cx="1033136" cy="1164921"/>
                          </a:xfrm>
                          <a:prstGeom prst="rect">
                            <a:avLst/>
                          </a:prstGeom>
                          <a:noFill/>
                          <a:ln w="9525">
                            <a:noFill/>
                            <a:miter lim="800000"/>
                            <a:headEnd/>
                            <a:tailEnd/>
                          </a:ln>
                        </pic:spPr>
                      </pic:pic>
                    </a:graphicData>
                  </a:graphic>
                </wp:anchor>
              </w:drawing>
            </w:r>
          </w:p>
          <w:p w:rsidR="000D50EC" w:rsidRPr="00126CF9" w:rsidRDefault="000D50EC" w:rsidP="00A97536">
            <w:pPr>
              <w:jc w:val="both"/>
              <w:rPr>
                <w:rFonts w:ascii="Times New Roman" w:hAnsi="Times New Roman" w:cs="Times New Roman"/>
                <w:b/>
                <w:sz w:val="38"/>
                <w:szCs w:val="40"/>
              </w:rPr>
            </w:pPr>
            <w:r>
              <w:rPr>
                <w:rFonts w:ascii="Times New Roman" w:hAnsi="Times New Roman" w:cs="Times New Roman"/>
                <w:b/>
                <w:noProof/>
                <w:sz w:val="38"/>
                <w:szCs w:val="40"/>
              </w:rPr>
              <w:drawing>
                <wp:anchor distT="0" distB="0" distL="114300" distR="114300" simplePos="0" relativeHeight="251686912" behindDoc="1" locked="0" layoutInCell="1" allowOverlap="1" wp14:anchorId="30E3DF78" wp14:editId="3100C5A1">
                  <wp:simplePos x="0" y="0"/>
                  <wp:positionH relativeFrom="column">
                    <wp:posOffset>113308</wp:posOffset>
                  </wp:positionH>
                  <wp:positionV relativeFrom="paragraph">
                    <wp:posOffset>-3305</wp:posOffset>
                  </wp:positionV>
                  <wp:extent cx="1083241" cy="988708"/>
                  <wp:effectExtent l="19050" t="0" r="2609" b="0"/>
                  <wp:wrapNone/>
                  <wp:docPr id="67" name="Picture 33" descr="C:\Users\W7\Downloads\penggari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W7\Downloads\penggaris 2.jpg"/>
                          <pic:cNvPicPr>
                            <a:picLocks noChangeAspect="1" noChangeArrowheads="1"/>
                          </pic:cNvPicPr>
                        </pic:nvPicPr>
                        <pic:blipFill>
                          <a:blip r:embed="rId70"/>
                          <a:srcRect/>
                          <a:stretch>
                            <a:fillRect/>
                          </a:stretch>
                        </pic:blipFill>
                        <pic:spPr bwMode="auto">
                          <a:xfrm>
                            <a:off x="0" y="0"/>
                            <a:ext cx="1085511" cy="990780"/>
                          </a:xfrm>
                          <a:prstGeom prst="rect">
                            <a:avLst/>
                          </a:prstGeom>
                          <a:noFill/>
                          <a:ln w="9525">
                            <a:noFill/>
                            <a:miter lim="800000"/>
                            <a:headEnd/>
                            <a:tailEnd/>
                          </a:ln>
                        </pic:spPr>
                      </pic:pic>
                    </a:graphicData>
                  </a:graphic>
                </wp:anchor>
              </w:drawing>
            </w:r>
          </w:p>
          <w:p w:rsidR="000D50EC" w:rsidRPr="00126CF9" w:rsidRDefault="000D50EC" w:rsidP="00A97536">
            <w:pPr>
              <w:jc w:val="both"/>
              <w:rPr>
                <w:rFonts w:ascii="Times New Roman" w:hAnsi="Times New Roman" w:cs="Times New Roman"/>
                <w:b/>
                <w:sz w:val="38"/>
                <w:szCs w:val="40"/>
              </w:rPr>
            </w:pPr>
          </w:p>
          <w:p w:rsidR="000D50EC" w:rsidRDefault="000D50EC" w:rsidP="00A97536">
            <w:pPr>
              <w:jc w:val="both"/>
              <w:rPr>
                <w:rFonts w:ascii="Times New Roman" w:hAnsi="Times New Roman" w:cs="Times New Roman"/>
                <w:b/>
                <w:sz w:val="38"/>
                <w:szCs w:val="40"/>
              </w:rPr>
            </w:pPr>
          </w:p>
          <w:p w:rsidR="000D50EC" w:rsidRPr="00126CF9" w:rsidRDefault="000D50EC" w:rsidP="00A97536">
            <w:pPr>
              <w:jc w:val="both"/>
              <w:rPr>
                <w:rFonts w:ascii="Times New Roman" w:hAnsi="Times New Roman" w:cs="Times New Roman"/>
                <w:b/>
                <w:sz w:val="24"/>
                <w:szCs w:val="40"/>
              </w:rPr>
            </w:pPr>
          </w:p>
          <w:p w:rsidR="000D50EC" w:rsidRDefault="000D50EC" w:rsidP="00A97536">
            <w:pPr>
              <w:jc w:val="both"/>
              <w:rPr>
                <w:rFonts w:ascii="Times New Roman" w:hAnsi="Times New Roman" w:cs="Times New Roman"/>
                <w:b/>
                <w:sz w:val="40"/>
                <w:szCs w:val="40"/>
              </w:rPr>
            </w:pPr>
          </w:p>
        </w:tc>
      </w:tr>
      <w:tr w:rsidR="000D50EC" w:rsidTr="00A97536">
        <w:trPr>
          <w:gridAfter w:val="1"/>
          <w:wAfter w:w="90" w:type="dxa"/>
        </w:trPr>
        <w:tc>
          <w:tcPr>
            <w:tcW w:w="648" w:type="dxa"/>
          </w:tcPr>
          <w:p w:rsidR="000D50EC" w:rsidRPr="00657909" w:rsidRDefault="000D50EC" w:rsidP="00A97536">
            <w:pPr>
              <w:jc w:val="center"/>
              <w:rPr>
                <w:rFonts w:ascii="Times New Roman" w:hAnsi="Times New Roman" w:cs="Times New Roman"/>
                <w:b/>
                <w:sz w:val="32"/>
                <w:szCs w:val="32"/>
              </w:rPr>
            </w:pPr>
            <w:r w:rsidRPr="00657909">
              <w:rPr>
                <w:rFonts w:ascii="Times New Roman" w:hAnsi="Times New Roman" w:cs="Times New Roman"/>
                <w:b/>
                <w:sz w:val="32"/>
                <w:szCs w:val="32"/>
              </w:rPr>
              <w:lastRenderedPageBreak/>
              <w:t>No</w:t>
            </w:r>
          </w:p>
        </w:tc>
        <w:tc>
          <w:tcPr>
            <w:tcW w:w="2682" w:type="dxa"/>
          </w:tcPr>
          <w:p w:rsidR="000D50EC" w:rsidRDefault="000D50EC" w:rsidP="00A97536">
            <w:pPr>
              <w:jc w:val="center"/>
              <w:rPr>
                <w:rFonts w:ascii="Times New Roman" w:hAnsi="Times New Roman" w:cs="Times New Roman"/>
                <w:b/>
                <w:sz w:val="32"/>
                <w:szCs w:val="32"/>
              </w:rPr>
            </w:pPr>
            <w:r w:rsidRPr="00657909">
              <w:rPr>
                <w:rFonts w:ascii="Times New Roman" w:hAnsi="Times New Roman" w:cs="Times New Roman"/>
                <w:b/>
                <w:sz w:val="32"/>
                <w:szCs w:val="32"/>
              </w:rPr>
              <w:t xml:space="preserve">Bangun </w:t>
            </w:r>
          </w:p>
          <w:p w:rsidR="000D50EC" w:rsidRPr="00657909" w:rsidRDefault="000D50EC" w:rsidP="00A97536">
            <w:pPr>
              <w:jc w:val="center"/>
              <w:rPr>
                <w:rFonts w:ascii="Times New Roman" w:hAnsi="Times New Roman" w:cs="Times New Roman"/>
                <w:b/>
                <w:sz w:val="32"/>
                <w:szCs w:val="32"/>
              </w:rPr>
            </w:pPr>
            <w:r>
              <w:rPr>
                <w:rFonts w:ascii="Times New Roman" w:hAnsi="Times New Roman" w:cs="Times New Roman"/>
                <w:b/>
                <w:sz w:val="32"/>
                <w:szCs w:val="32"/>
              </w:rPr>
              <w:t>Segitiga</w:t>
            </w:r>
          </w:p>
        </w:tc>
        <w:tc>
          <w:tcPr>
            <w:tcW w:w="2880" w:type="dxa"/>
          </w:tcPr>
          <w:p w:rsidR="000D50EC" w:rsidRDefault="000D50EC" w:rsidP="00A97536">
            <w:pPr>
              <w:jc w:val="center"/>
              <w:rPr>
                <w:rFonts w:ascii="Times New Roman" w:hAnsi="Times New Roman" w:cs="Times New Roman"/>
                <w:b/>
                <w:sz w:val="32"/>
                <w:szCs w:val="32"/>
              </w:rPr>
            </w:pPr>
            <w:r>
              <w:rPr>
                <w:rFonts w:ascii="Times New Roman" w:hAnsi="Times New Roman" w:cs="Times New Roman"/>
                <w:b/>
                <w:sz w:val="32"/>
                <w:szCs w:val="32"/>
              </w:rPr>
              <w:t xml:space="preserve">Bangun </w:t>
            </w:r>
          </w:p>
          <w:p w:rsidR="000D50EC" w:rsidRPr="00657909" w:rsidRDefault="000D50EC" w:rsidP="00A97536">
            <w:pPr>
              <w:jc w:val="center"/>
              <w:rPr>
                <w:rFonts w:ascii="Times New Roman" w:hAnsi="Times New Roman" w:cs="Times New Roman"/>
                <w:b/>
                <w:sz w:val="32"/>
                <w:szCs w:val="32"/>
              </w:rPr>
            </w:pPr>
            <w:r>
              <w:rPr>
                <w:rFonts w:ascii="Times New Roman" w:hAnsi="Times New Roman" w:cs="Times New Roman"/>
                <w:b/>
                <w:sz w:val="32"/>
                <w:szCs w:val="32"/>
              </w:rPr>
              <w:t>Segiempat</w:t>
            </w:r>
          </w:p>
        </w:tc>
        <w:tc>
          <w:tcPr>
            <w:tcW w:w="2790" w:type="dxa"/>
          </w:tcPr>
          <w:p w:rsidR="000D50EC" w:rsidRPr="00657909" w:rsidRDefault="000D50EC" w:rsidP="00A97536">
            <w:pPr>
              <w:jc w:val="center"/>
              <w:rPr>
                <w:rFonts w:ascii="Times New Roman" w:hAnsi="Times New Roman" w:cs="Times New Roman"/>
                <w:b/>
                <w:sz w:val="32"/>
                <w:szCs w:val="32"/>
              </w:rPr>
            </w:pPr>
            <w:r>
              <w:rPr>
                <w:rFonts w:ascii="Times New Roman" w:hAnsi="Times New Roman" w:cs="Times New Roman"/>
                <w:b/>
                <w:sz w:val="32"/>
                <w:szCs w:val="32"/>
              </w:rPr>
              <w:t>Bangun Lingkaran</w:t>
            </w:r>
          </w:p>
        </w:tc>
      </w:tr>
      <w:tr w:rsidR="000D50EC" w:rsidTr="00A97536">
        <w:trPr>
          <w:gridAfter w:val="1"/>
          <w:wAfter w:w="90" w:type="dxa"/>
        </w:trPr>
        <w:tc>
          <w:tcPr>
            <w:tcW w:w="648" w:type="dxa"/>
          </w:tcPr>
          <w:p w:rsidR="000D50EC" w:rsidRPr="00657909" w:rsidRDefault="000D50EC" w:rsidP="00A97536">
            <w:pPr>
              <w:jc w:val="center"/>
              <w:rPr>
                <w:rFonts w:ascii="Times New Roman" w:hAnsi="Times New Roman" w:cs="Times New Roman"/>
                <w:sz w:val="40"/>
                <w:szCs w:val="40"/>
              </w:rPr>
            </w:pPr>
          </w:p>
        </w:tc>
        <w:tc>
          <w:tcPr>
            <w:tcW w:w="2682" w:type="dxa"/>
          </w:tcPr>
          <w:p w:rsidR="000D50EC" w:rsidRPr="00657909" w:rsidRDefault="000D50EC" w:rsidP="00A97536">
            <w:pPr>
              <w:jc w:val="cente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Default="000D50EC" w:rsidP="00A97536">
            <w:pPr>
              <w:rPr>
                <w:rFonts w:ascii="Times New Roman" w:hAnsi="Times New Roman" w:cs="Times New Roman"/>
                <w:sz w:val="40"/>
                <w:szCs w:val="40"/>
              </w:rPr>
            </w:pPr>
          </w:p>
          <w:p w:rsidR="000D50EC" w:rsidRPr="00657909" w:rsidRDefault="000D50EC" w:rsidP="00A97536">
            <w:pPr>
              <w:rPr>
                <w:rFonts w:ascii="Times New Roman" w:hAnsi="Times New Roman" w:cs="Times New Roman"/>
                <w:sz w:val="40"/>
                <w:szCs w:val="40"/>
              </w:rPr>
            </w:pPr>
          </w:p>
        </w:tc>
        <w:tc>
          <w:tcPr>
            <w:tcW w:w="2880" w:type="dxa"/>
          </w:tcPr>
          <w:p w:rsidR="000D50EC" w:rsidRPr="00657909" w:rsidRDefault="000D50EC" w:rsidP="00A97536">
            <w:pPr>
              <w:jc w:val="center"/>
              <w:rPr>
                <w:rFonts w:ascii="Times New Roman" w:hAnsi="Times New Roman" w:cs="Times New Roman"/>
                <w:sz w:val="40"/>
                <w:szCs w:val="40"/>
              </w:rPr>
            </w:pPr>
          </w:p>
        </w:tc>
        <w:tc>
          <w:tcPr>
            <w:tcW w:w="2790" w:type="dxa"/>
          </w:tcPr>
          <w:p w:rsidR="000D50EC" w:rsidRPr="00657909" w:rsidRDefault="000D50EC" w:rsidP="00A97536">
            <w:pPr>
              <w:jc w:val="center"/>
              <w:rPr>
                <w:rFonts w:ascii="Times New Roman" w:hAnsi="Times New Roman" w:cs="Times New Roman"/>
                <w:sz w:val="40"/>
                <w:szCs w:val="40"/>
              </w:rPr>
            </w:pPr>
          </w:p>
        </w:tc>
      </w:tr>
    </w:tbl>
    <w:p w:rsidR="000D50EC" w:rsidRDefault="000D50EC" w:rsidP="000D50EC">
      <w:pPr>
        <w:jc w:val="both"/>
        <w:rPr>
          <w:rFonts w:ascii="Times New Roman" w:hAnsi="Times New Roman" w:cs="Times New Roman"/>
          <w:b/>
          <w:sz w:val="40"/>
          <w:szCs w:val="40"/>
        </w:rPr>
      </w:pPr>
    </w:p>
    <w:p w:rsidR="000D50EC" w:rsidRDefault="000D50EC" w:rsidP="000D50EC">
      <w:pPr>
        <w:jc w:val="both"/>
        <w:rPr>
          <w:rFonts w:ascii="Times New Roman" w:hAnsi="Times New Roman" w:cs="Times New Roman"/>
          <w:b/>
          <w:sz w:val="40"/>
          <w:szCs w:val="40"/>
        </w:rPr>
      </w:pPr>
    </w:p>
    <w:p w:rsidR="000D50EC" w:rsidRPr="00BE2224" w:rsidRDefault="000D50EC" w:rsidP="000D50EC">
      <w:pPr>
        <w:jc w:val="both"/>
        <w:rPr>
          <w:rFonts w:ascii="Times New Roman" w:hAnsi="Times New Roman" w:cs="Times New Roman"/>
          <w:b/>
          <w:sz w:val="40"/>
          <w:szCs w:val="40"/>
        </w:rPr>
      </w:pPr>
    </w:p>
    <w:p w:rsidR="000D50EC" w:rsidRDefault="000D50EC" w:rsidP="000D50EC">
      <w:pPr>
        <w:rPr>
          <w:rFonts w:ascii="Times New Roman" w:hAnsi="Times New Roman" w:cs="Times New Roman"/>
          <w:sz w:val="28"/>
          <w:szCs w:val="28"/>
        </w:rPr>
      </w:pPr>
    </w:p>
    <w:p w:rsidR="000D50EC" w:rsidRPr="00657909" w:rsidRDefault="000D50EC" w:rsidP="000D50EC">
      <w:pPr>
        <w:widowControl w:val="0"/>
        <w:spacing w:line="360" w:lineRule="auto"/>
        <w:jc w:val="center"/>
        <w:rPr>
          <w:rFonts w:ascii="Times New Roman" w:hAnsi="Times New Roman" w:cs="Times New Roman"/>
          <w:b/>
          <w:sz w:val="60"/>
        </w:rPr>
      </w:pPr>
      <w:r>
        <w:rPr>
          <w:rFonts w:ascii="Times New Roman" w:hAnsi="Times New Roman" w:cs="Times New Roman"/>
          <w:noProof/>
        </w:rPr>
        <mc:AlternateContent>
          <mc:Choice Requires="wps">
            <w:drawing>
              <wp:anchor distT="0" distB="0" distL="114300" distR="114300" simplePos="0" relativeHeight="251728896" behindDoc="0" locked="0" layoutInCell="1" allowOverlap="1" wp14:anchorId="05AA6C76" wp14:editId="760F9C77">
                <wp:simplePos x="0" y="0"/>
                <wp:positionH relativeFrom="column">
                  <wp:posOffset>1196340</wp:posOffset>
                </wp:positionH>
                <wp:positionV relativeFrom="paragraph">
                  <wp:posOffset>12700</wp:posOffset>
                </wp:positionV>
                <wp:extent cx="3062605" cy="506730"/>
                <wp:effectExtent l="5715" t="12700" r="8255" b="13970"/>
                <wp:wrapNone/>
                <wp:docPr id="146" name="AutoShap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0D50EC" w:rsidRPr="00657909" w:rsidRDefault="000D50EC" w:rsidP="000D50EC">
                            <w:pPr>
                              <w:jc w:val="center"/>
                              <w:rPr>
                                <w:szCs w:val="44"/>
                              </w:rPr>
                            </w:pPr>
                            <w:r w:rsidRPr="00657909">
                              <w:rPr>
                                <w:rFonts w:ascii="Times New Roman" w:hAnsi="Times New Roman" w:cs="Times New Roman"/>
                                <w:b/>
                                <w:sz w:val="60"/>
                              </w:rPr>
                              <w:t xml:space="preserve">LKPD </w:t>
                            </w:r>
                            <w:r>
                              <w:rPr>
                                <w:rFonts w:ascii="Times New Roman" w:hAnsi="Times New Roman" w:cs="Times New Roman"/>
                                <w:b/>
                                <w:sz w:val="60"/>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AA6C76" id="AutoShape 150" o:spid="_x0000_s1071" style="position:absolute;left:0;text-align:left;margin-left:94.2pt;margin-top:1pt;width:241.15pt;height:39.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" fillcolor="#fabf8f [1945]">
                <v:textbox>
                  <w:txbxContent>
                    <w:p w:rsidR="000D50EC" w:rsidRPr="00657909" w:rsidRDefault="000D50EC" w:rsidP="000D50EC">
                      <w:pPr>
                        <w:jc w:val="center"/>
                        <w:rPr>
                          <w:szCs w:val="44"/>
                        </w:rPr>
                      </w:pPr>
                      <w:r w:rsidRPr="00657909">
                        <w:rPr>
                          <w:rFonts w:ascii="Times New Roman" w:hAnsi="Times New Roman" w:cs="Times New Roman"/>
                          <w:b/>
                          <w:sz w:val="60"/>
                        </w:rPr>
                        <w:t xml:space="preserve">LKPD </w:t>
                      </w:r>
                      <w:r>
                        <w:rPr>
                          <w:rFonts w:ascii="Times New Roman" w:hAnsi="Times New Roman" w:cs="Times New Roman"/>
                          <w:b/>
                          <w:sz w:val="60"/>
                        </w:rPr>
                        <w:t>2</w:t>
                      </w:r>
                    </w:p>
                  </w:txbxContent>
                </v:textbox>
              </v:roundrect>
            </w:pict>
          </mc:Fallback>
        </mc:AlternateContent>
      </w: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7872" behindDoc="0" locked="0" layoutInCell="1" allowOverlap="1" wp14:anchorId="4FF28AE0" wp14:editId="26C680C7">
                <wp:simplePos x="0" y="0"/>
                <wp:positionH relativeFrom="column">
                  <wp:posOffset>-10795</wp:posOffset>
                </wp:positionH>
                <wp:positionV relativeFrom="paragraph">
                  <wp:posOffset>73660</wp:posOffset>
                </wp:positionV>
                <wp:extent cx="3062605" cy="506730"/>
                <wp:effectExtent l="8255" t="9525" r="5715" b="7620"/>
                <wp:wrapNone/>
                <wp:docPr id="145" name="AutoShap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 xml:space="preserve">TUJUAN </w:t>
                            </w:r>
                            <w:r w:rsidRPr="00830DB3">
                              <w:rPr>
                                <w:rFonts w:ascii="Times New Roman" w:hAnsi="Times New Roman" w:cs="Times New Roman"/>
                                <w:b/>
                                <w:sz w:val="32"/>
                                <w:szCs w:val="44"/>
                              </w:rPr>
                              <w:t>PEMBELAJ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F28AE0" id="AutoShape 149" o:spid="_x0000_s1072" style="position:absolute;left:0;text-align:left;margin-left:-.85pt;margin-top:5.8pt;width:241.15pt;height:39.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" fillcolor="#b2a1c7 [1943]">
                <v:textbo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 xml:space="preserve">TUJUAN </w:t>
                      </w:r>
                      <w:r w:rsidRPr="00830DB3">
                        <w:rPr>
                          <w:rFonts w:ascii="Times New Roman" w:hAnsi="Times New Roman" w:cs="Times New Roman"/>
                          <w:b/>
                          <w:sz w:val="32"/>
                          <w:szCs w:val="44"/>
                        </w:rPr>
                        <w:t>PEMBELAJARAN</w:t>
                      </w:r>
                    </w:p>
                  </w:txbxContent>
                </v:textbox>
              </v:roundrect>
            </w:pict>
          </mc:Fallback>
        </mc:AlternateContent>
      </w: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jc w:val="both"/>
        <w:rPr>
          <w:rFonts w:ascii="Times New Roman" w:hAnsi="Times New Roman" w:cs="Times New Roman"/>
        </w:rPr>
      </w:pPr>
    </w:p>
    <w:p w:rsidR="000D50EC" w:rsidRPr="001F2C26" w:rsidRDefault="000D50EC" w:rsidP="000D50EC">
      <w:pPr>
        <w:widowControl w:val="0"/>
        <w:autoSpaceDE w:val="0"/>
        <w:autoSpaceDN w:val="0"/>
        <w:spacing w:line="249" w:lineRule="auto"/>
        <w:ind w:right="657"/>
        <w:jc w:val="both"/>
        <w:rPr>
          <w:rFonts w:ascii="Times New Roman" w:hAnsi="Times New Roman" w:cs="Times New Roman"/>
          <w:sz w:val="28"/>
          <w:szCs w:val="28"/>
        </w:rPr>
      </w:pPr>
      <w:r>
        <w:rPr>
          <w:rFonts w:ascii="Times New Roman" w:hAnsi="Times New Roman" w:cs="Times New Roman"/>
          <w:sz w:val="28"/>
          <w:szCs w:val="28"/>
        </w:rPr>
        <w:t>Disajikan berbagai gambar bangun datar (segitiga, segiempat, segibanyak, lingkaran), peserta didik dapat menentukan luas bangun datar segitiga, segiempat, segibanyak dan lingkaran dengan tepat.</w:t>
      </w:r>
    </w:p>
    <w:p w:rsidR="000D50EC" w:rsidRDefault="000D50EC" w:rsidP="000D50EC">
      <w:pPr>
        <w:widowControl w:val="0"/>
        <w:spacing w:line="360" w:lineRule="auto"/>
        <w:jc w:val="both"/>
        <w:rPr>
          <w:rFonts w:ascii="Times New Roman" w:hAnsi="Times New Roman" w:cs="Times New Roman"/>
          <w:sz w:val="28"/>
          <w:szCs w:val="28"/>
        </w:rPr>
      </w:pPr>
      <w:r>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28471E1F" wp14:editId="4B5B5E35">
                <wp:simplePos x="0" y="0"/>
                <wp:positionH relativeFrom="column">
                  <wp:posOffset>-10795</wp:posOffset>
                </wp:positionH>
                <wp:positionV relativeFrom="paragraph">
                  <wp:posOffset>292100</wp:posOffset>
                </wp:positionV>
                <wp:extent cx="3062605" cy="506730"/>
                <wp:effectExtent l="8255" t="6350" r="5715" b="10795"/>
                <wp:wrapNone/>
                <wp:docPr id="144" name="AutoShap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INDIKA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471E1F" id="AutoShape 151" o:spid="_x0000_s1073" style="position:absolute;left:0;text-align:left;margin-left:-.85pt;margin-top:23pt;width:241.15pt;height:39.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" fillcolor="#b2a1c7 [1943]">
                <v:textbox>
                  <w:txbxContent>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INDIKATOR</w:t>
                      </w:r>
                    </w:p>
                  </w:txbxContent>
                </v:textbox>
              </v:roundrect>
            </w:pict>
          </mc:Fallback>
        </mc:AlternateContent>
      </w:r>
    </w:p>
    <w:p w:rsidR="000D50EC"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sz w:val="28"/>
          <w:szCs w:val="28"/>
        </w:rPr>
      </w:pPr>
      <w:r>
        <w:rPr>
          <w:rFonts w:ascii="Times New Roman" w:hAnsi="Times New Roman" w:cs="Times New Roman"/>
          <w:sz w:val="28"/>
          <w:szCs w:val="28"/>
        </w:rPr>
        <w:t>Peserta Didik mampu menentukan luas bangun datar (segitiga, segi empat, segi banyak, dan lingkaran).</w:t>
      </w:r>
    </w:p>
    <w:p w:rsidR="000D50EC" w:rsidRPr="008000F6" w:rsidRDefault="000D50EC" w:rsidP="000D50EC">
      <w:pPr>
        <w:rPr>
          <w:rFonts w:ascii="Times New Roman" w:hAnsi="Times New Roman" w:cs="Times New Roman"/>
          <w:sz w:val="20"/>
          <w:szCs w:val="28"/>
        </w:rPr>
      </w:pPr>
    </w:p>
    <w:p w:rsidR="000D50EC" w:rsidRDefault="000D50EC" w:rsidP="000D50EC">
      <w:pPr>
        <w:widowControl w:val="0"/>
        <w:spacing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0B39F405" wp14:editId="49531259">
                <wp:simplePos x="0" y="0"/>
                <wp:positionH relativeFrom="column">
                  <wp:posOffset>-10795</wp:posOffset>
                </wp:positionH>
                <wp:positionV relativeFrom="paragraph">
                  <wp:posOffset>-12700</wp:posOffset>
                </wp:positionV>
                <wp:extent cx="3558540" cy="506730"/>
                <wp:effectExtent l="8255" t="12700" r="5080" b="13970"/>
                <wp:wrapNone/>
                <wp:docPr id="143" name="AutoShap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PETUNJUK PENGGUNAAN LKP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39F405" id="AutoShape 147" o:spid="_x0000_s1074" style="position:absolute;left:0;text-align:left;margin-left:-.85pt;margin-top:-1pt;width:280.2pt;height:39.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" fillcolor="#b2a1c7 [1943]">
                <v:textbox>
                  <w:txbxContent>
                    <w:p w:rsidR="000D50EC" w:rsidRPr="00830DB3" w:rsidRDefault="000D50EC" w:rsidP="000D50EC">
                      <w:pPr>
                        <w:spacing w:line="240" w:lineRule="auto"/>
                        <w:jc w:val="center"/>
                        <w:rPr>
                          <w:rFonts w:ascii="Times New Roman" w:hAnsi="Times New Roman" w:cs="Times New Roman"/>
                          <w:b/>
                          <w:sz w:val="8"/>
                          <w:szCs w:val="44"/>
                        </w:rPr>
                      </w:pPr>
                    </w:p>
                    <w:p w:rsidR="000D50EC" w:rsidRPr="00830DB3" w:rsidRDefault="000D50EC" w:rsidP="000D50EC">
                      <w:pPr>
                        <w:spacing w:line="240" w:lineRule="auto"/>
                        <w:jc w:val="center"/>
                        <w:rPr>
                          <w:rFonts w:ascii="Times New Roman" w:hAnsi="Times New Roman" w:cs="Times New Roman"/>
                          <w:b/>
                          <w:sz w:val="32"/>
                          <w:szCs w:val="44"/>
                        </w:rPr>
                      </w:pPr>
                      <w:r>
                        <w:rPr>
                          <w:rFonts w:ascii="Times New Roman" w:hAnsi="Times New Roman" w:cs="Times New Roman"/>
                          <w:b/>
                          <w:sz w:val="32"/>
                          <w:szCs w:val="44"/>
                        </w:rPr>
                        <w:t>PETUNJUK PENGGUNAAN LKPD</w:t>
                      </w:r>
                    </w:p>
                  </w:txbxContent>
                </v:textbox>
              </v:roundrect>
            </w:pict>
          </mc:Fallback>
        </mc:AlternateContent>
      </w:r>
    </w:p>
    <w:p w:rsidR="000D50EC" w:rsidRDefault="000D50EC" w:rsidP="000D50EC">
      <w:pPr>
        <w:widowControl w:val="0"/>
        <w:spacing w:line="360" w:lineRule="auto"/>
        <w:ind w:firstLine="720"/>
        <w:jc w:val="both"/>
        <w:rPr>
          <w:rFonts w:ascii="Times New Roman" w:hAnsi="Times New Roman" w:cs="Times New Roman"/>
        </w:rPr>
      </w:pPr>
    </w:p>
    <w:p w:rsidR="000D50EC" w:rsidRDefault="000D50EC" w:rsidP="000D50EC">
      <w:pPr>
        <w:widowControl w:val="0"/>
        <w:spacing w:line="360" w:lineRule="auto"/>
        <w:jc w:val="both"/>
        <w:rPr>
          <w:rFonts w:ascii="Times New Roman" w:hAnsi="Times New Roman" w:cs="Times New Roman"/>
        </w:rPr>
      </w:pPr>
    </w:p>
    <w:p w:rsidR="000D50EC" w:rsidRDefault="000D50EC" w:rsidP="000D50EC">
      <w:pPr>
        <w:pStyle w:val="ListParagraph"/>
        <w:widowControl w:val="0"/>
        <w:numPr>
          <w:ilvl w:val="0"/>
          <w:numId w:val="13"/>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Bacalah LKPD dengan teliti dan cermati materi yang terdapat dalam LKPD.</w:t>
      </w:r>
    </w:p>
    <w:p w:rsidR="000D50EC" w:rsidRDefault="000D50EC" w:rsidP="000D50EC">
      <w:pPr>
        <w:pStyle w:val="ListParagraph"/>
        <w:widowControl w:val="0"/>
        <w:numPr>
          <w:ilvl w:val="0"/>
          <w:numId w:val="13"/>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 xml:space="preserve">Diskusikan dengan teman sekelompokmu dalam menyelesaikan </w:t>
      </w:r>
      <w:r>
        <w:rPr>
          <w:rFonts w:ascii="Times New Roman" w:hAnsi="Times New Roman" w:cs="Times New Roman"/>
          <w:sz w:val="28"/>
          <w:szCs w:val="28"/>
        </w:rPr>
        <w:lastRenderedPageBreak/>
        <w:t>masalah.</w:t>
      </w:r>
    </w:p>
    <w:p w:rsidR="000D50EC" w:rsidRDefault="000D50EC" w:rsidP="000D50EC">
      <w:pPr>
        <w:pStyle w:val="ListParagraph"/>
        <w:widowControl w:val="0"/>
        <w:numPr>
          <w:ilvl w:val="0"/>
          <w:numId w:val="13"/>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Pahami setiap langkah-langkah kegiatan yang terdapat pada LKPD.</w:t>
      </w:r>
    </w:p>
    <w:p w:rsidR="000D50EC" w:rsidRDefault="000D50EC" w:rsidP="000D50EC">
      <w:pPr>
        <w:pStyle w:val="ListParagraph"/>
        <w:widowControl w:val="0"/>
        <w:numPr>
          <w:ilvl w:val="0"/>
          <w:numId w:val="13"/>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Diskusikan dengan teman sebangku dan kerjakan latihan secara mandiri. Jika mengalami kesulitan dalam mempelajari LKPD tanyakan pada gurumu tetap berusaha semaksimal mungkin.</w:t>
      </w:r>
    </w:p>
    <w:p w:rsidR="000D50EC" w:rsidRDefault="000D50EC" w:rsidP="000D50EC">
      <w:pPr>
        <w:pStyle w:val="ListParagraph"/>
        <w:widowControl w:val="0"/>
        <w:autoSpaceDE w:val="0"/>
        <w:autoSpaceDN w:val="0"/>
        <w:spacing w:line="249" w:lineRule="auto"/>
        <w:ind w:left="900" w:right="657"/>
        <w:contextualSpacing w:val="0"/>
        <w:jc w:val="both"/>
        <w:rPr>
          <w:rFonts w:ascii="Times New Roman" w:hAnsi="Times New Roman" w:cs="Times New Roman"/>
          <w:sz w:val="28"/>
          <w:szCs w:val="28"/>
        </w:rPr>
      </w:pPr>
    </w:p>
    <w:p w:rsidR="000D50EC" w:rsidRPr="00830DB3" w:rsidRDefault="000D50EC" w:rsidP="000D50EC">
      <w:pPr>
        <w:widowControl w:val="0"/>
        <w:spacing w:line="360" w:lineRule="auto"/>
        <w:jc w:val="both"/>
        <w:rPr>
          <w:rFonts w:ascii="Times New Roman" w:hAnsi="Times New Roman" w:cs="Times New Roman"/>
          <w:sz w:val="28"/>
          <w:szCs w:val="28"/>
        </w:rPr>
      </w:pPr>
    </w:p>
    <w:p w:rsidR="000D50EC" w:rsidRPr="00830DB3" w:rsidRDefault="000D50EC" w:rsidP="000D50EC">
      <w:pPr>
        <w:widowControl w:val="0"/>
        <w:spacing w:line="360" w:lineRule="auto"/>
        <w:jc w:val="both"/>
        <w:rPr>
          <w:rFonts w:ascii="Times New Roman" w:hAnsi="Times New Roman" w:cs="Times New Roman"/>
          <w:sz w:val="28"/>
          <w:szCs w:val="28"/>
        </w:rPr>
      </w:pPr>
      <w:r>
        <w:rPr>
          <w:rFonts w:ascii="Times New Roman" w:hAnsi="Times New Roman" w:cs="Times New Roman"/>
          <w:noProof/>
        </w:rPr>
        <mc:AlternateContent>
          <mc:Choice Requires="wps">
            <w:drawing>
              <wp:anchor distT="0" distB="0" distL="114300" distR="114300" simplePos="0" relativeHeight="251726848" behindDoc="0" locked="0" layoutInCell="1" allowOverlap="1" wp14:anchorId="12F3B275" wp14:editId="2A11E8FA">
                <wp:simplePos x="0" y="0"/>
                <wp:positionH relativeFrom="column">
                  <wp:posOffset>1791335</wp:posOffset>
                </wp:positionH>
                <wp:positionV relativeFrom="paragraph">
                  <wp:posOffset>10160</wp:posOffset>
                </wp:positionV>
                <wp:extent cx="3908425" cy="1045210"/>
                <wp:effectExtent l="10160" t="5080" r="5715" b="6985"/>
                <wp:wrapNone/>
                <wp:docPr id="142" name="AutoShap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8425" cy="1045210"/>
                        </a:xfrm>
                        <a:prstGeom prst="roundRect">
                          <a:avLst>
                            <a:gd name="adj" fmla="val 16667"/>
                          </a:avLst>
                        </a:prstGeom>
                        <a:solidFill>
                          <a:srgbClr val="FFFF00"/>
                        </a:solidFill>
                        <a:ln w="9525">
                          <a:solidFill>
                            <a:srgbClr val="000000"/>
                          </a:solidFill>
                          <a:round/>
                          <a:headEnd/>
                          <a:tailEnd/>
                        </a:ln>
                      </wps:spPr>
                      <wps:txbx>
                        <w:txbxContent>
                          <w:p w:rsidR="000D50EC" w:rsidRPr="00B2625E" w:rsidRDefault="000D50EC" w:rsidP="000D50EC">
                            <w:pPr>
                              <w:shd w:val="clear" w:color="auto" w:fill="FFFF00"/>
                              <w:spacing w:line="240" w:lineRule="auto"/>
                              <w:jc w:val="center"/>
                              <w:rPr>
                                <w:rFonts w:ascii="Times New Roman" w:hAnsi="Times New Roman" w:cs="Times New Roman"/>
                                <w:sz w:val="36"/>
                                <w:szCs w:val="36"/>
                              </w:rPr>
                            </w:pPr>
                            <w:r w:rsidRPr="00B2625E">
                              <w:rPr>
                                <w:rFonts w:ascii="Times New Roman" w:hAnsi="Times New Roman" w:cs="Times New Roman"/>
                                <w:sz w:val="36"/>
                                <w:szCs w:val="36"/>
                              </w:rPr>
                              <w:t xml:space="preserve">Melalui kegiatan berikut ini, kalian </w:t>
                            </w:r>
                            <w:proofErr w:type="gramStart"/>
                            <w:r w:rsidRPr="00B2625E">
                              <w:rPr>
                                <w:rFonts w:ascii="Times New Roman" w:hAnsi="Times New Roman" w:cs="Times New Roman"/>
                                <w:sz w:val="36"/>
                                <w:szCs w:val="36"/>
                              </w:rPr>
                              <w:t>akan</w:t>
                            </w:r>
                            <w:proofErr w:type="gramEnd"/>
                            <w:r w:rsidRPr="00B2625E">
                              <w:rPr>
                                <w:rFonts w:ascii="Times New Roman" w:hAnsi="Times New Roman" w:cs="Times New Roman"/>
                                <w:sz w:val="36"/>
                                <w:szCs w:val="36"/>
                              </w:rPr>
                              <w:t xml:space="preserve"> dibimbing untuk dapat mencermati LKPD ter</w:t>
                            </w:r>
                            <w:r>
                              <w:rPr>
                                <w:rFonts w:ascii="Times New Roman" w:hAnsi="Times New Roman" w:cs="Times New Roman"/>
                                <w:sz w:val="36"/>
                                <w:szCs w:val="36"/>
                              </w:rPr>
                              <w:t>s</w:t>
                            </w:r>
                            <w:r w:rsidRPr="00B2625E">
                              <w:rPr>
                                <w:rFonts w:ascii="Times New Roman" w:hAnsi="Times New Roman" w:cs="Times New Roman"/>
                                <w:sz w:val="36"/>
                                <w:szCs w:val="36"/>
                              </w:rPr>
                              <w:t>e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F3B275" id="AutoShape 148" o:spid="_x0000_s1075" style="position:absolute;left:0;text-align:left;margin-left:141.05pt;margin-top:.8pt;width:307.75pt;height:82.3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" fillcolor="yellow">
                <v:textbox>
                  <w:txbxContent>
                    <w:p w:rsidR="000D50EC" w:rsidRPr="00B2625E" w:rsidRDefault="000D50EC" w:rsidP="000D50EC">
                      <w:pPr>
                        <w:shd w:val="clear" w:color="auto" w:fill="FFFF00"/>
                        <w:spacing w:line="240" w:lineRule="auto"/>
                        <w:jc w:val="center"/>
                        <w:rPr>
                          <w:rFonts w:ascii="Times New Roman" w:hAnsi="Times New Roman" w:cs="Times New Roman"/>
                          <w:sz w:val="36"/>
                          <w:szCs w:val="36"/>
                        </w:rPr>
                      </w:pPr>
                      <w:r w:rsidRPr="00B2625E">
                        <w:rPr>
                          <w:rFonts w:ascii="Times New Roman" w:hAnsi="Times New Roman" w:cs="Times New Roman"/>
                          <w:sz w:val="36"/>
                          <w:szCs w:val="36"/>
                        </w:rPr>
                        <w:t xml:space="preserve">Melalui kegiatan berikut ini, kalian </w:t>
                      </w:r>
                      <w:proofErr w:type="gramStart"/>
                      <w:r w:rsidRPr="00B2625E">
                        <w:rPr>
                          <w:rFonts w:ascii="Times New Roman" w:hAnsi="Times New Roman" w:cs="Times New Roman"/>
                          <w:sz w:val="36"/>
                          <w:szCs w:val="36"/>
                        </w:rPr>
                        <w:t>akan</w:t>
                      </w:r>
                      <w:proofErr w:type="gramEnd"/>
                      <w:r w:rsidRPr="00B2625E">
                        <w:rPr>
                          <w:rFonts w:ascii="Times New Roman" w:hAnsi="Times New Roman" w:cs="Times New Roman"/>
                          <w:sz w:val="36"/>
                          <w:szCs w:val="36"/>
                        </w:rPr>
                        <w:t xml:space="preserve"> dibimbing untuk dapat mencermati LKPD ter</w:t>
                      </w:r>
                      <w:r>
                        <w:rPr>
                          <w:rFonts w:ascii="Times New Roman" w:hAnsi="Times New Roman" w:cs="Times New Roman"/>
                          <w:sz w:val="36"/>
                          <w:szCs w:val="36"/>
                        </w:rPr>
                        <w:t>s</w:t>
                      </w:r>
                      <w:r w:rsidRPr="00B2625E">
                        <w:rPr>
                          <w:rFonts w:ascii="Times New Roman" w:hAnsi="Times New Roman" w:cs="Times New Roman"/>
                          <w:sz w:val="36"/>
                          <w:szCs w:val="36"/>
                        </w:rPr>
                        <w:t>ebut</w:t>
                      </w:r>
                    </w:p>
                  </w:txbxContent>
                </v:textbox>
              </v:roundrect>
            </w:pict>
          </mc:Fallback>
        </mc:AlternateContent>
      </w:r>
    </w:p>
    <w:p w:rsidR="000D50EC" w:rsidRPr="00830DB3" w:rsidRDefault="000D50EC" w:rsidP="000D50EC">
      <w:pPr>
        <w:widowControl w:val="0"/>
        <w:spacing w:line="360" w:lineRule="auto"/>
        <w:jc w:val="both"/>
        <w:rPr>
          <w:rFonts w:ascii="Times New Roman" w:hAnsi="Times New Roman" w:cs="Times New Roman"/>
          <w:sz w:val="28"/>
          <w:szCs w:val="28"/>
        </w:rPr>
      </w:pPr>
    </w:p>
    <w:p w:rsidR="000D50EC" w:rsidRPr="00830DB3" w:rsidRDefault="000D50EC" w:rsidP="000D50EC">
      <w:pPr>
        <w:widowControl w:val="0"/>
        <w:spacing w:line="360" w:lineRule="auto"/>
        <w:jc w:val="both"/>
        <w:rPr>
          <w:rFonts w:ascii="Times New Roman" w:hAnsi="Times New Roman" w:cs="Times New Roman"/>
          <w:sz w:val="28"/>
          <w:szCs w:val="28"/>
        </w:rPr>
      </w:pPr>
    </w:p>
    <w:p w:rsidR="000D50EC" w:rsidRDefault="000D50EC" w:rsidP="000D50EC">
      <w:pPr>
        <w:widowControl w:val="0"/>
        <w:spacing w:line="360" w:lineRule="auto"/>
        <w:jc w:val="both"/>
        <w:rPr>
          <w:rFonts w:ascii="Times New Roman" w:hAnsi="Times New Roman" w:cs="Times New Roman"/>
        </w:rPr>
      </w:pPr>
    </w:p>
    <w:p w:rsidR="000D50EC" w:rsidRDefault="000D50EC" w:rsidP="000D50EC">
      <w:pPr>
        <w:widowControl w:val="0"/>
        <w:spacing w:line="360" w:lineRule="auto"/>
        <w:jc w:val="both"/>
        <w:rPr>
          <w:rFonts w:ascii="Times New Roman" w:hAnsi="Times New Roman" w:cs="Times New Roman"/>
        </w:rPr>
      </w:pPr>
    </w:p>
    <w:p w:rsidR="000D50EC" w:rsidRDefault="000D50EC" w:rsidP="000D50EC">
      <w:pPr>
        <w:widowControl w:val="0"/>
        <w:spacing w:line="360" w:lineRule="auto"/>
        <w:jc w:val="both"/>
        <w:rPr>
          <w:rFonts w:ascii="Times New Roman" w:hAnsi="Times New Roman" w:cs="Times New Roman"/>
        </w:rPr>
      </w:pPr>
    </w:p>
    <w:p w:rsidR="000D50EC" w:rsidRDefault="000D50EC" w:rsidP="000D50EC">
      <w:pPr>
        <w:widowControl w:val="0"/>
        <w:spacing w:line="360" w:lineRule="auto"/>
        <w:jc w:val="both"/>
        <w:rPr>
          <w:rFonts w:ascii="Segoe Print"/>
          <w:b/>
          <w:color w:val="222222"/>
          <w:sz w:val="32"/>
          <w:u w:val="single" w:color="222222"/>
        </w:rPr>
      </w:pPr>
      <w:r>
        <w:rPr>
          <w:rFonts w:ascii="Segoe Print"/>
          <w:b/>
          <w:noProof/>
          <w:color w:val="222222"/>
          <w:sz w:val="32"/>
          <w:u w:val="single" w:color="222222"/>
        </w:rPr>
        <mc:AlternateContent>
          <mc:Choice Requires="wps">
            <w:drawing>
              <wp:anchor distT="0" distB="0" distL="114300" distR="114300" simplePos="0" relativeHeight="251736064" behindDoc="0" locked="0" layoutInCell="1" allowOverlap="1" wp14:anchorId="0C239AB0" wp14:editId="4CF1F993">
                <wp:simplePos x="0" y="0"/>
                <wp:positionH relativeFrom="column">
                  <wp:posOffset>340360</wp:posOffset>
                </wp:positionH>
                <wp:positionV relativeFrom="paragraph">
                  <wp:posOffset>0</wp:posOffset>
                </wp:positionV>
                <wp:extent cx="5398770" cy="1220470"/>
                <wp:effectExtent l="6985" t="9525" r="13970" b="8255"/>
                <wp:wrapNone/>
                <wp:docPr id="141"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8770" cy="1220470"/>
                        </a:xfrm>
                        <a:prstGeom prst="roundRect">
                          <a:avLst>
                            <a:gd name="adj" fmla="val 16667"/>
                          </a:avLst>
                        </a:prstGeom>
                        <a:solidFill>
                          <a:srgbClr val="FFFF00"/>
                        </a:solidFill>
                        <a:ln w="9525">
                          <a:solidFill>
                            <a:srgbClr val="000000"/>
                          </a:solidFill>
                          <a:round/>
                          <a:headEnd/>
                          <a:tailEnd/>
                        </a:ln>
                      </wps:spPr>
                      <wps:txbx>
                        <w:txbxContent>
                          <w:p w:rsidR="000D50EC" w:rsidRPr="00B2625E" w:rsidRDefault="000D50EC" w:rsidP="000D50EC">
                            <w:pPr>
                              <w:shd w:val="clear" w:color="auto" w:fill="FFFF00"/>
                              <w:spacing w:line="240" w:lineRule="auto"/>
                              <w:jc w:val="center"/>
                              <w:rPr>
                                <w:rFonts w:ascii="Times New Roman" w:hAnsi="Times New Roman" w:cs="Times New Roman"/>
                                <w:sz w:val="48"/>
                                <w:szCs w:val="48"/>
                              </w:rPr>
                            </w:pPr>
                            <w:r w:rsidRPr="00B2625E">
                              <w:rPr>
                                <w:rFonts w:ascii="Times New Roman" w:hAnsi="Times New Roman" w:cs="Times New Roman"/>
                                <w:sz w:val="48"/>
                                <w:szCs w:val="48"/>
                              </w:rPr>
                              <w:t xml:space="preserve">PENERAPAN KONSEP </w:t>
                            </w:r>
                            <w:r>
                              <w:rPr>
                                <w:rFonts w:ascii="Times New Roman" w:hAnsi="Times New Roman" w:cs="Times New Roman"/>
                                <w:sz w:val="48"/>
                                <w:szCs w:val="48"/>
                              </w:rPr>
                              <w:t xml:space="preserve">LUAS </w:t>
                            </w:r>
                            <w:r w:rsidRPr="00B2625E">
                              <w:rPr>
                                <w:rFonts w:ascii="Times New Roman" w:hAnsi="Times New Roman" w:cs="Times New Roman"/>
                                <w:sz w:val="48"/>
                                <w:szCs w:val="48"/>
                              </w:rPr>
                              <w:t>BANGUN DATAR DALAM KEHIDUPAN SEHARI-HA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239AB0" id="AutoShape 157" o:spid="_x0000_s1076" style="position:absolute;left:0;text-align:left;margin-left:26.8pt;margin-top:0;width:425.1pt;height:96.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" fillcolor="yellow">
                <v:textbox>
                  <w:txbxContent>
                    <w:p w:rsidR="000D50EC" w:rsidRPr="00B2625E" w:rsidRDefault="000D50EC" w:rsidP="000D50EC">
                      <w:pPr>
                        <w:shd w:val="clear" w:color="auto" w:fill="FFFF00"/>
                        <w:spacing w:line="240" w:lineRule="auto"/>
                        <w:jc w:val="center"/>
                        <w:rPr>
                          <w:rFonts w:ascii="Times New Roman" w:hAnsi="Times New Roman" w:cs="Times New Roman"/>
                          <w:sz w:val="48"/>
                          <w:szCs w:val="48"/>
                        </w:rPr>
                      </w:pPr>
                      <w:r w:rsidRPr="00B2625E">
                        <w:rPr>
                          <w:rFonts w:ascii="Times New Roman" w:hAnsi="Times New Roman" w:cs="Times New Roman"/>
                          <w:sz w:val="48"/>
                          <w:szCs w:val="48"/>
                        </w:rPr>
                        <w:t xml:space="preserve">PENERAPAN KONSEP </w:t>
                      </w:r>
                      <w:r>
                        <w:rPr>
                          <w:rFonts w:ascii="Times New Roman" w:hAnsi="Times New Roman" w:cs="Times New Roman"/>
                          <w:sz w:val="48"/>
                          <w:szCs w:val="48"/>
                        </w:rPr>
                        <w:t xml:space="preserve">LUAS </w:t>
                      </w:r>
                      <w:r w:rsidRPr="00B2625E">
                        <w:rPr>
                          <w:rFonts w:ascii="Times New Roman" w:hAnsi="Times New Roman" w:cs="Times New Roman"/>
                          <w:sz w:val="48"/>
                          <w:szCs w:val="48"/>
                        </w:rPr>
                        <w:t>BANGUN DATAR DALAM KEHIDUPAN SEHARI-HARI</w:t>
                      </w:r>
                    </w:p>
                  </w:txbxContent>
                </v:textbox>
              </v:roundrect>
            </w:pict>
          </mc:Fallback>
        </mc:AlternateContent>
      </w:r>
    </w:p>
    <w:p w:rsidR="000D50EC" w:rsidRDefault="000D50EC" w:rsidP="000D50EC">
      <w:pPr>
        <w:widowControl w:val="0"/>
        <w:spacing w:line="360" w:lineRule="auto"/>
        <w:jc w:val="both"/>
        <w:rPr>
          <w:rFonts w:ascii="Segoe Print"/>
          <w:b/>
          <w:color w:val="222222"/>
          <w:sz w:val="32"/>
          <w:u w:val="single" w:color="222222"/>
        </w:rPr>
      </w:pPr>
    </w:p>
    <w:p w:rsidR="000D50EC" w:rsidRDefault="000D50EC" w:rsidP="000D50EC">
      <w:pPr>
        <w:widowControl w:val="0"/>
        <w:spacing w:line="360" w:lineRule="auto"/>
        <w:jc w:val="both"/>
        <w:rPr>
          <w:rFonts w:ascii="Segoe Print"/>
          <w:b/>
          <w:color w:val="222222"/>
          <w:sz w:val="32"/>
          <w:u w:val="single" w:color="222222"/>
        </w:rPr>
      </w:pPr>
    </w:p>
    <w:p w:rsidR="000D50EC" w:rsidRDefault="000D50EC" w:rsidP="000D50EC">
      <w:pPr>
        <w:spacing w:line="276" w:lineRule="auto"/>
        <w:ind w:firstLine="720"/>
        <w:jc w:val="both"/>
        <w:rPr>
          <w:rFonts w:ascii="Times New Roman" w:hAnsi="Times New Roman" w:cs="Times New Roman"/>
          <w:sz w:val="40"/>
          <w:szCs w:val="40"/>
        </w:rPr>
      </w:pPr>
      <w:r w:rsidRPr="007813D3">
        <w:rPr>
          <w:rFonts w:ascii="Times New Roman" w:hAnsi="Times New Roman" w:cs="Times New Roman"/>
          <w:sz w:val="40"/>
          <w:szCs w:val="40"/>
        </w:rPr>
        <w:t xml:space="preserve">Konsep luas bangun datar memiliki banyak penerapan praktis dalam kehidupan sehari-hari, seperti menghitung luas lantai rumah, luas </w:t>
      </w:r>
      <w:proofErr w:type="gramStart"/>
      <w:r w:rsidRPr="007813D3">
        <w:rPr>
          <w:rFonts w:ascii="Times New Roman" w:hAnsi="Times New Roman" w:cs="Times New Roman"/>
          <w:sz w:val="40"/>
          <w:szCs w:val="40"/>
        </w:rPr>
        <w:t>taman</w:t>
      </w:r>
      <w:proofErr w:type="gramEnd"/>
      <w:r w:rsidRPr="007813D3">
        <w:rPr>
          <w:rFonts w:ascii="Times New Roman" w:hAnsi="Times New Roman" w:cs="Times New Roman"/>
          <w:sz w:val="40"/>
          <w:szCs w:val="40"/>
        </w:rPr>
        <w:t>, atau luas permukaan benda. Pemahaman tentang luas juga penting dalam bidang arsitektur, konstruksi, dan bahkan dalam pembuatan barang-barang seperti layang-layang atau kertas. </w:t>
      </w:r>
    </w:p>
    <w:p w:rsidR="000D50EC" w:rsidRDefault="000D50EC" w:rsidP="000D50EC">
      <w:pPr>
        <w:spacing w:line="276" w:lineRule="auto"/>
        <w:ind w:firstLine="720"/>
        <w:jc w:val="both"/>
        <w:rPr>
          <w:rFonts w:ascii="Times New Roman" w:hAnsi="Times New Roman" w:cs="Times New Roman"/>
          <w:sz w:val="40"/>
          <w:szCs w:val="40"/>
        </w:rPr>
      </w:pPr>
      <w:r w:rsidRPr="00CF0394">
        <w:rPr>
          <w:rFonts w:ascii="Times New Roman" w:hAnsi="Times New Roman" w:cs="Times New Roman"/>
          <w:sz w:val="40"/>
          <w:szCs w:val="40"/>
        </w:rPr>
        <w:t>Penerapan Luas Bangun Datar dalam Kehidupan Sehari-hari:</w:t>
      </w:r>
    </w:p>
    <w:p w:rsidR="000D50EC" w:rsidRPr="00CF0394" w:rsidRDefault="000D50EC" w:rsidP="000D50EC">
      <w:pPr>
        <w:spacing w:line="276" w:lineRule="auto"/>
        <w:jc w:val="both"/>
        <w:rPr>
          <w:rFonts w:ascii="Times New Roman" w:hAnsi="Times New Roman" w:cs="Times New Roman"/>
          <w:b/>
          <w:sz w:val="40"/>
          <w:szCs w:val="40"/>
        </w:rPr>
      </w:pPr>
      <w:r w:rsidRPr="00CF0394">
        <w:rPr>
          <w:rFonts w:ascii="Times New Roman" w:hAnsi="Times New Roman" w:cs="Times New Roman"/>
          <w:b/>
          <w:sz w:val="40"/>
          <w:szCs w:val="40"/>
        </w:rPr>
        <w:t>Arsitektur dan Konstruksi:</w:t>
      </w:r>
    </w:p>
    <w:p w:rsidR="000D50EC" w:rsidRDefault="000D50EC" w:rsidP="000D50EC">
      <w:pPr>
        <w:pStyle w:val="ListParagraph"/>
        <w:numPr>
          <w:ilvl w:val="0"/>
          <w:numId w:val="9"/>
        </w:numPr>
        <w:spacing w:line="276" w:lineRule="auto"/>
        <w:jc w:val="both"/>
        <w:rPr>
          <w:rFonts w:ascii="Times New Roman" w:hAnsi="Times New Roman" w:cs="Times New Roman"/>
          <w:sz w:val="40"/>
          <w:szCs w:val="40"/>
        </w:rPr>
      </w:pPr>
      <w:r w:rsidRPr="00CF0394">
        <w:rPr>
          <w:rFonts w:ascii="Times New Roman" w:hAnsi="Times New Roman" w:cs="Times New Roman"/>
          <w:sz w:val="40"/>
          <w:szCs w:val="40"/>
        </w:rPr>
        <w:lastRenderedPageBreak/>
        <w:t>Menghitung luas lantai, dinding, atau atap untuk keperluan perencanaan dan pembangunan rumah atau bangunan lain. </w:t>
      </w:r>
    </w:p>
    <w:p w:rsidR="000D50EC" w:rsidRDefault="000D50EC" w:rsidP="000D50EC">
      <w:pPr>
        <w:pStyle w:val="ListParagraph"/>
        <w:numPr>
          <w:ilvl w:val="0"/>
          <w:numId w:val="9"/>
        </w:numPr>
        <w:spacing w:line="276" w:lineRule="auto"/>
        <w:jc w:val="both"/>
        <w:rPr>
          <w:rFonts w:ascii="Times New Roman" w:hAnsi="Times New Roman" w:cs="Times New Roman"/>
          <w:sz w:val="40"/>
          <w:szCs w:val="40"/>
        </w:rPr>
      </w:pPr>
      <w:r w:rsidRPr="00CF0394">
        <w:rPr>
          <w:rFonts w:ascii="Times New Roman" w:hAnsi="Times New Roman" w:cs="Times New Roman"/>
          <w:sz w:val="40"/>
          <w:szCs w:val="40"/>
        </w:rPr>
        <w:t>Menentukan kebutuhan bahan, seperti ubin, karpet, atau cat, berdasarkan luas area. </w:t>
      </w:r>
    </w:p>
    <w:p w:rsidR="000D50EC" w:rsidRPr="00CF0394" w:rsidRDefault="000D50EC" w:rsidP="000D50EC">
      <w:pPr>
        <w:pStyle w:val="ListParagraph"/>
        <w:spacing w:line="276" w:lineRule="auto"/>
        <w:ind w:left="849"/>
        <w:jc w:val="both"/>
        <w:rPr>
          <w:rFonts w:ascii="Times New Roman" w:hAnsi="Times New Roman" w:cs="Times New Roman"/>
          <w:sz w:val="40"/>
          <w:szCs w:val="40"/>
        </w:rPr>
      </w:pPr>
    </w:p>
    <w:p w:rsidR="000D50EC" w:rsidRPr="00115D58" w:rsidRDefault="000D50EC" w:rsidP="000D50EC">
      <w:pPr>
        <w:spacing w:line="276" w:lineRule="auto"/>
        <w:jc w:val="both"/>
        <w:rPr>
          <w:rFonts w:ascii="Times New Roman" w:hAnsi="Times New Roman" w:cs="Times New Roman"/>
          <w:b/>
          <w:sz w:val="40"/>
          <w:szCs w:val="40"/>
        </w:rPr>
      </w:pPr>
      <w:r w:rsidRPr="00115D58">
        <w:rPr>
          <w:rFonts w:ascii="Times New Roman" w:hAnsi="Times New Roman" w:cs="Times New Roman"/>
          <w:b/>
          <w:sz w:val="40"/>
          <w:szCs w:val="40"/>
        </w:rPr>
        <w:t>Kehidupan Sehari-hari:</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permukaan meja, lemari, atau benda-benda lainnya untuk keperluan dekorasi atau penyimpanan. </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 xml:space="preserve">Menghitung luas halaman atau </w:t>
      </w:r>
      <w:proofErr w:type="gramStart"/>
      <w:r w:rsidRPr="00115D58">
        <w:rPr>
          <w:rFonts w:ascii="Times New Roman" w:hAnsi="Times New Roman" w:cs="Times New Roman"/>
          <w:sz w:val="40"/>
          <w:szCs w:val="40"/>
        </w:rPr>
        <w:t>taman</w:t>
      </w:r>
      <w:proofErr w:type="gramEnd"/>
      <w:r w:rsidRPr="00115D58">
        <w:rPr>
          <w:rFonts w:ascii="Times New Roman" w:hAnsi="Times New Roman" w:cs="Times New Roman"/>
          <w:sz w:val="40"/>
          <w:szCs w:val="40"/>
        </w:rPr>
        <w:t xml:space="preserve"> untuk perencanaan penataan taman. </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kertas atau kain untuk keperluan menjahit atau kerajinan tangan. </w:t>
      </w:r>
    </w:p>
    <w:p w:rsidR="000D50EC" w:rsidRDefault="000D50EC" w:rsidP="000D50EC">
      <w:pPr>
        <w:pStyle w:val="ListParagraph"/>
        <w:spacing w:line="276" w:lineRule="auto"/>
        <w:ind w:left="900"/>
        <w:jc w:val="both"/>
        <w:rPr>
          <w:rFonts w:ascii="Times New Roman" w:hAnsi="Times New Roman" w:cs="Times New Roman"/>
          <w:sz w:val="40"/>
          <w:szCs w:val="40"/>
        </w:rPr>
      </w:pPr>
    </w:p>
    <w:p w:rsidR="000D50EC" w:rsidRPr="00115D58" w:rsidRDefault="000D50EC" w:rsidP="000D50EC">
      <w:pPr>
        <w:spacing w:line="276" w:lineRule="auto"/>
        <w:jc w:val="both"/>
        <w:rPr>
          <w:rFonts w:ascii="Times New Roman" w:hAnsi="Times New Roman" w:cs="Times New Roman"/>
          <w:b/>
          <w:sz w:val="40"/>
          <w:szCs w:val="40"/>
        </w:rPr>
      </w:pPr>
      <w:r w:rsidRPr="00115D58">
        <w:rPr>
          <w:rFonts w:ascii="Times New Roman" w:hAnsi="Times New Roman" w:cs="Times New Roman"/>
          <w:b/>
          <w:sz w:val="40"/>
          <w:szCs w:val="40"/>
        </w:rPr>
        <w:t>Bidang Lainnya:</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layar televisi atau layar komputer. </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permukaan wadah, seperti kotak atau toples. </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permukaan benda, seperti layang-layang atau belah ketupat. </w:t>
      </w:r>
    </w:p>
    <w:p w:rsidR="000D50EC" w:rsidRDefault="000D50EC" w:rsidP="000D50EC">
      <w:pPr>
        <w:pStyle w:val="ListParagraph"/>
        <w:spacing w:line="276" w:lineRule="auto"/>
        <w:ind w:left="900"/>
        <w:jc w:val="both"/>
        <w:rPr>
          <w:rFonts w:ascii="Times New Roman" w:hAnsi="Times New Roman" w:cs="Times New Roman"/>
          <w:sz w:val="40"/>
          <w:szCs w:val="40"/>
        </w:rPr>
      </w:pPr>
    </w:p>
    <w:p w:rsidR="000D50EC" w:rsidRPr="00115D58" w:rsidRDefault="000D50EC" w:rsidP="000D50EC">
      <w:pPr>
        <w:spacing w:line="276" w:lineRule="auto"/>
        <w:jc w:val="both"/>
        <w:rPr>
          <w:rFonts w:ascii="Times New Roman" w:hAnsi="Times New Roman" w:cs="Times New Roman"/>
          <w:b/>
          <w:sz w:val="40"/>
          <w:szCs w:val="40"/>
        </w:rPr>
      </w:pPr>
      <w:r w:rsidRPr="00115D58">
        <w:rPr>
          <w:rFonts w:ascii="Times New Roman" w:hAnsi="Times New Roman" w:cs="Times New Roman"/>
          <w:b/>
          <w:sz w:val="40"/>
          <w:szCs w:val="40"/>
        </w:rPr>
        <w:t>Mengapa Luas Penting?</w:t>
      </w:r>
    </w:p>
    <w:p w:rsidR="000D50EC" w:rsidRPr="00115D58" w:rsidRDefault="000D50EC" w:rsidP="000D50EC">
      <w:pPr>
        <w:spacing w:line="276" w:lineRule="auto"/>
        <w:jc w:val="both"/>
        <w:rPr>
          <w:rFonts w:ascii="Times New Roman" w:hAnsi="Times New Roman" w:cs="Times New Roman"/>
          <w:sz w:val="40"/>
          <w:szCs w:val="40"/>
        </w:rPr>
      </w:pPr>
      <w:r w:rsidRPr="00115D58">
        <w:rPr>
          <w:rFonts w:ascii="Times New Roman" w:hAnsi="Times New Roman" w:cs="Times New Roman"/>
          <w:sz w:val="40"/>
          <w:szCs w:val="40"/>
        </w:rPr>
        <w:t>Memahami konsep luas memungkinkan kita untuk:</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lastRenderedPageBreak/>
        <w:t>Mengukur dan membandingkan: Menentukan ukuran area yang lebih besar atau lebih kecil. </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rencanakan dan merancang: Merencanakan desain ruangan atau benda dengan tepat sesuai kebutuhan. </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mecahkan masalah: Memecahkan masalah yang melibatkan perhitungan luas, seperti menentukan jumlah bahan yang dibutuhkan atau area yang harus ditutupi. </w:t>
      </w:r>
    </w:p>
    <w:p w:rsidR="000D50EC" w:rsidRDefault="000D50EC" w:rsidP="000D50EC">
      <w:pPr>
        <w:pStyle w:val="ListParagraph"/>
        <w:spacing w:line="276" w:lineRule="auto"/>
        <w:ind w:left="900"/>
        <w:jc w:val="both"/>
        <w:rPr>
          <w:rFonts w:ascii="Times New Roman" w:hAnsi="Times New Roman" w:cs="Times New Roman"/>
          <w:sz w:val="40"/>
          <w:szCs w:val="40"/>
        </w:rPr>
      </w:pPr>
    </w:p>
    <w:p w:rsidR="000D50EC" w:rsidRDefault="000D50EC" w:rsidP="000D50EC">
      <w:pPr>
        <w:pStyle w:val="ListParagraph"/>
        <w:spacing w:line="276" w:lineRule="auto"/>
        <w:ind w:left="900"/>
        <w:jc w:val="both"/>
        <w:rPr>
          <w:rFonts w:ascii="Times New Roman" w:hAnsi="Times New Roman" w:cs="Times New Roman"/>
          <w:sz w:val="40"/>
          <w:szCs w:val="40"/>
        </w:rPr>
      </w:pPr>
    </w:p>
    <w:p w:rsidR="000D50EC" w:rsidRPr="00115D58" w:rsidRDefault="000D50EC" w:rsidP="000D50EC">
      <w:pPr>
        <w:spacing w:line="276" w:lineRule="auto"/>
        <w:jc w:val="both"/>
        <w:rPr>
          <w:rFonts w:ascii="Times New Roman" w:hAnsi="Times New Roman" w:cs="Times New Roman"/>
          <w:b/>
          <w:sz w:val="40"/>
          <w:szCs w:val="40"/>
        </w:rPr>
      </w:pPr>
      <w:r w:rsidRPr="00115D58">
        <w:rPr>
          <w:rFonts w:ascii="Times New Roman" w:hAnsi="Times New Roman" w:cs="Times New Roman"/>
          <w:b/>
          <w:sz w:val="40"/>
          <w:szCs w:val="40"/>
        </w:rPr>
        <w:t>Contoh Konkrit:</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 xml:space="preserve">Ketika </w:t>
      </w:r>
      <w:proofErr w:type="gramStart"/>
      <w:r w:rsidRPr="00115D58">
        <w:rPr>
          <w:rFonts w:ascii="Times New Roman" w:hAnsi="Times New Roman" w:cs="Times New Roman"/>
          <w:sz w:val="40"/>
          <w:szCs w:val="40"/>
        </w:rPr>
        <w:t>akan</w:t>
      </w:r>
      <w:proofErr w:type="gramEnd"/>
      <w:r w:rsidRPr="00115D58">
        <w:rPr>
          <w:rFonts w:ascii="Times New Roman" w:hAnsi="Times New Roman" w:cs="Times New Roman"/>
          <w:sz w:val="40"/>
          <w:szCs w:val="40"/>
        </w:rPr>
        <w:t xml:space="preserve"> membeli karpet untuk kamar tidur, kita perlu menghitung luas lantai kamar tidur agar bisa membeli karpet yang sesuai. </w:t>
      </w:r>
    </w:p>
    <w:p w:rsidR="000D50EC"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 xml:space="preserve">Ketika </w:t>
      </w:r>
      <w:proofErr w:type="gramStart"/>
      <w:r w:rsidRPr="00115D58">
        <w:rPr>
          <w:rFonts w:ascii="Times New Roman" w:hAnsi="Times New Roman" w:cs="Times New Roman"/>
          <w:sz w:val="40"/>
          <w:szCs w:val="40"/>
        </w:rPr>
        <w:t>akan</w:t>
      </w:r>
      <w:proofErr w:type="gramEnd"/>
      <w:r w:rsidRPr="00115D58">
        <w:rPr>
          <w:rFonts w:ascii="Times New Roman" w:hAnsi="Times New Roman" w:cs="Times New Roman"/>
          <w:sz w:val="40"/>
          <w:szCs w:val="40"/>
        </w:rPr>
        <w:t xml:space="preserve"> mengecat dinding, kita perlu menghitung luas dinding agar bisa membeli cat yang cukup. </w:t>
      </w:r>
    </w:p>
    <w:p w:rsidR="000D50EC" w:rsidRPr="00115D58" w:rsidRDefault="000D50EC" w:rsidP="000D50EC">
      <w:pPr>
        <w:pStyle w:val="ListParagraph"/>
        <w:numPr>
          <w:ilvl w:val="0"/>
          <w:numId w:val="1"/>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 xml:space="preserve">Ketika </w:t>
      </w:r>
      <w:proofErr w:type="gramStart"/>
      <w:r w:rsidRPr="00115D58">
        <w:rPr>
          <w:rFonts w:ascii="Times New Roman" w:hAnsi="Times New Roman" w:cs="Times New Roman"/>
          <w:sz w:val="40"/>
          <w:szCs w:val="40"/>
        </w:rPr>
        <w:t>akan</w:t>
      </w:r>
      <w:proofErr w:type="gramEnd"/>
      <w:r w:rsidRPr="00115D58">
        <w:rPr>
          <w:rFonts w:ascii="Times New Roman" w:hAnsi="Times New Roman" w:cs="Times New Roman"/>
          <w:sz w:val="40"/>
          <w:szCs w:val="40"/>
        </w:rPr>
        <w:t xml:space="preserve"> membuat layang-layang, kita perlu menghitung luas kertas yang dibutuhkan untuk membuat layang-layang yang sesuai.</w:t>
      </w:r>
    </w:p>
    <w:p w:rsidR="000D50EC" w:rsidRPr="007A6495" w:rsidRDefault="000D50EC" w:rsidP="000D50EC">
      <w:pPr>
        <w:spacing w:line="276" w:lineRule="auto"/>
        <w:ind w:firstLine="720"/>
        <w:jc w:val="both"/>
        <w:rPr>
          <w:rFonts w:ascii="Times New Roman" w:hAnsi="Times New Roman" w:cs="Times New Roman"/>
          <w:sz w:val="40"/>
          <w:szCs w:val="40"/>
        </w:rPr>
      </w:pPr>
    </w:p>
    <w:p w:rsidR="000D50EC" w:rsidRDefault="000D50EC" w:rsidP="000D50EC">
      <w:pPr>
        <w:rPr>
          <w:rFonts w:ascii="Times New Roman" w:hAnsi="Times New Roman" w:cs="Times New Roman"/>
          <w:sz w:val="40"/>
          <w:szCs w:val="40"/>
        </w:rPr>
      </w:pPr>
      <w:r>
        <w:rPr>
          <w:rFonts w:ascii="Times New Roman" w:hAnsi="Times New Roman" w:cs="Times New Roman"/>
          <w:sz w:val="40"/>
          <w:szCs w:val="40"/>
        </w:rPr>
        <w:br w:type="page"/>
      </w:r>
    </w:p>
    <w:p w:rsidR="000D50EC" w:rsidRDefault="000D50EC" w:rsidP="000D50EC">
      <w:pPr>
        <w:jc w:val="both"/>
        <w:rPr>
          <w:rFonts w:ascii="Times New Roman" w:hAnsi="Times New Roman" w:cs="Times New Roman"/>
          <w:b/>
          <w:sz w:val="40"/>
          <w:szCs w:val="40"/>
        </w:rPr>
      </w:pPr>
      <w:r>
        <w:rPr>
          <w:rFonts w:ascii="Times New Roman" w:hAnsi="Times New Roman" w:cs="Times New Roman"/>
          <w:b/>
          <w:noProof/>
          <w:sz w:val="40"/>
          <w:szCs w:val="40"/>
        </w:rPr>
        <w:lastRenderedPageBreak/>
        <mc:AlternateContent>
          <mc:Choice Requires="wps">
            <w:drawing>
              <wp:anchor distT="0" distB="0" distL="114300" distR="114300" simplePos="0" relativeHeight="251735040" behindDoc="0" locked="0" layoutInCell="1" allowOverlap="1" wp14:anchorId="7A00599C" wp14:editId="7A7AB45F">
                <wp:simplePos x="0" y="0"/>
                <wp:positionH relativeFrom="column">
                  <wp:posOffset>-6350</wp:posOffset>
                </wp:positionH>
                <wp:positionV relativeFrom="paragraph">
                  <wp:posOffset>37465</wp:posOffset>
                </wp:positionV>
                <wp:extent cx="3558540" cy="506730"/>
                <wp:effectExtent l="12700" t="8890" r="10160" b="8255"/>
                <wp:wrapNone/>
                <wp:docPr id="140" name="AutoShap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00599C" id="AutoShape 156" o:spid="_x0000_s1077" style="position:absolute;left:0;text-align:left;margin-left:-.5pt;margin-top:2.95pt;width:280.2pt;height:39.9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" fillcolor="#d6e3bc [1302]">
                <v:textbo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v:textbox>
              </v:roundrect>
            </w:pict>
          </mc:Fallback>
        </mc:AlternateContent>
      </w:r>
    </w:p>
    <w:p w:rsidR="000D50EC" w:rsidRDefault="000D50EC" w:rsidP="000D50EC">
      <w:pPr>
        <w:pStyle w:val="ListParagraph"/>
        <w:numPr>
          <w:ilvl w:val="0"/>
          <w:numId w:val="15"/>
        </w:numPr>
        <w:spacing w:line="240" w:lineRule="auto"/>
        <w:ind w:left="360"/>
        <w:jc w:val="both"/>
        <w:rPr>
          <w:rFonts w:ascii="Times New Roman" w:hAnsi="Times New Roman" w:cs="Times New Roman"/>
          <w:sz w:val="40"/>
          <w:szCs w:val="40"/>
        </w:rPr>
      </w:pPr>
      <w:r w:rsidRPr="00597683">
        <w:rPr>
          <w:rFonts w:ascii="Times New Roman" w:hAnsi="Times New Roman" w:cs="Times New Roman"/>
          <w:sz w:val="40"/>
          <w:szCs w:val="40"/>
        </w:rPr>
        <w:t>Simak gamba</w:t>
      </w:r>
      <w:r>
        <w:rPr>
          <w:rFonts w:ascii="Times New Roman" w:hAnsi="Times New Roman" w:cs="Times New Roman"/>
          <w:sz w:val="40"/>
          <w:szCs w:val="40"/>
        </w:rPr>
        <w:t>r bentuk benda bangun datar.</w:t>
      </w:r>
    </w:p>
    <w:p w:rsidR="000D50EC" w:rsidRDefault="000D50EC" w:rsidP="000D50EC">
      <w:pPr>
        <w:pStyle w:val="ListParagraph"/>
        <w:numPr>
          <w:ilvl w:val="0"/>
          <w:numId w:val="15"/>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Analisis gambar-gambar bangun datar tersebut berdasarkan luasnya.</w:t>
      </w:r>
    </w:p>
    <w:p w:rsidR="000D50EC" w:rsidRDefault="000D50EC" w:rsidP="000D50EC">
      <w:pPr>
        <w:pStyle w:val="ListParagraph"/>
        <w:numPr>
          <w:ilvl w:val="0"/>
          <w:numId w:val="15"/>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Tuliskan jawabanmu di kolom jawaban.</w:t>
      </w:r>
    </w:p>
    <w:p w:rsidR="000D50EC" w:rsidRDefault="000D50EC" w:rsidP="000D50EC">
      <w:pPr>
        <w:spacing w:line="360" w:lineRule="auto"/>
        <w:jc w:val="center"/>
        <w:rPr>
          <w:rFonts w:ascii="Times New Roman" w:hAnsi="Times New Roman" w:cs="Times New Roman"/>
          <w:b/>
          <w:sz w:val="34"/>
          <w:szCs w:val="40"/>
        </w:rPr>
      </w:pPr>
    </w:p>
    <w:p w:rsidR="000D50EC" w:rsidRPr="00597683" w:rsidRDefault="000D50EC" w:rsidP="000D50EC">
      <w:pPr>
        <w:spacing w:line="360" w:lineRule="auto"/>
        <w:jc w:val="center"/>
        <w:rPr>
          <w:rFonts w:ascii="Times New Roman" w:hAnsi="Times New Roman" w:cs="Times New Roman"/>
          <w:b/>
          <w:sz w:val="34"/>
          <w:szCs w:val="40"/>
        </w:rPr>
      </w:pPr>
      <w:r>
        <w:rPr>
          <w:rFonts w:ascii="Times New Roman" w:hAnsi="Times New Roman" w:cs="Times New Roman"/>
          <w:b/>
          <w:sz w:val="34"/>
          <w:szCs w:val="40"/>
        </w:rPr>
        <w:t>HITUNGLAH LUAS</w:t>
      </w:r>
      <w:r w:rsidRPr="00597683">
        <w:rPr>
          <w:rFonts w:ascii="Times New Roman" w:hAnsi="Times New Roman" w:cs="Times New Roman"/>
          <w:b/>
          <w:sz w:val="34"/>
          <w:szCs w:val="40"/>
        </w:rPr>
        <w:t xml:space="preserve"> BANGUN DATAR BERIKUT INI</w:t>
      </w:r>
    </w:p>
    <w:p w:rsidR="000D50EC" w:rsidRDefault="000D50EC" w:rsidP="000D50EC">
      <w:pPr>
        <w:rPr>
          <w:rFonts w:ascii="Times New Roman" w:hAnsi="Times New Roman" w:cs="Times New Roman"/>
          <w:sz w:val="40"/>
          <w:szCs w:val="40"/>
        </w:rPr>
      </w:pPr>
      <w:r>
        <w:rPr>
          <w:rFonts w:ascii="Times New Roman" w:hAnsi="Times New Roman" w:cs="Times New Roman"/>
          <w:noProof/>
          <w:sz w:val="40"/>
          <w:szCs w:val="40"/>
        </w:rPr>
        <w:drawing>
          <wp:anchor distT="0" distB="0" distL="114300" distR="114300" simplePos="0" relativeHeight="251691008" behindDoc="1" locked="0" layoutInCell="1" allowOverlap="1" wp14:anchorId="5066A6B5" wp14:editId="0D1653E2">
            <wp:simplePos x="0" y="0"/>
            <wp:positionH relativeFrom="column">
              <wp:posOffset>3112979</wp:posOffset>
            </wp:positionH>
            <wp:positionV relativeFrom="paragraph">
              <wp:posOffset>543142</wp:posOffset>
            </wp:positionV>
            <wp:extent cx="2085323" cy="1615858"/>
            <wp:effectExtent l="19050" t="0" r="0" b="0"/>
            <wp:wrapNone/>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srcRect/>
                    <a:stretch>
                      <a:fillRect/>
                    </a:stretch>
                  </pic:blipFill>
                  <pic:spPr bwMode="auto">
                    <a:xfrm>
                      <a:off x="0" y="0"/>
                      <a:ext cx="2085323" cy="1615858"/>
                    </a:xfrm>
                    <a:prstGeom prst="rect">
                      <a:avLst/>
                    </a:prstGeom>
                    <a:noFill/>
                    <a:ln w="9525">
                      <a:noFill/>
                      <a:miter lim="800000"/>
                      <a:headEnd/>
                      <a:tailEnd/>
                    </a:ln>
                  </pic:spPr>
                </pic:pic>
              </a:graphicData>
            </a:graphic>
          </wp:anchor>
        </w:drawing>
      </w:r>
      <w:r>
        <w:rPr>
          <w:rFonts w:ascii="Times New Roman" w:hAnsi="Times New Roman" w:cs="Times New Roman"/>
          <w:noProof/>
          <w:sz w:val="40"/>
          <w:szCs w:val="40"/>
        </w:rPr>
        <w:drawing>
          <wp:anchor distT="0" distB="0" distL="114300" distR="114300" simplePos="0" relativeHeight="251689984" behindDoc="1" locked="0" layoutInCell="1" allowOverlap="1" wp14:anchorId="2C9CCEAF" wp14:editId="16B1D14A">
            <wp:simplePos x="0" y="0"/>
            <wp:positionH relativeFrom="column">
              <wp:posOffset>444935</wp:posOffset>
            </wp:positionH>
            <wp:positionV relativeFrom="paragraph">
              <wp:posOffset>543142</wp:posOffset>
            </wp:positionV>
            <wp:extent cx="2085322" cy="1603332"/>
            <wp:effectExtent l="19050" t="0" r="0" b="0"/>
            <wp:wrapNone/>
            <wp:docPr id="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srcRect/>
                    <a:stretch>
                      <a:fillRect/>
                    </a:stretch>
                  </pic:blipFill>
                  <pic:spPr bwMode="auto">
                    <a:xfrm>
                      <a:off x="0" y="0"/>
                      <a:ext cx="2085322" cy="1603332"/>
                    </a:xfrm>
                    <a:prstGeom prst="rect">
                      <a:avLst/>
                    </a:prstGeom>
                    <a:noFill/>
                    <a:ln w="9525">
                      <a:noFill/>
                      <a:miter lim="800000"/>
                      <a:headEnd/>
                      <a:tailEnd/>
                    </a:ln>
                  </pic:spPr>
                </pic:pic>
              </a:graphicData>
            </a:graphic>
          </wp:anchor>
        </w:drawing>
      </w:r>
      <w:r>
        <w:rPr>
          <w:rFonts w:ascii="Times New Roman" w:hAnsi="Times New Roman" w:cs="Times New Roman"/>
          <w:sz w:val="40"/>
          <w:szCs w:val="40"/>
        </w:rPr>
        <w:t>Perhatikan gambar berikut ini:</w:t>
      </w:r>
    </w:p>
    <w:p w:rsidR="000D50EC" w:rsidRDefault="000D50EC" w:rsidP="000D50EC">
      <w:pPr>
        <w:rPr>
          <w:rFonts w:ascii="Times New Roman" w:hAnsi="Times New Roman" w:cs="Times New Roman"/>
          <w:sz w:val="40"/>
          <w:szCs w:val="40"/>
        </w:rPr>
      </w:pPr>
    </w:p>
    <w:p w:rsidR="000D50EC" w:rsidRDefault="000D50EC" w:rsidP="000D50EC">
      <w:pPr>
        <w:rPr>
          <w:rFonts w:ascii="Times New Roman" w:hAnsi="Times New Roman" w:cs="Times New Roman"/>
          <w:sz w:val="40"/>
          <w:szCs w:val="40"/>
        </w:rPr>
      </w:pPr>
    </w:p>
    <w:p w:rsidR="000D50EC" w:rsidRDefault="000D50EC" w:rsidP="000D50EC">
      <w:pPr>
        <w:rPr>
          <w:rFonts w:ascii="Times New Roman" w:hAnsi="Times New Roman" w:cs="Times New Roman"/>
          <w:sz w:val="40"/>
          <w:szCs w:val="40"/>
        </w:rPr>
      </w:pPr>
    </w:p>
    <w:p w:rsidR="000D50EC" w:rsidRPr="00616E1D" w:rsidRDefault="000D50EC" w:rsidP="000D50EC">
      <w:pPr>
        <w:ind w:firstLine="720"/>
        <w:jc w:val="both"/>
        <w:rPr>
          <w:rFonts w:ascii="Times New Roman" w:hAnsi="Times New Roman" w:cs="Times New Roman"/>
          <w:sz w:val="28"/>
          <w:szCs w:val="28"/>
        </w:rPr>
      </w:pPr>
      <w:r w:rsidRPr="00616E1D">
        <w:rPr>
          <w:rFonts w:ascii="Times New Roman" w:hAnsi="Times New Roman" w:cs="Times New Roman"/>
          <w:sz w:val="28"/>
          <w:szCs w:val="28"/>
        </w:rPr>
        <w:t xml:space="preserve">Dari gambar di atas terlihat bahwa segitiga ABD terbentuk dari persegi panjang ABCD yang dibagi menjadi 2 bagian yang </w:t>
      </w:r>
      <w:proofErr w:type="gramStart"/>
      <w:r w:rsidRPr="00616E1D">
        <w:rPr>
          <w:rFonts w:ascii="Times New Roman" w:hAnsi="Times New Roman" w:cs="Times New Roman"/>
          <w:sz w:val="28"/>
          <w:szCs w:val="28"/>
        </w:rPr>
        <w:t>sama</w:t>
      </w:r>
      <w:proofErr w:type="gramEnd"/>
      <w:r w:rsidRPr="00616E1D">
        <w:rPr>
          <w:rFonts w:ascii="Times New Roman" w:hAnsi="Times New Roman" w:cs="Times New Roman"/>
          <w:sz w:val="28"/>
          <w:szCs w:val="28"/>
        </w:rPr>
        <w:t>.</w:t>
      </w:r>
    </w:p>
    <w:p w:rsidR="000D50EC" w:rsidRPr="00616E1D" w:rsidRDefault="000D50EC" w:rsidP="000D50EC">
      <w:pPr>
        <w:jc w:val="both"/>
        <w:rPr>
          <w:rFonts w:ascii="Times New Roman" w:hAnsi="Times New Roman" w:cs="Times New Roman"/>
          <w:sz w:val="28"/>
          <w:szCs w:val="28"/>
        </w:rPr>
      </w:pPr>
      <w:r w:rsidRPr="00616E1D">
        <w:rPr>
          <w:rFonts w:ascii="Times New Roman" w:hAnsi="Times New Roman" w:cs="Times New Roman"/>
          <w:sz w:val="28"/>
          <w:szCs w:val="28"/>
        </w:rPr>
        <w:t xml:space="preserve">Panjang </w:t>
      </w:r>
      <w:r w:rsidRPr="00616E1D">
        <w:rPr>
          <w:rFonts w:ascii="Times New Roman" w:hAnsi="Times New Roman" w:cs="Times New Roman"/>
          <w:sz w:val="28"/>
          <w:szCs w:val="28"/>
        </w:rPr>
        <w:tab/>
        <w:t>= P</w:t>
      </w:r>
    </w:p>
    <w:p w:rsidR="000D50EC" w:rsidRPr="00616E1D" w:rsidRDefault="000D50EC" w:rsidP="000D50EC">
      <w:pPr>
        <w:jc w:val="both"/>
        <w:rPr>
          <w:rFonts w:ascii="Times New Roman" w:hAnsi="Times New Roman" w:cs="Times New Roman"/>
          <w:sz w:val="28"/>
          <w:szCs w:val="28"/>
        </w:rPr>
      </w:pPr>
      <w:r w:rsidRPr="00616E1D">
        <w:rPr>
          <w:rFonts w:ascii="Times New Roman" w:hAnsi="Times New Roman" w:cs="Times New Roman"/>
          <w:sz w:val="28"/>
          <w:szCs w:val="28"/>
        </w:rPr>
        <w:t>Lebar</w:t>
      </w:r>
      <w:r w:rsidRPr="00616E1D">
        <w:rPr>
          <w:rFonts w:ascii="Times New Roman" w:hAnsi="Times New Roman" w:cs="Times New Roman"/>
          <w:sz w:val="28"/>
          <w:szCs w:val="28"/>
        </w:rPr>
        <w:tab/>
        <w:t>= L</w:t>
      </w:r>
    </w:p>
    <w:p w:rsidR="000D50EC" w:rsidRPr="00616E1D" w:rsidRDefault="000D50EC" w:rsidP="000D50EC">
      <w:pPr>
        <w:jc w:val="both"/>
        <w:rPr>
          <w:rFonts w:ascii="Times New Roman" w:hAnsi="Times New Roman" w:cs="Times New Roman"/>
          <w:sz w:val="28"/>
          <w:szCs w:val="28"/>
        </w:rPr>
      </w:pPr>
      <w:r w:rsidRPr="00616E1D">
        <w:rPr>
          <w:rFonts w:ascii="Times New Roman" w:hAnsi="Times New Roman" w:cs="Times New Roman"/>
          <w:sz w:val="28"/>
          <w:szCs w:val="28"/>
        </w:rPr>
        <w:t>Luas daerah persegi panjang ABCD = P x L</w:t>
      </w:r>
    </w:p>
    <w:p w:rsidR="000D50EC" w:rsidRDefault="000D50EC" w:rsidP="000D50EC">
      <w:pPr>
        <w:jc w:val="both"/>
        <w:rPr>
          <w:rFonts w:ascii="Times New Roman" w:hAnsi="Times New Roman" w:cs="Times New Roman"/>
          <w:sz w:val="28"/>
          <w:szCs w:val="28"/>
        </w:rPr>
      </w:pPr>
      <w:r w:rsidRPr="00616E1D">
        <w:rPr>
          <w:rFonts w:ascii="Times New Roman" w:hAnsi="Times New Roman" w:cs="Times New Roman"/>
          <w:sz w:val="28"/>
          <w:szCs w:val="28"/>
        </w:rPr>
        <w:t>Luas daerah segitiga ABD</w:t>
      </w:r>
      <w:r w:rsidRPr="00616E1D">
        <w:rPr>
          <w:rFonts w:ascii="Times New Roman" w:hAnsi="Times New Roman" w:cs="Times New Roman"/>
          <w:sz w:val="28"/>
          <w:szCs w:val="28"/>
        </w:rPr>
        <w:tab/>
        <w:t>= (Luas daerah persegi panjang ABCD</w:t>
      </w:r>
      <w:proofErr w:type="gramStart"/>
      <w:r w:rsidRPr="00616E1D">
        <w:rPr>
          <w:rFonts w:ascii="Times New Roman" w:hAnsi="Times New Roman" w:cs="Times New Roman"/>
          <w:sz w:val="28"/>
          <w:szCs w:val="28"/>
        </w:rPr>
        <w:t>) :</w:t>
      </w:r>
      <w:proofErr w:type="gramEnd"/>
      <w:r w:rsidRPr="00616E1D">
        <w:rPr>
          <w:rFonts w:ascii="Times New Roman" w:hAnsi="Times New Roman" w:cs="Times New Roman"/>
          <w:sz w:val="28"/>
          <w:szCs w:val="28"/>
        </w:rPr>
        <w:t xml:space="preserve"> 2</w:t>
      </w:r>
    </w:p>
    <w:p w:rsidR="000D50EC" w:rsidRDefault="000D50EC" w:rsidP="000D50EC">
      <w:pPr>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P x L</w:t>
      </w:r>
      <w:proofErr w:type="gramStart"/>
      <w:r>
        <w:rPr>
          <w:rFonts w:ascii="Times New Roman" w:hAnsi="Times New Roman" w:cs="Times New Roman"/>
          <w:sz w:val="28"/>
          <w:szCs w:val="28"/>
        </w:rPr>
        <w:t>) :</w:t>
      </w:r>
      <w:proofErr w:type="gramEnd"/>
      <w:r>
        <w:rPr>
          <w:rFonts w:ascii="Times New Roman" w:hAnsi="Times New Roman" w:cs="Times New Roman"/>
          <w:sz w:val="28"/>
          <w:szCs w:val="28"/>
        </w:rPr>
        <w:t xml:space="preserve"> 2</w:t>
      </w:r>
    </w:p>
    <w:p w:rsidR="000D50EC" w:rsidRDefault="000D50EC" w:rsidP="000D50EC">
      <w:pPr>
        <w:jc w:val="both"/>
        <w:rPr>
          <w:rFonts w:ascii="Times New Roman" w:hAnsi="Times New Roman" w:cs="Times New Roman"/>
          <w:sz w:val="28"/>
          <w:szCs w:val="28"/>
        </w:rPr>
      </w:pPr>
      <w:r>
        <w:rPr>
          <w:rFonts w:ascii="Times New Roman" w:hAnsi="Times New Roman" w:cs="Times New Roman"/>
          <w:sz w:val="28"/>
          <w:szCs w:val="28"/>
        </w:rPr>
        <w:t>Dalam segitiga tidak ada ukuran panjang dan lebar, yang ada adalah alas dan tinggi. Misalkan:</w:t>
      </w:r>
    </w:p>
    <w:p w:rsidR="000D50EC" w:rsidRDefault="000D50EC" w:rsidP="000D50EC">
      <w:pPr>
        <w:jc w:val="both"/>
        <w:rPr>
          <w:rFonts w:ascii="Times New Roman" w:hAnsi="Times New Roman" w:cs="Times New Roman"/>
          <w:sz w:val="28"/>
          <w:szCs w:val="28"/>
        </w:rPr>
      </w:pPr>
      <w:r>
        <w:rPr>
          <w:rFonts w:ascii="Times New Roman" w:hAnsi="Times New Roman" w:cs="Times New Roman"/>
          <w:sz w:val="28"/>
          <w:szCs w:val="28"/>
        </w:rPr>
        <w:tab/>
        <w:t>AB</w:t>
      </w:r>
      <w:r>
        <w:rPr>
          <w:rFonts w:ascii="Times New Roman" w:hAnsi="Times New Roman" w:cs="Times New Roman"/>
          <w:sz w:val="28"/>
          <w:szCs w:val="28"/>
        </w:rPr>
        <w:tab/>
        <w:t>= alas segitiga ABD     = a</w:t>
      </w:r>
    </w:p>
    <w:p w:rsidR="000D50EC" w:rsidRDefault="000D50EC" w:rsidP="000D50EC">
      <w:pPr>
        <w:jc w:val="both"/>
        <w:rPr>
          <w:rFonts w:ascii="Times New Roman" w:hAnsi="Times New Roman" w:cs="Times New Roman"/>
          <w:sz w:val="28"/>
          <w:szCs w:val="28"/>
        </w:rPr>
      </w:pPr>
      <w:r>
        <w:rPr>
          <w:rFonts w:ascii="Times New Roman" w:hAnsi="Times New Roman" w:cs="Times New Roman"/>
          <w:sz w:val="28"/>
          <w:szCs w:val="28"/>
        </w:rPr>
        <w:lastRenderedPageBreak/>
        <w:tab/>
        <w:t>AD</w:t>
      </w:r>
      <w:r>
        <w:rPr>
          <w:rFonts w:ascii="Times New Roman" w:hAnsi="Times New Roman" w:cs="Times New Roman"/>
          <w:sz w:val="28"/>
          <w:szCs w:val="28"/>
        </w:rPr>
        <w:tab/>
        <w:t xml:space="preserve">= tinggi segitiga </w:t>
      </w:r>
      <w:proofErr w:type="gramStart"/>
      <w:r>
        <w:rPr>
          <w:rFonts w:ascii="Times New Roman" w:hAnsi="Times New Roman" w:cs="Times New Roman"/>
          <w:sz w:val="28"/>
          <w:szCs w:val="28"/>
        </w:rPr>
        <w:t>ABD  =</w:t>
      </w:r>
      <w:proofErr w:type="gramEnd"/>
      <w:r>
        <w:rPr>
          <w:rFonts w:ascii="Times New Roman" w:hAnsi="Times New Roman" w:cs="Times New Roman"/>
          <w:sz w:val="28"/>
          <w:szCs w:val="28"/>
        </w:rPr>
        <w:t xml:space="preserve"> t</w:t>
      </w:r>
    </w:p>
    <w:p w:rsidR="000D50EC" w:rsidRDefault="000D50EC" w:rsidP="000D50EC">
      <w:pPr>
        <w:jc w:val="both"/>
        <w:rPr>
          <w:rFonts w:ascii="Times New Roman" w:hAnsi="Times New Roman" w:cs="Times New Roman"/>
          <w:sz w:val="28"/>
          <w:szCs w:val="28"/>
        </w:rPr>
      </w:pPr>
      <w:r>
        <w:rPr>
          <w:rFonts w:ascii="Times New Roman" w:hAnsi="Times New Roman" w:cs="Times New Roman"/>
          <w:sz w:val="28"/>
          <w:szCs w:val="28"/>
        </w:rPr>
        <w:t>Maka luas daerah segitiga ABD dirumuskan sebagai berikut:</w:t>
      </w:r>
    </w:p>
    <w:p w:rsidR="000D50EC" w:rsidRDefault="000D50EC" w:rsidP="000D50EC">
      <w:pPr>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t>= Luas daerah segitiga ABD – (AB x AD</w:t>
      </w:r>
      <w:proofErr w:type="gramStart"/>
      <w:r>
        <w:rPr>
          <w:rFonts w:ascii="Times New Roman" w:hAnsi="Times New Roman" w:cs="Times New Roman"/>
          <w:sz w:val="28"/>
          <w:szCs w:val="28"/>
        </w:rPr>
        <w:t>) :</w:t>
      </w:r>
      <w:proofErr w:type="gramEnd"/>
      <w:r>
        <w:rPr>
          <w:rFonts w:ascii="Times New Roman" w:hAnsi="Times New Roman" w:cs="Times New Roman"/>
          <w:sz w:val="28"/>
          <w:szCs w:val="28"/>
        </w:rPr>
        <w:t xml:space="preserve"> 2</w:t>
      </w:r>
    </w:p>
    <w:p w:rsidR="000D50EC" w:rsidRDefault="000D50EC" w:rsidP="000D50EC">
      <w:pPr>
        <w:jc w:val="both"/>
        <w:rPr>
          <w:rFonts w:ascii="Times New Roman" w:hAnsi="Times New Roman" w:cs="Times New Roman"/>
          <w:sz w:val="28"/>
          <w:szCs w:val="28"/>
        </w:rPr>
      </w:pPr>
      <w:r>
        <w:rPr>
          <w:rFonts w:ascii="Times New Roman" w:hAnsi="Times New Roman" w:cs="Times New Roman"/>
          <w:sz w:val="28"/>
          <w:szCs w:val="28"/>
        </w:rPr>
        <w:t>Jadi, luas segitiga dirumuskan sebagai berikut:</w:t>
      </w:r>
    </w:p>
    <w:p w:rsidR="000D50EC" w:rsidRPr="00616E1D" w:rsidRDefault="000D50EC" w:rsidP="000D50EC">
      <w:pPr>
        <w:jc w:val="both"/>
        <w:rPr>
          <w:rFonts w:ascii="Times New Roman" w:hAnsi="Times New Roman" w:cs="Times New Roman"/>
          <w:sz w:val="28"/>
          <w:szCs w:val="28"/>
        </w:rPr>
      </w:pPr>
      <w:r>
        <w:rPr>
          <w:rFonts w:ascii="Times New Roman" w:hAnsi="Times New Roman" w:cs="Times New Roman"/>
          <w:sz w:val="28"/>
          <w:szCs w:val="28"/>
        </w:rPr>
        <w:t>Luas segitiga = (alas x tinggi</w:t>
      </w:r>
      <w:proofErr w:type="gramStart"/>
      <w:r>
        <w:rPr>
          <w:rFonts w:ascii="Times New Roman" w:hAnsi="Times New Roman" w:cs="Times New Roman"/>
          <w:sz w:val="28"/>
          <w:szCs w:val="28"/>
        </w:rPr>
        <w:t>) :</w:t>
      </w:r>
      <w:proofErr w:type="gramEnd"/>
      <w:r>
        <w:rPr>
          <w:rFonts w:ascii="Times New Roman" w:hAnsi="Times New Roman" w:cs="Times New Roman"/>
          <w:sz w:val="28"/>
          <w:szCs w:val="28"/>
        </w:rPr>
        <w:t xml:space="preserve"> 2</w:t>
      </w:r>
    </w:p>
    <w:p w:rsidR="000D50EC" w:rsidRDefault="000D50EC" w:rsidP="000D50EC">
      <w:pPr>
        <w:jc w:val="both"/>
        <w:rPr>
          <w:rFonts w:ascii="Times New Roman" w:hAnsi="Times New Roman" w:cs="Times New Roman"/>
          <w:b/>
          <w:sz w:val="40"/>
          <w:szCs w:val="40"/>
        </w:rPr>
      </w:pPr>
      <w:r w:rsidRPr="00EF78B1">
        <w:rPr>
          <w:rFonts w:ascii="Times New Roman" w:hAnsi="Times New Roman" w:cs="Times New Roman"/>
          <w:b/>
          <w:sz w:val="40"/>
          <w:szCs w:val="40"/>
        </w:rPr>
        <w:t>Contoh</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b/>
          <w:noProof/>
          <w:sz w:val="40"/>
          <w:szCs w:val="40"/>
        </w:rPr>
        <w:drawing>
          <wp:anchor distT="0" distB="0" distL="114300" distR="114300" simplePos="0" relativeHeight="251692032" behindDoc="1" locked="0" layoutInCell="1" allowOverlap="1" wp14:anchorId="3EB6C2D3" wp14:editId="045CE250">
            <wp:simplePos x="0" y="0"/>
            <wp:positionH relativeFrom="column">
              <wp:posOffset>19050</wp:posOffset>
            </wp:positionH>
            <wp:positionV relativeFrom="paragraph">
              <wp:posOffset>4524</wp:posOffset>
            </wp:positionV>
            <wp:extent cx="1421443" cy="1524568"/>
            <wp:effectExtent l="19050" t="0" r="7307" b="0"/>
            <wp:wrapNone/>
            <wp:docPr id="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srcRect/>
                    <a:stretch>
                      <a:fillRect/>
                    </a:stretch>
                  </pic:blipFill>
                  <pic:spPr bwMode="auto">
                    <a:xfrm>
                      <a:off x="0" y="0"/>
                      <a:ext cx="1425158" cy="1528553"/>
                    </a:xfrm>
                    <a:prstGeom prst="rect">
                      <a:avLst/>
                    </a:prstGeom>
                    <a:noFill/>
                    <a:ln w="9525">
                      <a:noFill/>
                      <a:miter lim="800000"/>
                      <a:headEnd/>
                      <a:tailEnd/>
                    </a:ln>
                  </pic:spPr>
                </pic:pic>
              </a:graphicData>
            </a:graphic>
          </wp:anchor>
        </w:drawing>
      </w:r>
      <w:r>
        <w:rPr>
          <w:rFonts w:ascii="Times New Roman" w:hAnsi="Times New Roman" w:cs="Times New Roman"/>
          <w:sz w:val="28"/>
          <w:szCs w:val="40"/>
        </w:rPr>
        <w:t>Tentukan luas segitiga berikut:</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Penyelesaian:</w:t>
      </w:r>
    </w:p>
    <w:p w:rsidR="000D50EC" w:rsidRDefault="000D50EC" w:rsidP="000D50EC">
      <w:pPr>
        <w:spacing w:line="240" w:lineRule="auto"/>
        <w:ind w:left="2520"/>
        <w:jc w:val="both"/>
        <w:rPr>
          <w:rFonts w:ascii="Times New Roman" w:hAnsi="Times New Roman" w:cs="Times New Roman"/>
          <w:sz w:val="28"/>
          <w:szCs w:val="40"/>
        </w:rPr>
      </w:pPr>
      <w:proofErr w:type="gramStart"/>
      <w:r>
        <w:rPr>
          <w:rFonts w:ascii="Times New Roman" w:hAnsi="Times New Roman" w:cs="Times New Roman"/>
          <w:sz w:val="28"/>
          <w:szCs w:val="40"/>
        </w:rPr>
        <w:t>L  =</w:t>
      </w:r>
      <w:proofErr w:type="gramEnd"/>
      <w:r>
        <w:rPr>
          <w:rFonts w:ascii="Times New Roman" w:hAnsi="Times New Roman" w:cs="Times New Roman"/>
          <w:sz w:val="28"/>
          <w:szCs w:val="40"/>
        </w:rPr>
        <w:t xml:space="preserve"> (alas x tinggi)</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5 x 12</w:t>
      </w:r>
      <w:proofErr w:type="gramStart"/>
      <w:r>
        <w:rPr>
          <w:rFonts w:ascii="Times New Roman" w:hAnsi="Times New Roman" w:cs="Times New Roman"/>
          <w:sz w:val="28"/>
          <w:szCs w:val="40"/>
        </w:rPr>
        <w:t>) :</w:t>
      </w:r>
      <w:proofErr w:type="gramEnd"/>
      <w:r>
        <w:rPr>
          <w:rFonts w:ascii="Times New Roman" w:hAnsi="Times New Roman" w:cs="Times New Roman"/>
          <w:sz w:val="28"/>
          <w:szCs w:val="40"/>
        </w:rPr>
        <w:t xml:space="preserve"> 2</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w:t>
      </w:r>
      <w:proofErr w:type="gramStart"/>
      <w:r>
        <w:rPr>
          <w:rFonts w:ascii="Times New Roman" w:hAnsi="Times New Roman" w:cs="Times New Roman"/>
          <w:sz w:val="28"/>
          <w:szCs w:val="40"/>
        </w:rPr>
        <w:t>60 :</w:t>
      </w:r>
      <w:proofErr w:type="gramEnd"/>
      <w:r>
        <w:rPr>
          <w:rFonts w:ascii="Times New Roman" w:hAnsi="Times New Roman" w:cs="Times New Roman"/>
          <w:sz w:val="28"/>
          <w:szCs w:val="40"/>
        </w:rPr>
        <w:t xml:space="preserve"> 2</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30</w:t>
      </w:r>
    </w:p>
    <w:p w:rsidR="000D50EC" w:rsidRPr="0024453F" w:rsidRDefault="000D50EC" w:rsidP="000D50EC">
      <w:pPr>
        <w:ind w:left="2520"/>
        <w:jc w:val="both"/>
        <w:rPr>
          <w:rFonts w:ascii="Times New Roman" w:hAnsi="Times New Roman" w:cs="Times New Roman"/>
          <w:sz w:val="28"/>
          <w:szCs w:val="40"/>
          <w:vertAlign w:val="subscript"/>
        </w:rPr>
      </w:pPr>
      <w:r>
        <w:rPr>
          <w:rFonts w:ascii="Times New Roman" w:hAnsi="Times New Roman" w:cs="Times New Roman"/>
          <w:sz w:val="28"/>
          <w:szCs w:val="40"/>
        </w:rPr>
        <w:t>Jadi, luas segitiga di samping adalah 30 cm</w:t>
      </w:r>
      <w:r>
        <w:rPr>
          <w:rFonts w:ascii="Times New Roman" w:hAnsi="Times New Roman" w:cs="Times New Roman"/>
          <w:sz w:val="28"/>
          <w:szCs w:val="40"/>
          <w:vertAlign w:val="superscript"/>
        </w:rPr>
        <w:t>2</w:t>
      </w:r>
      <w:r>
        <w:rPr>
          <w:rFonts w:ascii="Times New Roman" w:hAnsi="Times New Roman" w:cs="Times New Roman"/>
          <w:sz w:val="28"/>
          <w:szCs w:val="40"/>
          <w:vertAlign w:val="subscript"/>
        </w:rPr>
        <w:t>.</w:t>
      </w:r>
    </w:p>
    <w:p w:rsidR="000D50EC" w:rsidRDefault="000D50EC" w:rsidP="000D50EC">
      <w:pPr>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737088" behindDoc="0" locked="0" layoutInCell="1" allowOverlap="1" wp14:anchorId="7A62B960" wp14:editId="386E9F6C">
                <wp:simplePos x="0" y="0"/>
                <wp:positionH relativeFrom="column">
                  <wp:posOffset>-6350</wp:posOffset>
                </wp:positionH>
                <wp:positionV relativeFrom="paragraph">
                  <wp:posOffset>329565</wp:posOffset>
                </wp:positionV>
                <wp:extent cx="3558540" cy="506730"/>
                <wp:effectExtent l="12700" t="12065" r="10160" b="5080"/>
                <wp:wrapNone/>
                <wp:docPr id="139" name="AutoShap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62B960" id="AutoShape 158" o:spid="_x0000_s1078" style="position:absolute;left:0;text-align:left;margin-left:-.5pt;margin-top:25.95pt;width:280.2pt;height:39.9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" fillcolor="#d6e3bc [1302]">
                <v:textbo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v:textbox>
              </v:roundrect>
            </w:pict>
          </mc:Fallback>
        </mc:AlternateContent>
      </w:r>
    </w:p>
    <w:p w:rsidR="000D50EC" w:rsidRDefault="000D50EC" w:rsidP="000D50EC">
      <w:pPr>
        <w:jc w:val="both"/>
        <w:rPr>
          <w:rFonts w:ascii="Times New Roman" w:hAnsi="Times New Roman" w:cs="Times New Roman"/>
          <w:b/>
          <w:sz w:val="40"/>
          <w:szCs w:val="40"/>
        </w:rPr>
      </w:pPr>
    </w:p>
    <w:p w:rsidR="000D50EC" w:rsidRPr="002B5562" w:rsidRDefault="000D50EC" w:rsidP="000D50EC">
      <w:pPr>
        <w:spacing w:line="240" w:lineRule="auto"/>
        <w:jc w:val="both"/>
        <w:rPr>
          <w:rFonts w:ascii="Times New Roman" w:hAnsi="Times New Roman" w:cs="Times New Roman"/>
          <w:b/>
          <w:sz w:val="40"/>
          <w:szCs w:val="40"/>
        </w:rPr>
      </w:pPr>
      <w:r w:rsidRPr="002B5562">
        <w:rPr>
          <w:rFonts w:ascii="Times New Roman" w:hAnsi="Times New Roman" w:cs="Times New Roman"/>
          <w:sz w:val="28"/>
          <w:szCs w:val="40"/>
        </w:rPr>
        <w:t>Hitunglah luas segitia berikut ini:</w:t>
      </w:r>
    </w:p>
    <w:p w:rsidR="000D50EC" w:rsidRDefault="000D50EC" w:rsidP="000D50EC">
      <w:pPr>
        <w:pStyle w:val="ListParagraph"/>
        <w:numPr>
          <w:ilvl w:val="0"/>
          <w:numId w:val="16"/>
        </w:numPr>
        <w:spacing w:line="240" w:lineRule="auto"/>
        <w:jc w:val="both"/>
        <w:rPr>
          <w:rFonts w:ascii="Times New Roman" w:hAnsi="Times New Roman" w:cs="Times New Roman"/>
          <w:b/>
          <w:sz w:val="40"/>
          <w:szCs w:val="40"/>
        </w:rPr>
      </w:pPr>
      <w:r>
        <w:rPr>
          <w:rFonts w:ascii="Times New Roman" w:hAnsi="Times New Roman" w:cs="Times New Roman"/>
          <w:noProof/>
          <w:sz w:val="28"/>
          <w:szCs w:val="28"/>
        </w:rPr>
        <w:drawing>
          <wp:anchor distT="0" distB="0" distL="114300" distR="114300" simplePos="0" relativeHeight="251693056" behindDoc="1" locked="0" layoutInCell="1" allowOverlap="1" wp14:anchorId="06E6BC58" wp14:editId="5CD421BB">
            <wp:simplePos x="0" y="0"/>
            <wp:positionH relativeFrom="column">
              <wp:posOffset>19050</wp:posOffset>
            </wp:positionH>
            <wp:positionV relativeFrom="paragraph">
              <wp:posOffset>-4445</wp:posOffset>
            </wp:positionV>
            <wp:extent cx="2693035" cy="1965960"/>
            <wp:effectExtent l="19050" t="0" r="0" b="0"/>
            <wp:wrapNone/>
            <wp:docPr id="71" name="Picture 15" descr="C:\Users\W7\Downloads\segi i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W7\Downloads\segi iga.jpg"/>
                    <pic:cNvPicPr>
                      <a:picLocks noChangeAspect="1" noChangeArrowheads="1"/>
                    </pic:cNvPicPr>
                  </pic:nvPicPr>
                  <pic:blipFill>
                    <a:blip r:embed="rId74"/>
                    <a:srcRect/>
                    <a:stretch>
                      <a:fillRect/>
                    </a:stretch>
                  </pic:blipFill>
                  <pic:spPr bwMode="auto">
                    <a:xfrm>
                      <a:off x="0" y="0"/>
                      <a:ext cx="2693035" cy="1965960"/>
                    </a:xfrm>
                    <a:prstGeom prst="rect">
                      <a:avLst/>
                    </a:prstGeom>
                    <a:noFill/>
                    <a:ln w="9525">
                      <a:noFill/>
                      <a:miter lim="800000"/>
                      <a:headEnd/>
                      <a:tailEnd/>
                    </a:ln>
                  </pic:spPr>
                </pic:pic>
              </a:graphicData>
            </a:graphic>
          </wp:anchor>
        </w:drawing>
      </w:r>
      <w:r w:rsidRPr="00085BD3">
        <w:rPr>
          <w:rFonts w:ascii="Times New Roman" w:hAnsi="Times New Roman" w:cs="Times New Roman"/>
          <w:sz w:val="28"/>
          <w:szCs w:val="28"/>
        </w:rPr>
        <w:t xml:space="preserve">Pak Anton memiliki sebidang tanah berbentuk segitiga. Alas tanah tersebut 20 meter dan tingginya 15 meter. Jika Pak Anton ingin menanam rumput di tanah tersebut, berapa luas tanah yang </w:t>
      </w:r>
      <w:proofErr w:type="gramStart"/>
      <w:r w:rsidRPr="00085BD3">
        <w:rPr>
          <w:rFonts w:ascii="Times New Roman" w:hAnsi="Times New Roman" w:cs="Times New Roman"/>
          <w:sz w:val="28"/>
          <w:szCs w:val="28"/>
        </w:rPr>
        <w:t>akan</w:t>
      </w:r>
      <w:proofErr w:type="gramEnd"/>
      <w:r w:rsidRPr="00085BD3">
        <w:rPr>
          <w:rFonts w:ascii="Times New Roman" w:hAnsi="Times New Roman" w:cs="Times New Roman"/>
          <w:sz w:val="28"/>
          <w:szCs w:val="28"/>
        </w:rPr>
        <w:t xml:space="preserve"> ditanami rumput?</w:t>
      </w:r>
    </w:p>
    <w:p w:rsidR="000D50EC" w:rsidRDefault="000D50EC" w:rsidP="000D50EC">
      <w:pPr>
        <w:pStyle w:val="ListParagraph"/>
        <w:ind w:left="360"/>
        <w:jc w:val="both"/>
        <w:rPr>
          <w:rFonts w:ascii="Times New Roman" w:hAnsi="Times New Roman" w:cs="Times New Roman"/>
          <w:b/>
          <w:sz w:val="40"/>
          <w:szCs w:val="40"/>
        </w:rPr>
      </w:pPr>
    </w:p>
    <w:p w:rsidR="000D50EC" w:rsidRDefault="000D50EC" w:rsidP="000D50EC">
      <w:pPr>
        <w:pStyle w:val="ListParagraph"/>
        <w:ind w:left="360"/>
        <w:jc w:val="both"/>
        <w:rPr>
          <w:rFonts w:ascii="Times New Roman" w:hAnsi="Times New Roman" w:cs="Times New Roman"/>
          <w:b/>
          <w:sz w:val="40"/>
          <w:szCs w:val="40"/>
        </w:rPr>
      </w:pPr>
    </w:p>
    <w:p w:rsidR="000D50EC" w:rsidRDefault="000D50EC" w:rsidP="000D50EC">
      <w:pPr>
        <w:rPr>
          <w:rFonts w:ascii="Times New Roman" w:hAnsi="Times New Roman" w:cs="Times New Roman"/>
          <w:b/>
          <w:sz w:val="40"/>
          <w:szCs w:val="40"/>
        </w:rPr>
      </w:pPr>
      <w:r>
        <w:rPr>
          <w:rFonts w:ascii="Times New Roman" w:hAnsi="Times New Roman" w:cs="Times New Roman"/>
          <w:b/>
          <w:sz w:val="40"/>
          <w:szCs w:val="40"/>
        </w:rPr>
        <w:br w:type="page"/>
      </w:r>
    </w:p>
    <w:p w:rsidR="000D50EC" w:rsidRDefault="000D50EC" w:rsidP="000D50EC">
      <w:pPr>
        <w:rPr>
          <w:rFonts w:ascii="Times New Roman" w:hAnsi="Times New Roman" w:cs="Times New Roman"/>
          <w:sz w:val="40"/>
          <w:szCs w:val="40"/>
        </w:rPr>
      </w:pPr>
      <w:r>
        <w:rPr>
          <w:rFonts w:ascii="Times New Roman" w:hAnsi="Times New Roman" w:cs="Times New Roman"/>
          <w:noProof/>
          <w:sz w:val="40"/>
          <w:szCs w:val="40"/>
        </w:rPr>
        <w:lastRenderedPageBreak/>
        <w:drawing>
          <wp:anchor distT="0" distB="0" distL="114300" distR="114300" simplePos="0" relativeHeight="251694080" behindDoc="1" locked="0" layoutInCell="1" allowOverlap="1" wp14:anchorId="511EF1C0" wp14:editId="2B2D4564">
            <wp:simplePos x="0" y="0"/>
            <wp:positionH relativeFrom="column">
              <wp:posOffset>444935</wp:posOffset>
            </wp:positionH>
            <wp:positionV relativeFrom="paragraph">
              <wp:posOffset>543142</wp:posOffset>
            </wp:positionV>
            <wp:extent cx="2085322" cy="1603332"/>
            <wp:effectExtent l="19050" t="0" r="0" b="0"/>
            <wp:wrapNone/>
            <wp:docPr id="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srcRect/>
                    <a:stretch>
                      <a:fillRect/>
                    </a:stretch>
                  </pic:blipFill>
                  <pic:spPr bwMode="auto">
                    <a:xfrm>
                      <a:off x="0" y="0"/>
                      <a:ext cx="2085322" cy="1603332"/>
                    </a:xfrm>
                    <a:prstGeom prst="rect">
                      <a:avLst/>
                    </a:prstGeom>
                    <a:noFill/>
                    <a:ln w="9525">
                      <a:noFill/>
                      <a:miter lim="800000"/>
                      <a:headEnd/>
                      <a:tailEnd/>
                    </a:ln>
                  </pic:spPr>
                </pic:pic>
              </a:graphicData>
            </a:graphic>
          </wp:anchor>
        </w:drawing>
      </w:r>
      <w:r>
        <w:rPr>
          <w:rFonts w:ascii="Times New Roman" w:hAnsi="Times New Roman" w:cs="Times New Roman"/>
          <w:sz w:val="40"/>
          <w:szCs w:val="40"/>
        </w:rPr>
        <w:t>Perhatikan gambar berikut ini:</w:t>
      </w:r>
    </w:p>
    <w:p w:rsidR="000D50EC" w:rsidRDefault="000D50EC" w:rsidP="000D50EC">
      <w:pPr>
        <w:rPr>
          <w:rFonts w:ascii="Times New Roman" w:hAnsi="Times New Roman" w:cs="Times New Roman"/>
          <w:sz w:val="40"/>
          <w:szCs w:val="40"/>
        </w:rPr>
      </w:pPr>
    </w:p>
    <w:p w:rsidR="000D50EC" w:rsidRDefault="000D50EC" w:rsidP="000D50EC">
      <w:pPr>
        <w:rPr>
          <w:rFonts w:ascii="Times New Roman" w:hAnsi="Times New Roman" w:cs="Times New Roman"/>
          <w:sz w:val="40"/>
          <w:szCs w:val="40"/>
        </w:rPr>
      </w:pPr>
    </w:p>
    <w:p w:rsidR="000D50EC" w:rsidRDefault="000D50EC" w:rsidP="000D50EC">
      <w:pPr>
        <w:rPr>
          <w:rFonts w:ascii="Times New Roman" w:hAnsi="Times New Roman" w:cs="Times New Roman"/>
          <w:sz w:val="40"/>
          <w:szCs w:val="40"/>
        </w:rPr>
      </w:pPr>
    </w:p>
    <w:p w:rsidR="000D50EC" w:rsidRPr="00616E1D" w:rsidRDefault="000D50EC" w:rsidP="000D50EC">
      <w:pPr>
        <w:spacing w:line="240" w:lineRule="auto"/>
        <w:ind w:firstLine="720"/>
        <w:jc w:val="both"/>
        <w:rPr>
          <w:rFonts w:ascii="Times New Roman" w:hAnsi="Times New Roman" w:cs="Times New Roman"/>
          <w:sz w:val="28"/>
          <w:szCs w:val="28"/>
        </w:rPr>
      </w:pPr>
      <w:r w:rsidRPr="00616E1D">
        <w:rPr>
          <w:rFonts w:ascii="Times New Roman" w:hAnsi="Times New Roman" w:cs="Times New Roman"/>
          <w:sz w:val="28"/>
          <w:szCs w:val="28"/>
        </w:rPr>
        <w:t>Dari gambar di atas terlihat bahwa segitiga AB</w:t>
      </w:r>
      <w:r>
        <w:rPr>
          <w:rFonts w:ascii="Times New Roman" w:hAnsi="Times New Roman" w:cs="Times New Roman"/>
          <w:sz w:val="28"/>
          <w:szCs w:val="28"/>
        </w:rPr>
        <w:t>C</w:t>
      </w:r>
      <w:r w:rsidRPr="00616E1D">
        <w:rPr>
          <w:rFonts w:ascii="Times New Roman" w:hAnsi="Times New Roman" w:cs="Times New Roman"/>
          <w:sz w:val="28"/>
          <w:szCs w:val="28"/>
        </w:rPr>
        <w:t xml:space="preserve">D </w:t>
      </w:r>
      <w:r>
        <w:rPr>
          <w:rFonts w:ascii="Times New Roman" w:hAnsi="Times New Roman" w:cs="Times New Roman"/>
          <w:sz w:val="28"/>
          <w:szCs w:val="28"/>
        </w:rPr>
        <w:t xml:space="preserve">berbentuk </w:t>
      </w:r>
      <w:r w:rsidRPr="00616E1D">
        <w:rPr>
          <w:rFonts w:ascii="Times New Roman" w:hAnsi="Times New Roman" w:cs="Times New Roman"/>
          <w:sz w:val="28"/>
          <w:szCs w:val="28"/>
        </w:rPr>
        <w:t xml:space="preserve">persegi </w:t>
      </w:r>
      <w:r>
        <w:rPr>
          <w:rFonts w:ascii="Times New Roman" w:hAnsi="Times New Roman" w:cs="Times New Roman"/>
          <w:sz w:val="28"/>
          <w:szCs w:val="28"/>
        </w:rPr>
        <w:t>empat</w:t>
      </w:r>
      <w:r w:rsidRPr="00616E1D">
        <w:rPr>
          <w:rFonts w:ascii="Times New Roman" w:hAnsi="Times New Roman" w:cs="Times New Roman"/>
          <w:sz w:val="28"/>
          <w:szCs w:val="28"/>
        </w:rPr>
        <w:t>.</w:t>
      </w:r>
    </w:p>
    <w:p w:rsidR="000D50EC" w:rsidRPr="00616E1D" w:rsidRDefault="000D50EC" w:rsidP="000D50EC">
      <w:pPr>
        <w:spacing w:line="240" w:lineRule="auto"/>
        <w:jc w:val="both"/>
        <w:rPr>
          <w:rFonts w:ascii="Times New Roman" w:hAnsi="Times New Roman" w:cs="Times New Roman"/>
          <w:sz w:val="28"/>
          <w:szCs w:val="28"/>
        </w:rPr>
      </w:pPr>
      <w:r w:rsidRPr="00616E1D">
        <w:rPr>
          <w:rFonts w:ascii="Times New Roman" w:hAnsi="Times New Roman" w:cs="Times New Roman"/>
          <w:sz w:val="28"/>
          <w:szCs w:val="28"/>
        </w:rPr>
        <w:t>Panjang</w:t>
      </w:r>
      <w:r w:rsidRPr="00616E1D">
        <w:rPr>
          <w:rFonts w:ascii="Times New Roman" w:hAnsi="Times New Roman" w:cs="Times New Roman"/>
          <w:sz w:val="28"/>
          <w:szCs w:val="28"/>
        </w:rPr>
        <w:tab/>
        <w:t>= P</w:t>
      </w:r>
    </w:p>
    <w:p w:rsidR="000D50EC" w:rsidRPr="00616E1D" w:rsidRDefault="000D50EC" w:rsidP="000D50EC">
      <w:pPr>
        <w:spacing w:line="240" w:lineRule="auto"/>
        <w:jc w:val="both"/>
        <w:rPr>
          <w:rFonts w:ascii="Times New Roman" w:hAnsi="Times New Roman" w:cs="Times New Roman"/>
          <w:sz w:val="28"/>
          <w:szCs w:val="28"/>
        </w:rPr>
      </w:pPr>
      <w:r w:rsidRPr="00616E1D">
        <w:rPr>
          <w:rFonts w:ascii="Times New Roman" w:hAnsi="Times New Roman" w:cs="Times New Roman"/>
          <w:sz w:val="28"/>
          <w:szCs w:val="28"/>
        </w:rPr>
        <w:t>Lebar</w:t>
      </w:r>
      <w:r w:rsidRPr="00616E1D">
        <w:rPr>
          <w:rFonts w:ascii="Times New Roman" w:hAnsi="Times New Roman" w:cs="Times New Roman"/>
          <w:sz w:val="28"/>
          <w:szCs w:val="28"/>
        </w:rPr>
        <w:tab/>
      </w:r>
      <w:r>
        <w:rPr>
          <w:rFonts w:ascii="Times New Roman" w:hAnsi="Times New Roman" w:cs="Times New Roman"/>
          <w:sz w:val="28"/>
          <w:szCs w:val="28"/>
        </w:rPr>
        <w:tab/>
      </w:r>
      <w:r w:rsidRPr="00616E1D">
        <w:rPr>
          <w:rFonts w:ascii="Times New Roman" w:hAnsi="Times New Roman" w:cs="Times New Roman"/>
          <w:sz w:val="28"/>
          <w:szCs w:val="28"/>
        </w:rPr>
        <w:t>= L</w:t>
      </w:r>
    </w:p>
    <w:p w:rsidR="000D50EC" w:rsidRPr="00616E1D" w:rsidRDefault="000D50EC" w:rsidP="000D50EC">
      <w:pPr>
        <w:spacing w:line="240" w:lineRule="auto"/>
        <w:jc w:val="both"/>
        <w:rPr>
          <w:rFonts w:ascii="Times New Roman" w:hAnsi="Times New Roman" w:cs="Times New Roman"/>
          <w:sz w:val="28"/>
          <w:szCs w:val="28"/>
        </w:rPr>
      </w:pPr>
      <w:r w:rsidRPr="00616E1D">
        <w:rPr>
          <w:rFonts w:ascii="Times New Roman" w:hAnsi="Times New Roman" w:cs="Times New Roman"/>
          <w:sz w:val="28"/>
          <w:szCs w:val="28"/>
        </w:rPr>
        <w:t>Luas daerah persegi panjang ABCD = P x L</w:t>
      </w:r>
    </w:p>
    <w:p w:rsidR="000D50EC" w:rsidRDefault="000D50EC" w:rsidP="000D50EC">
      <w:pPr>
        <w:spacing w:line="240" w:lineRule="auto"/>
        <w:jc w:val="both"/>
        <w:rPr>
          <w:rFonts w:ascii="Times New Roman" w:hAnsi="Times New Roman" w:cs="Times New Roman"/>
          <w:sz w:val="28"/>
          <w:szCs w:val="28"/>
        </w:rPr>
      </w:pPr>
      <w:r>
        <w:rPr>
          <w:rFonts w:ascii="Times New Roman" w:hAnsi="Times New Roman" w:cs="Times New Roman"/>
          <w:sz w:val="28"/>
          <w:szCs w:val="28"/>
        </w:rPr>
        <w:t>Jadi, luas segiempat dirumuskan sebagai berikut:</w:t>
      </w:r>
    </w:p>
    <w:p w:rsidR="000D50EC" w:rsidRDefault="000D50EC" w:rsidP="000D50EC">
      <w:pPr>
        <w:spacing w:line="240" w:lineRule="auto"/>
        <w:jc w:val="both"/>
        <w:rPr>
          <w:rFonts w:ascii="Times New Roman" w:hAnsi="Times New Roman" w:cs="Times New Roman"/>
          <w:sz w:val="28"/>
          <w:szCs w:val="28"/>
        </w:rPr>
      </w:pPr>
      <w:r w:rsidRPr="00B5672B">
        <w:rPr>
          <w:rFonts w:ascii="Times New Roman" w:hAnsi="Times New Roman" w:cs="Times New Roman"/>
          <w:sz w:val="28"/>
          <w:szCs w:val="28"/>
          <w:highlight w:val="yellow"/>
        </w:rPr>
        <w:t>Luas empat = panjang x lebar</w:t>
      </w:r>
    </w:p>
    <w:p w:rsidR="000D50EC" w:rsidRDefault="000D50EC" w:rsidP="000D50EC">
      <w:pPr>
        <w:spacing w:line="240" w:lineRule="auto"/>
        <w:jc w:val="both"/>
        <w:rPr>
          <w:rFonts w:ascii="Times New Roman" w:hAnsi="Times New Roman" w:cs="Times New Roman"/>
          <w:b/>
          <w:sz w:val="40"/>
          <w:szCs w:val="40"/>
        </w:rPr>
      </w:pPr>
      <w:r w:rsidRPr="00EF78B1">
        <w:rPr>
          <w:rFonts w:ascii="Times New Roman" w:hAnsi="Times New Roman" w:cs="Times New Roman"/>
          <w:b/>
          <w:sz w:val="40"/>
          <w:szCs w:val="40"/>
        </w:rPr>
        <w:t>Contoh</w:t>
      </w:r>
    </w:p>
    <w:p w:rsidR="000D50EC" w:rsidRDefault="000D50EC" w:rsidP="000D50EC">
      <w:pPr>
        <w:spacing w:line="240" w:lineRule="auto"/>
        <w:ind w:left="2520"/>
        <w:jc w:val="both"/>
        <w:rPr>
          <w:rFonts w:ascii="Times New Roman" w:hAnsi="Times New Roman" w:cs="Times New Roman"/>
          <w:sz w:val="28"/>
          <w:szCs w:val="40"/>
        </w:rPr>
      </w:pPr>
    </w:p>
    <w:p w:rsidR="000D50EC" w:rsidRDefault="000D50EC" w:rsidP="000D50EC">
      <w:pPr>
        <w:spacing w:line="240" w:lineRule="auto"/>
        <w:ind w:left="2790"/>
        <w:jc w:val="both"/>
        <w:rPr>
          <w:rFonts w:ascii="Times New Roman" w:hAnsi="Times New Roman" w:cs="Times New Roman"/>
          <w:sz w:val="28"/>
          <w:szCs w:val="40"/>
        </w:rPr>
      </w:pPr>
      <w:r>
        <w:rPr>
          <w:rFonts w:ascii="Times New Roman" w:hAnsi="Times New Roman" w:cs="Times New Roman"/>
          <w:noProof/>
          <w:sz w:val="28"/>
          <w:szCs w:val="40"/>
        </w:rPr>
        <w:drawing>
          <wp:anchor distT="0" distB="0" distL="114300" distR="114300" simplePos="0" relativeHeight="251697152" behindDoc="1" locked="0" layoutInCell="1" allowOverlap="1" wp14:anchorId="02CBE3B9" wp14:editId="62EBF43D">
            <wp:simplePos x="0" y="0"/>
            <wp:positionH relativeFrom="column">
              <wp:posOffset>19050</wp:posOffset>
            </wp:positionH>
            <wp:positionV relativeFrom="paragraph">
              <wp:posOffset>29080</wp:posOffset>
            </wp:positionV>
            <wp:extent cx="1626131" cy="1189972"/>
            <wp:effectExtent l="19050" t="0" r="0" b="0"/>
            <wp:wrapNone/>
            <wp:docPr id="73" name="Picture 18" descr="C:\Users\W7\Downloads\s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7\Downloads\sds.jpg"/>
                    <pic:cNvPicPr>
                      <a:picLocks noChangeAspect="1" noChangeArrowheads="1"/>
                    </pic:cNvPicPr>
                  </pic:nvPicPr>
                  <pic:blipFill>
                    <a:blip r:embed="rId75"/>
                    <a:srcRect/>
                    <a:stretch>
                      <a:fillRect/>
                    </a:stretch>
                  </pic:blipFill>
                  <pic:spPr bwMode="auto">
                    <a:xfrm>
                      <a:off x="0" y="0"/>
                      <a:ext cx="1626131" cy="1189972"/>
                    </a:xfrm>
                    <a:prstGeom prst="rect">
                      <a:avLst/>
                    </a:prstGeom>
                    <a:noFill/>
                    <a:ln w="9525">
                      <a:noFill/>
                      <a:miter lim="800000"/>
                      <a:headEnd/>
                      <a:tailEnd/>
                    </a:ln>
                  </pic:spPr>
                </pic:pic>
              </a:graphicData>
            </a:graphic>
          </wp:anchor>
        </w:drawing>
      </w:r>
      <w:r>
        <w:rPr>
          <w:rFonts w:ascii="Times New Roman" w:hAnsi="Times New Roman" w:cs="Times New Roman"/>
          <w:sz w:val="28"/>
          <w:szCs w:val="40"/>
        </w:rPr>
        <w:t>Tentukan luas segiempat berikut:</w:t>
      </w:r>
    </w:p>
    <w:p w:rsidR="000D50EC" w:rsidRDefault="000D50EC" w:rsidP="000D50EC">
      <w:pPr>
        <w:spacing w:line="240" w:lineRule="auto"/>
        <w:ind w:left="2790"/>
        <w:jc w:val="both"/>
        <w:rPr>
          <w:rFonts w:ascii="Times New Roman" w:hAnsi="Times New Roman" w:cs="Times New Roman"/>
          <w:sz w:val="28"/>
          <w:szCs w:val="40"/>
        </w:rPr>
      </w:pPr>
      <w:r>
        <w:rPr>
          <w:rFonts w:ascii="Times New Roman" w:hAnsi="Times New Roman" w:cs="Times New Roman"/>
          <w:sz w:val="28"/>
          <w:szCs w:val="40"/>
        </w:rPr>
        <w:t>Penyelesaian:</w:t>
      </w:r>
    </w:p>
    <w:p w:rsidR="000D50EC" w:rsidRDefault="000D50EC" w:rsidP="000D50EC">
      <w:pPr>
        <w:tabs>
          <w:tab w:val="left" w:pos="3780"/>
          <w:tab w:val="left" w:pos="3960"/>
        </w:tabs>
        <w:spacing w:line="240" w:lineRule="auto"/>
        <w:ind w:left="2790"/>
        <w:jc w:val="both"/>
        <w:rPr>
          <w:rFonts w:ascii="Times New Roman" w:hAnsi="Times New Roman" w:cs="Times New Roman"/>
          <w:sz w:val="28"/>
          <w:szCs w:val="40"/>
        </w:rPr>
      </w:pPr>
      <w:r>
        <w:rPr>
          <w:rFonts w:ascii="Times New Roman" w:hAnsi="Times New Roman" w:cs="Times New Roman"/>
          <w:sz w:val="28"/>
          <w:szCs w:val="40"/>
        </w:rPr>
        <w:t xml:space="preserve">Luas  </w:t>
      </w:r>
      <w:r>
        <w:rPr>
          <w:rFonts w:ascii="Times New Roman" w:hAnsi="Times New Roman" w:cs="Times New Roman"/>
          <w:sz w:val="28"/>
          <w:szCs w:val="40"/>
        </w:rPr>
        <w:tab/>
        <w:t>=</w:t>
      </w:r>
      <w:r>
        <w:rPr>
          <w:rFonts w:ascii="Times New Roman" w:hAnsi="Times New Roman" w:cs="Times New Roman"/>
          <w:sz w:val="28"/>
          <w:szCs w:val="40"/>
        </w:rPr>
        <w:tab/>
        <w:t>panjang x lebar</w:t>
      </w:r>
    </w:p>
    <w:p w:rsidR="000D50EC" w:rsidRDefault="000D50EC" w:rsidP="000D50EC">
      <w:pPr>
        <w:tabs>
          <w:tab w:val="left" w:pos="3780"/>
          <w:tab w:val="left" w:pos="3960"/>
        </w:tabs>
        <w:spacing w:line="240" w:lineRule="auto"/>
        <w:ind w:left="2790"/>
        <w:jc w:val="both"/>
        <w:rPr>
          <w:rFonts w:ascii="Times New Roman" w:hAnsi="Times New Roman" w:cs="Times New Roman"/>
          <w:sz w:val="28"/>
          <w:szCs w:val="40"/>
        </w:rPr>
      </w:pPr>
      <w:r>
        <w:rPr>
          <w:rFonts w:ascii="Times New Roman" w:hAnsi="Times New Roman" w:cs="Times New Roman"/>
          <w:sz w:val="28"/>
          <w:szCs w:val="40"/>
        </w:rPr>
        <w:tab/>
        <w:t>=</w:t>
      </w:r>
      <w:r>
        <w:rPr>
          <w:rFonts w:ascii="Times New Roman" w:hAnsi="Times New Roman" w:cs="Times New Roman"/>
          <w:sz w:val="28"/>
          <w:szCs w:val="40"/>
        </w:rPr>
        <w:tab/>
        <w:t>12 x 7</w:t>
      </w:r>
    </w:p>
    <w:p w:rsidR="000D50EC" w:rsidRDefault="000D50EC" w:rsidP="000D50EC">
      <w:pPr>
        <w:tabs>
          <w:tab w:val="left" w:pos="3780"/>
          <w:tab w:val="left" w:pos="3960"/>
        </w:tabs>
        <w:spacing w:line="240" w:lineRule="auto"/>
        <w:ind w:left="2790"/>
        <w:jc w:val="both"/>
        <w:rPr>
          <w:rFonts w:ascii="Times New Roman" w:hAnsi="Times New Roman" w:cs="Times New Roman"/>
          <w:sz w:val="28"/>
          <w:szCs w:val="40"/>
        </w:rPr>
      </w:pPr>
      <w:r>
        <w:rPr>
          <w:rFonts w:ascii="Times New Roman" w:hAnsi="Times New Roman" w:cs="Times New Roman"/>
          <w:sz w:val="28"/>
          <w:szCs w:val="40"/>
        </w:rPr>
        <w:tab/>
        <w:t>=</w:t>
      </w:r>
      <w:r>
        <w:rPr>
          <w:rFonts w:ascii="Times New Roman" w:hAnsi="Times New Roman" w:cs="Times New Roman"/>
          <w:sz w:val="28"/>
          <w:szCs w:val="40"/>
        </w:rPr>
        <w:tab/>
        <w:t>84</w:t>
      </w:r>
    </w:p>
    <w:p w:rsidR="000D50EC" w:rsidRPr="0024453F" w:rsidRDefault="000D50EC" w:rsidP="000D50EC">
      <w:pPr>
        <w:tabs>
          <w:tab w:val="left" w:pos="3780"/>
          <w:tab w:val="left" w:pos="3960"/>
        </w:tabs>
        <w:spacing w:line="240" w:lineRule="auto"/>
        <w:ind w:left="2790"/>
        <w:jc w:val="both"/>
        <w:rPr>
          <w:rFonts w:ascii="Times New Roman" w:hAnsi="Times New Roman" w:cs="Times New Roman"/>
          <w:sz w:val="28"/>
          <w:szCs w:val="40"/>
          <w:vertAlign w:val="subscript"/>
        </w:rPr>
      </w:pPr>
      <w:r>
        <w:rPr>
          <w:rFonts w:ascii="Times New Roman" w:hAnsi="Times New Roman" w:cs="Times New Roman"/>
          <w:sz w:val="28"/>
          <w:szCs w:val="40"/>
        </w:rPr>
        <w:t>Jadi, luas segiempat di samping adalah 84 cm</w:t>
      </w:r>
      <w:r>
        <w:rPr>
          <w:rFonts w:ascii="Times New Roman" w:hAnsi="Times New Roman" w:cs="Times New Roman"/>
          <w:sz w:val="28"/>
          <w:szCs w:val="40"/>
          <w:vertAlign w:val="superscript"/>
        </w:rPr>
        <w:t>2</w:t>
      </w:r>
      <w:r>
        <w:rPr>
          <w:rFonts w:ascii="Times New Roman" w:hAnsi="Times New Roman" w:cs="Times New Roman"/>
          <w:sz w:val="28"/>
          <w:szCs w:val="40"/>
          <w:vertAlign w:val="subscript"/>
        </w:rPr>
        <w:t>.</w:t>
      </w:r>
    </w:p>
    <w:p w:rsidR="000D50EC" w:rsidRDefault="000D50EC" w:rsidP="000D50EC">
      <w:pPr>
        <w:spacing w:line="240" w:lineRule="auto"/>
        <w:jc w:val="both"/>
        <w:rPr>
          <w:rFonts w:ascii="Times New Roman" w:hAnsi="Times New Roman" w:cs="Times New Roman"/>
          <w:b/>
          <w:sz w:val="40"/>
          <w:szCs w:val="40"/>
        </w:rPr>
      </w:pPr>
    </w:p>
    <w:p w:rsidR="000D50EC" w:rsidRDefault="000D50EC" w:rsidP="000D50EC">
      <w:pPr>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738112" behindDoc="0" locked="0" layoutInCell="1" allowOverlap="1" wp14:anchorId="1105C5AC" wp14:editId="257D051E">
                <wp:simplePos x="0" y="0"/>
                <wp:positionH relativeFrom="column">
                  <wp:posOffset>-6350</wp:posOffset>
                </wp:positionH>
                <wp:positionV relativeFrom="paragraph">
                  <wp:posOffset>24765</wp:posOffset>
                </wp:positionV>
                <wp:extent cx="3558540" cy="506730"/>
                <wp:effectExtent l="12700" t="6985" r="10160" b="10160"/>
                <wp:wrapNone/>
                <wp:docPr id="138" name="AutoShap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105C5AC" id="AutoShape 159" o:spid="_x0000_s1079" style="position:absolute;left:0;text-align:left;margin-left:-.5pt;margin-top:1.95pt;width:280.2pt;height:39.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" fillcolor="#d6e3bc [1302]">
                <v:textbo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v:textbox>
              </v:roundrect>
            </w:pict>
          </mc:Fallback>
        </mc:AlternateContent>
      </w:r>
    </w:p>
    <w:p w:rsidR="000D50EC" w:rsidRPr="002B5562" w:rsidRDefault="000D50EC" w:rsidP="000D50EC">
      <w:pPr>
        <w:spacing w:line="240" w:lineRule="auto"/>
        <w:jc w:val="both"/>
        <w:rPr>
          <w:rFonts w:ascii="Times New Roman" w:hAnsi="Times New Roman" w:cs="Times New Roman"/>
          <w:b/>
          <w:sz w:val="40"/>
          <w:szCs w:val="40"/>
        </w:rPr>
      </w:pPr>
      <w:r w:rsidRPr="002B5562">
        <w:rPr>
          <w:rFonts w:ascii="Times New Roman" w:hAnsi="Times New Roman" w:cs="Times New Roman"/>
          <w:sz w:val="28"/>
          <w:szCs w:val="40"/>
        </w:rPr>
        <w:t>Hitunglah luas segi</w:t>
      </w:r>
      <w:r>
        <w:rPr>
          <w:rFonts w:ascii="Times New Roman" w:hAnsi="Times New Roman" w:cs="Times New Roman"/>
          <w:sz w:val="28"/>
          <w:szCs w:val="40"/>
        </w:rPr>
        <w:t>empat</w:t>
      </w:r>
      <w:r w:rsidRPr="002B5562">
        <w:rPr>
          <w:rFonts w:ascii="Times New Roman" w:hAnsi="Times New Roman" w:cs="Times New Roman"/>
          <w:sz w:val="28"/>
          <w:szCs w:val="40"/>
        </w:rPr>
        <w:t xml:space="preserve"> berikut ini:</w:t>
      </w:r>
    </w:p>
    <w:p w:rsidR="000D50EC" w:rsidRPr="00710B05" w:rsidRDefault="000D50EC" w:rsidP="000D50EC">
      <w:pPr>
        <w:spacing w:line="240" w:lineRule="auto"/>
        <w:ind w:left="4860"/>
        <w:jc w:val="both"/>
        <w:rPr>
          <w:rFonts w:ascii="Times New Roman" w:hAnsi="Times New Roman" w:cs="Times New Roman"/>
          <w:b/>
          <w:sz w:val="40"/>
          <w:szCs w:val="40"/>
        </w:rPr>
      </w:pPr>
      <w:r>
        <w:rPr>
          <w:rFonts w:ascii="Times New Roman" w:hAnsi="Times New Roman" w:cs="Times New Roman"/>
          <w:b/>
          <w:noProof/>
          <w:sz w:val="40"/>
          <w:szCs w:val="40"/>
        </w:rPr>
        <w:drawing>
          <wp:anchor distT="0" distB="0" distL="114300" distR="114300" simplePos="0" relativeHeight="251695104" behindDoc="1" locked="0" layoutInCell="1" allowOverlap="1" wp14:anchorId="483A1B20" wp14:editId="782F828C">
            <wp:simplePos x="0" y="0"/>
            <wp:positionH relativeFrom="column">
              <wp:posOffset>19050</wp:posOffset>
            </wp:positionH>
            <wp:positionV relativeFrom="paragraph">
              <wp:posOffset>-2383</wp:posOffset>
            </wp:positionV>
            <wp:extent cx="2974671" cy="1803748"/>
            <wp:effectExtent l="19050" t="0" r="0" b="0"/>
            <wp:wrapNone/>
            <wp:docPr id="74" name="Picture 16" descr="C:\Users\W7\Downloads\kamar 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7\Downloads\kamar ss.jpg"/>
                    <pic:cNvPicPr>
                      <a:picLocks noChangeAspect="1" noChangeArrowheads="1"/>
                    </pic:cNvPicPr>
                  </pic:nvPicPr>
                  <pic:blipFill>
                    <a:blip r:embed="rId76"/>
                    <a:srcRect/>
                    <a:stretch>
                      <a:fillRect/>
                    </a:stretch>
                  </pic:blipFill>
                  <pic:spPr bwMode="auto">
                    <a:xfrm>
                      <a:off x="0" y="0"/>
                      <a:ext cx="2974671" cy="1803748"/>
                    </a:xfrm>
                    <a:prstGeom prst="rect">
                      <a:avLst/>
                    </a:prstGeom>
                    <a:noFill/>
                    <a:ln w="9525">
                      <a:noFill/>
                      <a:miter lim="800000"/>
                      <a:headEnd/>
                      <a:tailEnd/>
                    </a:ln>
                  </pic:spPr>
                </pic:pic>
              </a:graphicData>
            </a:graphic>
          </wp:anchor>
        </w:drawing>
      </w:r>
      <w:r>
        <w:rPr>
          <w:rFonts w:ascii="Times New Roman" w:hAnsi="Times New Roman" w:cs="Times New Roman"/>
          <w:sz w:val="28"/>
          <w:szCs w:val="28"/>
        </w:rPr>
        <w:t>Andi memiliki s</w:t>
      </w:r>
      <w:r w:rsidRPr="00392212">
        <w:rPr>
          <w:rFonts w:ascii="Times New Roman" w:hAnsi="Times New Roman" w:cs="Times New Roman"/>
          <w:sz w:val="28"/>
          <w:szCs w:val="28"/>
        </w:rPr>
        <w:t xml:space="preserve">ebuah kamar </w:t>
      </w:r>
      <w:r>
        <w:rPr>
          <w:rFonts w:ascii="Times New Roman" w:hAnsi="Times New Roman" w:cs="Times New Roman"/>
          <w:sz w:val="28"/>
          <w:szCs w:val="28"/>
        </w:rPr>
        <w:t xml:space="preserve">tidur </w:t>
      </w:r>
      <w:r w:rsidRPr="00392212">
        <w:rPr>
          <w:rFonts w:ascii="Times New Roman" w:hAnsi="Times New Roman" w:cs="Times New Roman"/>
          <w:sz w:val="28"/>
          <w:szCs w:val="28"/>
        </w:rPr>
        <w:t>berbentuk persegi panjang dengan panjang 4 meter dan lebar 3 meter. Berapa luas lantai kamar tersebut? </w:t>
      </w:r>
    </w:p>
    <w:p w:rsidR="000D50EC" w:rsidRDefault="000D50EC" w:rsidP="000D50EC">
      <w:pPr>
        <w:widowControl w:val="0"/>
        <w:spacing w:line="360" w:lineRule="auto"/>
        <w:jc w:val="both"/>
        <w:rPr>
          <w:rFonts w:ascii="Segoe Print"/>
          <w:b/>
          <w:color w:val="222222"/>
          <w:sz w:val="32"/>
          <w:u w:val="single" w:color="222222"/>
        </w:rPr>
      </w:pPr>
    </w:p>
    <w:p w:rsidR="000D50EC" w:rsidRPr="00085BD3" w:rsidRDefault="000D50EC" w:rsidP="000D50EC">
      <w:pPr>
        <w:rPr>
          <w:rFonts w:ascii="Times New Roman" w:hAnsi="Times New Roman" w:cs="Times New Roman"/>
          <w:sz w:val="28"/>
          <w:szCs w:val="28"/>
        </w:rPr>
      </w:pPr>
    </w:p>
    <w:p w:rsidR="000D50EC" w:rsidRDefault="000D50EC" w:rsidP="000D50EC">
      <w:pPr>
        <w:rPr>
          <w:rFonts w:ascii="Times New Roman" w:hAnsi="Times New Roman" w:cs="Times New Roman"/>
          <w:sz w:val="40"/>
          <w:szCs w:val="40"/>
        </w:rPr>
      </w:pPr>
    </w:p>
    <w:p w:rsidR="000D50EC" w:rsidRDefault="000D50EC" w:rsidP="000D50EC">
      <w:pPr>
        <w:spacing w:line="240" w:lineRule="auto"/>
        <w:rPr>
          <w:rFonts w:ascii="Times New Roman" w:hAnsi="Times New Roman" w:cs="Times New Roman"/>
          <w:sz w:val="40"/>
          <w:szCs w:val="40"/>
        </w:rPr>
      </w:pPr>
      <w:r>
        <w:rPr>
          <w:rFonts w:ascii="Times New Roman" w:hAnsi="Times New Roman" w:cs="Times New Roman"/>
          <w:sz w:val="40"/>
          <w:szCs w:val="40"/>
        </w:rPr>
        <w:lastRenderedPageBreak/>
        <w:t>Perhatikan gambar berikut ini:</w:t>
      </w:r>
    </w:p>
    <w:p w:rsidR="000D50EC" w:rsidRPr="00486133" w:rsidRDefault="000D50EC" w:rsidP="000D50EC">
      <w:pPr>
        <w:spacing w:line="240" w:lineRule="auto"/>
        <w:ind w:left="3240"/>
        <w:jc w:val="both"/>
        <w:rPr>
          <w:rFonts w:ascii="Times New Roman" w:hAnsi="Times New Roman" w:cs="Times New Roman"/>
          <w:sz w:val="14"/>
          <w:szCs w:val="40"/>
        </w:rPr>
      </w:pPr>
    </w:p>
    <w:p w:rsidR="000D50EC" w:rsidRDefault="000D50EC" w:rsidP="000D50EC">
      <w:pPr>
        <w:spacing w:line="360" w:lineRule="auto"/>
        <w:ind w:left="3240"/>
        <w:jc w:val="both"/>
        <w:rPr>
          <w:rFonts w:ascii="Times New Roman" w:hAnsi="Times New Roman" w:cs="Times New Roman"/>
          <w:sz w:val="40"/>
          <w:szCs w:val="40"/>
        </w:rPr>
      </w:pPr>
      <w:r>
        <w:rPr>
          <w:rFonts w:ascii="Times New Roman" w:hAnsi="Times New Roman" w:cs="Times New Roman"/>
          <w:noProof/>
          <w:sz w:val="40"/>
          <w:szCs w:val="40"/>
        </w:rPr>
        <w:drawing>
          <wp:anchor distT="0" distB="0" distL="114300" distR="114300" simplePos="0" relativeHeight="251698176" behindDoc="1" locked="0" layoutInCell="1" allowOverlap="1" wp14:anchorId="51B03297" wp14:editId="6F919CC0">
            <wp:simplePos x="0" y="0"/>
            <wp:positionH relativeFrom="column">
              <wp:posOffset>19328</wp:posOffset>
            </wp:positionH>
            <wp:positionV relativeFrom="paragraph">
              <wp:posOffset>58890</wp:posOffset>
            </wp:positionV>
            <wp:extent cx="1834802" cy="1691013"/>
            <wp:effectExtent l="19050" t="0" r="0" b="0"/>
            <wp:wrapNone/>
            <wp:docPr id="75" name="Picture 19" descr="C:\Users\W7\Downloads\lingkar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W7\Downloads\lingkaran.jpg"/>
                    <pic:cNvPicPr>
                      <a:picLocks noChangeAspect="1" noChangeArrowheads="1"/>
                    </pic:cNvPicPr>
                  </pic:nvPicPr>
                  <pic:blipFill>
                    <a:blip r:embed="rId77"/>
                    <a:srcRect/>
                    <a:stretch>
                      <a:fillRect/>
                    </a:stretch>
                  </pic:blipFill>
                  <pic:spPr bwMode="auto">
                    <a:xfrm>
                      <a:off x="0" y="0"/>
                      <a:ext cx="1834802" cy="1691013"/>
                    </a:xfrm>
                    <a:prstGeom prst="rect">
                      <a:avLst/>
                    </a:prstGeom>
                    <a:noFill/>
                    <a:ln w="9525">
                      <a:noFill/>
                      <a:miter lim="800000"/>
                      <a:headEnd/>
                      <a:tailEnd/>
                    </a:ln>
                  </pic:spPr>
                </pic:pic>
              </a:graphicData>
            </a:graphic>
          </wp:anchor>
        </w:drawing>
      </w:r>
      <w:r w:rsidRPr="00486133">
        <w:rPr>
          <w:rFonts w:ascii="Times New Roman" w:hAnsi="Times New Roman" w:cs="Times New Roman"/>
          <w:sz w:val="40"/>
          <w:szCs w:val="40"/>
        </w:rPr>
        <w:t>Luas lingkaran dapat dihitung menggunakan rumus L = πr², di mana L adalah luas, π (pi) adalah konstanta matematika sekitar 3</w:t>
      </w:r>
      <w:proofErr w:type="gramStart"/>
      <w:r w:rsidRPr="00486133">
        <w:rPr>
          <w:rFonts w:ascii="Times New Roman" w:hAnsi="Times New Roman" w:cs="Times New Roman"/>
          <w:sz w:val="40"/>
          <w:szCs w:val="40"/>
        </w:rPr>
        <w:t>,14</w:t>
      </w:r>
      <w:proofErr w:type="gramEnd"/>
      <w:r>
        <w:rPr>
          <w:rFonts w:ascii="Times New Roman" w:hAnsi="Times New Roman" w:cs="Times New Roman"/>
          <w:sz w:val="40"/>
          <w:szCs w:val="40"/>
        </w:rPr>
        <w:t>.</w:t>
      </w:r>
    </w:p>
    <w:p w:rsidR="000D50EC" w:rsidRPr="00486133" w:rsidRDefault="000D50EC" w:rsidP="000D50EC">
      <w:pPr>
        <w:spacing w:line="360" w:lineRule="auto"/>
        <w:jc w:val="both"/>
        <w:rPr>
          <w:rFonts w:ascii="Times New Roman" w:hAnsi="Times New Roman" w:cs="Times New Roman"/>
          <w:sz w:val="40"/>
          <w:szCs w:val="40"/>
        </w:rPr>
      </w:pPr>
      <w:proofErr w:type="gramStart"/>
      <w:r w:rsidRPr="00486133">
        <w:rPr>
          <w:rFonts w:ascii="Times New Roman" w:hAnsi="Times New Roman" w:cs="Times New Roman"/>
          <w:sz w:val="40"/>
          <w:szCs w:val="40"/>
        </w:rPr>
        <w:t>dan</w:t>
      </w:r>
      <w:proofErr w:type="gramEnd"/>
      <w:r w:rsidRPr="00486133">
        <w:rPr>
          <w:rFonts w:ascii="Times New Roman" w:hAnsi="Times New Roman" w:cs="Times New Roman"/>
          <w:sz w:val="40"/>
          <w:szCs w:val="40"/>
        </w:rPr>
        <w:t xml:space="preserve"> r adalah jari-jari lingkaran. Jika yang diketahui adalah diameter lingkaran (d), maka r = d/2, dan luas lingkaran bisa dihitung dengan L = </w:t>
      </w:r>
      <w:proofErr w:type="gramStart"/>
      <w:r w:rsidRPr="00486133">
        <w:rPr>
          <w:rFonts w:ascii="Times New Roman" w:hAnsi="Times New Roman" w:cs="Times New Roman"/>
          <w:sz w:val="40"/>
          <w:szCs w:val="40"/>
        </w:rPr>
        <w:t>π(</w:t>
      </w:r>
      <w:proofErr w:type="gramEnd"/>
      <w:r w:rsidRPr="00486133">
        <w:rPr>
          <w:rFonts w:ascii="Times New Roman" w:hAnsi="Times New Roman" w:cs="Times New Roman"/>
          <w:sz w:val="40"/>
          <w:szCs w:val="40"/>
        </w:rPr>
        <w:t>d/2)² = πd²/4. </w:t>
      </w:r>
    </w:p>
    <w:p w:rsidR="000D50EC" w:rsidRPr="00486133" w:rsidRDefault="000D50EC" w:rsidP="000D50EC">
      <w:pPr>
        <w:spacing w:line="360" w:lineRule="auto"/>
        <w:rPr>
          <w:rFonts w:ascii="Times New Roman" w:hAnsi="Times New Roman" w:cs="Times New Roman"/>
          <w:sz w:val="40"/>
          <w:szCs w:val="40"/>
        </w:rPr>
      </w:pPr>
      <w:r w:rsidRPr="00486133">
        <w:rPr>
          <w:rFonts w:ascii="Times New Roman" w:hAnsi="Times New Roman" w:cs="Times New Roman"/>
          <w:sz w:val="40"/>
          <w:szCs w:val="40"/>
        </w:rPr>
        <w:t>Penjelasan Lebih Lanjut:</w:t>
      </w:r>
    </w:p>
    <w:p w:rsidR="000D50EC" w:rsidRPr="00486133" w:rsidRDefault="000D50EC" w:rsidP="000D50EC">
      <w:pPr>
        <w:spacing w:line="360" w:lineRule="auto"/>
        <w:rPr>
          <w:rFonts w:ascii="Times New Roman" w:hAnsi="Times New Roman" w:cs="Times New Roman"/>
          <w:sz w:val="40"/>
          <w:szCs w:val="40"/>
        </w:rPr>
      </w:pPr>
      <w:r w:rsidRPr="00486133">
        <w:rPr>
          <w:rFonts w:ascii="Times New Roman" w:hAnsi="Times New Roman" w:cs="Times New Roman"/>
          <w:sz w:val="40"/>
          <w:szCs w:val="40"/>
        </w:rPr>
        <w:t>Jari-jari (r):</w:t>
      </w:r>
    </w:p>
    <w:p w:rsidR="000D50EC" w:rsidRPr="00486133" w:rsidRDefault="000D50EC" w:rsidP="000D50EC">
      <w:pPr>
        <w:spacing w:line="360" w:lineRule="auto"/>
        <w:rPr>
          <w:rFonts w:ascii="Times New Roman" w:hAnsi="Times New Roman" w:cs="Times New Roman"/>
          <w:sz w:val="40"/>
          <w:szCs w:val="40"/>
        </w:rPr>
      </w:pPr>
      <w:r w:rsidRPr="00486133">
        <w:rPr>
          <w:rFonts w:ascii="Times New Roman" w:hAnsi="Times New Roman" w:cs="Times New Roman"/>
          <w:sz w:val="40"/>
          <w:szCs w:val="40"/>
        </w:rPr>
        <w:t>Jari-jari adalah jarak dari pusat lingkaran ke titik mana pun pada tepi lingkaran. </w:t>
      </w:r>
    </w:p>
    <w:p w:rsidR="000D50EC" w:rsidRPr="00486133" w:rsidRDefault="000D50EC" w:rsidP="000D50EC">
      <w:pPr>
        <w:spacing w:line="360" w:lineRule="auto"/>
        <w:rPr>
          <w:rFonts w:ascii="Times New Roman" w:hAnsi="Times New Roman" w:cs="Times New Roman"/>
          <w:sz w:val="40"/>
          <w:szCs w:val="40"/>
        </w:rPr>
      </w:pPr>
      <w:r w:rsidRPr="00486133">
        <w:rPr>
          <w:rFonts w:ascii="Times New Roman" w:hAnsi="Times New Roman" w:cs="Times New Roman"/>
          <w:sz w:val="40"/>
          <w:szCs w:val="40"/>
        </w:rPr>
        <w:t>Diameter (d):</w:t>
      </w:r>
    </w:p>
    <w:p w:rsidR="000D50EC" w:rsidRDefault="000D50EC" w:rsidP="000D50EC">
      <w:pPr>
        <w:spacing w:line="360" w:lineRule="auto"/>
        <w:rPr>
          <w:rFonts w:ascii="Times New Roman" w:hAnsi="Times New Roman" w:cs="Times New Roman"/>
          <w:sz w:val="40"/>
          <w:szCs w:val="40"/>
        </w:rPr>
      </w:pPr>
      <w:r w:rsidRPr="00486133">
        <w:rPr>
          <w:rFonts w:ascii="Times New Roman" w:hAnsi="Times New Roman" w:cs="Times New Roman"/>
          <w:sz w:val="40"/>
          <w:szCs w:val="40"/>
        </w:rPr>
        <w:t>Diameter adalah jarak melintang lingkaran, melalui pusat lingkaran. Diameter adalah dua kali jari-jari (d = 2r).</w:t>
      </w:r>
    </w:p>
    <w:p w:rsidR="000D50EC" w:rsidRPr="00486133" w:rsidRDefault="000D50EC" w:rsidP="000D50EC">
      <w:pPr>
        <w:spacing w:line="360" w:lineRule="auto"/>
        <w:rPr>
          <w:rFonts w:ascii="Times New Roman" w:hAnsi="Times New Roman" w:cs="Times New Roman"/>
          <w:sz w:val="40"/>
          <w:szCs w:val="40"/>
        </w:rPr>
      </w:pPr>
      <w:proofErr w:type="gramStart"/>
      <w:r w:rsidRPr="00486133">
        <w:rPr>
          <w:rFonts w:ascii="Times New Roman" w:hAnsi="Times New Roman" w:cs="Times New Roman"/>
          <w:sz w:val="40"/>
          <w:szCs w:val="40"/>
        </w:rPr>
        <w:t>π</w:t>
      </w:r>
      <w:proofErr w:type="gramEnd"/>
      <w:r w:rsidRPr="00486133">
        <w:rPr>
          <w:rFonts w:ascii="Times New Roman" w:hAnsi="Times New Roman" w:cs="Times New Roman"/>
          <w:sz w:val="40"/>
          <w:szCs w:val="40"/>
        </w:rPr>
        <w:t xml:space="preserve"> (Pi):</w:t>
      </w:r>
    </w:p>
    <w:p w:rsidR="000D50EC" w:rsidRPr="00486133" w:rsidRDefault="000D50EC" w:rsidP="000D50EC">
      <w:pPr>
        <w:spacing w:line="360" w:lineRule="auto"/>
        <w:jc w:val="both"/>
        <w:rPr>
          <w:rFonts w:ascii="Times New Roman" w:hAnsi="Times New Roman" w:cs="Times New Roman"/>
          <w:sz w:val="40"/>
          <w:szCs w:val="40"/>
        </w:rPr>
      </w:pPr>
      <w:proofErr w:type="gramStart"/>
      <w:r w:rsidRPr="00486133">
        <w:rPr>
          <w:rFonts w:ascii="Times New Roman" w:hAnsi="Times New Roman" w:cs="Times New Roman"/>
          <w:sz w:val="40"/>
          <w:szCs w:val="40"/>
        </w:rPr>
        <w:t>π</w:t>
      </w:r>
      <w:proofErr w:type="gramEnd"/>
      <w:r w:rsidRPr="00486133">
        <w:rPr>
          <w:rFonts w:ascii="Times New Roman" w:hAnsi="Times New Roman" w:cs="Times New Roman"/>
          <w:sz w:val="40"/>
          <w:szCs w:val="40"/>
        </w:rPr>
        <w:t xml:space="preserve"> adalah konstanta matematika yang menyatakan perbandingan keliling lingkaran dengan diameternya. Nilainya sekitar 3</w:t>
      </w:r>
      <w:proofErr w:type="gramStart"/>
      <w:r w:rsidRPr="00486133">
        <w:rPr>
          <w:rFonts w:ascii="Times New Roman" w:hAnsi="Times New Roman" w:cs="Times New Roman"/>
          <w:sz w:val="40"/>
          <w:szCs w:val="40"/>
        </w:rPr>
        <w:t>,14</w:t>
      </w:r>
      <w:proofErr w:type="gramEnd"/>
      <w:r w:rsidRPr="00486133">
        <w:rPr>
          <w:rFonts w:ascii="Times New Roman" w:hAnsi="Times New Roman" w:cs="Times New Roman"/>
          <w:sz w:val="40"/>
          <w:szCs w:val="40"/>
        </w:rPr>
        <w:t xml:space="preserve"> atau 22/7. </w:t>
      </w:r>
    </w:p>
    <w:p w:rsidR="000D50EC" w:rsidRDefault="000D50EC" w:rsidP="000D50EC">
      <w:pPr>
        <w:spacing w:line="240" w:lineRule="auto"/>
        <w:jc w:val="both"/>
        <w:rPr>
          <w:rFonts w:ascii="Times New Roman" w:hAnsi="Times New Roman" w:cs="Times New Roman"/>
          <w:b/>
          <w:sz w:val="40"/>
          <w:szCs w:val="40"/>
        </w:rPr>
      </w:pPr>
      <w:r w:rsidRPr="00EF78B1">
        <w:rPr>
          <w:rFonts w:ascii="Times New Roman" w:hAnsi="Times New Roman" w:cs="Times New Roman"/>
          <w:b/>
          <w:sz w:val="40"/>
          <w:szCs w:val="40"/>
        </w:rPr>
        <w:lastRenderedPageBreak/>
        <w:t>Contoh</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noProof/>
          <w:sz w:val="28"/>
          <w:szCs w:val="40"/>
        </w:rPr>
        <w:drawing>
          <wp:anchor distT="0" distB="0" distL="114300" distR="114300" simplePos="0" relativeHeight="251699200" behindDoc="1" locked="0" layoutInCell="1" allowOverlap="1" wp14:anchorId="4037600B" wp14:editId="276C6E39">
            <wp:simplePos x="0" y="0"/>
            <wp:positionH relativeFrom="column">
              <wp:posOffset>6524</wp:posOffset>
            </wp:positionH>
            <wp:positionV relativeFrom="paragraph">
              <wp:posOffset>-4001</wp:posOffset>
            </wp:positionV>
            <wp:extent cx="1514666" cy="1565753"/>
            <wp:effectExtent l="19050" t="0" r="9334" b="0"/>
            <wp:wrapNone/>
            <wp:docPr id="76" name="Picture 22" descr="C:\Users\W7\Downloads\e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7\Downloads\eee.jpg"/>
                    <pic:cNvPicPr>
                      <a:picLocks noChangeAspect="1" noChangeArrowheads="1"/>
                    </pic:cNvPicPr>
                  </pic:nvPicPr>
                  <pic:blipFill>
                    <a:blip r:embed="rId78"/>
                    <a:srcRect/>
                    <a:stretch>
                      <a:fillRect/>
                    </a:stretch>
                  </pic:blipFill>
                  <pic:spPr bwMode="auto">
                    <a:xfrm>
                      <a:off x="0" y="0"/>
                      <a:ext cx="1516965" cy="1568130"/>
                    </a:xfrm>
                    <a:prstGeom prst="rect">
                      <a:avLst/>
                    </a:prstGeom>
                    <a:noFill/>
                    <a:ln w="9525">
                      <a:noFill/>
                      <a:miter lim="800000"/>
                      <a:headEnd/>
                      <a:tailEnd/>
                    </a:ln>
                  </pic:spPr>
                </pic:pic>
              </a:graphicData>
            </a:graphic>
          </wp:anchor>
        </w:drawing>
      </w:r>
      <w:r>
        <w:rPr>
          <w:rFonts w:ascii="Times New Roman" w:hAnsi="Times New Roman" w:cs="Times New Roman"/>
          <w:sz w:val="28"/>
          <w:szCs w:val="40"/>
        </w:rPr>
        <w:t>Tentukan luas lingkaran berikut:</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Penyelesaian:</w:t>
      </w:r>
    </w:p>
    <w:p w:rsidR="000D50EC" w:rsidRDefault="000D50EC" w:rsidP="000D50EC">
      <w:pPr>
        <w:spacing w:line="240" w:lineRule="auto"/>
        <w:ind w:left="2520"/>
        <w:jc w:val="both"/>
        <w:rPr>
          <w:rFonts w:ascii="Times New Roman" w:hAnsi="Times New Roman" w:cs="Times New Roman"/>
          <w:sz w:val="28"/>
          <w:szCs w:val="40"/>
        </w:rPr>
      </w:pPr>
      <w:proofErr w:type="gramStart"/>
      <w:r>
        <w:rPr>
          <w:rFonts w:ascii="Times New Roman" w:hAnsi="Times New Roman" w:cs="Times New Roman"/>
          <w:sz w:val="28"/>
          <w:szCs w:val="40"/>
        </w:rPr>
        <w:t>L  =</w:t>
      </w:r>
      <w:proofErr w:type="gramEnd"/>
      <w:r>
        <w:rPr>
          <w:rFonts w:ascii="Times New Roman" w:hAnsi="Times New Roman" w:cs="Times New Roman"/>
          <w:sz w:val="28"/>
          <w:szCs w:val="40"/>
        </w:rPr>
        <w:t xml:space="preserve"> </w:t>
      </w:r>
      <w:r w:rsidRPr="00D86F02">
        <w:rPr>
          <w:rFonts w:ascii="Times New Roman" w:hAnsi="Times New Roman" w:cs="Times New Roman"/>
          <w:sz w:val="28"/>
          <w:szCs w:val="40"/>
        </w:rPr>
        <w:t>π</w:t>
      </w:r>
      <w:r>
        <w:rPr>
          <w:rFonts w:ascii="Times New Roman" w:hAnsi="Times New Roman" w:cs="Times New Roman"/>
          <w:sz w:val="28"/>
          <w:szCs w:val="40"/>
        </w:rPr>
        <w:t>d</w:t>
      </w:r>
      <w:r w:rsidRPr="00D86F02">
        <w:rPr>
          <w:rFonts w:ascii="Times New Roman" w:hAnsi="Times New Roman" w:cs="Times New Roman"/>
          <w:sz w:val="28"/>
          <w:szCs w:val="40"/>
        </w:rPr>
        <w:t>²</w:t>
      </w:r>
      <w:r>
        <w:rPr>
          <w:rFonts w:ascii="Times New Roman" w:hAnsi="Times New Roman" w:cs="Times New Roman"/>
          <w:sz w:val="28"/>
          <w:szCs w:val="40"/>
        </w:rPr>
        <w:t>/4</w:t>
      </w:r>
    </w:p>
    <w:p w:rsidR="000D50EC" w:rsidRPr="001F23B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w:t>
      </w:r>
      <w:r w:rsidRPr="00D86F02">
        <w:rPr>
          <w:rFonts w:ascii="Times New Roman" w:hAnsi="Times New Roman" w:cs="Times New Roman"/>
          <w:sz w:val="28"/>
          <w:szCs w:val="40"/>
        </w:rPr>
        <w:t>π</w:t>
      </w:r>
      <w:r>
        <w:rPr>
          <w:rFonts w:ascii="Times New Roman" w:hAnsi="Times New Roman" w:cs="Times New Roman"/>
          <w:sz w:val="28"/>
          <w:szCs w:val="40"/>
        </w:rPr>
        <w:t xml:space="preserve"> (10 cm</w:t>
      </w:r>
      <w:proofErr w:type="gramStart"/>
      <w:r>
        <w:rPr>
          <w:rFonts w:ascii="Times New Roman" w:hAnsi="Times New Roman" w:cs="Times New Roman"/>
          <w:sz w:val="28"/>
          <w:szCs w:val="40"/>
        </w:rPr>
        <w:t>)</w:t>
      </w:r>
      <w:r>
        <w:rPr>
          <w:rFonts w:ascii="Times New Roman" w:hAnsi="Times New Roman" w:cs="Times New Roman"/>
          <w:sz w:val="28"/>
          <w:szCs w:val="40"/>
          <w:vertAlign w:val="superscript"/>
        </w:rPr>
        <w:t>2</w:t>
      </w:r>
      <w:proofErr w:type="gramEnd"/>
      <w:r>
        <w:rPr>
          <w:rFonts w:ascii="Times New Roman" w:hAnsi="Times New Roman" w:cs="Times New Roman"/>
          <w:sz w:val="28"/>
          <w:szCs w:val="40"/>
        </w:rPr>
        <w:t xml:space="preserve"> / 4</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w:t>
      </w:r>
      <w:r w:rsidRPr="00D86F02">
        <w:rPr>
          <w:rFonts w:ascii="Times New Roman" w:hAnsi="Times New Roman" w:cs="Times New Roman"/>
          <w:sz w:val="28"/>
          <w:szCs w:val="40"/>
        </w:rPr>
        <w:t>π</w:t>
      </w:r>
      <w:r>
        <w:rPr>
          <w:rFonts w:ascii="Times New Roman" w:hAnsi="Times New Roman" w:cs="Times New Roman"/>
          <w:sz w:val="28"/>
          <w:szCs w:val="40"/>
        </w:rPr>
        <w:t xml:space="preserve"> x 100 cm / 4</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3</w:t>
      </w:r>
      <w:proofErr w:type="gramStart"/>
      <w:r>
        <w:rPr>
          <w:rFonts w:ascii="Times New Roman" w:hAnsi="Times New Roman" w:cs="Times New Roman"/>
          <w:sz w:val="28"/>
          <w:szCs w:val="40"/>
        </w:rPr>
        <w:t>,14</w:t>
      </w:r>
      <w:proofErr w:type="gramEnd"/>
      <w:r>
        <w:rPr>
          <w:rFonts w:ascii="Times New Roman" w:hAnsi="Times New Roman" w:cs="Times New Roman"/>
          <w:sz w:val="28"/>
          <w:szCs w:val="40"/>
        </w:rPr>
        <w:t xml:space="preserve"> x 25</w:t>
      </w:r>
    </w:p>
    <w:p w:rsidR="000D50EC" w:rsidRDefault="000D50EC" w:rsidP="000D50EC">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78</w:t>
      </w:r>
      <w:proofErr w:type="gramStart"/>
      <w:r>
        <w:rPr>
          <w:rFonts w:ascii="Times New Roman" w:hAnsi="Times New Roman" w:cs="Times New Roman"/>
          <w:sz w:val="28"/>
          <w:szCs w:val="40"/>
        </w:rPr>
        <w:t>,5</w:t>
      </w:r>
      <w:proofErr w:type="gramEnd"/>
      <w:r>
        <w:rPr>
          <w:rFonts w:ascii="Times New Roman" w:hAnsi="Times New Roman" w:cs="Times New Roman"/>
          <w:sz w:val="28"/>
          <w:szCs w:val="40"/>
        </w:rPr>
        <w:t xml:space="preserve"> cm</w:t>
      </w:r>
    </w:p>
    <w:p w:rsidR="000D50EC" w:rsidRPr="0024453F" w:rsidRDefault="000D50EC" w:rsidP="000D50EC">
      <w:pPr>
        <w:ind w:left="2520"/>
        <w:jc w:val="both"/>
        <w:rPr>
          <w:rFonts w:ascii="Times New Roman" w:hAnsi="Times New Roman" w:cs="Times New Roman"/>
          <w:sz w:val="28"/>
          <w:szCs w:val="40"/>
          <w:vertAlign w:val="subscript"/>
        </w:rPr>
      </w:pPr>
      <w:r>
        <w:rPr>
          <w:rFonts w:ascii="Times New Roman" w:hAnsi="Times New Roman" w:cs="Times New Roman"/>
          <w:sz w:val="28"/>
          <w:szCs w:val="40"/>
        </w:rPr>
        <w:t>Jadi, luas segitiga di samping adalah 78</w:t>
      </w:r>
      <w:proofErr w:type="gramStart"/>
      <w:r>
        <w:rPr>
          <w:rFonts w:ascii="Times New Roman" w:hAnsi="Times New Roman" w:cs="Times New Roman"/>
          <w:sz w:val="28"/>
          <w:szCs w:val="40"/>
        </w:rPr>
        <w:t>,5</w:t>
      </w:r>
      <w:proofErr w:type="gramEnd"/>
      <w:r>
        <w:rPr>
          <w:rFonts w:ascii="Times New Roman" w:hAnsi="Times New Roman" w:cs="Times New Roman"/>
          <w:sz w:val="28"/>
          <w:szCs w:val="40"/>
        </w:rPr>
        <w:t xml:space="preserve"> cm</w:t>
      </w:r>
      <w:r>
        <w:rPr>
          <w:rFonts w:ascii="Times New Roman" w:hAnsi="Times New Roman" w:cs="Times New Roman"/>
          <w:sz w:val="28"/>
          <w:szCs w:val="40"/>
          <w:vertAlign w:val="superscript"/>
        </w:rPr>
        <w:t>2</w:t>
      </w:r>
      <w:r>
        <w:rPr>
          <w:rFonts w:ascii="Times New Roman" w:hAnsi="Times New Roman" w:cs="Times New Roman"/>
          <w:sz w:val="28"/>
          <w:szCs w:val="40"/>
          <w:vertAlign w:val="subscript"/>
        </w:rPr>
        <w:t>.</w:t>
      </w:r>
    </w:p>
    <w:p w:rsidR="000D50EC" w:rsidRDefault="000D50EC" w:rsidP="000D50EC">
      <w:pPr>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739136" behindDoc="0" locked="0" layoutInCell="1" allowOverlap="1" wp14:anchorId="05CD4D96" wp14:editId="302634E8">
                <wp:simplePos x="0" y="0"/>
                <wp:positionH relativeFrom="column">
                  <wp:posOffset>-6350</wp:posOffset>
                </wp:positionH>
                <wp:positionV relativeFrom="paragraph">
                  <wp:posOffset>329565</wp:posOffset>
                </wp:positionV>
                <wp:extent cx="3558540" cy="506730"/>
                <wp:effectExtent l="12700" t="13970" r="10160" b="12700"/>
                <wp:wrapNone/>
                <wp:docPr id="137" name="AutoShap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CD4D96" id="AutoShape 160" o:spid="_x0000_s1080" style="position:absolute;left:0;text-align:left;margin-left:-.5pt;margin-top:25.95pt;width:280.2pt;height:39.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" fillcolor="#d6e3bc [1302]">
                <v:textbox>
                  <w:txbxContent>
                    <w:p w:rsidR="000D50EC" w:rsidRPr="0081547D" w:rsidRDefault="000D50EC" w:rsidP="000D50EC">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v:textbox>
              </v:roundrect>
            </w:pict>
          </mc:Fallback>
        </mc:AlternateContent>
      </w:r>
    </w:p>
    <w:p w:rsidR="000D50EC" w:rsidRDefault="000D50EC" w:rsidP="000D50EC">
      <w:pPr>
        <w:jc w:val="both"/>
        <w:rPr>
          <w:rFonts w:ascii="Times New Roman" w:hAnsi="Times New Roman" w:cs="Times New Roman"/>
          <w:b/>
          <w:sz w:val="40"/>
          <w:szCs w:val="40"/>
        </w:rPr>
      </w:pPr>
    </w:p>
    <w:p w:rsidR="000D50EC" w:rsidRPr="002B5562" w:rsidRDefault="000D50EC" w:rsidP="000D50EC">
      <w:pPr>
        <w:spacing w:line="360" w:lineRule="auto"/>
        <w:jc w:val="both"/>
        <w:rPr>
          <w:rFonts w:ascii="Times New Roman" w:hAnsi="Times New Roman" w:cs="Times New Roman"/>
          <w:b/>
          <w:sz w:val="40"/>
          <w:szCs w:val="40"/>
        </w:rPr>
      </w:pPr>
      <w:r>
        <w:rPr>
          <w:rFonts w:ascii="Times New Roman" w:hAnsi="Times New Roman" w:cs="Times New Roman"/>
          <w:noProof/>
          <w:sz w:val="28"/>
          <w:szCs w:val="40"/>
        </w:rPr>
        <w:drawing>
          <wp:anchor distT="0" distB="0" distL="114300" distR="114300" simplePos="0" relativeHeight="251696128" behindDoc="1" locked="0" layoutInCell="1" allowOverlap="1" wp14:anchorId="44C871B6" wp14:editId="58BF2D41">
            <wp:simplePos x="0" y="0"/>
            <wp:positionH relativeFrom="column">
              <wp:posOffset>93980</wp:posOffset>
            </wp:positionH>
            <wp:positionV relativeFrom="paragraph">
              <wp:posOffset>239395</wp:posOffset>
            </wp:positionV>
            <wp:extent cx="2143125" cy="2129155"/>
            <wp:effectExtent l="19050" t="0" r="9525" b="0"/>
            <wp:wrapNone/>
            <wp:docPr id="77" name="Picture 17" descr="C:\Users\W7\Downloads\roda 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7\Downloads\roda as.jpg"/>
                    <pic:cNvPicPr>
                      <a:picLocks noChangeAspect="1" noChangeArrowheads="1"/>
                    </pic:cNvPicPr>
                  </pic:nvPicPr>
                  <pic:blipFill>
                    <a:blip r:embed="rId79"/>
                    <a:srcRect/>
                    <a:stretch>
                      <a:fillRect/>
                    </a:stretch>
                  </pic:blipFill>
                  <pic:spPr bwMode="auto">
                    <a:xfrm>
                      <a:off x="0" y="0"/>
                      <a:ext cx="2143125" cy="2129155"/>
                    </a:xfrm>
                    <a:prstGeom prst="rect">
                      <a:avLst/>
                    </a:prstGeom>
                    <a:noFill/>
                    <a:ln w="9525">
                      <a:noFill/>
                      <a:miter lim="800000"/>
                      <a:headEnd/>
                      <a:tailEnd/>
                    </a:ln>
                  </pic:spPr>
                </pic:pic>
              </a:graphicData>
            </a:graphic>
          </wp:anchor>
        </w:drawing>
      </w:r>
      <w:r w:rsidRPr="002B5562">
        <w:rPr>
          <w:rFonts w:ascii="Times New Roman" w:hAnsi="Times New Roman" w:cs="Times New Roman"/>
          <w:sz w:val="28"/>
          <w:szCs w:val="40"/>
        </w:rPr>
        <w:t>Hitunglah luas segitia berikut ini:</w:t>
      </w:r>
    </w:p>
    <w:p w:rsidR="000D50EC" w:rsidRPr="00710B05" w:rsidRDefault="000D50EC" w:rsidP="000D50EC">
      <w:pPr>
        <w:spacing w:line="240" w:lineRule="auto"/>
        <w:ind w:left="3780"/>
        <w:jc w:val="both"/>
        <w:rPr>
          <w:rFonts w:ascii="Times New Roman" w:hAnsi="Times New Roman" w:cs="Times New Roman"/>
          <w:b/>
          <w:sz w:val="40"/>
          <w:szCs w:val="40"/>
        </w:rPr>
      </w:pPr>
      <w:r>
        <w:rPr>
          <w:rFonts w:ascii="Times New Roman" w:hAnsi="Times New Roman" w:cs="Times New Roman"/>
          <w:sz w:val="28"/>
          <w:szCs w:val="28"/>
        </w:rPr>
        <w:t>Deni memili sebuah roda dengan panjang diameter 60 cm. berapakah luas permukaan roda tersebut?</w:t>
      </w:r>
      <w:r w:rsidRPr="00392212">
        <w:rPr>
          <w:rFonts w:ascii="Times New Roman" w:hAnsi="Times New Roman" w:cs="Times New Roman"/>
          <w:sz w:val="28"/>
          <w:szCs w:val="28"/>
        </w:rPr>
        <w:t> </w:t>
      </w:r>
    </w:p>
    <w:p w:rsidR="000D50EC" w:rsidRDefault="000D50EC" w:rsidP="000D50EC">
      <w:pPr>
        <w:widowControl w:val="0"/>
        <w:spacing w:line="360" w:lineRule="auto"/>
        <w:jc w:val="both"/>
        <w:rPr>
          <w:rFonts w:ascii="Segoe Print"/>
          <w:b/>
          <w:color w:val="222222"/>
          <w:sz w:val="32"/>
          <w:u w:val="single" w:color="222222"/>
        </w:rPr>
      </w:pPr>
    </w:p>
    <w:p w:rsidR="000D50EC" w:rsidRPr="00085BD3" w:rsidRDefault="000D50EC" w:rsidP="000D50EC">
      <w:pPr>
        <w:rPr>
          <w:rFonts w:ascii="Times New Roman" w:hAnsi="Times New Roman" w:cs="Times New Roman"/>
          <w:sz w:val="28"/>
          <w:szCs w:val="28"/>
        </w:rPr>
      </w:pPr>
    </w:p>
    <w:p w:rsidR="000D50EC" w:rsidRDefault="000D50EC" w:rsidP="000D50EC">
      <w:pPr>
        <w:widowControl w:val="0"/>
        <w:spacing w:line="360" w:lineRule="auto"/>
        <w:jc w:val="both"/>
        <w:rPr>
          <w:rFonts w:ascii="Segoe Print"/>
          <w:b/>
          <w:color w:val="222222"/>
          <w:sz w:val="32"/>
          <w:u w:val="single" w:color="222222"/>
        </w:rPr>
      </w:pPr>
    </w:p>
    <w:p w:rsidR="000D50EC" w:rsidRDefault="000D50EC" w:rsidP="000D50EC">
      <w:pPr>
        <w:rPr>
          <w:rFonts w:ascii="Times New Roman" w:hAnsi="Times New Roman" w:cs="Times New Roman"/>
          <w:b/>
          <w:sz w:val="24"/>
          <w:szCs w:val="24"/>
        </w:rPr>
        <w:sectPr w:rsidR="000D50EC" w:rsidSect="00BD6D22">
          <w:headerReference w:type="even" r:id="rId80"/>
          <w:headerReference w:type="default" r:id="rId81"/>
          <w:headerReference w:type="first" r:id="rId82"/>
          <w:footerReference w:type="first" r:id="rId83"/>
          <w:pgSz w:w="11907" w:h="16840" w:code="9"/>
          <w:pgMar w:top="1350" w:right="1467" w:bottom="1440" w:left="1440" w:header="720" w:footer="720" w:gutter="0"/>
          <w:cols w:space="720"/>
          <w:titlePg/>
          <w:docGrid w:linePitch="360"/>
        </w:sectPr>
      </w:pPr>
    </w:p>
    <w:p w:rsidR="000D50EC" w:rsidRDefault="000D50EC" w:rsidP="000D50EC">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lastRenderedPageBreak/>
        <w:t>A.4 Data Hasil Penelitian</w:t>
      </w:r>
    </w:p>
    <w:p w:rsidR="000D50EC" w:rsidRDefault="000D50EC" w:rsidP="000D50EC">
      <w:pPr>
        <w:widowControl w:val="0"/>
        <w:autoSpaceDE w:val="0"/>
        <w:autoSpaceDN w:val="0"/>
        <w:adjustRightInd w:val="0"/>
        <w:ind w:left="720" w:hanging="72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0672477" wp14:editId="4FEEB056">
            <wp:extent cx="4123691" cy="7325139"/>
            <wp:effectExtent l="19050" t="0" r="0" b="0"/>
            <wp:docPr id="39" name="Picture 39" descr="C:\Users\W7\Downloads\contoh jawaban sisw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W7\Downloads\contoh jawaban siswa.jpeg"/>
                    <pic:cNvPicPr>
                      <a:picLocks noChangeAspect="1" noChangeArrowheads="1"/>
                    </pic:cNvPicPr>
                  </pic:nvPicPr>
                  <pic:blipFill>
                    <a:blip r:embed="rId84"/>
                    <a:srcRect/>
                    <a:stretch>
                      <a:fillRect/>
                    </a:stretch>
                  </pic:blipFill>
                  <pic:spPr bwMode="auto">
                    <a:xfrm>
                      <a:off x="0" y="0"/>
                      <a:ext cx="4125116" cy="7327669"/>
                    </a:xfrm>
                    <a:prstGeom prst="rect">
                      <a:avLst/>
                    </a:prstGeom>
                    <a:noFill/>
                    <a:ln w="9525">
                      <a:noFill/>
                      <a:miter lim="800000"/>
                      <a:headEnd/>
                      <a:tailEnd/>
                    </a:ln>
                  </pic:spPr>
                </pic:pic>
              </a:graphicData>
            </a:graphic>
          </wp:inline>
        </w:drawing>
      </w:r>
    </w:p>
    <w:p w:rsidR="000D50EC" w:rsidRDefault="000D50EC" w:rsidP="000D50EC">
      <w:pPr>
        <w:rPr>
          <w:rFonts w:ascii="Times New Roman" w:hAnsi="Times New Roman" w:cs="Times New Roman"/>
          <w:b/>
          <w:sz w:val="24"/>
          <w:szCs w:val="24"/>
        </w:rPr>
      </w:pPr>
      <w:r>
        <w:rPr>
          <w:rFonts w:ascii="Times New Roman" w:hAnsi="Times New Roman" w:cs="Times New Roman"/>
          <w:b/>
          <w:sz w:val="24"/>
          <w:szCs w:val="24"/>
        </w:rPr>
        <w:br w:type="page"/>
      </w:r>
    </w:p>
    <w:p w:rsidR="000D50EC" w:rsidRDefault="000D50EC" w:rsidP="000D50EC">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lastRenderedPageBreak/>
        <w:t xml:space="preserve">Sambungan </w:t>
      </w:r>
      <w:r>
        <w:rPr>
          <w:rFonts w:ascii="Times New Roman" w:hAnsi="Times New Roman" w:cs="Times New Roman"/>
          <w:b/>
          <w:sz w:val="24"/>
          <w:szCs w:val="24"/>
        </w:rPr>
        <w:t>A.4 Data Hasil Penelitian</w:t>
      </w:r>
    </w:p>
    <w:p w:rsidR="000D50EC" w:rsidRDefault="000D50EC" w:rsidP="000D50EC">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2EFBB8C" wp14:editId="11FA9758">
            <wp:extent cx="4095750" cy="7275505"/>
            <wp:effectExtent l="19050" t="0" r="0" b="0"/>
            <wp:docPr id="40" name="Picture 40" descr="C:\Users\W7\Downloads\contoh jawaban siswa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W7\Downloads\contoh jawaban siswa 2.jpeg"/>
                    <pic:cNvPicPr>
                      <a:picLocks noChangeAspect="1" noChangeArrowheads="1"/>
                    </pic:cNvPicPr>
                  </pic:nvPicPr>
                  <pic:blipFill>
                    <a:blip r:embed="rId85"/>
                    <a:srcRect/>
                    <a:stretch>
                      <a:fillRect/>
                    </a:stretch>
                  </pic:blipFill>
                  <pic:spPr bwMode="auto">
                    <a:xfrm>
                      <a:off x="0" y="0"/>
                      <a:ext cx="4097165" cy="7278019"/>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lastRenderedPageBreak/>
        <w:t xml:space="preserve">Sambungan </w:t>
      </w:r>
      <w:r>
        <w:rPr>
          <w:rFonts w:ascii="Times New Roman" w:hAnsi="Times New Roman" w:cs="Times New Roman"/>
          <w:b/>
          <w:sz w:val="24"/>
          <w:szCs w:val="24"/>
        </w:rPr>
        <w:t>A.4 Data Hasil Penelitian</w:t>
      </w:r>
    </w:p>
    <w:p w:rsidR="000D50EC" w:rsidRDefault="000D50EC" w:rsidP="000D50EC">
      <w:pPr>
        <w:widowControl w:val="0"/>
        <w:autoSpaceDE w:val="0"/>
        <w:autoSpaceDN w:val="0"/>
        <w:adjustRightInd w:val="0"/>
        <w:ind w:left="720" w:hanging="72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58CC842" wp14:editId="14EB7C26">
            <wp:extent cx="4190834" cy="7444409"/>
            <wp:effectExtent l="19050" t="0" r="166" b="0"/>
            <wp:docPr id="41" name="Picture 41" descr="C:\Users\W7\Downloads\contoh jawaban siswa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W7\Downloads\contoh jawaban siswa 3.jpeg"/>
                    <pic:cNvPicPr>
                      <a:picLocks noChangeAspect="1" noChangeArrowheads="1"/>
                    </pic:cNvPicPr>
                  </pic:nvPicPr>
                  <pic:blipFill>
                    <a:blip r:embed="rId86"/>
                    <a:srcRect/>
                    <a:stretch>
                      <a:fillRect/>
                    </a:stretch>
                  </pic:blipFill>
                  <pic:spPr bwMode="auto">
                    <a:xfrm>
                      <a:off x="0" y="0"/>
                      <a:ext cx="4193539" cy="7449213"/>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lastRenderedPageBreak/>
        <w:t xml:space="preserve">Sambungan </w:t>
      </w:r>
      <w:r>
        <w:rPr>
          <w:rFonts w:ascii="Times New Roman" w:hAnsi="Times New Roman" w:cs="Times New Roman"/>
          <w:b/>
          <w:sz w:val="24"/>
          <w:szCs w:val="24"/>
        </w:rPr>
        <w:t>A.4 Data Hasil Penelitian</w:t>
      </w:r>
    </w:p>
    <w:p w:rsidR="000D50EC" w:rsidRDefault="000D50EC" w:rsidP="000D50EC">
      <w:pPr>
        <w:widowControl w:val="0"/>
        <w:autoSpaceDE w:val="0"/>
        <w:autoSpaceDN w:val="0"/>
        <w:adjustRightInd w:val="0"/>
        <w:ind w:left="720" w:hanging="72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9066E0F" wp14:editId="76B90E63">
            <wp:extent cx="4095715" cy="7275443"/>
            <wp:effectExtent l="19050" t="0" r="35" b="0"/>
            <wp:docPr id="42" name="Picture 42" descr="C:\Users\W7\Downloads\contoh jawaban siswa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W7\Downloads\contoh jawaban siswa 4.jpeg"/>
                    <pic:cNvPicPr>
                      <a:picLocks noChangeAspect="1" noChangeArrowheads="1"/>
                    </pic:cNvPicPr>
                  </pic:nvPicPr>
                  <pic:blipFill>
                    <a:blip r:embed="rId87"/>
                    <a:srcRect/>
                    <a:stretch>
                      <a:fillRect/>
                    </a:stretch>
                  </pic:blipFill>
                  <pic:spPr bwMode="auto">
                    <a:xfrm>
                      <a:off x="0" y="0"/>
                      <a:ext cx="4101277" cy="7285324"/>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lastRenderedPageBreak/>
        <w:t xml:space="preserve">Sambungan </w:t>
      </w:r>
      <w:r>
        <w:rPr>
          <w:rFonts w:ascii="Times New Roman" w:hAnsi="Times New Roman" w:cs="Times New Roman"/>
          <w:b/>
          <w:sz w:val="24"/>
          <w:szCs w:val="24"/>
        </w:rPr>
        <w:t>A.4 Data Hasil Penelitian</w:t>
      </w:r>
    </w:p>
    <w:p w:rsidR="000D50EC" w:rsidRDefault="000D50EC" w:rsidP="000D50EC">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69DD1C" wp14:editId="5C543949">
            <wp:extent cx="4145446" cy="7363783"/>
            <wp:effectExtent l="19050" t="0" r="7454" b="0"/>
            <wp:docPr id="43" name="Picture 43" descr="C:\Users\W7\Downloads\contoh jawaban siswa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W7\Downloads\contoh jawaban siswa 5.jpeg"/>
                    <pic:cNvPicPr>
                      <a:picLocks noChangeAspect="1" noChangeArrowheads="1"/>
                    </pic:cNvPicPr>
                  </pic:nvPicPr>
                  <pic:blipFill>
                    <a:blip r:embed="rId88"/>
                    <a:srcRect/>
                    <a:stretch>
                      <a:fillRect/>
                    </a:stretch>
                  </pic:blipFill>
                  <pic:spPr bwMode="auto">
                    <a:xfrm>
                      <a:off x="0" y="0"/>
                      <a:ext cx="4146878" cy="7366327"/>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0D50EC" w:rsidRDefault="000D50EC" w:rsidP="000D50EC">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lastRenderedPageBreak/>
        <w:t xml:space="preserve">Sambungan </w:t>
      </w:r>
      <w:r>
        <w:rPr>
          <w:rFonts w:ascii="Times New Roman" w:hAnsi="Times New Roman" w:cs="Times New Roman"/>
          <w:b/>
          <w:sz w:val="24"/>
          <w:szCs w:val="24"/>
        </w:rPr>
        <w:t>A.4 Data Hasil Penelitian</w:t>
      </w:r>
    </w:p>
    <w:p w:rsidR="000D50EC" w:rsidRDefault="000D50EC" w:rsidP="000D50EC">
      <w:pPr>
        <w:widowControl w:val="0"/>
        <w:autoSpaceDE w:val="0"/>
        <w:autoSpaceDN w:val="0"/>
        <w:adjustRightInd w:val="0"/>
        <w:ind w:left="720" w:hanging="72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626959D" wp14:editId="314677AF">
            <wp:extent cx="4224959" cy="5632105"/>
            <wp:effectExtent l="19050" t="0" r="4141" b="0"/>
            <wp:docPr id="44" name="Picture 44" descr="C:\Users\W7\Downloads\absens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W7\Downloads\absensi.jpeg"/>
                    <pic:cNvPicPr>
                      <a:picLocks noChangeAspect="1" noChangeArrowheads="1"/>
                    </pic:cNvPicPr>
                  </pic:nvPicPr>
                  <pic:blipFill>
                    <a:blip r:embed="rId89"/>
                    <a:srcRect/>
                    <a:stretch>
                      <a:fillRect/>
                    </a:stretch>
                  </pic:blipFill>
                  <pic:spPr bwMode="auto">
                    <a:xfrm>
                      <a:off x="0" y="0"/>
                      <a:ext cx="4222853" cy="5629298"/>
                    </a:xfrm>
                    <a:prstGeom prst="rect">
                      <a:avLst/>
                    </a:prstGeom>
                    <a:noFill/>
                    <a:ln w="9525">
                      <a:noFill/>
                      <a:miter lim="800000"/>
                      <a:headEnd/>
                      <a:tailEnd/>
                    </a:ln>
                  </pic:spPr>
                </pic:pic>
              </a:graphicData>
            </a:graphic>
          </wp:inline>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rPr>
          <w:rFonts w:ascii="Times New Roman" w:hAnsi="Times New Roman" w:cs="Times New Roman"/>
          <w:b/>
          <w:sz w:val="24"/>
          <w:szCs w:val="24"/>
        </w:rPr>
      </w:pPr>
      <w:r>
        <w:rPr>
          <w:rFonts w:ascii="Times New Roman" w:hAnsi="Times New Roman" w:cs="Times New Roman"/>
          <w:b/>
          <w:sz w:val="24"/>
          <w:szCs w:val="24"/>
        </w:rPr>
        <w:br w:type="page"/>
      </w:r>
    </w:p>
    <w:p w:rsidR="000D50EC" w:rsidRDefault="000D50EC" w:rsidP="000D50EC">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lastRenderedPageBreak/>
        <w:t xml:space="preserve">Sambungan </w:t>
      </w:r>
      <w:r>
        <w:rPr>
          <w:rFonts w:ascii="Times New Roman" w:hAnsi="Times New Roman" w:cs="Times New Roman"/>
          <w:b/>
          <w:sz w:val="24"/>
          <w:szCs w:val="24"/>
        </w:rPr>
        <w:t>A.4 Data Hasil Penelitian</w:t>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0288" behindDoc="1" locked="0" layoutInCell="1" allowOverlap="1" wp14:anchorId="776A51A2" wp14:editId="44CAA49E">
            <wp:simplePos x="0" y="0"/>
            <wp:positionH relativeFrom="column">
              <wp:posOffset>2649469</wp:posOffset>
            </wp:positionH>
            <wp:positionV relativeFrom="paragraph">
              <wp:posOffset>3838</wp:posOffset>
            </wp:positionV>
            <wp:extent cx="2382409" cy="1739347"/>
            <wp:effectExtent l="19050" t="0" r="0" b="0"/>
            <wp:wrapNone/>
            <wp:docPr id="46" name="Picture 46" descr="C:\Users\W7\Downloads\dok kelas 5.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descr="C:\Users\W7\Downloads\dok kelas 5.2.jpeg"/>
                    <pic:cNvPicPr preferRelativeResize="0">
                      <a:picLocks noChangeAspect="1" noChangeArrowheads="1"/>
                    </pic:cNvPicPr>
                  </pic:nvPicPr>
                  <pic:blipFill>
                    <a:blip r:embed="rId90" cstate="print"/>
                    <a:srcRect/>
                    <a:stretch>
                      <a:fillRect/>
                    </a:stretch>
                  </pic:blipFill>
                  <pic:spPr bwMode="auto">
                    <a:xfrm>
                      <a:off x="0" y="0"/>
                      <a:ext cx="2382409" cy="1739347"/>
                    </a:xfrm>
                    <a:prstGeom prst="rect">
                      <a:avLst/>
                    </a:prstGeom>
                    <a:noFill/>
                    <a:ln w="9525">
                      <a:noFill/>
                      <a:miter lim="800000"/>
                      <a:headEnd/>
                      <a:tailEnd/>
                    </a:ln>
                  </pic:spPr>
                </pic:pic>
              </a:graphicData>
            </a:graphic>
          </wp:anchor>
        </w:drawing>
      </w:r>
      <w:r>
        <w:rPr>
          <w:rFonts w:ascii="Times New Roman" w:hAnsi="Times New Roman" w:cs="Times New Roman"/>
          <w:b/>
          <w:noProof/>
          <w:sz w:val="24"/>
          <w:szCs w:val="24"/>
        </w:rPr>
        <w:drawing>
          <wp:anchor distT="0" distB="0" distL="114300" distR="114300" simplePos="0" relativeHeight="251659264" behindDoc="1" locked="0" layoutInCell="1" allowOverlap="1" wp14:anchorId="2D1A297A" wp14:editId="5FB5EC42">
            <wp:simplePos x="0" y="0"/>
            <wp:positionH relativeFrom="column">
              <wp:posOffset>15240</wp:posOffset>
            </wp:positionH>
            <wp:positionV relativeFrom="paragraph">
              <wp:posOffset>3810</wp:posOffset>
            </wp:positionV>
            <wp:extent cx="2377440" cy="1739265"/>
            <wp:effectExtent l="19050" t="0" r="3810" b="0"/>
            <wp:wrapNone/>
            <wp:docPr id="45" name="Picture 45" descr="C:\Users\W7\Downloads\dok kelas 5.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C:\Users\W7\Downloads\dok kelas 5.1.jpeg"/>
                    <pic:cNvPicPr preferRelativeResize="0">
                      <a:picLocks noChangeAspect="1" noChangeArrowheads="1"/>
                    </pic:cNvPicPr>
                  </pic:nvPicPr>
                  <pic:blipFill>
                    <a:blip r:embed="rId91" cstate="print"/>
                    <a:srcRect/>
                    <a:stretch>
                      <a:fillRect/>
                    </a:stretch>
                  </pic:blipFill>
                  <pic:spPr bwMode="auto">
                    <a:xfrm>
                      <a:off x="0" y="0"/>
                      <a:ext cx="2377440" cy="1739265"/>
                    </a:xfrm>
                    <a:prstGeom prst="rect">
                      <a:avLst/>
                    </a:prstGeom>
                    <a:noFill/>
                    <a:ln w="9525">
                      <a:noFill/>
                      <a:miter lim="800000"/>
                      <a:headEnd/>
                      <a:tailEnd/>
                    </a:ln>
                  </pic:spPr>
                </pic:pic>
              </a:graphicData>
            </a:graphic>
          </wp:anchor>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2336" behindDoc="1" locked="0" layoutInCell="1" allowOverlap="1" wp14:anchorId="61358FFE" wp14:editId="5EE1F251">
            <wp:simplePos x="0" y="0"/>
            <wp:positionH relativeFrom="column">
              <wp:posOffset>2649468</wp:posOffset>
            </wp:positionH>
            <wp:positionV relativeFrom="paragraph">
              <wp:posOffset>249003</wp:posOffset>
            </wp:positionV>
            <wp:extent cx="2377440" cy="1739348"/>
            <wp:effectExtent l="19050" t="0" r="3810" b="0"/>
            <wp:wrapNone/>
            <wp:docPr id="48" name="Picture 48" descr="C:\Users\W7\Downloads\validasi.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descr="C:\Users\W7\Downloads\validasi.jpeg"/>
                    <pic:cNvPicPr preferRelativeResize="0">
                      <a:picLocks noChangeAspect="1" noChangeArrowheads="1"/>
                    </pic:cNvPicPr>
                  </pic:nvPicPr>
                  <pic:blipFill>
                    <a:blip r:embed="rId92" cstate="print"/>
                    <a:srcRect/>
                    <a:stretch>
                      <a:fillRect/>
                    </a:stretch>
                  </pic:blipFill>
                  <pic:spPr bwMode="auto">
                    <a:xfrm>
                      <a:off x="0" y="0"/>
                      <a:ext cx="2377440" cy="1739348"/>
                    </a:xfrm>
                    <a:prstGeom prst="rect">
                      <a:avLst/>
                    </a:prstGeom>
                    <a:noFill/>
                    <a:ln w="9525">
                      <a:noFill/>
                      <a:miter lim="800000"/>
                      <a:headEnd/>
                      <a:tailEnd/>
                    </a:ln>
                  </pic:spPr>
                </pic:pic>
              </a:graphicData>
            </a:graphic>
          </wp:anchor>
        </w:drawing>
      </w:r>
      <w:r>
        <w:rPr>
          <w:rFonts w:ascii="Times New Roman" w:hAnsi="Times New Roman" w:cs="Times New Roman"/>
          <w:b/>
          <w:noProof/>
          <w:sz w:val="24"/>
          <w:szCs w:val="24"/>
        </w:rPr>
        <w:drawing>
          <wp:anchor distT="0" distB="0" distL="114300" distR="114300" simplePos="0" relativeHeight="251661312" behindDoc="1" locked="0" layoutInCell="1" allowOverlap="1" wp14:anchorId="1D19EE9C" wp14:editId="06E3A0B4">
            <wp:simplePos x="0" y="0"/>
            <wp:positionH relativeFrom="column">
              <wp:posOffset>15599</wp:posOffset>
            </wp:positionH>
            <wp:positionV relativeFrom="paragraph">
              <wp:posOffset>249003</wp:posOffset>
            </wp:positionV>
            <wp:extent cx="2377440" cy="1739348"/>
            <wp:effectExtent l="19050" t="0" r="3810" b="0"/>
            <wp:wrapNone/>
            <wp:docPr id="47" name="Picture 47" descr="C:\Users\W7\Downloads\dok kelas 5.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descr="C:\Users\W7\Downloads\dok kelas 5.3.jpeg"/>
                    <pic:cNvPicPr preferRelativeResize="0">
                      <a:picLocks noChangeAspect="1" noChangeArrowheads="1"/>
                    </pic:cNvPicPr>
                  </pic:nvPicPr>
                  <pic:blipFill>
                    <a:blip r:embed="rId93" cstate="print"/>
                    <a:srcRect/>
                    <a:stretch>
                      <a:fillRect/>
                    </a:stretch>
                  </pic:blipFill>
                  <pic:spPr bwMode="auto">
                    <a:xfrm>
                      <a:off x="0" y="0"/>
                      <a:ext cx="2377440" cy="1739348"/>
                    </a:xfrm>
                    <a:prstGeom prst="rect">
                      <a:avLst/>
                    </a:prstGeom>
                    <a:noFill/>
                    <a:ln w="9525">
                      <a:noFill/>
                      <a:miter lim="800000"/>
                      <a:headEnd/>
                      <a:tailEnd/>
                    </a:ln>
                  </pic:spPr>
                </pic:pic>
              </a:graphicData>
            </a:graphic>
          </wp:anchor>
        </w:drawing>
      </w: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widowControl w:val="0"/>
        <w:autoSpaceDE w:val="0"/>
        <w:autoSpaceDN w:val="0"/>
        <w:adjustRightInd w:val="0"/>
        <w:ind w:left="720" w:hanging="720"/>
        <w:jc w:val="both"/>
        <w:rPr>
          <w:rFonts w:ascii="Times New Roman" w:hAnsi="Times New Roman" w:cs="Times New Roman"/>
          <w:b/>
          <w:sz w:val="24"/>
          <w:szCs w:val="24"/>
        </w:rPr>
      </w:pPr>
    </w:p>
    <w:p w:rsidR="000D50EC" w:rsidRDefault="000D50EC" w:rsidP="000D50EC">
      <w:pPr>
        <w:rPr>
          <w:rFonts w:ascii="Times New Roman" w:hAnsi="Times New Roman" w:cs="Times New Roman"/>
          <w:b/>
          <w:sz w:val="24"/>
          <w:szCs w:val="24"/>
        </w:rPr>
      </w:pPr>
      <w:r>
        <w:rPr>
          <w:rFonts w:ascii="Times New Roman" w:hAnsi="Times New Roman" w:cs="Times New Roman"/>
          <w:b/>
          <w:sz w:val="24"/>
          <w:szCs w:val="24"/>
        </w:rPr>
        <w:br w:type="page"/>
      </w:r>
    </w:p>
    <w:p w:rsidR="000D50EC" w:rsidRDefault="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Pr="000D50EC" w:rsidRDefault="000D50EC" w:rsidP="000D50EC"/>
    <w:p w:rsidR="000D50EC" w:rsidRDefault="000D50EC">
      <w:pPr>
        <w:spacing w:after="200" w:line="276" w:lineRule="auto"/>
      </w:pPr>
      <w:r>
        <w:br w:type="page"/>
      </w:r>
    </w:p>
    <w:p w:rsidR="000D50EC" w:rsidRDefault="000D50EC" w:rsidP="000D50EC">
      <w:pPr>
        <w:sectPr w:rsidR="000D50EC">
          <w:headerReference w:type="even" r:id="rId94"/>
          <w:headerReference w:type="default" r:id="rId95"/>
          <w:headerReference w:type="first" r:id="rId96"/>
          <w:pgSz w:w="12240" w:h="15840"/>
          <w:pgMar w:top="1440" w:right="1440" w:bottom="1440" w:left="1440" w:header="720" w:footer="720" w:gutter="0"/>
          <w:cols w:space="720"/>
          <w:docGrid w:linePitch="36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41184" behindDoc="0" locked="0" layoutInCell="1" allowOverlap="1" wp14:anchorId="1568274A" wp14:editId="57B7F582">
            <wp:simplePos x="0" y="0"/>
            <wp:positionH relativeFrom="page">
              <wp:posOffset>0</wp:posOffset>
            </wp:positionH>
            <wp:positionV relativeFrom="page">
              <wp:posOffset>0</wp:posOffset>
            </wp:positionV>
            <wp:extent cx="7556500" cy="10680700"/>
            <wp:effectExtent l="0" t="0" r="0" b="0"/>
            <wp:wrapNone/>
            <wp:docPr id="3"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7" cstate="print"/>
                    <a:stretch>
                      <a:fillRect/>
                    </a:stretch>
                  </pic:blipFill>
                  <pic:spPr>
                    <a:xfrm>
                      <a:off x="0" y="0"/>
                      <a:ext cx="7556500" cy="10680700"/>
                    </a:xfrm>
                    <a:prstGeom prst="rect">
                      <a:avLst/>
                    </a:prstGeom>
                  </pic:spPr>
                </pic:pic>
              </a:graphicData>
            </a:graphic>
          </wp:anchor>
        </w:drawing>
      </w:r>
    </w:p>
    <w:p w:rsidR="000D50EC" w:rsidRDefault="000D50EC" w:rsidP="000D50EC">
      <w:pPr>
        <w:rPr>
          <w:rFonts w:ascii="Times New Roman"/>
          <w:sz w:val="17"/>
        </w:rPr>
        <w:sectPr w:rsidR="000D50EC" w:rsidSect="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42208" behindDoc="0" locked="0" layoutInCell="1" allowOverlap="1" wp14:anchorId="7FC239F8" wp14:editId="5936DEFF">
            <wp:simplePos x="0" y="0"/>
            <wp:positionH relativeFrom="page">
              <wp:posOffset>0</wp:posOffset>
            </wp:positionH>
            <wp:positionV relativeFrom="page">
              <wp:posOffset>26663</wp:posOffset>
            </wp:positionV>
            <wp:extent cx="7556500" cy="10654036"/>
            <wp:effectExtent l="0" t="0" r="0" b="0"/>
            <wp:wrapNone/>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98" cstate="print"/>
                    <a:stretch>
                      <a:fillRect/>
                    </a:stretch>
                  </pic:blipFill>
                  <pic:spPr>
                    <a:xfrm>
                      <a:off x="0" y="0"/>
                      <a:ext cx="7556500" cy="10654036"/>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43232" behindDoc="0" locked="0" layoutInCell="1" allowOverlap="1" wp14:anchorId="2915B8E0" wp14:editId="416233DB">
            <wp:simplePos x="0" y="0"/>
            <wp:positionH relativeFrom="page">
              <wp:posOffset>0</wp:posOffset>
            </wp:positionH>
            <wp:positionV relativeFrom="page">
              <wp:posOffset>26663</wp:posOffset>
            </wp:positionV>
            <wp:extent cx="7556500" cy="10654036"/>
            <wp:effectExtent l="0" t="0" r="0" b="0"/>
            <wp:wrapNone/>
            <wp:docPr id="4"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99" cstate="print"/>
                    <a:stretch>
                      <a:fillRect/>
                    </a:stretch>
                  </pic:blipFill>
                  <pic:spPr>
                    <a:xfrm>
                      <a:off x="0" y="0"/>
                      <a:ext cx="7556500" cy="10654036"/>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44256" behindDoc="0" locked="0" layoutInCell="1" allowOverlap="1" wp14:anchorId="6F6C2129" wp14:editId="22412279">
            <wp:simplePos x="0" y="0"/>
            <wp:positionH relativeFrom="page">
              <wp:posOffset>0</wp:posOffset>
            </wp:positionH>
            <wp:positionV relativeFrom="page">
              <wp:posOffset>26663</wp:posOffset>
            </wp:positionV>
            <wp:extent cx="7556500" cy="10654036"/>
            <wp:effectExtent l="0" t="0" r="0" b="0"/>
            <wp:wrapNone/>
            <wp:docPr id="5"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0" cstate="print"/>
                    <a:stretch>
                      <a:fillRect/>
                    </a:stretch>
                  </pic:blipFill>
                  <pic:spPr>
                    <a:xfrm>
                      <a:off x="0" y="0"/>
                      <a:ext cx="7556500" cy="10654036"/>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45280" behindDoc="0" locked="0" layoutInCell="1" allowOverlap="1" wp14:anchorId="37D44A1C" wp14:editId="662BD8F4">
            <wp:simplePos x="0" y="0"/>
            <wp:positionH relativeFrom="page">
              <wp:posOffset>0</wp:posOffset>
            </wp:positionH>
            <wp:positionV relativeFrom="page">
              <wp:posOffset>0</wp:posOffset>
            </wp:positionV>
            <wp:extent cx="7556500" cy="10680700"/>
            <wp:effectExtent l="0" t="0" r="0" b="0"/>
            <wp:wrapNone/>
            <wp:docPr id="6"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1" cstate="print"/>
                    <a:stretch>
                      <a:fillRect/>
                    </a:stretch>
                  </pic:blipFill>
                  <pic:spPr>
                    <a:xfrm>
                      <a:off x="0" y="0"/>
                      <a:ext cx="7556500" cy="10680700"/>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46304" behindDoc="0" locked="0" layoutInCell="1" allowOverlap="1" wp14:anchorId="3B2EFF1A" wp14:editId="14FD68F5">
            <wp:simplePos x="0" y="0"/>
            <wp:positionH relativeFrom="page">
              <wp:posOffset>0</wp:posOffset>
            </wp:positionH>
            <wp:positionV relativeFrom="page">
              <wp:posOffset>0</wp:posOffset>
            </wp:positionV>
            <wp:extent cx="7556500" cy="10680700"/>
            <wp:effectExtent l="0" t="0" r="0" b="0"/>
            <wp:wrapNone/>
            <wp:docPr id="7"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02" cstate="print"/>
                    <a:stretch>
                      <a:fillRect/>
                    </a:stretch>
                  </pic:blipFill>
                  <pic:spPr>
                    <a:xfrm>
                      <a:off x="0" y="0"/>
                      <a:ext cx="7556500" cy="10680700"/>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47328" behindDoc="0" locked="0" layoutInCell="1" allowOverlap="1" wp14:anchorId="58B030AE" wp14:editId="7A486D75">
            <wp:simplePos x="0" y="0"/>
            <wp:positionH relativeFrom="page">
              <wp:posOffset>0</wp:posOffset>
            </wp:positionH>
            <wp:positionV relativeFrom="page">
              <wp:posOffset>0</wp:posOffset>
            </wp:positionV>
            <wp:extent cx="7556500" cy="10680700"/>
            <wp:effectExtent l="0" t="0" r="0" b="0"/>
            <wp:wrapNone/>
            <wp:docPr id="8"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03" cstate="print"/>
                    <a:stretch>
                      <a:fillRect/>
                    </a:stretch>
                  </pic:blipFill>
                  <pic:spPr>
                    <a:xfrm>
                      <a:off x="0" y="0"/>
                      <a:ext cx="7556500" cy="10680700"/>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48352" behindDoc="0" locked="0" layoutInCell="1" allowOverlap="1" wp14:anchorId="479C1112" wp14:editId="4947CB36">
            <wp:simplePos x="0" y="0"/>
            <wp:positionH relativeFrom="page">
              <wp:posOffset>0</wp:posOffset>
            </wp:positionH>
            <wp:positionV relativeFrom="page">
              <wp:posOffset>0</wp:posOffset>
            </wp:positionV>
            <wp:extent cx="7556500" cy="10680700"/>
            <wp:effectExtent l="0" t="0" r="0" b="0"/>
            <wp:wrapNone/>
            <wp:docPr id="9"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04" cstate="print"/>
                    <a:stretch>
                      <a:fillRect/>
                    </a:stretch>
                  </pic:blipFill>
                  <pic:spPr>
                    <a:xfrm>
                      <a:off x="0" y="0"/>
                      <a:ext cx="7556500" cy="10680700"/>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49376" behindDoc="0" locked="0" layoutInCell="1" allowOverlap="1" wp14:anchorId="624BB121" wp14:editId="0CD72904">
            <wp:simplePos x="0" y="0"/>
            <wp:positionH relativeFrom="page">
              <wp:posOffset>0</wp:posOffset>
            </wp:positionH>
            <wp:positionV relativeFrom="page">
              <wp:posOffset>0</wp:posOffset>
            </wp:positionV>
            <wp:extent cx="7556500" cy="10680700"/>
            <wp:effectExtent l="0" t="0" r="0" b="0"/>
            <wp:wrapNone/>
            <wp:docPr id="10"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05" cstate="print"/>
                    <a:stretch>
                      <a:fillRect/>
                    </a:stretch>
                  </pic:blipFill>
                  <pic:spPr>
                    <a:xfrm>
                      <a:off x="0" y="0"/>
                      <a:ext cx="7556500" cy="10680700"/>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50400" behindDoc="0" locked="0" layoutInCell="1" allowOverlap="1" wp14:anchorId="354D32C1" wp14:editId="6DA0E7B5">
            <wp:simplePos x="0" y="0"/>
            <wp:positionH relativeFrom="page">
              <wp:posOffset>0</wp:posOffset>
            </wp:positionH>
            <wp:positionV relativeFrom="page">
              <wp:posOffset>0</wp:posOffset>
            </wp:positionV>
            <wp:extent cx="7556500" cy="10680700"/>
            <wp:effectExtent l="0" t="0" r="0" b="0"/>
            <wp:wrapNone/>
            <wp:docPr id="14"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06" cstate="print"/>
                    <a:stretch>
                      <a:fillRect/>
                    </a:stretch>
                  </pic:blipFill>
                  <pic:spPr>
                    <a:xfrm>
                      <a:off x="0" y="0"/>
                      <a:ext cx="7556500" cy="10680700"/>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51424" behindDoc="0" locked="0" layoutInCell="1" allowOverlap="1" wp14:anchorId="50E6038A" wp14:editId="2322977B">
            <wp:simplePos x="0" y="0"/>
            <wp:positionH relativeFrom="page">
              <wp:posOffset>0</wp:posOffset>
            </wp:positionH>
            <wp:positionV relativeFrom="page">
              <wp:posOffset>0</wp:posOffset>
            </wp:positionV>
            <wp:extent cx="7556500" cy="10680700"/>
            <wp:effectExtent l="0" t="0" r="0" b="0"/>
            <wp:wrapNone/>
            <wp:docPr id="15"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07" cstate="print"/>
                    <a:stretch>
                      <a:fillRect/>
                    </a:stretch>
                  </pic:blipFill>
                  <pic:spPr>
                    <a:xfrm>
                      <a:off x="0" y="0"/>
                      <a:ext cx="7556500" cy="10680700"/>
                    </a:xfrm>
                    <a:prstGeom prst="rect">
                      <a:avLst/>
                    </a:prstGeom>
                  </pic:spPr>
                </pic:pic>
              </a:graphicData>
            </a:graphic>
          </wp:anchor>
        </w:drawing>
      </w:r>
    </w:p>
    <w:p w:rsidR="000D50EC" w:rsidRDefault="000D50EC" w:rsidP="000D50EC">
      <w:pPr>
        <w:rPr>
          <w:rFonts w:ascii="Times New Roman"/>
          <w:sz w:val="17"/>
        </w:rPr>
        <w:sectPr w:rsidR="000D50EC">
          <w:pgSz w:w="11900" w:h="16820"/>
          <w:pgMar w:top="1940" w:right="1700" w:bottom="280" w:left="1700" w:header="720" w:footer="720" w:gutter="0"/>
          <w:cols w:space="720"/>
        </w:sectPr>
      </w:pPr>
    </w:p>
    <w:p w:rsidR="000D50EC" w:rsidRDefault="000D50EC" w:rsidP="000D50EC">
      <w:pPr>
        <w:spacing w:before="4"/>
        <w:rPr>
          <w:rFonts w:ascii="Times New Roman"/>
          <w:sz w:val="17"/>
        </w:rPr>
      </w:pPr>
      <w:r>
        <w:rPr>
          <w:rFonts w:ascii="Times New Roman"/>
          <w:noProof/>
          <w:sz w:val="17"/>
        </w:rPr>
        <w:lastRenderedPageBreak/>
        <w:drawing>
          <wp:anchor distT="0" distB="0" distL="0" distR="0" simplePos="0" relativeHeight="251752448" behindDoc="0" locked="0" layoutInCell="1" allowOverlap="1" wp14:anchorId="011A1511" wp14:editId="60A6D64F">
            <wp:simplePos x="0" y="0"/>
            <wp:positionH relativeFrom="page">
              <wp:posOffset>0</wp:posOffset>
            </wp:positionH>
            <wp:positionV relativeFrom="page">
              <wp:posOffset>26663</wp:posOffset>
            </wp:positionV>
            <wp:extent cx="7556500" cy="10654036"/>
            <wp:effectExtent l="0" t="0" r="0" b="0"/>
            <wp:wrapNone/>
            <wp:docPr id="16"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08" cstate="print"/>
                    <a:stretch>
                      <a:fillRect/>
                    </a:stretch>
                  </pic:blipFill>
                  <pic:spPr>
                    <a:xfrm>
                      <a:off x="0" y="0"/>
                      <a:ext cx="7556500" cy="10654036"/>
                    </a:xfrm>
                    <a:prstGeom prst="rect">
                      <a:avLst/>
                    </a:prstGeom>
                  </pic:spPr>
                </pic:pic>
              </a:graphicData>
            </a:graphic>
          </wp:anchor>
        </w:drawing>
      </w:r>
    </w:p>
    <w:p w:rsidR="000D50EC" w:rsidRPr="000D50EC" w:rsidRDefault="000D50EC" w:rsidP="000D50EC"/>
    <w:sectPr w:rsidR="000D50EC" w:rsidRPr="000D50EC">
      <w:pgSz w:w="11900" w:h="16820"/>
      <w:pgMar w:top="1940" w:right="1700" w:bottom="280" w:left="17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541C" w:rsidRDefault="006A541C" w:rsidP="000D50EC">
      <w:pPr>
        <w:spacing w:line="240" w:lineRule="auto"/>
      </w:pPr>
      <w:r>
        <w:separator/>
      </w:r>
    </w:p>
  </w:endnote>
  <w:endnote w:type="continuationSeparator" w:id="0">
    <w:p w:rsidR="006A541C" w:rsidRDefault="006A541C" w:rsidP="000D5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Print">
    <w:panose1 w:val="02000600000000000000"/>
    <w:charset w:val="00"/>
    <w:family w:val="auto"/>
    <w:pitch w:val="variable"/>
    <w:sig w:usb0="0000028F"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0551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0551B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0551B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Pr="006D5712" w:rsidRDefault="00180C7F" w:rsidP="006D5712">
    <w:pPr>
      <w:pStyle w:val="Footer"/>
      <w:rPr>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541C" w:rsidRDefault="006A541C" w:rsidP="000D50EC">
      <w:pPr>
        <w:spacing w:line="240" w:lineRule="auto"/>
      </w:pPr>
      <w:r>
        <w:separator/>
      </w:r>
    </w:p>
  </w:footnote>
  <w:footnote w:type="continuationSeparator" w:id="0">
    <w:p w:rsidR="006A541C" w:rsidRDefault="006A541C" w:rsidP="000D50E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180C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0" o:spid="_x0000_s2050" type="#_x0000_t75" style="position:absolute;margin-left:0;margin-top:0;width:396.45pt;height:222pt;z-index:-251651072;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180C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9" o:spid="_x0000_s2059" type="#_x0000_t75" style="position:absolute;margin-left:0;margin-top:0;width:396.45pt;height:222pt;z-index:-251641856;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50EC" w:rsidRPr="00D22396" w:rsidRDefault="00180C7F" w:rsidP="000D50EC">
    <w:pPr>
      <w:pStyle w:val="Header"/>
      <w:tabs>
        <w:tab w:val="clear" w:pos="4680"/>
        <w:tab w:val="clear" w:pos="9360"/>
        <w:tab w:val="left" w:pos="7299"/>
      </w:tabs>
      <w:rPr>
        <w:szCs w:val="24"/>
      </w:rPr>
    </w:pPr>
    <w:r>
      <w:rPr>
        <w:noProof/>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90" o:spid="_x0000_s2060" type="#_x0000_t75" style="position:absolute;margin-left:0;margin-top:0;width:396.45pt;height:222pt;z-index:-251640832;mso-position-horizontal:center;mso-position-horizontal-relative:margin;mso-position-vertical:center;mso-position-vertical-relative:margin" o:allowincell="f">
          <v:imagedata r:id="rId1" o:title="download (1)" gain="19661f" blacklevel="22938f"/>
          <w10:wrap anchorx="margin" anchory="margin"/>
        </v:shape>
      </w:pict>
    </w:r>
    <w:r w:rsidR="000D50EC" w:rsidRPr="00DD7FF3">
      <w:rPr>
        <w:noProof/>
        <w:szCs w:val="24"/>
      </w:rPr>
      <w:drawing>
        <wp:anchor distT="0" distB="0" distL="0" distR="0" simplePos="0" relativeHeight="251663360" behindDoc="1" locked="0" layoutInCell="1" allowOverlap="1" wp14:anchorId="4298EB60" wp14:editId="7F8A9BC9">
          <wp:simplePos x="0" y="0"/>
          <wp:positionH relativeFrom="page">
            <wp:posOffset>68686</wp:posOffset>
          </wp:positionH>
          <wp:positionV relativeFrom="page">
            <wp:posOffset>328777</wp:posOffset>
          </wp:positionV>
          <wp:extent cx="7560945" cy="10688955"/>
          <wp:effectExtent l="0" t="0" r="1905" b="0"/>
          <wp:wrapNone/>
          <wp:docPr id="1" name="Imag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Image 64"/>
                  <pic:cNvPicPr/>
                </pic:nvPicPr>
                <pic:blipFill>
                  <a:blip r:embed="rId2" cstate="print"/>
                  <a:stretch>
                    <a:fillRect/>
                  </a:stretch>
                </pic:blipFill>
                <pic:spPr>
                  <a:xfrm>
                    <a:off x="0" y="0"/>
                    <a:ext cx="7560945" cy="10688955"/>
                  </a:xfrm>
                  <a:prstGeom prst="rect">
                    <a:avLst/>
                  </a:prstGeom>
                </pic:spPr>
              </pic:pic>
            </a:graphicData>
          </a:graphic>
          <wp14:sizeRelH relativeFrom="margin">
            <wp14:pctWidth>0</wp14:pctWidth>
          </wp14:sizeRelH>
          <wp14:sizeRelV relativeFrom="margin">
            <wp14:pctHeight>0</wp14:pctHeight>
          </wp14:sizeRelV>
        </wp:anchor>
      </w:drawing>
    </w:r>
    <w:r w:rsidR="000D50EC">
      <w:rPr>
        <w:szCs w:val="24"/>
      </w:rPr>
      <w:tab/>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180C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8" o:spid="_x0000_s2058" type="#_x0000_t75" style="position:absolute;margin-left:0;margin-top:0;width:396.45pt;height:222pt;z-index:-251642880;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54844587"/>
      <w:docPartObj>
        <w:docPartGallery w:val="Page Numbers (Top of Page)"/>
        <w:docPartUnique/>
      </w:docPartObj>
    </w:sdtPr>
    <w:sdtEndPr/>
    <w:sdtContent>
      <w:p w:rsidR="0029342A" w:rsidRPr="00465A95" w:rsidRDefault="00180C7F">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1" o:spid="_x0000_s2051" type="#_x0000_t75" style="position:absolute;left:0;text-align:left;margin-left:0;margin-top:0;width:396.45pt;height:222pt;z-index:-251650048;mso-position-horizontal:center;mso-position-horizontal-relative:margin;mso-position-vertical:center;mso-position-vertical-relative:margin" o:allowincell="f">
              <v:imagedata r:id="rId1" o:title="download (1)" gain="19661f" blacklevel="22938f"/>
              <w10:wrap anchorx="margin" anchory="margin"/>
            </v:shape>
          </w:pict>
        </w:r>
        <w:r w:rsidR="000D50EC" w:rsidRPr="00465A95">
          <w:rPr>
            <w:rFonts w:ascii="Times New Roman" w:hAnsi="Times New Roman" w:cs="Times New Roman"/>
            <w:sz w:val="24"/>
            <w:szCs w:val="24"/>
          </w:rPr>
          <w:fldChar w:fldCharType="begin"/>
        </w:r>
        <w:r w:rsidR="000D50EC" w:rsidRPr="00465A95">
          <w:rPr>
            <w:rFonts w:ascii="Times New Roman" w:hAnsi="Times New Roman" w:cs="Times New Roman"/>
            <w:sz w:val="24"/>
            <w:szCs w:val="24"/>
          </w:rPr>
          <w:instrText xml:space="preserve"> PAGE   \* MERGEFORMAT </w:instrText>
        </w:r>
        <w:r w:rsidR="000D50EC" w:rsidRPr="00465A95">
          <w:rPr>
            <w:rFonts w:ascii="Times New Roman" w:hAnsi="Times New Roman" w:cs="Times New Roman"/>
            <w:sz w:val="24"/>
            <w:szCs w:val="24"/>
          </w:rPr>
          <w:fldChar w:fldCharType="separate"/>
        </w:r>
        <w:r>
          <w:rPr>
            <w:rFonts w:ascii="Times New Roman" w:hAnsi="Times New Roman" w:cs="Times New Roman"/>
            <w:noProof/>
            <w:sz w:val="24"/>
            <w:szCs w:val="24"/>
          </w:rPr>
          <w:t>18</w:t>
        </w:r>
        <w:r w:rsidR="000D50EC" w:rsidRPr="00465A95">
          <w:rPr>
            <w:rFonts w:ascii="Times New Roman" w:hAnsi="Times New Roman" w:cs="Times New Roman"/>
            <w:sz w:val="24"/>
            <w:szCs w:val="24"/>
          </w:rPr>
          <w:fldChar w:fldCharType="end"/>
        </w:r>
      </w:p>
    </w:sdtContent>
  </w:sdt>
  <w:p w:rsidR="0029342A" w:rsidRPr="00465A95" w:rsidRDefault="00180C7F" w:rsidP="00D22396">
    <w:pPr>
      <w:pStyle w:val="Head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180C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79" o:spid="_x0000_s2049" type="#_x0000_t75" style="position:absolute;margin-left:0;margin-top:0;width:396.45pt;height:222pt;z-index:-251652096;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180C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3" o:spid="_x0000_s2053" type="#_x0000_t75" style="position:absolute;margin-left:0;margin-top:0;width:396.45pt;height:222pt;z-index:-251648000;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Pr="00D22396" w:rsidRDefault="00180C7F" w:rsidP="000D50EC">
    <w:pPr>
      <w:pStyle w:val="Header"/>
      <w:tabs>
        <w:tab w:val="clear" w:pos="4680"/>
        <w:tab w:val="clear" w:pos="9360"/>
        <w:tab w:val="left" w:pos="7299"/>
      </w:tabs>
      <w:rPr>
        <w:szCs w:val="24"/>
      </w:rPr>
    </w:pPr>
    <w:r>
      <w:rPr>
        <w:noProof/>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4" o:spid="_x0000_s2054" type="#_x0000_t75" style="position:absolute;margin-left:0;margin-top:0;width:396.45pt;height:222pt;z-index:-251646976;mso-position-horizontal:center;mso-position-horizontal-relative:margin;mso-position-vertical:center;mso-position-vertical-relative:margin" o:allowincell="f">
          <v:imagedata r:id="rId1" o:title="download (1)" gain="19661f" blacklevel="22938f"/>
          <w10:wrap anchorx="margin" anchory="margin"/>
        </v:shape>
      </w:pict>
    </w:r>
    <w:r w:rsidR="000D50EC" w:rsidRPr="00DD7FF3">
      <w:rPr>
        <w:noProof/>
        <w:szCs w:val="24"/>
      </w:rPr>
      <w:drawing>
        <wp:anchor distT="0" distB="0" distL="0" distR="0" simplePos="0" relativeHeight="251659264" behindDoc="1" locked="0" layoutInCell="1" allowOverlap="1" wp14:anchorId="493C0BAB" wp14:editId="1F9886E6">
          <wp:simplePos x="0" y="0"/>
          <wp:positionH relativeFrom="page">
            <wp:posOffset>-1142365</wp:posOffset>
          </wp:positionH>
          <wp:positionV relativeFrom="page">
            <wp:posOffset>-3341392</wp:posOffset>
          </wp:positionV>
          <wp:extent cx="7560989" cy="10689021"/>
          <wp:effectExtent l="0" t="0" r="1905" b="0"/>
          <wp:wrapNone/>
          <wp:docPr id="78" name="Imag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Image 64"/>
                  <pic:cNvPicPr/>
                </pic:nvPicPr>
                <pic:blipFill>
                  <a:blip r:embed="rId2" cstate="print"/>
                  <a:stretch>
                    <a:fillRect/>
                  </a:stretch>
                </pic:blipFill>
                <pic:spPr>
                  <a:xfrm>
                    <a:off x="0" y="0"/>
                    <a:ext cx="7560989" cy="10689021"/>
                  </a:xfrm>
                  <a:prstGeom prst="rect">
                    <a:avLst/>
                  </a:prstGeom>
                </pic:spPr>
              </pic:pic>
            </a:graphicData>
          </a:graphic>
        </wp:anchor>
      </w:drawing>
    </w:r>
    <w:r w:rsidR="000D50EC">
      <w:rPr>
        <w:szCs w:val="24"/>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Default="00180C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2" o:spid="_x0000_s2052" type="#_x0000_t75" style="position:absolute;margin-left:0;margin-top:0;width:396.45pt;height:222pt;z-index:-251649024;mso-position-horizontal:center;mso-position-horizontal-relative:margin;mso-position-vertical:center;mso-position-vertical-relative:margin" o:allowincell="f">
          <v:imagedata r:id="rId1" o:title="download (1)" gain="19661f" blacklevel="22938f"/>
          <w10:wrap anchorx="margin" anchory="margin"/>
        </v:shape>
      </w:pict>
    </w:r>
    <w:r w:rsidR="000D50EC">
      <w:rPr>
        <w:noProof/>
      </w:rPr>
      <mc:AlternateContent>
        <mc:Choice Requires="wpg">
          <w:drawing>
            <wp:anchor distT="0" distB="0" distL="114300" distR="114300" simplePos="0" relativeHeight="251661312" behindDoc="0" locked="0" layoutInCell="1" allowOverlap="1" wp14:anchorId="397BEEFC" wp14:editId="628C13AF">
              <wp:simplePos x="0" y="0"/>
              <wp:positionH relativeFrom="page">
                <wp:posOffset>-12700</wp:posOffset>
              </wp:positionH>
              <wp:positionV relativeFrom="page">
                <wp:posOffset>0</wp:posOffset>
              </wp:positionV>
              <wp:extent cx="7550785" cy="10659745"/>
              <wp:effectExtent l="6350" t="9525" r="5715" b="8255"/>
              <wp:wrapNone/>
              <wp:docPr id="94" name="docshapegroup1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50785" cy="10659745"/>
                        <a:chOff x="-1" y="-1"/>
                        <a:chExt cx="10802" cy="14402"/>
                      </a:xfrm>
                    </wpg:grpSpPr>
                    <wps:wsp>
                      <wps:cNvPr id="95" name="docshape103"/>
                      <wps:cNvSpPr>
                        <a:spLocks/>
                      </wps:cNvSpPr>
                      <wps:spPr bwMode="auto">
                        <a:xfrm>
                          <a:off x="309" y="2241"/>
                          <a:ext cx="906" cy="1776"/>
                        </a:xfrm>
                        <a:custGeom>
                          <a:avLst/>
                          <a:gdLst>
                            <a:gd name="T0" fmla="+- 0 1141 309"/>
                            <a:gd name="T1" fmla="*/ T0 w 906"/>
                            <a:gd name="T2" fmla="+- 0 2241 2241"/>
                            <a:gd name="T3" fmla="*/ 2241 h 1776"/>
                            <a:gd name="T4" fmla="+- 0 783 309"/>
                            <a:gd name="T5" fmla="*/ T4 w 906"/>
                            <a:gd name="T6" fmla="+- 0 2355 2241"/>
                            <a:gd name="T7" fmla="*/ 2355 h 1776"/>
                            <a:gd name="T8" fmla="+- 0 746 309"/>
                            <a:gd name="T9" fmla="*/ T8 w 906"/>
                            <a:gd name="T10" fmla="+- 0 2413 2241"/>
                            <a:gd name="T11" fmla="*/ 2413 h 1776"/>
                            <a:gd name="T12" fmla="+- 0 372 309"/>
                            <a:gd name="T13" fmla="*/ T12 w 906"/>
                            <a:gd name="T14" fmla="+- 0 3239 2241"/>
                            <a:gd name="T15" fmla="*/ 3239 h 1776"/>
                            <a:gd name="T16" fmla="+- 0 343 309"/>
                            <a:gd name="T17" fmla="*/ T16 w 906"/>
                            <a:gd name="T18" fmla="+- 0 3331 2241"/>
                            <a:gd name="T19" fmla="*/ 3331 h 1776"/>
                            <a:gd name="T20" fmla="+- 0 329 309"/>
                            <a:gd name="T21" fmla="*/ T20 w 906"/>
                            <a:gd name="T22" fmla="+- 0 3444 2241"/>
                            <a:gd name="T23" fmla="*/ 3444 h 1776"/>
                            <a:gd name="T24" fmla="+- 0 309 309"/>
                            <a:gd name="T25" fmla="*/ T24 w 906"/>
                            <a:gd name="T26" fmla="+- 0 3827 2241"/>
                            <a:gd name="T27" fmla="*/ 3827 h 1776"/>
                            <a:gd name="T28" fmla="+- 0 312 309"/>
                            <a:gd name="T29" fmla="*/ T28 w 906"/>
                            <a:gd name="T30" fmla="+- 0 3900 2241"/>
                            <a:gd name="T31" fmla="*/ 3900 h 1776"/>
                            <a:gd name="T32" fmla="+- 0 328 309"/>
                            <a:gd name="T33" fmla="*/ T32 w 906"/>
                            <a:gd name="T34" fmla="+- 0 3961 2241"/>
                            <a:gd name="T35" fmla="*/ 3961 h 1776"/>
                            <a:gd name="T36" fmla="+- 0 352 309"/>
                            <a:gd name="T37" fmla="*/ T36 w 906"/>
                            <a:gd name="T38" fmla="+- 0 4002 2241"/>
                            <a:gd name="T39" fmla="*/ 4002 h 1776"/>
                            <a:gd name="T40" fmla="+- 0 381 309"/>
                            <a:gd name="T41" fmla="*/ T40 w 906"/>
                            <a:gd name="T42" fmla="+- 0 4017 2241"/>
                            <a:gd name="T43" fmla="*/ 4017 h 1776"/>
                            <a:gd name="T44" fmla="+- 0 386 309"/>
                            <a:gd name="T45" fmla="*/ T44 w 906"/>
                            <a:gd name="T46" fmla="+- 0 4017 2241"/>
                            <a:gd name="T47" fmla="*/ 4017 h 1776"/>
                            <a:gd name="T48" fmla="+- 0 747 309"/>
                            <a:gd name="T49" fmla="*/ T48 w 906"/>
                            <a:gd name="T50" fmla="+- 0 3914 2241"/>
                            <a:gd name="T51" fmla="*/ 3914 h 1776"/>
                            <a:gd name="T52" fmla="+- 0 797 309"/>
                            <a:gd name="T53" fmla="*/ T52 w 906"/>
                            <a:gd name="T54" fmla="+- 0 3878 2241"/>
                            <a:gd name="T55" fmla="*/ 3878 h 1776"/>
                            <a:gd name="T56" fmla="+- 0 837 309"/>
                            <a:gd name="T57" fmla="*/ T56 w 906"/>
                            <a:gd name="T58" fmla="+- 0 3802 2241"/>
                            <a:gd name="T59" fmla="*/ 3802 h 1776"/>
                            <a:gd name="T60" fmla="+- 0 1181 309"/>
                            <a:gd name="T61" fmla="*/ T60 w 906"/>
                            <a:gd name="T62" fmla="+- 0 2847 2241"/>
                            <a:gd name="T63" fmla="*/ 2847 h 1776"/>
                            <a:gd name="T64" fmla="+- 0 1207 309"/>
                            <a:gd name="T65" fmla="*/ T64 w 906"/>
                            <a:gd name="T66" fmla="+- 0 2740 2241"/>
                            <a:gd name="T67" fmla="*/ 2740 h 1776"/>
                            <a:gd name="T68" fmla="+- 0 1213 309"/>
                            <a:gd name="T69" fmla="*/ T68 w 906"/>
                            <a:gd name="T70" fmla="+- 0 2680 2241"/>
                            <a:gd name="T71" fmla="*/ 2680 h 1776"/>
                            <a:gd name="T72" fmla="+- 0 1215 309"/>
                            <a:gd name="T73" fmla="*/ T72 w 906"/>
                            <a:gd name="T74" fmla="+- 0 2618 2241"/>
                            <a:gd name="T75" fmla="*/ 2618 h 1776"/>
                            <a:gd name="T76" fmla="+- 0 1212 309"/>
                            <a:gd name="T77" fmla="*/ T76 w 906"/>
                            <a:gd name="T78" fmla="+- 0 2409 2241"/>
                            <a:gd name="T79" fmla="*/ 2409 h 1776"/>
                            <a:gd name="T80" fmla="+- 0 1206 309"/>
                            <a:gd name="T81" fmla="*/ T80 w 906"/>
                            <a:gd name="T82" fmla="+- 0 2343 2241"/>
                            <a:gd name="T83" fmla="*/ 2343 h 1776"/>
                            <a:gd name="T84" fmla="+- 0 1191 309"/>
                            <a:gd name="T85" fmla="*/ T84 w 906"/>
                            <a:gd name="T86" fmla="+- 0 2290 2241"/>
                            <a:gd name="T87" fmla="*/ 2290 h 1776"/>
                            <a:gd name="T88" fmla="+- 0 1168 309"/>
                            <a:gd name="T89" fmla="*/ T88 w 906"/>
                            <a:gd name="T90" fmla="+- 0 2254 2241"/>
                            <a:gd name="T91" fmla="*/ 2254 h 1776"/>
                            <a:gd name="T92" fmla="+- 0 1141 309"/>
                            <a:gd name="T93" fmla="*/ T92 w 906"/>
                            <a:gd name="T94" fmla="+- 0 2241 2241"/>
                            <a:gd name="T95" fmla="*/ 2241 h 17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906" h="1776">
                              <a:moveTo>
                                <a:pt x="832" y="0"/>
                              </a:moveTo>
                              <a:lnTo>
                                <a:pt x="474" y="114"/>
                              </a:lnTo>
                              <a:lnTo>
                                <a:pt x="437" y="172"/>
                              </a:lnTo>
                              <a:lnTo>
                                <a:pt x="63" y="998"/>
                              </a:lnTo>
                              <a:lnTo>
                                <a:pt x="34" y="1090"/>
                              </a:lnTo>
                              <a:lnTo>
                                <a:pt x="20" y="1203"/>
                              </a:lnTo>
                              <a:lnTo>
                                <a:pt x="0" y="1586"/>
                              </a:lnTo>
                              <a:lnTo>
                                <a:pt x="3" y="1659"/>
                              </a:lnTo>
                              <a:lnTo>
                                <a:pt x="19" y="1720"/>
                              </a:lnTo>
                              <a:lnTo>
                                <a:pt x="43" y="1761"/>
                              </a:lnTo>
                              <a:lnTo>
                                <a:pt x="72" y="1776"/>
                              </a:lnTo>
                              <a:lnTo>
                                <a:pt x="77" y="1776"/>
                              </a:lnTo>
                              <a:lnTo>
                                <a:pt x="438" y="1673"/>
                              </a:lnTo>
                              <a:lnTo>
                                <a:pt x="488" y="1637"/>
                              </a:lnTo>
                              <a:lnTo>
                                <a:pt x="528" y="1561"/>
                              </a:lnTo>
                              <a:lnTo>
                                <a:pt x="872" y="606"/>
                              </a:lnTo>
                              <a:lnTo>
                                <a:pt x="898" y="499"/>
                              </a:lnTo>
                              <a:lnTo>
                                <a:pt x="904" y="439"/>
                              </a:lnTo>
                              <a:lnTo>
                                <a:pt x="906" y="377"/>
                              </a:lnTo>
                              <a:lnTo>
                                <a:pt x="903" y="168"/>
                              </a:lnTo>
                              <a:lnTo>
                                <a:pt x="897" y="102"/>
                              </a:lnTo>
                              <a:lnTo>
                                <a:pt x="882" y="49"/>
                              </a:lnTo>
                              <a:lnTo>
                                <a:pt x="859" y="13"/>
                              </a:lnTo>
                              <a:lnTo>
                                <a:pt x="832" y="0"/>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8" name="docshape104"/>
                      <wps:cNvSpPr>
                        <a:spLocks/>
                      </wps:cNvSpPr>
                      <wps:spPr bwMode="auto">
                        <a:xfrm>
                          <a:off x="533" y="2239"/>
                          <a:ext cx="684" cy="1089"/>
                        </a:xfrm>
                        <a:custGeom>
                          <a:avLst/>
                          <a:gdLst>
                            <a:gd name="T0" fmla="+- 0 1142 533"/>
                            <a:gd name="T1" fmla="*/ T0 w 684"/>
                            <a:gd name="T2" fmla="+- 0 2239 2239"/>
                            <a:gd name="T3" fmla="*/ 2239 h 1089"/>
                            <a:gd name="T4" fmla="+- 0 1137 533"/>
                            <a:gd name="T5" fmla="*/ T4 w 684"/>
                            <a:gd name="T6" fmla="+- 0 2240 2239"/>
                            <a:gd name="T7" fmla="*/ 2240 h 1089"/>
                            <a:gd name="T8" fmla="+- 0 785 533"/>
                            <a:gd name="T9" fmla="*/ T8 w 684"/>
                            <a:gd name="T10" fmla="+- 0 2353 2239"/>
                            <a:gd name="T11" fmla="*/ 2353 h 1089"/>
                            <a:gd name="T12" fmla="+- 0 748 533"/>
                            <a:gd name="T13" fmla="*/ T12 w 684"/>
                            <a:gd name="T14" fmla="+- 0 2411 2239"/>
                            <a:gd name="T15" fmla="*/ 2411 h 1089"/>
                            <a:gd name="T16" fmla="+- 0 533 533"/>
                            <a:gd name="T17" fmla="*/ T16 w 684"/>
                            <a:gd name="T18" fmla="+- 0 2885 2239"/>
                            <a:gd name="T19" fmla="*/ 2885 h 1089"/>
                            <a:gd name="T20" fmla="+- 0 956 533"/>
                            <a:gd name="T21" fmla="*/ T20 w 684"/>
                            <a:gd name="T22" fmla="+- 0 2740 2239"/>
                            <a:gd name="T23" fmla="*/ 2740 h 1089"/>
                            <a:gd name="T24" fmla="+- 0 1008 533"/>
                            <a:gd name="T25" fmla="*/ T24 w 684"/>
                            <a:gd name="T26" fmla="+- 0 3328 2239"/>
                            <a:gd name="T27" fmla="*/ 3328 h 1089"/>
                            <a:gd name="T28" fmla="+- 0 1184 533"/>
                            <a:gd name="T29" fmla="*/ T28 w 684"/>
                            <a:gd name="T30" fmla="+- 0 2844 2239"/>
                            <a:gd name="T31" fmla="*/ 2844 h 1089"/>
                            <a:gd name="T32" fmla="+- 0 1209 533"/>
                            <a:gd name="T33" fmla="*/ T32 w 684"/>
                            <a:gd name="T34" fmla="+- 0 2738 2239"/>
                            <a:gd name="T35" fmla="*/ 2738 h 1089"/>
                            <a:gd name="T36" fmla="+- 0 1215 533"/>
                            <a:gd name="T37" fmla="*/ T36 w 684"/>
                            <a:gd name="T38" fmla="+- 0 2678 2239"/>
                            <a:gd name="T39" fmla="*/ 2678 h 1089"/>
                            <a:gd name="T40" fmla="+- 0 1217 533"/>
                            <a:gd name="T41" fmla="*/ T40 w 684"/>
                            <a:gd name="T42" fmla="+- 0 2614 2239"/>
                            <a:gd name="T43" fmla="*/ 2614 h 1089"/>
                            <a:gd name="T44" fmla="+- 0 1214 533"/>
                            <a:gd name="T45" fmla="*/ T44 w 684"/>
                            <a:gd name="T46" fmla="+- 0 2406 2239"/>
                            <a:gd name="T47" fmla="*/ 2406 h 1089"/>
                            <a:gd name="T48" fmla="+- 0 1208 533"/>
                            <a:gd name="T49" fmla="*/ T48 w 684"/>
                            <a:gd name="T50" fmla="+- 0 2340 2239"/>
                            <a:gd name="T51" fmla="*/ 2340 h 1089"/>
                            <a:gd name="T52" fmla="+- 0 1192 533"/>
                            <a:gd name="T53" fmla="*/ T52 w 684"/>
                            <a:gd name="T54" fmla="+- 0 2287 2239"/>
                            <a:gd name="T55" fmla="*/ 2287 h 1089"/>
                            <a:gd name="T56" fmla="+- 0 1169 533"/>
                            <a:gd name="T57" fmla="*/ T56 w 684"/>
                            <a:gd name="T58" fmla="+- 0 2252 2239"/>
                            <a:gd name="T59" fmla="*/ 2252 h 1089"/>
                            <a:gd name="T60" fmla="+- 0 1142 533"/>
                            <a:gd name="T61" fmla="*/ T60 w 684"/>
                            <a:gd name="T62" fmla="+- 0 2239 2239"/>
                            <a:gd name="T63" fmla="*/ 2239 h 1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684" h="1089">
                              <a:moveTo>
                                <a:pt x="609" y="0"/>
                              </a:moveTo>
                              <a:lnTo>
                                <a:pt x="604" y="1"/>
                              </a:lnTo>
                              <a:lnTo>
                                <a:pt x="252" y="114"/>
                              </a:lnTo>
                              <a:lnTo>
                                <a:pt x="215" y="172"/>
                              </a:lnTo>
                              <a:lnTo>
                                <a:pt x="0" y="646"/>
                              </a:lnTo>
                              <a:lnTo>
                                <a:pt x="423" y="501"/>
                              </a:lnTo>
                              <a:lnTo>
                                <a:pt x="475" y="1089"/>
                              </a:lnTo>
                              <a:lnTo>
                                <a:pt x="651" y="605"/>
                              </a:lnTo>
                              <a:lnTo>
                                <a:pt x="676" y="499"/>
                              </a:lnTo>
                              <a:lnTo>
                                <a:pt x="682" y="439"/>
                              </a:lnTo>
                              <a:lnTo>
                                <a:pt x="684" y="375"/>
                              </a:lnTo>
                              <a:lnTo>
                                <a:pt x="681" y="167"/>
                              </a:lnTo>
                              <a:lnTo>
                                <a:pt x="675" y="101"/>
                              </a:lnTo>
                              <a:lnTo>
                                <a:pt x="659" y="48"/>
                              </a:lnTo>
                              <a:lnTo>
                                <a:pt x="636" y="13"/>
                              </a:lnTo>
                              <a:lnTo>
                                <a:pt x="609"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9" name="docshape105"/>
                      <wps:cNvSpPr>
                        <a:spLocks/>
                      </wps:cNvSpPr>
                      <wps:spPr bwMode="auto">
                        <a:xfrm>
                          <a:off x="421" y="2246"/>
                          <a:ext cx="752" cy="1592"/>
                        </a:xfrm>
                        <a:custGeom>
                          <a:avLst/>
                          <a:gdLst>
                            <a:gd name="T0" fmla="+- 0 1169 421"/>
                            <a:gd name="T1" fmla="*/ T0 w 752"/>
                            <a:gd name="T2" fmla="+- 0 2246 2246"/>
                            <a:gd name="T3" fmla="*/ 2246 h 1592"/>
                            <a:gd name="T4" fmla="+- 0 1165 421"/>
                            <a:gd name="T5" fmla="*/ T4 w 752"/>
                            <a:gd name="T6" fmla="+- 0 2246 2246"/>
                            <a:gd name="T7" fmla="*/ 2246 h 1592"/>
                            <a:gd name="T8" fmla="+- 0 1163 421"/>
                            <a:gd name="T9" fmla="*/ T8 w 752"/>
                            <a:gd name="T10" fmla="+- 0 2247 2246"/>
                            <a:gd name="T11" fmla="*/ 2247 h 1592"/>
                            <a:gd name="T12" fmla="+- 0 779 421"/>
                            <a:gd name="T13" fmla="*/ T12 w 752"/>
                            <a:gd name="T14" fmla="+- 0 3143 2246"/>
                            <a:gd name="T15" fmla="*/ 3143 h 1592"/>
                            <a:gd name="T16" fmla="+- 0 773 421"/>
                            <a:gd name="T17" fmla="*/ T16 w 752"/>
                            <a:gd name="T18" fmla="+- 0 3156 2246"/>
                            <a:gd name="T19" fmla="*/ 3156 h 1592"/>
                            <a:gd name="T20" fmla="+- 0 767 421"/>
                            <a:gd name="T21" fmla="*/ T20 w 752"/>
                            <a:gd name="T22" fmla="+- 0 3168 2246"/>
                            <a:gd name="T23" fmla="*/ 3168 h 1592"/>
                            <a:gd name="T24" fmla="+- 0 761 421"/>
                            <a:gd name="T25" fmla="*/ T24 w 752"/>
                            <a:gd name="T26" fmla="+- 0 3179 2246"/>
                            <a:gd name="T27" fmla="*/ 3179 h 1592"/>
                            <a:gd name="T28" fmla="+- 0 754 421"/>
                            <a:gd name="T29" fmla="*/ T28 w 752"/>
                            <a:gd name="T30" fmla="+- 0 3189 2246"/>
                            <a:gd name="T31" fmla="*/ 3189 h 1592"/>
                            <a:gd name="T32" fmla="+- 0 750 421"/>
                            <a:gd name="T33" fmla="*/ T32 w 752"/>
                            <a:gd name="T34" fmla="+- 0 3196 2246"/>
                            <a:gd name="T35" fmla="*/ 3196 h 1592"/>
                            <a:gd name="T36" fmla="+- 0 748 421"/>
                            <a:gd name="T37" fmla="*/ T36 w 752"/>
                            <a:gd name="T38" fmla="+- 0 3197 2246"/>
                            <a:gd name="T39" fmla="*/ 3197 h 1592"/>
                            <a:gd name="T40" fmla="+- 0 747 421"/>
                            <a:gd name="T41" fmla="*/ T40 w 752"/>
                            <a:gd name="T42" fmla="+- 0 3199 2246"/>
                            <a:gd name="T43" fmla="*/ 3199 h 1592"/>
                            <a:gd name="T44" fmla="+- 0 741 421"/>
                            <a:gd name="T45" fmla="*/ T44 w 752"/>
                            <a:gd name="T46" fmla="+- 0 3208 2246"/>
                            <a:gd name="T47" fmla="*/ 3208 h 1592"/>
                            <a:gd name="T48" fmla="+- 0 740 421"/>
                            <a:gd name="T49" fmla="*/ T48 w 752"/>
                            <a:gd name="T50" fmla="+- 0 3208 2246"/>
                            <a:gd name="T51" fmla="*/ 3208 h 1592"/>
                            <a:gd name="T52" fmla="+- 0 734 421"/>
                            <a:gd name="T53" fmla="*/ T52 w 752"/>
                            <a:gd name="T54" fmla="+- 0 3216 2246"/>
                            <a:gd name="T55" fmla="*/ 3216 h 1592"/>
                            <a:gd name="T56" fmla="+- 0 733 421"/>
                            <a:gd name="T57" fmla="*/ T56 w 752"/>
                            <a:gd name="T58" fmla="+- 0 3216 2246"/>
                            <a:gd name="T59" fmla="*/ 3216 h 1592"/>
                            <a:gd name="T60" fmla="+- 0 726 421"/>
                            <a:gd name="T61" fmla="*/ T60 w 752"/>
                            <a:gd name="T62" fmla="+- 0 3224 2246"/>
                            <a:gd name="T63" fmla="*/ 3224 h 1592"/>
                            <a:gd name="T64" fmla="+- 0 719 421"/>
                            <a:gd name="T65" fmla="*/ T64 w 752"/>
                            <a:gd name="T66" fmla="+- 0 3230 2246"/>
                            <a:gd name="T67" fmla="*/ 3230 h 1592"/>
                            <a:gd name="T68" fmla="+- 0 719 421"/>
                            <a:gd name="T69" fmla="*/ T68 w 752"/>
                            <a:gd name="T70" fmla="+- 0 3231 2246"/>
                            <a:gd name="T71" fmla="*/ 3231 h 1592"/>
                            <a:gd name="T72" fmla="+- 0 712 421"/>
                            <a:gd name="T73" fmla="*/ T72 w 752"/>
                            <a:gd name="T74" fmla="+- 0 3236 2246"/>
                            <a:gd name="T75" fmla="*/ 3236 h 1592"/>
                            <a:gd name="T76" fmla="+- 0 712 421"/>
                            <a:gd name="T77" fmla="*/ T76 w 752"/>
                            <a:gd name="T78" fmla="+- 0 3237 2246"/>
                            <a:gd name="T79" fmla="*/ 3237 h 1592"/>
                            <a:gd name="T80" fmla="+- 0 697 421"/>
                            <a:gd name="T81" fmla="*/ T80 w 752"/>
                            <a:gd name="T82" fmla="+- 0 3246 2246"/>
                            <a:gd name="T83" fmla="*/ 3246 h 1592"/>
                            <a:gd name="T84" fmla="+- 0 689 421"/>
                            <a:gd name="T85" fmla="*/ T84 w 752"/>
                            <a:gd name="T86" fmla="+- 0 3250 2246"/>
                            <a:gd name="T87" fmla="*/ 3250 h 1592"/>
                            <a:gd name="T88" fmla="+- 0 673 421"/>
                            <a:gd name="T89" fmla="*/ T88 w 752"/>
                            <a:gd name="T90" fmla="+- 0 3256 2246"/>
                            <a:gd name="T91" fmla="*/ 3256 h 1592"/>
                            <a:gd name="T92" fmla="+- 0 425 421"/>
                            <a:gd name="T93" fmla="*/ T92 w 752"/>
                            <a:gd name="T94" fmla="+- 0 3328 2246"/>
                            <a:gd name="T95" fmla="*/ 3328 h 1592"/>
                            <a:gd name="T96" fmla="+- 0 423 421"/>
                            <a:gd name="T97" fmla="*/ T96 w 752"/>
                            <a:gd name="T98" fmla="+- 0 3329 2246"/>
                            <a:gd name="T99" fmla="*/ 3329 h 1592"/>
                            <a:gd name="T100" fmla="+- 0 421 421"/>
                            <a:gd name="T101" fmla="*/ T100 w 752"/>
                            <a:gd name="T102" fmla="+- 0 3331 2246"/>
                            <a:gd name="T103" fmla="*/ 3331 h 1592"/>
                            <a:gd name="T104" fmla="+- 0 421 421"/>
                            <a:gd name="T105" fmla="*/ T104 w 752"/>
                            <a:gd name="T106" fmla="+- 0 3335 2246"/>
                            <a:gd name="T107" fmla="*/ 3335 h 1592"/>
                            <a:gd name="T108" fmla="+- 0 422 421"/>
                            <a:gd name="T109" fmla="*/ T108 w 752"/>
                            <a:gd name="T110" fmla="+- 0 3337 2246"/>
                            <a:gd name="T111" fmla="*/ 3337 h 1592"/>
                            <a:gd name="T112" fmla="+- 0 424 421"/>
                            <a:gd name="T113" fmla="*/ T112 w 752"/>
                            <a:gd name="T114" fmla="+- 0 3339 2246"/>
                            <a:gd name="T115" fmla="*/ 3339 h 1592"/>
                            <a:gd name="T116" fmla="+- 0 428 421"/>
                            <a:gd name="T117" fmla="*/ T116 w 752"/>
                            <a:gd name="T118" fmla="+- 0 3339 2246"/>
                            <a:gd name="T119" fmla="*/ 3339 h 1592"/>
                            <a:gd name="T120" fmla="+- 0 677 421"/>
                            <a:gd name="T121" fmla="*/ T120 w 752"/>
                            <a:gd name="T122" fmla="+- 0 3268 2246"/>
                            <a:gd name="T123" fmla="*/ 3268 h 1592"/>
                            <a:gd name="T124" fmla="+- 0 708 421"/>
                            <a:gd name="T125" fmla="*/ T124 w 752"/>
                            <a:gd name="T126" fmla="+- 0 3254 2246"/>
                            <a:gd name="T127" fmla="*/ 3254 h 1592"/>
                            <a:gd name="T128" fmla="+- 0 711 421"/>
                            <a:gd name="T129" fmla="*/ T128 w 752"/>
                            <a:gd name="T130" fmla="+- 0 3252 2246"/>
                            <a:gd name="T131" fmla="*/ 3252 h 1592"/>
                            <a:gd name="T132" fmla="+- 0 713 421"/>
                            <a:gd name="T133" fmla="*/ T132 w 752"/>
                            <a:gd name="T134" fmla="+- 0 3250 2246"/>
                            <a:gd name="T135" fmla="*/ 3250 h 1592"/>
                            <a:gd name="T136" fmla="+- 0 718 421"/>
                            <a:gd name="T137" fmla="*/ T136 w 752"/>
                            <a:gd name="T138" fmla="+- 0 3246 2246"/>
                            <a:gd name="T139" fmla="*/ 3246 h 1592"/>
                            <a:gd name="T140" fmla="+- 0 727 421"/>
                            <a:gd name="T141" fmla="*/ T140 w 752"/>
                            <a:gd name="T142" fmla="+- 0 3240 2246"/>
                            <a:gd name="T143" fmla="*/ 3240 h 1592"/>
                            <a:gd name="T144" fmla="+- 0 736 421"/>
                            <a:gd name="T145" fmla="*/ T144 w 752"/>
                            <a:gd name="T146" fmla="+- 0 3231 2246"/>
                            <a:gd name="T147" fmla="*/ 3231 h 1592"/>
                            <a:gd name="T148" fmla="+- 0 742 421"/>
                            <a:gd name="T149" fmla="*/ T148 w 752"/>
                            <a:gd name="T150" fmla="+- 0 3224 2246"/>
                            <a:gd name="T151" fmla="*/ 3224 h 1592"/>
                            <a:gd name="T152" fmla="+- 0 743 421"/>
                            <a:gd name="T153" fmla="*/ T152 w 752"/>
                            <a:gd name="T154" fmla="+- 0 3224 2246"/>
                            <a:gd name="T155" fmla="*/ 3224 h 1592"/>
                            <a:gd name="T156" fmla="+- 0 748 421"/>
                            <a:gd name="T157" fmla="*/ T156 w 752"/>
                            <a:gd name="T158" fmla="+- 0 3218 2246"/>
                            <a:gd name="T159" fmla="*/ 3218 h 1592"/>
                            <a:gd name="T160" fmla="+- 0 778 421"/>
                            <a:gd name="T161" fmla="*/ T160 w 752"/>
                            <a:gd name="T162" fmla="+- 0 3833 2246"/>
                            <a:gd name="T163" fmla="*/ 3833 h 1592"/>
                            <a:gd name="T164" fmla="+- 0 780 421"/>
                            <a:gd name="T165" fmla="*/ T164 w 752"/>
                            <a:gd name="T166" fmla="+- 0 3837 2246"/>
                            <a:gd name="T167" fmla="*/ 3837 h 1592"/>
                            <a:gd name="T168" fmla="+- 0 782 421"/>
                            <a:gd name="T169" fmla="*/ T168 w 752"/>
                            <a:gd name="T170" fmla="+- 0 3838 2246"/>
                            <a:gd name="T171" fmla="*/ 3838 h 1592"/>
                            <a:gd name="T172" fmla="+- 0 787 421"/>
                            <a:gd name="T173" fmla="*/ T172 w 752"/>
                            <a:gd name="T174" fmla="+- 0 3838 2246"/>
                            <a:gd name="T175" fmla="*/ 3838 h 1592"/>
                            <a:gd name="T176" fmla="+- 0 790 421"/>
                            <a:gd name="T177" fmla="*/ T176 w 752"/>
                            <a:gd name="T178" fmla="+- 0 3834 2246"/>
                            <a:gd name="T179" fmla="*/ 3834 h 1592"/>
                            <a:gd name="T180" fmla="+- 0 759 421"/>
                            <a:gd name="T181" fmla="*/ T180 w 752"/>
                            <a:gd name="T182" fmla="+- 0 3203 2246"/>
                            <a:gd name="T183" fmla="*/ 3203 h 1592"/>
                            <a:gd name="T184" fmla="+- 0 768 421"/>
                            <a:gd name="T185" fmla="*/ T184 w 752"/>
                            <a:gd name="T186" fmla="+- 0 3190 2246"/>
                            <a:gd name="T187" fmla="*/ 3190 h 1592"/>
                            <a:gd name="T188" fmla="+- 0 771 421"/>
                            <a:gd name="T189" fmla="*/ T188 w 752"/>
                            <a:gd name="T190" fmla="+- 0 3185 2246"/>
                            <a:gd name="T191" fmla="*/ 3185 h 1592"/>
                            <a:gd name="T192" fmla="+- 0 774 421"/>
                            <a:gd name="T193" fmla="*/ T192 w 752"/>
                            <a:gd name="T194" fmla="+- 0 3179 2246"/>
                            <a:gd name="T195" fmla="*/ 3179 h 1592"/>
                            <a:gd name="T196" fmla="+- 0 777 421"/>
                            <a:gd name="T197" fmla="*/ T196 w 752"/>
                            <a:gd name="T198" fmla="+- 0 3174 2246"/>
                            <a:gd name="T199" fmla="*/ 3174 h 1592"/>
                            <a:gd name="T200" fmla="+- 0 780 421"/>
                            <a:gd name="T201" fmla="*/ T200 w 752"/>
                            <a:gd name="T202" fmla="+- 0 3168 2246"/>
                            <a:gd name="T203" fmla="*/ 3168 h 1592"/>
                            <a:gd name="T204" fmla="+- 0 784 421"/>
                            <a:gd name="T205" fmla="*/ T204 w 752"/>
                            <a:gd name="T206" fmla="+- 0 3161 2246"/>
                            <a:gd name="T207" fmla="*/ 3161 h 1592"/>
                            <a:gd name="T208" fmla="+- 0 786 421"/>
                            <a:gd name="T209" fmla="*/ T208 w 752"/>
                            <a:gd name="T210" fmla="+- 0 3156 2246"/>
                            <a:gd name="T211" fmla="*/ 3156 h 1592"/>
                            <a:gd name="T212" fmla="+- 0 790 421"/>
                            <a:gd name="T213" fmla="*/ T212 w 752"/>
                            <a:gd name="T214" fmla="+- 0 3148 2246"/>
                            <a:gd name="T215" fmla="*/ 3148 h 1592"/>
                            <a:gd name="T216" fmla="+- 0 1173 421"/>
                            <a:gd name="T217" fmla="*/ T216 w 752"/>
                            <a:gd name="T218" fmla="+- 0 2254 2246"/>
                            <a:gd name="T219" fmla="*/ 2254 h 1592"/>
                            <a:gd name="T220" fmla="+- 0 1173 421"/>
                            <a:gd name="T221" fmla="*/ T220 w 752"/>
                            <a:gd name="T222" fmla="+- 0 2252 2246"/>
                            <a:gd name="T223" fmla="*/ 2252 h 1592"/>
                            <a:gd name="T224" fmla="+- 0 1173 421"/>
                            <a:gd name="T225" fmla="*/ T224 w 752"/>
                            <a:gd name="T226" fmla="+- 0 2249 2246"/>
                            <a:gd name="T227" fmla="*/ 2249 h 1592"/>
                            <a:gd name="T228" fmla="+- 0 1171 421"/>
                            <a:gd name="T229" fmla="*/ T228 w 752"/>
                            <a:gd name="T230" fmla="+- 0 2247 2246"/>
                            <a:gd name="T231" fmla="*/ 2247 h 1592"/>
                            <a:gd name="T232" fmla="+- 0 1169 421"/>
                            <a:gd name="T233" fmla="*/ T232 w 752"/>
                            <a:gd name="T234" fmla="+- 0 2246 2246"/>
                            <a:gd name="T235" fmla="*/ 2246 h 15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752" h="1592">
                              <a:moveTo>
                                <a:pt x="748" y="0"/>
                              </a:moveTo>
                              <a:lnTo>
                                <a:pt x="744" y="0"/>
                              </a:lnTo>
                              <a:lnTo>
                                <a:pt x="742" y="1"/>
                              </a:lnTo>
                              <a:lnTo>
                                <a:pt x="358" y="897"/>
                              </a:lnTo>
                              <a:lnTo>
                                <a:pt x="352" y="910"/>
                              </a:lnTo>
                              <a:lnTo>
                                <a:pt x="346" y="922"/>
                              </a:lnTo>
                              <a:lnTo>
                                <a:pt x="340" y="933"/>
                              </a:lnTo>
                              <a:lnTo>
                                <a:pt x="333" y="943"/>
                              </a:lnTo>
                              <a:lnTo>
                                <a:pt x="329" y="950"/>
                              </a:lnTo>
                              <a:lnTo>
                                <a:pt x="327" y="951"/>
                              </a:lnTo>
                              <a:lnTo>
                                <a:pt x="326" y="953"/>
                              </a:lnTo>
                              <a:lnTo>
                                <a:pt x="320" y="962"/>
                              </a:lnTo>
                              <a:lnTo>
                                <a:pt x="319" y="962"/>
                              </a:lnTo>
                              <a:lnTo>
                                <a:pt x="313" y="970"/>
                              </a:lnTo>
                              <a:lnTo>
                                <a:pt x="312" y="970"/>
                              </a:lnTo>
                              <a:lnTo>
                                <a:pt x="305" y="978"/>
                              </a:lnTo>
                              <a:lnTo>
                                <a:pt x="298" y="984"/>
                              </a:lnTo>
                              <a:lnTo>
                                <a:pt x="298" y="985"/>
                              </a:lnTo>
                              <a:lnTo>
                                <a:pt x="291" y="990"/>
                              </a:lnTo>
                              <a:lnTo>
                                <a:pt x="291" y="991"/>
                              </a:lnTo>
                              <a:lnTo>
                                <a:pt x="276" y="1000"/>
                              </a:lnTo>
                              <a:lnTo>
                                <a:pt x="268" y="1004"/>
                              </a:lnTo>
                              <a:lnTo>
                                <a:pt x="252" y="1010"/>
                              </a:lnTo>
                              <a:lnTo>
                                <a:pt x="4" y="1082"/>
                              </a:lnTo>
                              <a:lnTo>
                                <a:pt x="2" y="1083"/>
                              </a:lnTo>
                              <a:lnTo>
                                <a:pt x="0" y="1085"/>
                              </a:lnTo>
                              <a:lnTo>
                                <a:pt x="0" y="1089"/>
                              </a:lnTo>
                              <a:lnTo>
                                <a:pt x="1" y="1091"/>
                              </a:lnTo>
                              <a:lnTo>
                                <a:pt x="3" y="1093"/>
                              </a:lnTo>
                              <a:lnTo>
                                <a:pt x="7" y="1093"/>
                              </a:lnTo>
                              <a:lnTo>
                                <a:pt x="256" y="1022"/>
                              </a:lnTo>
                              <a:lnTo>
                                <a:pt x="287" y="1008"/>
                              </a:lnTo>
                              <a:lnTo>
                                <a:pt x="290" y="1006"/>
                              </a:lnTo>
                              <a:lnTo>
                                <a:pt x="292" y="1004"/>
                              </a:lnTo>
                              <a:lnTo>
                                <a:pt x="297" y="1000"/>
                              </a:lnTo>
                              <a:lnTo>
                                <a:pt x="306" y="994"/>
                              </a:lnTo>
                              <a:lnTo>
                                <a:pt x="315" y="985"/>
                              </a:lnTo>
                              <a:lnTo>
                                <a:pt x="321" y="978"/>
                              </a:lnTo>
                              <a:lnTo>
                                <a:pt x="322" y="978"/>
                              </a:lnTo>
                              <a:lnTo>
                                <a:pt x="327" y="972"/>
                              </a:lnTo>
                              <a:lnTo>
                                <a:pt x="357" y="1587"/>
                              </a:lnTo>
                              <a:lnTo>
                                <a:pt x="359" y="1591"/>
                              </a:lnTo>
                              <a:lnTo>
                                <a:pt x="361" y="1592"/>
                              </a:lnTo>
                              <a:lnTo>
                                <a:pt x="366" y="1592"/>
                              </a:lnTo>
                              <a:lnTo>
                                <a:pt x="369" y="1588"/>
                              </a:lnTo>
                              <a:lnTo>
                                <a:pt x="338" y="957"/>
                              </a:lnTo>
                              <a:lnTo>
                                <a:pt x="347" y="944"/>
                              </a:lnTo>
                              <a:lnTo>
                                <a:pt x="350" y="939"/>
                              </a:lnTo>
                              <a:lnTo>
                                <a:pt x="353" y="933"/>
                              </a:lnTo>
                              <a:lnTo>
                                <a:pt x="356" y="928"/>
                              </a:lnTo>
                              <a:lnTo>
                                <a:pt x="359" y="922"/>
                              </a:lnTo>
                              <a:lnTo>
                                <a:pt x="363" y="915"/>
                              </a:lnTo>
                              <a:lnTo>
                                <a:pt x="365" y="910"/>
                              </a:lnTo>
                              <a:lnTo>
                                <a:pt x="369" y="902"/>
                              </a:lnTo>
                              <a:lnTo>
                                <a:pt x="752" y="8"/>
                              </a:lnTo>
                              <a:lnTo>
                                <a:pt x="752" y="6"/>
                              </a:lnTo>
                              <a:lnTo>
                                <a:pt x="752" y="3"/>
                              </a:lnTo>
                              <a:lnTo>
                                <a:pt x="750" y="1"/>
                              </a:lnTo>
                              <a:lnTo>
                                <a:pt x="748" y="0"/>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0" name="docshape106"/>
                      <wps:cNvSpPr>
                        <a:spLocks/>
                      </wps:cNvSpPr>
                      <wps:spPr bwMode="auto">
                        <a:xfrm>
                          <a:off x="1667" y="2110"/>
                          <a:ext cx="252" cy="547"/>
                        </a:xfrm>
                        <a:custGeom>
                          <a:avLst/>
                          <a:gdLst>
                            <a:gd name="T0" fmla="+- 0 1741 1667"/>
                            <a:gd name="T1" fmla="*/ T0 w 252"/>
                            <a:gd name="T2" fmla="+- 0 2110 2110"/>
                            <a:gd name="T3" fmla="*/ 2110 h 547"/>
                            <a:gd name="T4" fmla="+- 0 1701 1667"/>
                            <a:gd name="T5" fmla="*/ T4 w 252"/>
                            <a:gd name="T6" fmla="+- 0 2140 2110"/>
                            <a:gd name="T7" fmla="*/ 2140 h 547"/>
                            <a:gd name="T8" fmla="+- 0 1675 1667"/>
                            <a:gd name="T9" fmla="*/ T8 w 252"/>
                            <a:gd name="T10" fmla="+- 0 2205 2110"/>
                            <a:gd name="T11" fmla="*/ 2205 h 547"/>
                            <a:gd name="T12" fmla="+- 0 1667 1667"/>
                            <a:gd name="T13" fmla="*/ T12 w 252"/>
                            <a:gd name="T14" fmla="+- 0 2296 2110"/>
                            <a:gd name="T15" fmla="*/ 2296 h 547"/>
                            <a:gd name="T16" fmla="+- 0 1678 1667"/>
                            <a:gd name="T17" fmla="*/ T16 w 252"/>
                            <a:gd name="T18" fmla="+- 0 2404 2110"/>
                            <a:gd name="T19" fmla="*/ 2404 h 547"/>
                            <a:gd name="T20" fmla="+- 0 1707 1667"/>
                            <a:gd name="T21" fmla="*/ T20 w 252"/>
                            <a:gd name="T22" fmla="+- 0 2509 2110"/>
                            <a:gd name="T23" fmla="*/ 2509 h 547"/>
                            <a:gd name="T24" fmla="+- 0 1748 1667"/>
                            <a:gd name="T25" fmla="*/ T24 w 252"/>
                            <a:gd name="T26" fmla="+- 0 2592 2110"/>
                            <a:gd name="T27" fmla="*/ 2592 h 547"/>
                            <a:gd name="T28" fmla="+- 0 1844 1667"/>
                            <a:gd name="T29" fmla="*/ T28 w 252"/>
                            <a:gd name="T30" fmla="+- 0 2657 2110"/>
                            <a:gd name="T31" fmla="*/ 2657 h 547"/>
                            <a:gd name="T32" fmla="+- 0 1885 1667"/>
                            <a:gd name="T33" fmla="*/ T32 w 252"/>
                            <a:gd name="T34" fmla="+- 0 2627 2110"/>
                            <a:gd name="T35" fmla="*/ 2627 h 547"/>
                            <a:gd name="T36" fmla="+- 0 1911 1667"/>
                            <a:gd name="T37" fmla="*/ T36 w 252"/>
                            <a:gd name="T38" fmla="+- 0 2562 2110"/>
                            <a:gd name="T39" fmla="*/ 2562 h 547"/>
                            <a:gd name="T40" fmla="+- 0 1919 1667"/>
                            <a:gd name="T41" fmla="*/ T40 w 252"/>
                            <a:gd name="T42" fmla="+- 0 2470 2110"/>
                            <a:gd name="T43" fmla="*/ 2470 h 547"/>
                            <a:gd name="T44" fmla="+- 0 1908 1667"/>
                            <a:gd name="T45" fmla="*/ T44 w 252"/>
                            <a:gd name="T46" fmla="+- 0 2362 2110"/>
                            <a:gd name="T47" fmla="*/ 2362 h 547"/>
                            <a:gd name="T48" fmla="+- 0 1879 1667"/>
                            <a:gd name="T49" fmla="*/ T48 w 252"/>
                            <a:gd name="T50" fmla="+- 0 2257 2110"/>
                            <a:gd name="T51" fmla="*/ 2257 h 547"/>
                            <a:gd name="T52" fmla="+- 0 1838 1667"/>
                            <a:gd name="T53" fmla="*/ T52 w 252"/>
                            <a:gd name="T54" fmla="+- 0 2174 2110"/>
                            <a:gd name="T55" fmla="*/ 2174 h 547"/>
                            <a:gd name="T56" fmla="+- 0 1790 1667"/>
                            <a:gd name="T57" fmla="*/ T56 w 252"/>
                            <a:gd name="T58" fmla="+- 0 2123 2110"/>
                            <a:gd name="T59" fmla="*/ 2123 h 547"/>
                            <a:gd name="T60" fmla="+- 0 1741 1667"/>
                            <a:gd name="T61" fmla="*/ T60 w 252"/>
                            <a:gd name="T62" fmla="+- 0 2110 2110"/>
                            <a:gd name="T63" fmla="*/ 2110 h 5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252" h="547">
                              <a:moveTo>
                                <a:pt x="74" y="0"/>
                              </a:moveTo>
                              <a:lnTo>
                                <a:pt x="34" y="30"/>
                              </a:lnTo>
                              <a:lnTo>
                                <a:pt x="8" y="95"/>
                              </a:lnTo>
                              <a:lnTo>
                                <a:pt x="0" y="186"/>
                              </a:lnTo>
                              <a:lnTo>
                                <a:pt x="11" y="294"/>
                              </a:lnTo>
                              <a:lnTo>
                                <a:pt x="40" y="399"/>
                              </a:lnTo>
                              <a:lnTo>
                                <a:pt x="81" y="482"/>
                              </a:lnTo>
                              <a:lnTo>
                                <a:pt x="177" y="547"/>
                              </a:lnTo>
                              <a:lnTo>
                                <a:pt x="218" y="517"/>
                              </a:lnTo>
                              <a:lnTo>
                                <a:pt x="244" y="452"/>
                              </a:lnTo>
                              <a:lnTo>
                                <a:pt x="252" y="360"/>
                              </a:lnTo>
                              <a:lnTo>
                                <a:pt x="241" y="252"/>
                              </a:lnTo>
                              <a:lnTo>
                                <a:pt x="212" y="147"/>
                              </a:lnTo>
                              <a:lnTo>
                                <a:pt x="171" y="64"/>
                              </a:lnTo>
                              <a:lnTo>
                                <a:pt x="123" y="13"/>
                              </a:lnTo>
                              <a:lnTo>
                                <a:pt x="74" y="0"/>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31" name="docshape107"/>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2479" y="3717"/>
                          <a:ext cx="6838" cy="6838"/>
                        </a:xfrm>
                        <a:prstGeom prst="rect">
                          <a:avLst/>
                        </a:prstGeom>
                        <a:noFill/>
                        <a:extLst>
                          <a:ext uri="{909E8E84-426E-40DD-AFC4-6F175D3DCCD1}">
                            <a14:hiddenFill xmlns:a14="http://schemas.microsoft.com/office/drawing/2010/main">
                              <a:solidFill>
                                <a:srgbClr val="FFFFFF"/>
                              </a:solidFill>
                            </a14:hiddenFill>
                          </a:ext>
                        </a:extLst>
                      </pic:spPr>
                    </pic:pic>
                    <wps:wsp>
                      <wps:cNvPr id="132" name="docshape108"/>
                      <wps:cNvSpPr>
                        <a:spLocks/>
                      </wps:cNvSpPr>
                      <wps:spPr bwMode="auto">
                        <a:xfrm>
                          <a:off x="8733" y="10642"/>
                          <a:ext cx="2066" cy="3207"/>
                        </a:xfrm>
                        <a:custGeom>
                          <a:avLst/>
                          <a:gdLst>
                            <a:gd name="T0" fmla="+- 0 8733 8733"/>
                            <a:gd name="T1" fmla="*/ T0 w 2066"/>
                            <a:gd name="T2" fmla="+- 0 10642 10642"/>
                            <a:gd name="T3" fmla="*/ 10642 h 3207"/>
                            <a:gd name="T4" fmla="+- 0 8736 8733"/>
                            <a:gd name="T5" fmla="*/ T4 w 2066"/>
                            <a:gd name="T6" fmla="+- 0 10713 10642"/>
                            <a:gd name="T7" fmla="*/ 10713 h 3207"/>
                            <a:gd name="T8" fmla="+- 0 10371 8733"/>
                            <a:gd name="T9" fmla="*/ T8 w 2066"/>
                            <a:gd name="T10" fmla="+- 0 13849 10642"/>
                            <a:gd name="T11" fmla="*/ 13849 h 3207"/>
                            <a:gd name="T12" fmla="+- 0 10443 8733"/>
                            <a:gd name="T13" fmla="*/ T12 w 2066"/>
                            <a:gd name="T14" fmla="+- 0 13709 10642"/>
                            <a:gd name="T15" fmla="*/ 13709 h 3207"/>
                            <a:gd name="T16" fmla="+- 0 10328 8733"/>
                            <a:gd name="T17" fmla="*/ T16 w 2066"/>
                            <a:gd name="T18" fmla="+- 0 13709 10642"/>
                            <a:gd name="T19" fmla="*/ 13709 h 3207"/>
                            <a:gd name="T20" fmla="+- 0 8733 8733"/>
                            <a:gd name="T21" fmla="*/ T20 w 2066"/>
                            <a:gd name="T22" fmla="+- 0 10642 10642"/>
                            <a:gd name="T23" fmla="*/ 10642 h 3207"/>
                            <a:gd name="T24" fmla="+- 0 10799 8733"/>
                            <a:gd name="T25" fmla="*/ T24 w 2066"/>
                            <a:gd name="T26" fmla="+- 0 12826 10642"/>
                            <a:gd name="T27" fmla="*/ 12826 h 3207"/>
                            <a:gd name="T28" fmla="+- 0 10328 8733"/>
                            <a:gd name="T29" fmla="*/ T28 w 2066"/>
                            <a:gd name="T30" fmla="+- 0 13709 10642"/>
                            <a:gd name="T31" fmla="*/ 13709 h 3207"/>
                            <a:gd name="T32" fmla="+- 0 10443 8733"/>
                            <a:gd name="T33" fmla="*/ T32 w 2066"/>
                            <a:gd name="T34" fmla="+- 0 13709 10642"/>
                            <a:gd name="T35" fmla="*/ 13709 h 3207"/>
                            <a:gd name="T36" fmla="+- 0 10799 8733"/>
                            <a:gd name="T37" fmla="*/ T36 w 2066"/>
                            <a:gd name="T38" fmla="+- 0 13016 10642"/>
                            <a:gd name="T39" fmla="*/ 13016 h 3207"/>
                            <a:gd name="T40" fmla="+- 0 10799 8733"/>
                            <a:gd name="T41" fmla="*/ T40 w 2066"/>
                            <a:gd name="T42" fmla="+- 0 12826 10642"/>
                            <a:gd name="T43" fmla="*/ 12826 h 3207"/>
                            <a:gd name="T44" fmla="+- 0 9408 8733"/>
                            <a:gd name="T45" fmla="*/ T44 w 2066"/>
                            <a:gd name="T46" fmla="+- 0 11423 10642"/>
                            <a:gd name="T47" fmla="*/ 11423 h 3207"/>
                            <a:gd name="T48" fmla="+- 0 9441 8733"/>
                            <a:gd name="T49" fmla="*/ T48 w 2066"/>
                            <a:gd name="T50" fmla="+- 0 11559 10642"/>
                            <a:gd name="T51" fmla="*/ 11559 h 3207"/>
                            <a:gd name="T52" fmla="+- 0 10666 8733"/>
                            <a:gd name="T53" fmla="*/ T52 w 2066"/>
                            <a:gd name="T54" fmla="+- 0 12233 10642"/>
                            <a:gd name="T55" fmla="*/ 12233 h 3207"/>
                            <a:gd name="T56" fmla="+- 0 10690 8733"/>
                            <a:gd name="T57" fmla="*/ T56 w 2066"/>
                            <a:gd name="T58" fmla="+- 0 12133 10642"/>
                            <a:gd name="T59" fmla="*/ 12133 h 3207"/>
                            <a:gd name="T60" fmla="+- 0 9408 8733"/>
                            <a:gd name="T61" fmla="*/ T60 w 2066"/>
                            <a:gd name="T62" fmla="+- 0 11423 10642"/>
                            <a:gd name="T63" fmla="*/ 11423 h 32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2066" h="3207">
                              <a:moveTo>
                                <a:pt x="0" y="0"/>
                              </a:moveTo>
                              <a:lnTo>
                                <a:pt x="3" y="71"/>
                              </a:lnTo>
                              <a:lnTo>
                                <a:pt x="1638" y="3207"/>
                              </a:lnTo>
                              <a:lnTo>
                                <a:pt x="1710" y="3067"/>
                              </a:lnTo>
                              <a:lnTo>
                                <a:pt x="1595" y="3067"/>
                              </a:lnTo>
                              <a:lnTo>
                                <a:pt x="0" y="0"/>
                              </a:lnTo>
                              <a:close/>
                              <a:moveTo>
                                <a:pt x="2066" y="2184"/>
                              </a:moveTo>
                              <a:lnTo>
                                <a:pt x="1595" y="3067"/>
                              </a:lnTo>
                              <a:lnTo>
                                <a:pt x="1710" y="3067"/>
                              </a:lnTo>
                              <a:lnTo>
                                <a:pt x="2066" y="2374"/>
                              </a:lnTo>
                              <a:lnTo>
                                <a:pt x="2066" y="2184"/>
                              </a:lnTo>
                              <a:close/>
                              <a:moveTo>
                                <a:pt x="675" y="781"/>
                              </a:moveTo>
                              <a:lnTo>
                                <a:pt x="708" y="917"/>
                              </a:lnTo>
                              <a:lnTo>
                                <a:pt x="1933" y="1591"/>
                              </a:lnTo>
                              <a:lnTo>
                                <a:pt x="1957" y="1491"/>
                              </a:lnTo>
                              <a:lnTo>
                                <a:pt x="675" y="781"/>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 name="docshape109"/>
                      <wps:cNvSpPr>
                        <a:spLocks/>
                      </wps:cNvSpPr>
                      <wps:spPr bwMode="auto">
                        <a:xfrm>
                          <a:off x="8733" y="10642"/>
                          <a:ext cx="2066" cy="3067"/>
                        </a:xfrm>
                        <a:custGeom>
                          <a:avLst/>
                          <a:gdLst>
                            <a:gd name="T0" fmla="+- 0 8733 8733"/>
                            <a:gd name="T1" fmla="*/ T0 w 2066"/>
                            <a:gd name="T2" fmla="+- 0 10642 10642"/>
                            <a:gd name="T3" fmla="*/ 10642 h 3067"/>
                            <a:gd name="T4" fmla="+- 0 10328 8733"/>
                            <a:gd name="T5" fmla="*/ T4 w 2066"/>
                            <a:gd name="T6" fmla="+- 0 13709 10642"/>
                            <a:gd name="T7" fmla="*/ 13709 h 3067"/>
                            <a:gd name="T8" fmla="+- 0 10744 8733"/>
                            <a:gd name="T9" fmla="*/ T8 w 2066"/>
                            <a:gd name="T10" fmla="+- 0 12929 10642"/>
                            <a:gd name="T11" fmla="*/ 12929 h 3067"/>
                            <a:gd name="T12" fmla="+- 0 10286 8733"/>
                            <a:gd name="T13" fmla="*/ T12 w 2066"/>
                            <a:gd name="T14" fmla="+- 0 12929 10642"/>
                            <a:gd name="T15" fmla="*/ 12929 h 3067"/>
                            <a:gd name="T16" fmla="+- 0 9452 8733"/>
                            <a:gd name="T17" fmla="*/ T16 w 2066"/>
                            <a:gd name="T18" fmla="+- 0 11493 10642"/>
                            <a:gd name="T19" fmla="*/ 11493 h 3067"/>
                            <a:gd name="T20" fmla="+- 0 10286 8733"/>
                            <a:gd name="T21" fmla="*/ T20 w 2066"/>
                            <a:gd name="T22" fmla="+- 0 11493 10642"/>
                            <a:gd name="T23" fmla="*/ 11493 h 3067"/>
                            <a:gd name="T24" fmla="+- 0 8733 8733"/>
                            <a:gd name="T25" fmla="*/ T24 w 2066"/>
                            <a:gd name="T26" fmla="+- 0 10642 10642"/>
                            <a:gd name="T27" fmla="*/ 10642 h 3067"/>
                            <a:gd name="T28" fmla="+- 0 10286 8733"/>
                            <a:gd name="T29" fmla="*/ T28 w 2066"/>
                            <a:gd name="T30" fmla="+- 0 11493 10642"/>
                            <a:gd name="T31" fmla="*/ 11493 h 3067"/>
                            <a:gd name="T32" fmla="+- 0 9452 8733"/>
                            <a:gd name="T33" fmla="*/ T32 w 2066"/>
                            <a:gd name="T34" fmla="+- 0 11493 10642"/>
                            <a:gd name="T35" fmla="*/ 11493 h 3067"/>
                            <a:gd name="T36" fmla="+- 0 10657 8733"/>
                            <a:gd name="T37" fmla="*/ T36 w 2066"/>
                            <a:gd name="T38" fmla="+- 0 12161 10642"/>
                            <a:gd name="T39" fmla="*/ 12161 h 3067"/>
                            <a:gd name="T40" fmla="+- 0 10286 8733"/>
                            <a:gd name="T41" fmla="*/ T40 w 2066"/>
                            <a:gd name="T42" fmla="+- 0 12929 10642"/>
                            <a:gd name="T43" fmla="*/ 12929 h 3067"/>
                            <a:gd name="T44" fmla="+- 0 10744 8733"/>
                            <a:gd name="T45" fmla="*/ T44 w 2066"/>
                            <a:gd name="T46" fmla="+- 0 12929 10642"/>
                            <a:gd name="T47" fmla="*/ 12929 h 3067"/>
                            <a:gd name="T48" fmla="+- 0 10799 8733"/>
                            <a:gd name="T49" fmla="*/ T48 w 2066"/>
                            <a:gd name="T50" fmla="+- 0 12827 10642"/>
                            <a:gd name="T51" fmla="*/ 12827 h 3067"/>
                            <a:gd name="T52" fmla="+- 0 10799 8733"/>
                            <a:gd name="T53" fmla="*/ T52 w 2066"/>
                            <a:gd name="T54" fmla="+- 0 11774 10642"/>
                            <a:gd name="T55" fmla="*/ 11774 h 3067"/>
                            <a:gd name="T56" fmla="+- 0 10286 8733"/>
                            <a:gd name="T57" fmla="*/ T56 w 2066"/>
                            <a:gd name="T58" fmla="+- 0 11493 10642"/>
                            <a:gd name="T59" fmla="*/ 11493 h 30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2066" h="3067">
                              <a:moveTo>
                                <a:pt x="0" y="0"/>
                              </a:moveTo>
                              <a:lnTo>
                                <a:pt x="1595" y="3067"/>
                              </a:lnTo>
                              <a:lnTo>
                                <a:pt x="2011" y="2287"/>
                              </a:lnTo>
                              <a:lnTo>
                                <a:pt x="1553" y="2287"/>
                              </a:lnTo>
                              <a:lnTo>
                                <a:pt x="719" y="851"/>
                              </a:lnTo>
                              <a:lnTo>
                                <a:pt x="1553" y="851"/>
                              </a:lnTo>
                              <a:lnTo>
                                <a:pt x="0" y="0"/>
                              </a:lnTo>
                              <a:close/>
                              <a:moveTo>
                                <a:pt x="1553" y="851"/>
                              </a:moveTo>
                              <a:lnTo>
                                <a:pt x="719" y="851"/>
                              </a:lnTo>
                              <a:lnTo>
                                <a:pt x="1924" y="1519"/>
                              </a:lnTo>
                              <a:lnTo>
                                <a:pt x="1553" y="2287"/>
                              </a:lnTo>
                              <a:lnTo>
                                <a:pt x="2011" y="2287"/>
                              </a:lnTo>
                              <a:lnTo>
                                <a:pt x="2066" y="2185"/>
                              </a:lnTo>
                              <a:lnTo>
                                <a:pt x="2066" y="1132"/>
                              </a:lnTo>
                              <a:lnTo>
                                <a:pt x="1553" y="851"/>
                              </a:lnTo>
                              <a:close/>
                            </a:path>
                          </a:pathLst>
                        </a:custGeom>
                        <a:solidFill>
                          <a:srgbClr val="E6A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 name="docshape110"/>
                      <wps:cNvSpPr>
                        <a:spLocks/>
                      </wps:cNvSpPr>
                      <wps:spPr bwMode="auto">
                        <a:xfrm>
                          <a:off x="8998" y="10787"/>
                          <a:ext cx="1687" cy="2922"/>
                        </a:xfrm>
                        <a:custGeom>
                          <a:avLst/>
                          <a:gdLst>
                            <a:gd name="T0" fmla="+- 0 9513 8998"/>
                            <a:gd name="T1" fmla="*/ T0 w 1687"/>
                            <a:gd name="T2" fmla="+- 0 11069 10787"/>
                            <a:gd name="T3" fmla="*/ 11069 h 2922"/>
                            <a:gd name="T4" fmla="+- 0 9677 8998"/>
                            <a:gd name="T5" fmla="*/ T4 w 1687"/>
                            <a:gd name="T6" fmla="+- 0 11617 10787"/>
                            <a:gd name="T7" fmla="*/ 11617 h 2922"/>
                            <a:gd name="T8" fmla="+- 0 9814 8998"/>
                            <a:gd name="T9" fmla="*/ T8 w 1687"/>
                            <a:gd name="T10" fmla="+- 0 11693 10787"/>
                            <a:gd name="T11" fmla="*/ 11693 h 2922"/>
                            <a:gd name="T12" fmla="+- 0 9650 8998"/>
                            <a:gd name="T13" fmla="*/ T12 w 1687"/>
                            <a:gd name="T14" fmla="+- 0 11144 10787"/>
                            <a:gd name="T15" fmla="*/ 11144 h 2922"/>
                            <a:gd name="T16" fmla="+- 0 9513 8998"/>
                            <a:gd name="T17" fmla="*/ T16 w 1687"/>
                            <a:gd name="T18" fmla="+- 0 11069 10787"/>
                            <a:gd name="T19" fmla="*/ 11069 h 2922"/>
                            <a:gd name="T20" fmla="+- 0 8998 8998"/>
                            <a:gd name="T21" fmla="*/ T20 w 1687"/>
                            <a:gd name="T22" fmla="+- 0 10787 10787"/>
                            <a:gd name="T23" fmla="*/ 10787 h 2922"/>
                            <a:gd name="T24" fmla="+- 0 9229 8998"/>
                            <a:gd name="T25" fmla="*/ T24 w 1687"/>
                            <a:gd name="T26" fmla="+- 0 11594 10787"/>
                            <a:gd name="T27" fmla="*/ 11594 h 2922"/>
                            <a:gd name="T28" fmla="+- 0 9498 8998"/>
                            <a:gd name="T29" fmla="*/ T28 w 1687"/>
                            <a:gd name="T30" fmla="+- 0 12111 10787"/>
                            <a:gd name="T31" fmla="*/ 12111 h 2922"/>
                            <a:gd name="T32" fmla="+- 0 9146 8998"/>
                            <a:gd name="T33" fmla="*/ T32 w 1687"/>
                            <a:gd name="T34" fmla="+- 0 10868 10787"/>
                            <a:gd name="T35" fmla="*/ 10868 h 2922"/>
                            <a:gd name="T36" fmla="+- 0 8998 8998"/>
                            <a:gd name="T37" fmla="*/ T36 w 1687"/>
                            <a:gd name="T38" fmla="+- 0 10787 10787"/>
                            <a:gd name="T39" fmla="*/ 10787 h 2922"/>
                            <a:gd name="T40" fmla="+- 0 10073 8998"/>
                            <a:gd name="T41" fmla="*/ T40 w 1687"/>
                            <a:gd name="T42" fmla="+- 0 11376 10787"/>
                            <a:gd name="T43" fmla="*/ 11376 h 2922"/>
                            <a:gd name="T44" fmla="+- 0 10239 8998"/>
                            <a:gd name="T45" fmla="*/ T44 w 1687"/>
                            <a:gd name="T46" fmla="+- 0 11929 10787"/>
                            <a:gd name="T47" fmla="*/ 11929 h 2922"/>
                            <a:gd name="T48" fmla="+- 0 10375 8998"/>
                            <a:gd name="T49" fmla="*/ T48 w 1687"/>
                            <a:gd name="T50" fmla="+- 0 12005 10787"/>
                            <a:gd name="T51" fmla="*/ 12005 h 2922"/>
                            <a:gd name="T52" fmla="+- 0 10210 8998"/>
                            <a:gd name="T53" fmla="*/ T52 w 1687"/>
                            <a:gd name="T54" fmla="+- 0 11451 10787"/>
                            <a:gd name="T55" fmla="*/ 11451 h 2922"/>
                            <a:gd name="T56" fmla="+- 0 10073 8998"/>
                            <a:gd name="T57" fmla="*/ T56 w 1687"/>
                            <a:gd name="T58" fmla="+- 0 11376 10787"/>
                            <a:gd name="T59" fmla="*/ 11376 h 2922"/>
                            <a:gd name="T60" fmla="+- 0 10512 8998"/>
                            <a:gd name="T61" fmla="*/ T60 w 1687"/>
                            <a:gd name="T62" fmla="+- 0 12463 10787"/>
                            <a:gd name="T63" fmla="*/ 12463 h 2922"/>
                            <a:gd name="T64" fmla="+- 0 10442 8998"/>
                            <a:gd name="T65" fmla="*/ T64 w 1687"/>
                            <a:gd name="T66" fmla="+- 0 12608 10787"/>
                            <a:gd name="T67" fmla="*/ 12608 h 2922"/>
                            <a:gd name="T68" fmla="+- 0 10613 8998"/>
                            <a:gd name="T69" fmla="*/ T68 w 1687"/>
                            <a:gd name="T70" fmla="+- 0 13177 10787"/>
                            <a:gd name="T71" fmla="*/ 13177 h 2922"/>
                            <a:gd name="T72" fmla="+- 0 10685 8998"/>
                            <a:gd name="T73" fmla="*/ T72 w 1687"/>
                            <a:gd name="T74" fmla="+- 0 13043 10787"/>
                            <a:gd name="T75" fmla="*/ 13043 h 2922"/>
                            <a:gd name="T76" fmla="+- 0 10512 8998"/>
                            <a:gd name="T77" fmla="*/ T76 w 1687"/>
                            <a:gd name="T78" fmla="+- 0 12463 10787"/>
                            <a:gd name="T79" fmla="*/ 12463 h 2922"/>
                            <a:gd name="T80" fmla="+- 0 9839 8998"/>
                            <a:gd name="T81" fmla="*/ T80 w 1687"/>
                            <a:gd name="T82" fmla="+- 0 12157 10787"/>
                            <a:gd name="T83" fmla="*/ 12157 h 2922"/>
                            <a:gd name="T84" fmla="+- 0 10270 8998"/>
                            <a:gd name="T85" fmla="*/ T84 w 1687"/>
                            <a:gd name="T86" fmla="+- 0 13595 10787"/>
                            <a:gd name="T87" fmla="*/ 13595 h 2922"/>
                            <a:gd name="T88" fmla="+- 0 10329 8998"/>
                            <a:gd name="T89" fmla="*/ T88 w 1687"/>
                            <a:gd name="T90" fmla="+- 0 13709 10787"/>
                            <a:gd name="T91" fmla="*/ 13709 h 2922"/>
                            <a:gd name="T92" fmla="+- 0 10384 8998"/>
                            <a:gd name="T93" fmla="*/ T92 w 1687"/>
                            <a:gd name="T94" fmla="+- 0 13606 10787"/>
                            <a:gd name="T95" fmla="*/ 13606 h 2922"/>
                            <a:gd name="T96" fmla="+- 0 10072 8998"/>
                            <a:gd name="T97" fmla="*/ T96 w 1687"/>
                            <a:gd name="T98" fmla="+- 0 12557 10787"/>
                            <a:gd name="T99" fmla="*/ 12557 h 2922"/>
                            <a:gd name="T100" fmla="+- 0 9839 8998"/>
                            <a:gd name="T101" fmla="*/ T100 w 1687"/>
                            <a:gd name="T102" fmla="+- 0 12157 10787"/>
                            <a:gd name="T103" fmla="*/ 12157 h 29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687" h="2922">
                              <a:moveTo>
                                <a:pt x="515" y="282"/>
                              </a:moveTo>
                              <a:lnTo>
                                <a:pt x="679" y="830"/>
                              </a:lnTo>
                              <a:lnTo>
                                <a:pt x="816" y="906"/>
                              </a:lnTo>
                              <a:lnTo>
                                <a:pt x="652" y="357"/>
                              </a:lnTo>
                              <a:lnTo>
                                <a:pt x="515" y="282"/>
                              </a:lnTo>
                              <a:close/>
                              <a:moveTo>
                                <a:pt x="0" y="0"/>
                              </a:moveTo>
                              <a:lnTo>
                                <a:pt x="231" y="807"/>
                              </a:lnTo>
                              <a:lnTo>
                                <a:pt x="500" y="1324"/>
                              </a:lnTo>
                              <a:lnTo>
                                <a:pt x="148" y="81"/>
                              </a:lnTo>
                              <a:lnTo>
                                <a:pt x="0" y="0"/>
                              </a:lnTo>
                              <a:close/>
                              <a:moveTo>
                                <a:pt x="1075" y="589"/>
                              </a:moveTo>
                              <a:lnTo>
                                <a:pt x="1241" y="1142"/>
                              </a:lnTo>
                              <a:lnTo>
                                <a:pt x="1377" y="1218"/>
                              </a:lnTo>
                              <a:lnTo>
                                <a:pt x="1212" y="664"/>
                              </a:lnTo>
                              <a:lnTo>
                                <a:pt x="1075" y="589"/>
                              </a:lnTo>
                              <a:close/>
                              <a:moveTo>
                                <a:pt x="1514" y="1676"/>
                              </a:moveTo>
                              <a:lnTo>
                                <a:pt x="1444" y="1821"/>
                              </a:lnTo>
                              <a:lnTo>
                                <a:pt x="1615" y="2390"/>
                              </a:lnTo>
                              <a:lnTo>
                                <a:pt x="1687" y="2256"/>
                              </a:lnTo>
                              <a:lnTo>
                                <a:pt x="1514" y="1676"/>
                              </a:lnTo>
                              <a:close/>
                              <a:moveTo>
                                <a:pt x="841" y="1370"/>
                              </a:moveTo>
                              <a:lnTo>
                                <a:pt x="1272" y="2808"/>
                              </a:lnTo>
                              <a:lnTo>
                                <a:pt x="1331" y="2922"/>
                              </a:lnTo>
                              <a:lnTo>
                                <a:pt x="1386" y="2819"/>
                              </a:lnTo>
                              <a:lnTo>
                                <a:pt x="1074" y="1770"/>
                              </a:lnTo>
                              <a:lnTo>
                                <a:pt x="841" y="1370"/>
                              </a:lnTo>
                              <a:close/>
                            </a:path>
                          </a:pathLst>
                        </a:custGeom>
                        <a:solidFill>
                          <a:srgbClr val="F3AF8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5" name="docshape111"/>
                      <wps:cNvSpPr>
                        <a:spLocks/>
                      </wps:cNvSpPr>
                      <wps:spPr bwMode="auto">
                        <a:xfrm>
                          <a:off x="9005" y="11008"/>
                          <a:ext cx="1279" cy="2395"/>
                        </a:xfrm>
                        <a:custGeom>
                          <a:avLst/>
                          <a:gdLst>
                            <a:gd name="T0" fmla="+- 0 9005 9005"/>
                            <a:gd name="T1" fmla="*/ T0 w 1279"/>
                            <a:gd name="T2" fmla="+- 0 11095 11008"/>
                            <a:gd name="T3" fmla="*/ 11095 h 2395"/>
                            <a:gd name="T4" fmla="+- 0 9069 9005"/>
                            <a:gd name="T5" fmla="*/ T4 w 1279"/>
                            <a:gd name="T6" fmla="+- 0 11032 11008"/>
                            <a:gd name="T7" fmla="*/ 11032 h 2395"/>
                            <a:gd name="T8" fmla="+- 0 9157 9005"/>
                            <a:gd name="T9" fmla="*/ T8 w 1279"/>
                            <a:gd name="T10" fmla="+- 0 11198 11008"/>
                            <a:gd name="T11" fmla="*/ 11198 h 2395"/>
                            <a:gd name="T12" fmla="+- 0 9119 9005"/>
                            <a:gd name="T13" fmla="*/ T12 w 1279"/>
                            <a:gd name="T14" fmla="+- 0 11309 11008"/>
                            <a:gd name="T15" fmla="*/ 11309 h 2395"/>
                            <a:gd name="T16" fmla="+- 0 9157 9005"/>
                            <a:gd name="T17" fmla="*/ T16 w 1279"/>
                            <a:gd name="T18" fmla="+- 0 11198 11008"/>
                            <a:gd name="T19" fmla="*/ 11198 h 2395"/>
                            <a:gd name="T20" fmla="+- 0 9208 9005"/>
                            <a:gd name="T21" fmla="*/ T20 w 1279"/>
                            <a:gd name="T22" fmla="+- 0 11476 11008"/>
                            <a:gd name="T23" fmla="*/ 11476 h 2395"/>
                            <a:gd name="T24" fmla="+- 0 9272 9005"/>
                            <a:gd name="T25" fmla="*/ T24 w 1279"/>
                            <a:gd name="T26" fmla="+- 0 11412 11008"/>
                            <a:gd name="T27" fmla="*/ 11412 h 2395"/>
                            <a:gd name="T28" fmla="+- 0 9360 9005"/>
                            <a:gd name="T29" fmla="*/ T28 w 1279"/>
                            <a:gd name="T30" fmla="+- 0 11579 11008"/>
                            <a:gd name="T31" fmla="*/ 11579 h 2395"/>
                            <a:gd name="T32" fmla="+- 0 9322 9005"/>
                            <a:gd name="T33" fmla="*/ T32 w 1279"/>
                            <a:gd name="T34" fmla="+- 0 11690 11008"/>
                            <a:gd name="T35" fmla="*/ 11690 h 2395"/>
                            <a:gd name="T36" fmla="+- 0 9360 9005"/>
                            <a:gd name="T37" fmla="*/ T36 w 1279"/>
                            <a:gd name="T38" fmla="+- 0 11579 11008"/>
                            <a:gd name="T39" fmla="*/ 11579 h 2395"/>
                            <a:gd name="T40" fmla="+- 0 9410 9005"/>
                            <a:gd name="T41" fmla="*/ T40 w 1279"/>
                            <a:gd name="T42" fmla="+- 0 11856 11008"/>
                            <a:gd name="T43" fmla="*/ 11856 h 2395"/>
                            <a:gd name="T44" fmla="+- 0 9474 9005"/>
                            <a:gd name="T45" fmla="*/ T44 w 1279"/>
                            <a:gd name="T46" fmla="+- 0 11793 11008"/>
                            <a:gd name="T47" fmla="*/ 11793 h 2395"/>
                            <a:gd name="T48" fmla="+- 0 9562 9005"/>
                            <a:gd name="T49" fmla="*/ T48 w 1279"/>
                            <a:gd name="T50" fmla="+- 0 11960 11008"/>
                            <a:gd name="T51" fmla="*/ 11960 h 2395"/>
                            <a:gd name="T52" fmla="+- 0 9524 9005"/>
                            <a:gd name="T53" fmla="*/ T52 w 1279"/>
                            <a:gd name="T54" fmla="+- 0 12070 11008"/>
                            <a:gd name="T55" fmla="*/ 12070 h 2395"/>
                            <a:gd name="T56" fmla="+- 0 9562 9005"/>
                            <a:gd name="T57" fmla="*/ T56 w 1279"/>
                            <a:gd name="T58" fmla="+- 0 11960 11008"/>
                            <a:gd name="T59" fmla="*/ 11960 h 2395"/>
                            <a:gd name="T60" fmla="+- 0 9612 9005"/>
                            <a:gd name="T61" fmla="*/ T60 w 1279"/>
                            <a:gd name="T62" fmla="+- 0 12237 11008"/>
                            <a:gd name="T63" fmla="*/ 12237 h 2395"/>
                            <a:gd name="T64" fmla="+- 0 9677 9005"/>
                            <a:gd name="T65" fmla="*/ T64 w 1279"/>
                            <a:gd name="T66" fmla="+- 0 12174 11008"/>
                            <a:gd name="T67" fmla="*/ 12174 h 2395"/>
                            <a:gd name="T68" fmla="+- 0 9765 9005"/>
                            <a:gd name="T69" fmla="*/ T68 w 1279"/>
                            <a:gd name="T70" fmla="+- 0 12341 11008"/>
                            <a:gd name="T71" fmla="*/ 12341 h 2395"/>
                            <a:gd name="T72" fmla="+- 0 9727 9005"/>
                            <a:gd name="T73" fmla="*/ T72 w 1279"/>
                            <a:gd name="T74" fmla="+- 0 12451 11008"/>
                            <a:gd name="T75" fmla="*/ 12451 h 2395"/>
                            <a:gd name="T76" fmla="+- 0 9765 9005"/>
                            <a:gd name="T77" fmla="*/ T76 w 1279"/>
                            <a:gd name="T78" fmla="+- 0 12341 11008"/>
                            <a:gd name="T79" fmla="*/ 12341 h 2395"/>
                            <a:gd name="T80" fmla="+- 0 9815 9005"/>
                            <a:gd name="T81" fmla="*/ T80 w 1279"/>
                            <a:gd name="T82" fmla="+- 0 12618 11008"/>
                            <a:gd name="T83" fmla="*/ 12618 h 2395"/>
                            <a:gd name="T84" fmla="+- 0 9879 9005"/>
                            <a:gd name="T85" fmla="*/ T84 w 1279"/>
                            <a:gd name="T86" fmla="+- 0 12555 11008"/>
                            <a:gd name="T87" fmla="*/ 12555 h 2395"/>
                            <a:gd name="T88" fmla="+- 0 9968 9005"/>
                            <a:gd name="T89" fmla="*/ T88 w 1279"/>
                            <a:gd name="T90" fmla="+- 0 12721 11008"/>
                            <a:gd name="T91" fmla="*/ 12721 h 2395"/>
                            <a:gd name="T92" fmla="+- 0 9929 9005"/>
                            <a:gd name="T93" fmla="*/ T92 w 1279"/>
                            <a:gd name="T94" fmla="+- 0 12832 11008"/>
                            <a:gd name="T95" fmla="*/ 12832 h 2395"/>
                            <a:gd name="T96" fmla="+- 0 9968 9005"/>
                            <a:gd name="T97" fmla="*/ T96 w 1279"/>
                            <a:gd name="T98" fmla="+- 0 12721 11008"/>
                            <a:gd name="T99" fmla="*/ 12721 h 2395"/>
                            <a:gd name="T100" fmla="+- 0 10017 9005"/>
                            <a:gd name="T101" fmla="*/ T100 w 1279"/>
                            <a:gd name="T102" fmla="+- 0 12999 11008"/>
                            <a:gd name="T103" fmla="*/ 12999 h 2395"/>
                            <a:gd name="T104" fmla="+- 0 10082 9005"/>
                            <a:gd name="T105" fmla="*/ T104 w 1279"/>
                            <a:gd name="T106" fmla="+- 0 12935 11008"/>
                            <a:gd name="T107" fmla="*/ 12935 h 2395"/>
                            <a:gd name="T108" fmla="+- 0 10170 9005"/>
                            <a:gd name="T109" fmla="*/ T108 w 1279"/>
                            <a:gd name="T110" fmla="+- 0 13102 11008"/>
                            <a:gd name="T111" fmla="*/ 13102 h 2395"/>
                            <a:gd name="T112" fmla="+- 0 10132 9005"/>
                            <a:gd name="T113" fmla="*/ T112 w 1279"/>
                            <a:gd name="T114" fmla="+- 0 13213 11008"/>
                            <a:gd name="T115" fmla="*/ 13213 h 2395"/>
                            <a:gd name="T116" fmla="+- 0 10170 9005"/>
                            <a:gd name="T117" fmla="*/ T116 w 1279"/>
                            <a:gd name="T118" fmla="+- 0 13102 11008"/>
                            <a:gd name="T119" fmla="*/ 13102 h 2395"/>
                            <a:gd name="T120" fmla="+- 0 10220 9005"/>
                            <a:gd name="T121" fmla="*/ T120 w 1279"/>
                            <a:gd name="T122" fmla="+- 0 13379 11008"/>
                            <a:gd name="T123" fmla="*/ 13379 h 2395"/>
                            <a:gd name="T124" fmla="+- 0 10284 9005"/>
                            <a:gd name="T125" fmla="*/ T124 w 1279"/>
                            <a:gd name="T126" fmla="+- 0 13316 11008"/>
                            <a:gd name="T127" fmla="*/ 13316 h 23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1279" h="2395">
                              <a:moveTo>
                                <a:pt x="51" y="0"/>
                              </a:moveTo>
                              <a:lnTo>
                                <a:pt x="0" y="87"/>
                              </a:lnTo>
                              <a:lnTo>
                                <a:pt x="13" y="110"/>
                              </a:lnTo>
                              <a:lnTo>
                                <a:pt x="64" y="24"/>
                              </a:lnTo>
                              <a:lnTo>
                                <a:pt x="51" y="0"/>
                              </a:lnTo>
                              <a:close/>
                              <a:moveTo>
                                <a:pt x="152" y="190"/>
                              </a:moveTo>
                              <a:lnTo>
                                <a:pt x="101" y="277"/>
                              </a:lnTo>
                              <a:lnTo>
                                <a:pt x="114" y="301"/>
                              </a:lnTo>
                              <a:lnTo>
                                <a:pt x="166" y="214"/>
                              </a:lnTo>
                              <a:lnTo>
                                <a:pt x="152" y="190"/>
                              </a:lnTo>
                              <a:close/>
                              <a:moveTo>
                                <a:pt x="254" y="381"/>
                              </a:moveTo>
                              <a:lnTo>
                                <a:pt x="203" y="468"/>
                              </a:lnTo>
                              <a:lnTo>
                                <a:pt x="216" y="491"/>
                              </a:lnTo>
                              <a:lnTo>
                                <a:pt x="267" y="404"/>
                              </a:lnTo>
                              <a:lnTo>
                                <a:pt x="254" y="381"/>
                              </a:lnTo>
                              <a:close/>
                              <a:moveTo>
                                <a:pt x="355" y="571"/>
                              </a:moveTo>
                              <a:lnTo>
                                <a:pt x="304" y="658"/>
                              </a:lnTo>
                              <a:lnTo>
                                <a:pt x="317" y="682"/>
                              </a:lnTo>
                              <a:lnTo>
                                <a:pt x="368" y="595"/>
                              </a:lnTo>
                              <a:lnTo>
                                <a:pt x="355" y="571"/>
                              </a:lnTo>
                              <a:close/>
                              <a:moveTo>
                                <a:pt x="456" y="762"/>
                              </a:moveTo>
                              <a:lnTo>
                                <a:pt x="405" y="848"/>
                              </a:lnTo>
                              <a:lnTo>
                                <a:pt x="418" y="872"/>
                              </a:lnTo>
                              <a:lnTo>
                                <a:pt x="469" y="785"/>
                              </a:lnTo>
                              <a:lnTo>
                                <a:pt x="456" y="762"/>
                              </a:lnTo>
                              <a:close/>
                              <a:moveTo>
                                <a:pt x="557" y="952"/>
                              </a:moveTo>
                              <a:lnTo>
                                <a:pt x="506" y="1039"/>
                              </a:lnTo>
                              <a:lnTo>
                                <a:pt x="519" y="1062"/>
                              </a:lnTo>
                              <a:lnTo>
                                <a:pt x="571" y="975"/>
                              </a:lnTo>
                              <a:lnTo>
                                <a:pt x="557" y="952"/>
                              </a:lnTo>
                              <a:close/>
                              <a:moveTo>
                                <a:pt x="659" y="1142"/>
                              </a:moveTo>
                              <a:lnTo>
                                <a:pt x="607" y="1229"/>
                              </a:lnTo>
                              <a:lnTo>
                                <a:pt x="621" y="1253"/>
                              </a:lnTo>
                              <a:lnTo>
                                <a:pt x="672" y="1166"/>
                              </a:lnTo>
                              <a:lnTo>
                                <a:pt x="659" y="1142"/>
                              </a:lnTo>
                              <a:close/>
                              <a:moveTo>
                                <a:pt x="760" y="1333"/>
                              </a:moveTo>
                              <a:lnTo>
                                <a:pt x="709" y="1420"/>
                              </a:lnTo>
                              <a:lnTo>
                                <a:pt x="722" y="1443"/>
                              </a:lnTo>
                              <a:lnTo>
                                <a:pt x="773" y="1356"/>
                              </a:lnTo>
                              <a:lnTo>
                                <a:pt x="760" y="1333"/>
                              </a:lnTo>
                              <a:close/>
                              <a:moveTo>
                                <a:pt x="861" y="1523"/>
                              </a:moveTo>
                              <a:lnTo>
                                <a:pt x="810" y="1610"/>
                              </a:lnTo>
                              <a:lnTo>
                                <a:pt x="823" y="1633"/>
                              </a:lnTo>
                              <a:lnTo>
                                <a:pt x="874" y="1547"/>
                              </a:lnTo>
                              <a:lnTo>
                                <a:pt x="861" y="1523"/>
                              </a:lnTo>
                              <a:close/>
                              <a:moveTo>
                                <a:pt x="963" y="1713"/>
                              </a:moveTo>
                              <a:lnTo>
                                <a:pt x="911" y="1801"/>
                              </a:lnTo>
                              <a:lnTo>
                                <a:pt x="924" y="1824"/>
                              </a:lnTo>
                              <a:lnTo>
                                <a:pt x="976" y="1737"/>
                              </a:lnTo>
                              <a:lnTo>
                                <a:pt x="963" y="1713"/>
                              </a:lnTo>
                              <a:close/>
                              <a:moveTo>
                                <a:pt x="1064" y="1904"/>
                              </a:moveTo>
                              <a:lnTo>
                                <a:pt x="1012" y="1991"/>
                              </a:lnTo>
                              <a:lnTo>
                                <a:pt x="1025" y="2014"/>
                              </a:lnTo>
                              <a:lnTo>
                                <a:pt x="1077" y="1927"/>
                              </a:lnTo>
                              <a:lnTo>
                                <a:pt x="1064" y="1904"/>
                              </a:lnTo>
                              <a:close/>
                              <a:moveTo>
                                <a:pt x="1165" y="2094"/>
                              </a:moveTo>
                              <a:lnTo>
                                <a:pt x="1114" y="2181"/>
                              </a:lnTo>
                              <a:lnTo>
                                <a:pt x="1127" y="2205"/>
                              </a:lnTo>
                              <a:lnTo>
                                <a:pt x="1178" y="2118"/>
                              </a:lnTo>
                              <a:lnTo>
                                <a:pt x="1165" y="2094"/>
                              </a:lnTo>
                              <a:close/>
                              <a:moveTo>
                                <a:pt x="1266" y="2285"/>
                              </a:moveTo>
                              <a:lnTo>
                                <a:pt x="1215" y="2371"/>
                              </a:lnTo>
                              <a:lnTo>
                                <a:pt x="1228" y="2395"/>
                              </a:lnTo>
                              <a:lnTo>
                                <a:pt x="1279" y="2308"/>
                              </a:lnTo>
                              <a:lnTo>
                                <a:pt x="1266" y="2285"/>
                              </a:lnTo>
                              <a:close/>
                            </a:path>
                          </a:pathLst>
                        </a:custGeom>
                        <a:solidFill>
                          <a:srgbClr val="F9B4B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 name="docshape112"/>
                      <wps:cNvSpPr>
                        <a:spLocks noChangeArrowheads="1"/>
                      </wps:cNvSpPr>
                      <wps:spPr bwMode="auto">
                        <a:xfrm>
                          <a:off x="1" y="1"/>
                          <a:ext cx="10798" cy="14398"/>
                        </a:xfrm>
                        <a:prstGeom prst="rect">
                          <a:avLst/>
                        </a:prstGeom>
                        <a:noFill/>
                        <a:ln w="254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41FA75" id="docshapegroup102" o:spid="_x0000_s1026" style="position:absolute;margin-left:-1pt;margin-top:0;width:594.55pt;height:839.35pt;z-index:251661312;mso-position-horizontal-relative:page;mso-position-vertical-relative:page" coordorigin="-1,-1" coordsize="10802,144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">
              <v:shape id="docshape103" o:spid="_x0000_s1027" style="position:absolute;left:309;top:2241;width:906;height:1776;visibility:visible;mso-wrap-style:square;v-text-anchor:top" coordsize="906,1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WDzcQA&#10;AADbAAAADwAAAGRycy9kb3ducmV2LnhtbESPQWvCQBSE70L/w/IKvemmSlqNrlIKhR56MVq9PrLP&#10;bDD7NuxuYvrvuwWhx2FmvmE2u9G2YiAfGscKnmcZCOLK6YZrBcfDx3QJIkRkja1jUvBDAXbbh8kG&#10;C+1uvKehjLVIEA4FKjAxdoWUoTJkMcxcR5y8i/MWY5K+ltrjLcFtK+dZ9iItNpwWDHb0bqi6lr1V&#10;sMjLheH56cv3l+xwPvbD92s+KPX0OL6tQUQa43/43v7UClY5/H1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Fg83EAAAA2wAAAA8AAAAAAAAAAAAAAAAAmAIAAGRycy9k&#10;b3ducmV2LnhtbFBLBQYAAAAABAAEAPUAAACJAwAAAAA=&#10;" path="m832,l474,114r-37,58l63,998r-29,92l20,1203,,1586r3,73l19,1720r24,41l72,1776r5,l438,1673r50,-36l528,1561,872,606,898,499r6,-60l906,377,903,168r-6,-66l882,49,859,13,832,xe" fillcolor="#ff746c" stroked="f">
                <v:path arrowok="t" o:connecttype="custom" o:connectlocs="832,2241;474,2355;437,2413;63,3239;34,3331;20,3444;0,3827;3,3900;19,3961;43,4002;72,4017;77,4017;438,3914;488,3878;528,3802;872,2847;898,2740;904,2680;906,2618;903,2409;897,2343;882,2290;859,2254;832,2241" o:connectangles="0,0,0,0,0,0,0,0,0,0,0,0,0,0,0,0,0,0,0,0,0,0,0,0"/>
              </v:shape>
              <v:shape id="docshape104" o:spid="_x0000_s1028" style="position:absolute;left:533;top:2239;width:684;height:1089;visibility:visible;mso-wrap-style:square;v-text-anchor:top" coordsize="684,10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9Ob8QA&#10;AADcAAAADwAAAGRycy9kb3ducmV2LnhtbESPQWvCQBCF74L/YRmhN90oVErqGopYEKRgEy/eptlp&#10;EpKdDdmtSf+9cyj0NsN78943u2xynbrTEBrPBtarBBRx6W3DlYFr8b58ARUissXOMxn4pQDZfj7b&#10;YWr9yJ90z2OlJIRDigbqGPtU61DW5DCsfE8s2rcfHEZZh0rbAUcJd53eJMlWO2xYGmrs6VBT2eY/&#10;zoCz8Ssft3i7NB/rtjg/e10cvTFPi+ntFVSkKf6b/65PVvA3QivPyAR6/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PTm/EAAAA3AAAAA8AAAAAAAAAAAAAAAAAmAIAAGRycy9k&#10;b3ducmV2LnhtbFBLBQYAAAAABAAEAPUAAACJAwAAAAA=&#10;" path="m609,r-5,1l252,114r-37,58l,646,423,501r52,588l651,605,676,499r6,-60l684,375,681,167r-6,-66l659,48,636,13,609,xe" fillcolor="#fffbef" stroked="f">
                <v:path arrowok="t" o:connecttype="custom" o:connectlocs="609,2239;604,2240;252,2353;215,2411;0,2885;423,2740;475,3328;651,2844;676,2738;682,2678;684,2614;681,2406;675,2340;659,2287;636,2252;609,2239" o:connectangles="0,0,0,0,0,0,0,0,0,0,0,0,0,0,0,0"/>
              </v:shape>
              <v:shape id="docshape105" o:spid="_x0000_s1029" style="position:absolute;left:421;top:2246;width:752;height:1592;visibility:visible;mso-wrap-style:square;v-text-anchor:top" coordsize="752,1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GSzsQA&#10;AADcAAAADwAAAGRycy9kb3ducmV2LnhtbERPS0vDQBC+F/wPywje2k17KDZ2E0rF+rhIU1F7G7LT&#10;bDA7G3bXJv57Vyh4m4/vOetytJ04kw+tYwXzWQaCuHa65UbB2+FhegsiRGSNnWNS8EMByuJqssZc&#10;u4H3dK5iI1IIhxwVmBj7XMpQG7IYZq4nTtzJeYsxQd9I7XFI4baTiyxbSostpwaDPW0N1V/Vt1Uw&#10;vB+fl6dH8/K589WuivbgXz/ulbq5Hjd3ICKN8V98cT/pNH+xgr9n0gW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Rks7EAAAA3AAAAA8AAAAAAAAAAAAAAAAAmAIAAGRycy9k&#10;b3ducmV2LnhtbFBLBQYAAAAABAAEAPUAAACJAwAAAAA=&#10;" path="m748,r-4,l742,1,358,897r-6,13l346,922r-6,11l333,943r-4,7l327,951r-1,2l320,962r-1,l313,970r-1,l305,978r-7,6l298,985r-7,5l291,991r-15,9l268,1004r-16,6l4,1082r-2,1l,1085r,4l1,1091r2,2l7,1093r249,-71l287,1008r3,-2l292,1004r5,-4l306,994r9,-9l321,978r1,l327,972r30,615l359,1591r2,1l366,1592r3,-4l338,957r9,-13l350,939r3,-6l356,928r3,-6l363,915r2,-5l369,902,752,8r,-2l752,3,750,1,748,xe" fillcolor="#222" stroked="f">
                <v:path arrowok="t" o:connecttype="custom" o:connectlocs="748,2246;744,2246;742,2247;358,3143;352,3156;346,3168;340,3179;333,3189;329,3196;327,3197;326,3199;320,3208;319,3208;313,3216;312,3216;305,3224;298,3230;298,3231;291,3236;291,3237;276,3246;268,3250;252,3256;4,3328;2,3329;0,3331;0,3335;1,3337;3,3339;7,3339;256,3268;287,3254;290,3252;292,3250;297,3246;306,3240;315,3231;321,3224;322,3224;327,3218;357,3833;359,3837;361,3838;366,3838;369,3834;338,3203;347,3190;350,3185;353,3179;356,3174;359,3168;363,3161;365,3156;369,3148;752,2254;752,2252;752,2249;750,2247;748,2246" o:connectangles="0,0,0,0,0,0,0,0,0,0,0,0,0,0,0,0,0,0,0,0,0,0,0,0,0,0,0,0,0,0,0,0,0,0,0,0,0,0,0,0,0,0,0,0,0,0,0,0,0,0,0,0,0,0,0,0,0,0,0"/>
              </v:shape>
              <v:shape id="docshape106" o:spid="_x0000_s1030" style="position:absolute;left:1667;top:2110;width:252;height:547;visibility:visible;mso-wrap-style:square;v-text-anchor:top" coordsize="252,5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0/58IA&#10;AADcAAAADwAAAGRycy9kb3ducmV2LnhtbESPQWvCQBCF7wX/wzJCb3VjCqFGVxGhoLc21fuQHZNo&#10;djbsbk367zuHQm8zvDfvfbPZTa5XDwqx82xguchAEdfedtwYOH+9v7yBignZYu+ZDPxQhN129rTB&#10;0vqRP+lRpUZJCMcSDbQpDaXWsW7JYVz4gVi0qw8Ok6yh0TbgKOGu13mWFdphx9LQ4kCHlup79e0M&#10;VGNe6CtPvsrdZfURNJ6KGxrzPJ/2a1CJpvRv/rs+WsF/FXx5Rib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rT/nwgAAANwAAAAPAAAAAAAAAAAAAAAAAJgCAABkcnMvZG93&#10;bnJldi54bWxQSwUGAAAAAAQABAD1AAAAhwMAAAAA&#10;" path="m74,l34,30,8,95,,186,11,294,40,399r41,83l177,547r41,-30l244,452r8,-92l241,252,212,147,171,64,123,13,74,xe" fillcolor="#ff746c" stroked="f">
                <v:path arrowok="t" o:connecttype="custom" o:connectlocs="74,2110;34,2140;8,2205;0,2296;11,2404;40,2509;81,2592;177,2657;218,2627;244,2562;252,2470;241,2362;212,2257;171,2174;123,2123;74,2110" o:connectangles="0,0,0,0,0,0,0,0,0,0,0,0,0,0,0,0"/>
              </v:shape>
              <v:shape id="docshape107" o:spid="_x0000_s1031" type="#_x0000_t75" style="position:absolute;left:2479;top:3717;width:6838;height:6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uL03AAAAA3AAAAA8AAABkcnMvZG93bnJldi54bWxET81qwkAQvhd8h2UEb3WjQinRVVQoeJBC&#10;Ux9gyI6baGY2ZLcx+vRuodDbfHy/s9oM3KieulB7MTCbZqBISm9rcQZO3x+v76BCRLHYeCEDdwqw&#10;WY9eVphbf5Mv6ovoVAqRkKOBKsY21zqUFTGGqW9JEnf2HWNMsHPadnhL4dzoeZa9acZaUkOFLe0r&#10;Kq/FDxu41DwE54qde4T7Z+RFnx35bMxkPGyXoCIN8V/85z7YNH8xg99n0gV6/Q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W4vTcAAAADcAAAADwAAAAAAAAAAAAAAAACfAgAA&#10;ZHJzL2Rvd25yZXYueG1sUEsFBgAAAAAEAAQA9wAAAIwDAAAAAA==&#10;">
                <v:imagedata r:id="rId3" o:title=""/>
              </v:shape>
              <v:shape id="docshape108" o:spid="_x0000_s1032" style="position:absolute;left:8733;top:10642;width:2066;height:3207;visibility:visible;mso-wrap-style:square;v-text-anchor:top" coordsize="2066,3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fGL8AA&#10;AADcAAAADwAAAGRycy9kb3ducmV2LnhtbERPS2vCQBC+F/wPywje6sYERKKriFiop+Lj0OM0OybB&#10;7GzIjkn677uFQm/z8T1nsxtdo3rqQu3ZwGKegCIuvK25NHC7vr2uQAVBtth4JgPfFGC3nbxsMLd+&#10;4DP1FylVDOGQo4FKpM21DkVFDsPct8SRu/vOoUTYldp2OMRw1+g0SZbaYc2xocKWDhUVj8vTGXjy&#10;zX0e7HHI5OPUp5m1X6MXY2bTcb8GJTTKv/jP/W7j/CyF32fiBXr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3fGL8AAAADcAAAADwAAAAAAAAAAAAAAAACYAgAAZHJzL2Rvd25y&#10;ZXYueG1sUEsFBgAAAAAEAAQA9QAAAIUDAAAAAA==&#10;" path="m,l3,71,1638,3207r72,-140l1595,3067,,xm2066,2184r-471,883l1710,3067r356,-693l2066,2184xm675,781r33,136l1933,1591r24,-100l675,781xe" fillcolor="#ff746c" stroked="f">
                <v:path arrowok="t" o:connecttype="custom" o:connectlocs="0,10642;3,10713;1638,13849;1710,13709;1595,13709;0,10642;2066,12826;1595,13709;1710,13709;2066,13016;2066,12826;675,11423;708,11559;1933,12233;1957,12133;675,11423" o:connectangles="0,0,0,0,0,0,0,0,0,0,0,0,0,0,0,0"/>
              </v:shape>
              <v:shape id="docshape109" o:spid="_x0000_s1033" style="position:absolute;left:8733;top:10642;width:2066;height:3067;visibility:visible;mso-wrap-style:square;v-text-anchor:top" coordsize="2066,30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uHfMMA&#10;AADcAAAADwAAAGRycy9kb3ducmV2LnhtbERP32vCMBB+F/wfwg32NlMtE6lGmcJgbKJYB3s9mrMp&#10;NpfSZLXurzfCwLf7+H7eYtXbWnTU+sqxgvEoAUFcOF1xqeD7+P4yA+EDssbaMSm4kofVcjhYYKbd&#10;hQ/U5aEUMYR9hgpMCE0mpS8MWfQj1xBH7uRaiyHCtpS6xUsMt7WcJMlUWqw4NhhsaGOoOOe/VsHr&#10;X/KV5ofzNR9/dj9bvd7vzE4q9fzUv81BBOrDQ/zv/tBxfprC/Zl4gV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uHfMMAAADcAAAADwAAAAAAAAAAAAAAAACYAgAAZHJzL2Rv&#10;d25yZXYueG1sUEsFBgAAAAAEAAQA9QAAAIgDAAAAAA==&#10;" path="m,l1595,3067r416,-780l1553,2287,719,851r834,l,xm1553,851r-834,l1924,1519r-371,768l2011,2287r55,-102l2066,1132,1553,851xe" fillcolor="#e6abff" stroked="f">
                <v:path arrowok="t" o:connecttype="custom" o:connectlocs="0,10642;1595,13709;2011,12929;1553,12929;719,11493;1553,11493;0,10642;1553,11493;719,11493;1924,12161;1553,12929;2011,12929;2066,12827;2066,11774;1553,11493" o:connectangles="0,0,0,0,0,0,0,0,0,0,0,0,0,0,0"/>
              </v:shape>
              <v:shape id="docshape110" o:spid="_x0000_s1034" style="position:absolute;left:8998;top:10787;width:1687;height:2922;visibility:visible;mso-wrap-style:square;v-text-anchor:top" coordsize="1687,29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6/j8EA&#10;AADcAAAADwAAAGRycy9kb3ducmV2LnhtbERPS4vCMBC+L/gfwgje1tRVFqlGEdcFwYuvi7exGdtq&#10;MylN1sZ/b4QFb/PxPWc6D6YSd2pcaVnBoJ+AIM6sLjlXcDz8fo5BOI+ssbJMCh7kYD7rfEwx1bbl&#10;Hd33PhcxhF2KCgrv61RKlxVk0PVtTRy5i20M+gibXOoG2xhuKvmVJN/SYMmxocCalgVlt/2fUdDW&#10;B7bh1N6u4WckV6vd1p83uVK9blhMQHgK/i3+d691nD8cweuZeIG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ev4/BAAAA3AAAAA8AAAAAAAAAAAAAAAAAmAIAAGRycy9kb3du&#10;cmV2LnhtbFBLBQYAAAAABAAEAPUAAACGAwAAAAA=&#10;" path="m515,282l679,830r137,76l652,357,515,282xm,l231,807r269,517l148,81,,xm1075,589r166,553l1377,1218,1212,664,1075,589xm1514,1676r-70,145l1615,2390r72,-134l1514,1676xm841,1370r431,1438l1331,2922r55,-103l1074,1770,841,1370xe" fillcolor="#f3af89" stroked="f">
                <v:path arrowok="t" o:connecttype="custom" o:connectlocs="515,11069;679,11617;816,11693;652,11144;515,11069;0,10787;231,11594;500,12111;148,10868;0,10787;1075,11376;1241,11929;1377,12005;1212,11451;1075,11376;1514,12463;1444,12608;1615,13177;1687,13043;1514,12463;841,12157;1272,13595;1331,13709;1386,13606;1074,12557;841,12157" o:connectangles="0,0,0,0,0,0,0,0,0,0,0,0,0,0,0,0,0,0,0,0,0,0,0,0,0,0"/>
              </v:shape>
              <v:shape id="docshape111" o:spid="_x0000_s1035" style="position:absolute;left:9005;top:11008;width:1279;height:2395;visibility:visible;mso-wrap-style:square;v-text-anchor:top" coordsize="1279,2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5178QA&#10;AADcAAAADwAAAGRycy9kb3ducmV2LnhtbERPTWvCQBC9C/6HZYRepG5UtBJdRQWpRRC0FTwO2TGJ&#10;ZmdDdtXYX98tCN7m8T5nMqtNIW5Uudyygm4nAkGcWJ1zquDne/U+AuE8ssbCMil4kIPZtNmYYKzt&#10;nXd02/tUhBB2MSrIvC9jKV2SkUHXsSVx4E62MugDrFKpK7yHcFPIXhQNpcGcQ0OGJS0zSi77q1Hw&#10;efx9uDNtVr3+9qtYnz/aw8XhqtRbq56PQXiq/Uv8dK91mN8fwP8z4Q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ude/EAAAA3AAAAA8AAAAAAAAAAAAAAAAAmAIAAGRycy9k&#10;b3ducmV2LnhtbFBLBQYAAAAABAAEAPUAAACJAwAAAAA=&#10;" path="m51,l,87r13,23l64,24,51,xm152,190r-51,87l114,301r52,-87l152,190xm254,381r-51,87l216,491r51,-87l254,381xm355,571r-51,87l317,682r51,-87l355,571xm456,762r-51,86l418,872r51,-87l456,762xm557,952r-51,87l519,1062r52,-87l557,952xm659,1142r-52,87l621,1253r51,-87l659,1142xm760,1333r-51,87l722,1443r51,-87l760,1333xm861,1523r-51,87l823,1633r51,-86l861,1523xm963,1713r-52,88l924,1824r52,-87l963,1713xm1064,1904r-52,87l1025,2014r52,-87l1064,1904xm1165,2094r-51,87l1127,2205r51,-87l1165,2094xm1266,2285r-51,86l1228,2395r51,-87l1266,2285xe" fillcolor="#f9b4b8" stroked="f">
                <v:path arrowok="t" o:connecttype="custom" o:connectlocs="0,11095;64,11032;152,11198;114,11309;152,11198;203,11476;267,11412;355,11579;317,11690;355,11579;405,11856;469,11793;557,11960;519,12070;557,11960;607,12237;672,12174;760,12341;722,12451;760,12341;810,12618;874,12555;963,12721;924,12832;963,12721;1012,12999;1077,12935;1165,13102;1127,13213;1165,13102;1215,13379;1279,13316" o:connectangles="0,0,0,0,0,0,0,0,0,0,0,0,0,0,0,0,0,0,0,0,0,0,0,0,0,0,0,0,0,0,0,0"/>
              </v:shape>
              <v:rect id="docshape112" o:spid="_x0000_s1036" style="position:absolute;left:1;top:1;width:10798;height:14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bnG8IA&#10;AADcAAAADwAAAGRycy9kb3ducmV2LnhtbERPTWuDQBC9F/oflin01qw2iRTjKmkg4LUxFHob3KlK&#10;3FlxN8b013cDgdzm8T4nK2bTi4lG11lWEC8iEMS11R03Co7V/u0DhPPIGnvLpOBKDor8+SnDVNsL&#10;f9F08I0IIexSVNB6P6RSurolg25hB+LA/drRoA9wbKQe8RLCTS/foyiRBjsODS0OtGupPh3ORsHW&#10;V8tumL6T6/rP7T6ruFz9lCulXl/m7QaEp9k/xHd3qcP8ZQK3Z8IFMv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ucbwgAAANwAAAAPAAAAAAAAAAAAAAAAAJgCAABkcnMvZG93&#10;bnJldi54bWxQSwUGAAAAAAQABAD1AAAAhwMAAAAA&#10;" filled="f" strokeweight=".2pt"/>
              <w10:wrap anchorx="page" anchory="page"/>
            </v:group>
          </w:pict>
        </mc:Fallback>
      </mc:AlternateContent>
    </w:r>
    <w:r w:rsidR="000D50EC">
      <w:rPr>
        <w:noProof/>
      </w:rPr>
      <mc:AlternateContent>
        <mc:Choice Requires="wpg">
          <w:drawing>
            <wp:anchor distT="0" distB="0" distL="114300" distR="114300" simplePos="0" relativeHeight="251660288" behindDoc="1" locked="0" layoutInCell="1" allowOverlap="1" wp14:anchorId="32DC0E1F" wp14:editId="3F16842B">
              <wp:simplePos x="0" y="0"/>
              <wp:positionH relativeFrom="page">
                <wp:posOffset>-12700</wp:posOffset>
              </wp:positionH>
              <wp:positionV relativeFrom="page">
                <wp:posOffset>0</wp:posOffset>
              </wp:positionV>
              <wp:extent cx="7553325" cy="8459470"/>
              <wp:effectExtent l="0" t="0" r="3175" b="0"/>
              <wp:wrapNone/>
              <wp:docPr id="34" name="docshapegroup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53325" cy="8459470"/>
                        <a:chOff x="0" y="0"/>
                        <a:chExt cx="10803" cy="14400"/>
                      </a:xfrm>
                    </wpg:grpSpPr>
                    <wps:wsp>
                      <wps:cNvPr id="35" name="docshape86"/>
                      <wps:cNvSpPr>
                        <a:spLocks noChangeArrowheads="1"/>
                      </wps:cNvSpPr>
                      <wps:spPr bwMode="auto">
                        <a:xfrm>
                          <a:off x="0" y="0"/>
                          <a:ext cx="10800" cy="14400"/>
                        </a:xfrm>
                        <a:prstGeom prst="rect">
                          <a:avLst/>
                        </a:prstGeom>
                        <a:solidFill>
                          <a:srgbClr val="EEEBE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 name="docshape87"/>
                      <wps:cNvSpPr>
                        <a:spLocks/>
                      </wps:cNvSpPr>
                      <wps:spPr bwMode="auto">
                        <a:xfrm>
                          <a:off x="8432" y="0"/>
                          <a:ext cx="2367" cy="4100"/>
                        </a:xfrm>
                        <a:custGeom>
                          <a:avLst/>
                          <a:gdLst>
                            <a:gd name="T0" fmla="+- 0 9985 8432"/>
                            <a:gd name="T1" fmla="*/ T0 w 2367"/>
                            <a:gd name="T2" fmla="*/ 818 h 4100"/>
                            <a:gd name="T3" fmla="+- 0 10033 8432"/>
                            <a:gd name="T4" fmla="*/ T3 w 2367"/>
                            <a:gd name="T5" fmla="*/ 824 h 4100"/>
                            <a:gd name="T6" fmla="+- 0 10074 8432"/>
                            <a:gd name="T7" fmla="*/ T6 w 2367"/>
                            <a:gd name="T8" fmla="*/ 843 h 4100"/>
                            <a:gd name="T9" fmla="+- 0 10116 8432"/>
                            <a:gd name="T10" fmla="*/ T9 w 2367"/>
                            <a:gd name="T11" fmla="*/ 891 h 4100"/>
                            <a:gd name="T12" fmla="+- 0 10150 8432"/>
                            <a:gd name="T13" fmla="*/ T12 w 2367"/>
                            <a:gd name="T14" fmla="*/ 963 h 4100"/>
                            <a:gd name="T15" fmla="+- 0 10177 8432"/>
                            <a:gd name="T16" fmla="*/ T15 w 2367"/>
                            <a:gd name="T17" fmla="*/ 1057 h 4100"/>
                            <a:gd name="T18" fmla="+- 0 10196 8432"/>
                            <a:gd name="T19" fmla="*/ T18 w 2367"/>
                            <a:gd name="T20" fmla="*/ 1172 h 4100"/>
                            <a:gd name="T21" fmla="+- 0 10211 8432"/>
                            <a:gd name="T22" fmla="*/ T21 w 2367"/>
                            <a:gd name="T23" fmla="*/ 1305 h 4100"/>
                            <a:gd name="T24" fmla="+- 0 10220 8432"/>
                            <a:gd name="T25" fmla="*/ T24 w 2367"/>
                            <a:gd name="T26" fmla="*/ 1452 h 4100"/>
                            <a:gd name="T27" fmla="+- 0 10225 8432"/>
                            <a:gd name="T28" fmla="*/ T27 w 2367"/>
                            <a:gd name="T29" fmla="*/ 1606 h 4100"/>
                            <a:gd name="T30" fmla="+- 0 10227 8432"/>
                            <a:gd name="T31" fmla="*/ T30 w 2367"/>
                            <a:gd name="T32" fmla="*/ 1698 h 4100"/>
                            <a:gd name="T33" fmla="+- 0 10228 8432"/>
                            <a:gd name="T34" fmla="*/ T33 w 2367"/>
                            <a:gd name="T35" fmla="*/ 1975 h 4100"/>
                            <a:gd name="T36" fmla="+- 0 10227 8432"/>
                            <a:gd name="T37" fmla="*/ T36 w 2367"/>
                            <a:gd name="T38" fmla="*/ 2043 h 4100"/>
                            <a:gd name="T39" fmla="+- 0 10223 8432"/>
                            <a:gd name="T40" fmla="*/ T39 w 2367"/>
                            <a:gd name="T41" fmla="*/ 2530 h 4100"/>
                            <a:gd name="T42" fmla="+- 0 10225 8432"/>
                            <a:gd name="T43" fmla="*/ T42 w 2367"/>
                            <a:gd name="T44" fmla="*/ 2904 h 4100"/>
                            <a:gd name="T45" fmla="+- 0 10230 8432"/>
                            <a:gd name="T46" fmla="*/ T45 w 2367"/>
                            <a:gd name="T47" fmla="*/ 3084 h 4100"/>
                            <a:gd name="T48" fmla="+- 0 10238 8432"/>
                            <a:gd name="T49" fmla="*/ T48 w 2367"/>
                            <a:gd name="T50" fmla="*/ 3256 h 4100"/>
                            <a:gd name="T51" fmla="+- 0 10251 8432"/>
                            <a:gd name="T52" fmla="*/ T51 w 2367"/>
                            <a:gd name="T53" fmla="*/ 3416 h 4100"/>
                            <a:gd name="T54" fmla="+- 0 10270 8432"/>
                            <a:gd name="T55" fmla="*/ T54 w 2367"/>
                            <a:gd name="T56" fmla="*/ 3564 h 4100"/>
                            <a:gd name="T57" fmla="+- 0 10295 8432"/>
                            <a:gd name="T58" fmla="*/ T57 w 2367"/>
                            <a:gd name="T59" fmla="*/ 3697 h 4100"/>
                            <a:gd name="T60" fmla="+- 0 10327 8432"/>
                            <a:gd name="T61" fmla="*/ T60 w 2367"/>
                            <a:gd name="T62" fmla="*/ 3811 h 4100"/>
                            <a:gd name="T63" fmla="+- 0 10368 8432"/>
                            <a:gd name="T64" fmla="*/ T63 w 2367"/>
                            <a:gd name="T65" fmla="*/ 3906 h 4100"/>
                            <a:gd name="T66" fmla="+- 0 10450 8432"/>
                            <a:gd name="T67" fmla="*/ T66 w 2367"/>
                            <a:gd name="T68" fmla="*/ 4016 h 4100"/>
                            <a:gd name="T69" fmla="+- 0 10574 8432"/>
                            <a:gd name="T70" fmla="*/ T69 w 2367"/>
                            <a:gd name="T71" fmla="*/ 4092 h 4100"/>
                            <a:gd name="T72" fmla="+- 0 10679 8432"/>
                            <a:gd name="T73" fmla="*/ T72 w 2367"/>
                            <a:gd name="T74" fmla="*/ 4097 h 4100"/>
                            <a:gd name="T75" fmla="+- 0 10759 8432"/>
                            <a:gd name="T76" fmla="*/ T75 w 2367"/>
                            <a:gd name="T77" fmla="*/ 4075 h 4100"/>
                            <a:gd name="T78" fmla="+- 0 10799 8432"/>
                            <a:gd name="T79" fmla="*/ T78 w 2367"/>
                            <a:gd name="T80" fmla="*/ 2105 h 4100"/>
                            <a:gd name="T81" fmla="+- 0 10556 8432"/>
                            <a:gd name="T82" fmla="*/ T81 w 2367"/>
                            <a:gd name="T83" fmla="*/ 2088 h 4100"/>
                            <a:gd name="T84" fmla="+- 0 10499 8432"/>
                            <a:gd name="T85" fmla="*/ T84 w 2367"/>
                            <a:gd name="T86" fmla="*/ 1975 h 4100"/>
                            <a:gd name="T87" fmla="+- 0 10473 8432"/>
                            <a:gd name="T88" fmla="*/ T87 w 2367"/>
                            <a:gd name="T89" fmla="*/ 1799 h 4100"/>
                            <a:gd name="T90" fmla="+- 0 10511 8432"/>
                            <a:gd name="T91" fmla="*/ T90 w 2367"/>
                            <a:gd name="T92" fmla="*/ 1614 h 4100"/>
                            <a:gd name="T93" fmla="+- 0 10588 8432"/>
                            <a:gd name="T94" fmla="*/ T93 w 2367"/>
                            <a:gd name="T95" fmla="*/ 1544 h 4100"/>
                            <a:gd name="T96" fmla="+- 0 10799 8432"/>
                            <a:gd name="T97" fmla="*/ T96 w 2367"/>
                            <a:gd name="T98" fmla="*/ 818 h 4100"/>
                            <a:gd name="T99" fmla="+- 0 10588 8432"/>
                            <a:gd name="T100" fmla="*/ T99 w 2367"/>
                            <a:gd name="T101" fmla="*/ 1544 h 4100"/>
                            <a:gd name="T102" fmla="+- 0 10648 8432"/>
                            <a:gd name="T103" fmla="*/ T102 w 2367"/>
                            <a:gd name="T104" fmla="*/ 1606 h 4100"/>
                            <a:gd name="T105" fmla="+- 0 10687 8432"/>
                            <a:gd name="T106" fmla="*/ T105 w 2367"/>
                            <a:gd name="T107" fmla="*/ 1757 h 4100"/>
                            <a:gd name="T108" fmla="+- 0 10684 8432"/>
                            <a:gd name="T109" fmla="*/ T108 w 2367"/>
                            <a:gd name="T110" fmla="*/ 1956 h 4100"/>
                            <a:gd name="T111" fmla="+- 0 10626 8432"/>
                            <a:gd name="T112" fmla="*/ T111 w 2367"/>
                            <a:gd name="T113" fmla="*/ 2087 h 4100"/>
                            <a:gd name="T114" fmla="+- 0 10799 8432"/>
                            <a:gd name="T115" fmla="*/ T114 w 2367"/>
                            <a:gd name="T116" fmla="*/ 2105 h 4100"/>
                            <a:gd name="T117" fmla="+- 0 10799 8432"/>
                            <a:gd name="T118" fmla="*/ T117 w 2367"/>
                            <a:gd name="T119" fmla="*/ 0 h 4100"/>
                            <a:gd name="T120" fmla="+- 0 8444 8432"/>
                            <a:gd name="T121" fmla="*/ T120 w 2367"/>
                            <a:gd name="T122" fmla="*/ 111 h 4100"/>
                            <a:gd name="T123" fmla="+- 0 8482 8432"/>
                            <a:gd name="T124" fmla="*/ T123 w 2367"/>
                            <a:gd name="T125" fmla="*/ 354 h 4100"/>
                            <a:gd name="T126" fmla="+- 0 8531 8432"/>
                            <a:gd name="T127" fmla="*/ T126 w 2367"/>
                            <a:gd name="T128" fmla="*/ 558 h 4100"/>
                            <a:gd name="T129" fmla="+- 0 8588 8432"/>
                            <a:gd name="T130" fmla="*/ T129 w 2367"/>
                            <a:gd name="T131" fmla="*/ 725 h 4100"/>
                            <a:gd name="T132" fmla="+- 0 8654 8432"/>
                            <a:gd name="T133" fmla="*/ T132 w 2367"/>
                            <a:gd name="T134" fmla="*/ 857 h 4100"/>
                            <a:gd name="T135" fmla="+- 0 8727 8432"/>
                            <a:gd name="T136" fmla="*/ T135 w 2367"/>
                            <a:gd name="T137" fmla="*/ 959 h 4100"/>
                            <a:gd name="T138" fmla="+- 0 8806 8432"/>
                            <a:gd name="T139" fmla="*/ T138 w 2367"/>
                            <a:gd name="T140" fmla="*/ 1034 h 4100"/>
                            <a:gd name="T141" fmla="+- 0 8891 8432"/>
                            <a:gd name="T142" fmla="*/ T141 w 2367"/>
                            <a:gd name="T143" fmla="*/ 1083 h 4100"/>
                            <a:gd name="T144" fmla="+- 0 8979 8432"/>
                            <a:gd name="T145" fmla="*/ T144 w 2367"/>
                            <a:gd name="T146" fmla="*/ 1110 h 4100"/>
                            <a:gd name="T147" fmla="+- 0 9071 8432"/>
                            <a:gd name="T148" fmla="*/ T147 w 2367"/>
                            <a:gd name="T149" fmla="*/ 1119 h 4100"/>
                            <a:gd name="T150" fmla="+- 0 9226 8432"/>
                            <a:gd name="T151" fmla="*/ T150 w 2367"/>
                            <a:gd name="T152" fmla="*/ 1099 h 4100"/>
                            <a:gd name="T153" fmla="+- 0 9382 8432"/>
                            <a:gd name="T154" fmla="*/ T153 w 2367"/>
                            <a:gd name="T155" fmla="*/ 1051 h 4100"/>
                            <a:gd name="T156" fmla="+- 0 9535 8432"/>
                            <a:gd name="T157" fmla="*/ T156 w 2367"/>
                            <a:gd name="T158" fmla="*/ 985 h 4100"/>
                            <a:gd name="T159" fmla="+- 0 9750 8432"/>
                            <a:gd name="T160" fmla="*/ T159 w 2367"/>
                            <a:gd name="T161" fmla="*/ 886 h 4100"/>
                            <a:gd name="T162" fmla="+- 0 9877 8432"/>
                            <a:gd name="T163" fmla="*/ T162 w 2367"/>
                            <a:gd name="T164" fmla="*/ 837 h 4100"/>
                            <a:gd name="T165" fmla="+- 0 9985 8432"/>
                            <a:gd name="T166" fmla="*/ T165 w 2367"/>
                            <a:gd name="T167" fmla="*/ 818 h 4100"/>
                            <a:gd name="T168" fmla="+- 0 10799 8432"/>
                            <a:gd name="T169" fmla="*/ T168 w 2367"/>
                            <a:gd name="T170" fmla="*/ 0 h 4100"/>
                          </a:gdLst>
                          <a:ahLst/>
                          <a:cxnLst>
                            <a:cxn ang="0">
                              <a:pos x="T1" y="T2"/>
                            </a:cxn>
                            <a:cxn ang="0">
                              <a:pos x="T4" y="T5"/>
                            </a:cxn>
                            <a:cxn ang="0">
                              <a:pos x="T7" y="T8"/>
                            </a:cxn>
                            <a:cxn ang="0">
                              <a:pos x="T10" y="T11"/>
                            </a:cxn>
                            <a:cxn ang="0">
                              <a:pos x="T13" y="T14"/>
                            </a:cxn>
                            <a:cxn ang="0">
                              <a:pos x="T16" y="T17"/>
                            </a:cxn>
                            <a:cxn ang="0">
                              <a:pos x="T19" y="T20"/>
                            </a:cxn>
                            <a:cxn ang="0">
                              <a:pos x="T22" y="T23"/>
                            </a:cxn>
                            <a:cxn ang="0">
                              <a:pos x="T25" y="T26"/>
                            </a:cxn>
                            <a:cxn ang="0">
                              <a:pos x="T28" y="T29"/>
                            </a:cxn>
                            <a:cxn ang="0">
                              <a:pos x="T31" y="T32"/>
                            </a:cxn>
                            <a:cxn ang="0">
                              <a:pos x="T34" y="T35"/>
                            </a:cxn>
                            <a:cxn ang="0">
                              <a:pos x="T37" y="T38"/>
                            </a:cxn>
                            <a:cxn ang="0">
                              <a:pos x="T40" y="T41"/>
                            </a:cxn>
                            <a:cxn ang="0">
                              <a:pos x="T43" y="T44"/>
                            </a:cxn>
                            <a:cxn ang="0">
                              <a:pos x="T46" y="T47"/>
                            </a:cxn>
                            <a:cxn ang="0">
                              <a:pos x="T49" y="T50"/>
                            </a:cxn>
                            <a:cxn ang="0">
                              <a:pos x="T52" y="T53"/>
                            </a:cxn>
                            <a:cxn ang="0">
                              <a:pos x="T55" y="T56"/>
                            </a:cxn>
                            <a:cxn ang="0">
                              <a:pos x="T58" y="T59"/>
                            </a:cxn>
                            <a:cxn ang="0">
                              <a:pos x="T61" y="T62"/>
                            </a:cxn>
                            <a:cxn ang="0">
                              <a:pos x="T64" y="T65"/>
                            </a:cxn>
                            <a:cxn ang="0">
                              <a:pos x="T67" y="T68"/>
                            </a:cxn>
                            <a:cxn ang="0">
                              <a:pos x="T70" y="T71"/>
                            </a:cxn>
                            <a:cxn ang="0">
                              <a:pos x="T73" y="T74"/>
                            </a:cxn>
                            <a:cxn ang="0">
                              <a:pos x="T76" y="T77"/>
                            </a:cxn>
                            <a:cxn ang="0">
                              <a:pos x="T79" y="T80"/>
                            </a:cxn>
                            <a:cxn ang="0">
                              <a:pos x="T82" y="T83"/>
                            </a:cxn>
                            <a:cxn ang="0">
                              <a:pos x="T85" y="T86"/>
                            </a:cxn>
                            <a:cxn ang="0">
                              <a:pos x="T88" y="T89"/>
                            </a:cxn>
                            <a:cxn ang="0">
                              <a:pos x="T91" y="T92"/>
                            </a:cxn>
                            <a:cxn ang="0">
                              <a:pos x="T94" y="T95"/>
                            </a:cxn>
                            <a:cxn ang="0">
                              <a:pos x="T97" y="T98"/>
                            </a:cxn>
                            <a:cxn ang="0">
                              <a:pos x="T100" y="T101"/>
                            </a:cxn>
                            <a:cxn ang="0">
                              <a:pos x="T103" y="T104"/>
                            </a:cxn>
                            <a:cxn ang="0">
                              <a:pos x="T106" y="T107"/>
                            </a:cxn>
                            <a:cxn ang="0">
                              <a:pos x="T109" y="T110"/>
                            </a:cxn>
                            <a:cxn ang="0">
                              <a:pos x="T112" y="T113"/>
                            </a:cxn>
                            <a:cxn ang="0">
                              <a:pos x="T115" y="T116"/>
                            </a:cxn>
                            <a:cxn ang="0">
                              <a:pos x="T118" y="T119"/>
                            </a:cxn>
                            <a:cxn ang="0">
                              <a:pos x="T121" y="T122"/>
                            </a:cxn>
                            <a:cxn ang="0">
                              <a:pos x="T124" y="T125"/>
                            </a:cxn>
                            <a:cxn ang="0">
                              <a:pos x="T127" y="T128"/>
                            </a:cxn>
                            <a:cxn ang="0">
                              <a:pos x="T130" y="T131"/>
                            </a:cxn>
                            <a:cxn ang="0">
                              <a:pos x="T133" y="T134"/>
                            </a:cxn>
                            <a:cxn ang="0">
                              <a:pos x="T136" y="T137"/>
                            </a:cxn>
                            <a:cxn ang="0">
                              <a:pos x="T139" y="T140"/>
                            </a:cxn>
                            <a:cxn ang="0">
                              <a:pos x="T142" y="T143"/>
                            </a:cxn>
                            <a:cxn ang="0">
                              <a:pos x="T145" y="T146"/>
                            </a:cxn>
                            <a:cxn ang="0">
                              <a:pos x="T148" y="T149"/>
                            </a:cxn>
                            <a:cxn ang="0">
                              <a:pos x="T151" y="T152"/>
                            </a:cxn>
                            <a:cxn ang="0">
                              <a:pos x="T154" y="T155"/>
                            </a:cxn>
                            <a:cxn ang="0">
                              <a:pos x="T157" y="T158"/>
                            </a:cxn>
                            <a:cxn ang="0">
                              <a:pos x="T160" y="T161"/>
                            </a:cxn>
                            <a:cxn ang="0">
                              <a:pos x="T163" y="T164"/>
                            </a:cxn>
                            <a:cxn ang="0">
                              <a:pos x="T166" y="T167"/>
                            </a:cxn>
                            <a:cxn ang="0">
                              <a:pos x="T169" y="T170"/>
                            </a:cxn>
                          </a:cxnLst>
                          <a:rect l="0" t="0" r="r" b="b"/>
                          <a:pathLst>
                            <a:path w="2367" h="4100">
                              <a:moveTo>
                                <a:pt x="2367" y="818"/>
                              </a:moveTo>
                              <a:lnTo>
                                <a:pt x="1553" y="818"/>
                              </a:lnTo>
                              <a:lnTo>
                                <a:pt x="1578" y="819"/>
                              </a:lnTo>
                              <a:lnTo>
                                <a:pt x="1601" y="824"/>
                              </a:lnTo>
                              <a:lnTo>
                                <a:pt x="1623" y="832"/>
                              </a:lnTo>
                              <a:lnTo>
                                <a:pt x="1642" y="843"/>
                              </a:lnTo>
                              <a:lnTo>
                                <a:pt x="1664" y="864"/>
                              </a:lnTo>
                              <a:lnTo>
                                <a:pt x="1684" y="891"/>
                              </a:lnTo>
                              <a:lnTo>
                                <a:pt x="1702" y="924"/>
                              </a:lnTo>
                              <a:lnTo>
                                <a:pt x="1718" y="963"/>
                              </a:lnTo>
                              <a:lnTo>
                                <a:pt x="1732" y="1007"/>
                              </a:lnTo>
                              <a:lnTo>
                                <a:pt x="1745" y="1057"/>
                              </a:lnTo>
                              <a:lnTo>
                                <a:pt x="1755" y="1112"/>
                              </a:lnTo>
                              <a:lnTo>
                                <a:pt x="1764" y="1172"/>
                              </a:lnTo>
                              <a:lnTo>
                                <a:pt x="1772" y="1236"/>
                              </a:lnTo>
                              <a:lnTo>
                                <a:pt x="1779" y="1305"/>
                              </a:lnTo>
                              <a:lnTo>
                                <a:pt x="1784" y="1377"/>
                              </a:lnTo>
                              <a:lnTo>
                                <a:pt x="1788" y="1452"/>
                              </a:lnTo>
                              <a:lnTo>
                                <a:pt x="1791" y="1531"/>
                              </a:lnTo>
                              <a:lnTo>
                                <a:pt x="1793" y="1606"/>
                              </a:lnTo>
                              <a:lnTo>
                                <a:pt x="1795" y="1694"/>
                              </a:lnTo>
                              <a:lnTo>
                                <a:pt x="1795" y="1698"/>
                              </a:lnTo>
                              <a:lnTo>
                                <a:pt x="1796" y="1785"/>
                              </a:lnTo>
                              <a:lnTo>
                                <a:pt x="1796" y="1975"/>
                              </a:lnTo>
                              <a:lnTo>
                                <a:pt x="1795" y="2037"/>
                              </a:lnTo>
                              <a:lnTo>
                                <a:pt x="1795" y="2043"/>
                              </a:lnTo>
                              <a:lnTo>
                                <a:pt x="1795" y="2150"/>
                              </a:lnTo>
                              <a:lnTo>
                                <a:pt x="1791" y="2530"/>
                              </a:lnTo>
                              <a:lnTo>
                                <a:pt x="1791" y="2719"/>
                              </a:lnTo>
                              <a:lnTo>
                                <a:pt x="1793" y="2904"/>
                              </a:lnTo>
                              <a:lnTo>
                                <a:pt x="1795" y="2995"/>
                              </a:lnTo>
                              <a:lnTo>
                                <a:pt x="1798" y="3084"/>
                              </a:lnTo>
                              <a:lnTo>
                                <a:pt x="1801" y="3171"/>
                              </a:lnTo>
                              <a:lnTo>
                                <a:pt x="1806" y="3256"/>
                              </a:lnTo>
                              <a:lnTo>
                                <a:pt x="1812" y="3337"/>
                              </a:lnTo>
                              <a:lnTo>
                                <a:pt x="1819" y="3416"/>
                              </a:lnTo>
                              <a:lnTo>
                                <a:pt x="1828" y="3492"/>
                              </a:lnTo>
                              <a:lnTo>
                                <a:pt x="1838" y="3564"/>
                              </a:lnTo>
                              <a:lnTo>
                                <a:pt x="1850" y="3632"/>
                              </a:lnTo>
                              <a:lnTo>
                                <a:pt x="1863" y="3697"/>
                              </a:lnTo>
                              <a:lnTo>
                                <a:pt x="1878" y="3756"/>
                              </a:lnTo>
                              <a:lnTo>
                                <a:pt x="1895" y="3811"/>
                              </a:lnTo>
                              <a:lnTo>
                                <a:pt x="1914" y="3861"/>
                              </a:lnTo>
                              <a:lnTo>
                                <a:pt x="1936" y="3906"/>
                              </a:lnTo>
                              <a:lnTo>
                                <a:pt x="1959" y="3945"/>
                              </a:lnTo>
                              <a:lnTo>
                                <a:pt x="2018" y="4016"/>
                              </a:lnTo>
                              <a:lnTo>
                                <a:pt x="2079" y="4064"/>
                              </a:lnTo>
                              <a:lnTo>
                                <a:pt x="2142" y="4092"/>
                              </a:lnTo>
                              <a:lnTo>
                                <a:pt x="2207" y="4100"/>
                              </a:lnTo>
                              <a:lnTo>
                                <a:pt x="2247" y="4097"/>
                              </a:lnTo>
                              <a:lnTo>
                                <a:pt x="2287" y="4088"/>
                              </a:lnTo>
                              <a:lnTo>
                                <a:pt x="2327" y="4075"/>
                              </a:lnTo>
                              <a:lnTo>
                                <a:pt x="2367" y="4057"/>
                              </a:lnTo>
                              <a:lnTo>
                                <a:pt x="2367" y="2105"/>
                              </a:lnTo>
                              <a:lnTo>
                                <a:pt x="2156" y="2105"/>
                              </a:lnTo>
                              <a:lnTo>
                                <a:pt x="2124" y="2088"/>
                              </a:lnTo>
                              <a:lnTo>
                                <a:pt x="2093" y="2043"/>
                              </a:lnTo>
                              <a:lnTo>
                                <a:pt x="2067" y="1975"/>
                              </a:lnTo>
                              <a:lnTo>
                                <a:pt x="2048" y="1892"/>
                              </a:lnTo>
                              <a:lnTo>
                                <a:pt x="2041" y="1799"/>
                              </a:lnTo>
                              <a:lnTo>
                                <a:pt x="2051" y="1694"/>
                              </a:lnTo>
                              <a:lnTo>
                                <a:pt x="2079" y="1614"/>
                              </a:lnTo>
                              <a:lnTo>
                                <a:pt x="2116" y="1562"/>
                              </a:lnTo>
                              <a:lnTo>
                                <a:pt x="2156" y="1544"/>
                              </a:lnTo>
                              <a:lnTo>
                                <a:pt x="2367" y="1544"/>
                              </a:lnTo>
                              <a:lnTo>
                                <a:pt x="2367" y="818"/>
                              </a:lnTo>
                              <a:close/>
                              <a:moveTo>
                                <a:pt x="2367" y="1544"/>
                              </a:moveTo>
                              <a:lnTo>
                                <a:pt x="2156" y="1544"/>
                              </a:lnTo>
                              <a:lnTo>
                                <a:pt x="2187" y="1561"/>
                              </a:lnTo>
                              <a:lnTo>
                                <a:pt x="2216" y="1606"/>
                              </a:lnTo>
                              <a:lnTo>
                                <a:pt x="2239" y="1674"/>
                              </a:lnTo>
                              <a:lnTo>
                                <a:pt x="2255" y="1757"/>
                              </a:lnTo>
                              <a:lnTo>
                                <a:pt x="2261" y="1850"/>
                              </a:lnTo>
                              <a:lnTo>
                                <a:pt x="2252" y="1956"/>
                              </a:lnTo>
                              <a:lnTo>
                                <a:pt x="2228" y="2037"/>
                              </a:lnTo>
                              <a:lnTo>
                                <a:pt x="2194" y="2087"/>
                              </a:lnTo>
                              <a:lnTo>
                                <a:pt x="2156" y="2105"/>
                              </a:lnTo>
                              <a:lnTo>
                                <a:pt x="2367" y="2105"/>
                              </a:lnTo>
                              <a:lnTo>
                                <a:pt x="2367" y="1544"/>
                              </a:lnTo>
                              <a:close/>
                              <a:moveTo>
                                <a:pt x="2367" y="0"/>
                              </a:moveTo>
                              <a:lnTo>
                                <a:pt x="0" y="0"/>
                              </a:lnTo>
                              <a:lnTo>
                                <a:pt x="12" y="111"/>
                              </a:lnTo>
                              <a:lnTo>
                                <a:pt x="30" y="238"/>
                              </a:lnTo>
                              <a:lnTo>
                                <a:pt x="50" y="354"/>
                              </a:lnTo>
                              <a:lnTo>
                                <a:pt x="73" y="461"/>
                              </a:lnTo>
                              <a:lnTo>
                                <a:pt x="99" y="558"/>
                              </a:lnTo>
                              <a:lnTo>
                                <a:pt x="126" y="646"/>
                              </a:lnTo>
                              <a:lnTo>
                                <a:pt x="156" y="725"/>
                              </a:lnTo>
                              <a:lnTo>
                                <a:pt x="188" y="795"/>
                              </a:lnTo>
                              <a:lnTo>
                                <a:pt x="222" y="857"/>
                              </a:lnTo>
                              <a:lnTo>
                                <a:pt x="258" y="912"/>
                              </a:lnTo>
                              <a:lnTo>
                                <a:pt x="295" y="959"/>
                              </a:lnTo>
                              <a:lnTo>
                                <a:pt x="334" y="1000"/>
                              </a:lnTo>
                              <a:lnTo>
                                <a:pt x="374" y="1034"/>
                              </a:lnTo>
                              <a:lnTo>
                                <a:pt x="416" y="1061"/>
                              </a:lnTo>
                              <a:lnTo>
                                <a:pt x="459" y="1083"/>
                              </a:lnTo>
                              <a:lnTo>
                                <a:pt x="503" y="1099"/>
                              </a:lnTo>
                              <a:lnTo>
                                <a:pt x="547" y="1110"/>
                              </a:lnTo>
                              <a:lnTo>
                                <a:pt x="593" y="1117"/>
                              </a:lnTo>
                              <a:lnTo>
                                <a:pt x="639" y="1119"/>
                              </a:lnTo>
                              <a:lnTo>
                                <a:pt x="716" y="1114"/>
                              </a:lnTo>
                              <a:lnTo>
                                <a:pt x="794" y="1099"/>
                              </a:lnTo>
                              <a:lnTo>
                                <a:pt x="872" y="1078"/>
                              </a:lnTo>
                              <a:lnTo>
                                <a:pt x="950" y="1051"/>
                              </a:lnTo>
                              <a:lnTo>
                                <a:pt x="1027" y="1019"/>
                              </a:lnTo>
                              <a:lnTo>
                                <a:pt x="1103" y="985"/>
                              </a:lnTo>
                              <a:lnTo>
                                <a:pt x="1249" y="917"/>
                              </a:lnTo>
                              <a:lnTo>
                                <a:pt x="1318" y="886"/>
                              </a:lnTo>
                              <a:lnTo>
                                <a:pt x="1384" y="858"/>
                              </a:lnTo>
                              <a:lnTo>
                                <a:pt x="1445" y="837"/>
                              </a:lnTo>
                              <a:lnTo>
                                <a:pt x="1502" y="823"/>
                              </a:lnTo>
                              <a:lnTo>
                                <a:pt x="1553" y="818"/>
                              </a:lnTo>
                              <a:lnTo>
                                <a:pt x="2367" y="818"/>
                              </a:lnTo>
                              <a:lnTo>
                                <a:pt x="2367" y="0"/>
                              </a:lnTo>
                              <a:close/>
                            </a:path>
                          </a:pathLst>
                        </a:custGeom>
                        <a:solidFill>
                          <a:srgbClr val="CDDCD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docshape88"/>
                      <wps:cNvSpPr>
                        <a:spLocks/>
                      </wps:cNvSpPr>
                      <wps:spPr bwMode="auto">
                        <a:xfrm>
                          <a:off x="7289" y="904"/>
                          <a:ext cx="1619" cy="811"/>
                        </a:xfrm>
                        <a:custGeom>
                          <a:avLst/>
                          <a:gdLst>
                            <a:gd name="T0" fmla="+- 0 8666 7289"/>
                            <a:gd name="T1" fmla="*/ T0 w 1619"/>
                            <a:gd name="T2" fmla="+- 0 904 904"/>
                            <a:gd name="T3" fmla="*/ 904 h 811"/>
                            <a:gd name="T4" fmla="+- 0 7612 7289"/>
                            <a:gd name="T5" fmla="*/ T4 w 1619"/>
                            <a:gd name="T6" fmla="+- 0 1033 904"/>
                            <a:gd name="T7" fmla="*/ 1033 h 811"/>
                            <a:gd name="T8" fmla="+- 0 7548 7289"/>
                            <a:gd name="T9" fmla="*/ T8 w 1619"/>
                            <a:gd name="T10" fmla="+- 0 1083 904"/>
                            <a:gd name="T11" fmla="*/ 1083 h 811"/>
                            <a:gd name="T12" fmla="+- 0 7507 7289"/>
                            <a:gd name="T13" fmla="*/ T12 w 1619"/>
                            <a:gd name="T14" fmla="+- 0 1138 904"/>
                            <a:gd name="T15" fmla="*/ 1138 h 811"/>
                            <a:gd name="T16" fmla="+- 0 7463 7289"/>
                            <a:gd name="T17" fmla="*/ T16 w 1619"/>
                            <a:gd name="T18" fmla="+- 0 1209 904"/>
                            <a:gd name="T19" fmla="*/ 1209 h 811"/>
                            <a:gd name="T20" fmla="+- 0 7419 7289"/>
                            <a:gd name="T21" fmla="*/ T20 w 1619"/>
                            <a:gd name="T22" fmla="+- 0 1291 904"/>
                            <a:gd name="T23" fmla="*/ 1291 h 811"/>
                            <a:gd name="T24" fmla="+- 0 7375 7289"/>
                            <a:gd name="T25" fmla="*/ T24 w 1619"/>
                            <a:gd name="T26" fmla="+- 0 1382 904"/>
                            <a:gd name="T27" fmla="*/ 1382 h 811"/>
                            <a:gd name="T28" fmla="+- 0 7336 7289"/>
                            <a:gd name="T29" fmla="*/ T28 w 1619"/>
                            <a:gd name="T30" fmla="+- 0 1481 904"/>
                            <a:gd name="T31" fmla="*/ 1481 h 811"/>
                            <a:gd name="T32" fmla="+- 0 7308 7289"/>
                            <a:gd name="T33" fmla="*/ T32 w 1619"/>
                            <a:gd name="T34" fmla="+- 0 1567 904"/>
                            <a:gd name="T35" fmla="*/ 1567 h 811"/>
                            <a:gd name="T36" fmla="+- 0 7292 7289"/>
                            <a:gd name="T37" fmla="*/ T36 w 1619"/>
                            <a:gd name="T38" fmla="+- 0 1638 904"/>
                            <a:gd name="T39" fmla="*/ 1638 h 811"/>
                            <a:gd name="T40" fmla="+- 0 7289 7289"/>
                            <a:gd name="T41" fmla="*/ T40 w 1619"/>
                            <a:gd name="T42" fmla="+- 0 1688 904"/>
                            <a:gd name="T43" fmla="*/ 1688 h 811"/>
                            <a:gd name="T44" fmla="+- 0 7300 7289"/>
                            <a:gd name="T45" fmla="*/ T44 w 1619"/>
                            <a:gd name="T46" fmla="+- 0 1713 904"/>
                            <a:gd name="T47" fmla="*/ 1713 h 811"/>
                            <a:gd name="T48" fmla="+- 0 7303 7289"/>
                            <a:gd name="T49" fmla="*/ T48 w 1619"/>
                            <a:gd name="T50" fmla="+- 0 1715 904"/>
                            <a:gd name="T51" fmla="*/ 1715 h 811"/>
                            <a:gd name="T52" fmla="+- 0 7310 7289"/>
                            <a:gd name="T53" fmla="*/ T52 w 1619"/>
                            <a:gd name="T54" fmla="+- 0 1715 904"/>
                            <a:gd name="T55" fmla="*/ 1715 h 811"/>
                            <a:gd name="T56" fmla="+- 0 8365 7289"/>
                            <a:gd name="T57" fmla="*/ T56 w 1619"/>
                            <a:gd name="T58" fmla="+- 0 1584 904"/>
                            <a:gd name="T59" fmla="*/ 1584 h 811"/>
                            <a:gd name="T60" fmla="+- 0 8473 7289"/>
                            <a:gd name="T61" fmla="*/ T60 w 1619"/>
                            <a:gd name="T62" fmla="+- 0 1477 904"/>
                            <a:gd name="T63" fmla="*/ 1477 h 811"/>
                            <a:gd name="T64" fmla="+- 0 8800 7289"/>
                            <a:gd name="T65" fmla="*/ T64 w 1619"/>
                            <a:gd name="T66" fmla="+- 0 1318 904"/>
                            <a:gd name="T67" fmla="*/ 1318 h 811"/>
                            <a:gd name="T68" fmla="+- 0 8862 7289"/>
                            <a:gd name="T69" fmla="*/ T68 w 1619"/>
                            <a:gd name="T70" fmla="+- 0 1245 904"/>
                            <a:gd name="T71" fmla="*/ 1245 h 811"/>
                            <a:gd name="T72" fmla="+- 0 8902 7289"/>
                            <a:gd name="T73" fmla="*/ T72 w 1619"/>
                            <a:gd name="T74" fmla="+- 0 1157 904"/>
                            <a:gd name="T75" fmla="*/ 1157 h 811"/>
                            <a:gd name="T76" fmla="+- 0 8908 7289"/>
                            <a:gd name="T77" fmla="*/ T76 w 1619"/>
                            <a:gd name="T78" fmla="+- 0 1120 904"/>
                            <a:gd name="T79" fmla="*/ 1120 h 811"/>
                            <a:gd name="T80" fmla="+- 0 8903 7289"/>
                            <a:gd name="T81" fmla="*/ T80 w 1619"/>
                            <a:gd name="T82" fmla="+- 0 1092 904"/>
                            <a:gd name="T83" fmla="*/ 1092 h 811"/>
                            <a:gd name="T84" fmla="+- 0 8890 7289"/>
                            <a:gd name="T85" fmla="*/ T84 w 1619"/>
                            <a:gd name="T86" fmla="+- 0 1074 904"/>
                            <a:gd name="T87" fmla="*/ 1074 h 811"/>
                            <a:gd name="T88" fmla="+- 0 8885 7289"/>
                            <a:gd name="T89" fmla="*/ T88 w 1619"/>
                            <a:gd name="T90" fmla="+- 0 1072 904"/>
                            <a:gd name="T91" fmla="*/ 1072 h 811"/>
                            <a:gd name="T92" fmla="+- 0 8682 7289"/>
                            <a:gd name="T93" fmla="*/ T92 w 1619"/>
                            <a:gd name="T94" fmla="+- 0 1006 904"/>
                            <a:gd name="T95" fmla="*/ 1006 h 811"/>
                            <a:gd name="T96" fmla="+- 0 8666 7289"/>
                            <a:gd name="T97" fmla="*/ T96 w 1619"/>
                            <a:gd name="T98" fmla="+- 0 904 904"/>
                            <a:gd name="T99" fmla="*/ 904 h 8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19" h="811">
                              <a:moveTo>
                                <a:pt x="1377" y="0"/>
                              </a:moveTo>
                              <a:lnTo>
                                <a:pt x="323" y="129"/>
                              </a:lnTo>
                              <a:lnTo>
                                <a:pt x="259" y="179"/>
                              </a:lnTo>
                              <a:lnTo>
                                <a:pt x="218" y="234"/>
                              </a:lnTo>
                              <a:lnTo>
                                <a:pt x="174" y="305"/>
                              </a:lnTo>
                              <a:lnTo>
                                <a:pt x="130" y="387"/>
                              </a:lnTo>
                              <a:lnTo>
                                <a:pt x="86" y="478"/>
                              </a:lnTo>
                              <a:lnTo>
                                <a:pt x="47" y="577"/>
                              </a:lnTo>
                              <a:lnTo>
                                <a:pt x="19" y="663"/>
                              </a:lnTo>
                              <a:lnTo>
                                <a:pt x="3" y="734"/>
                              </a:lnTo>
                              <a:lnTo>
                                <a:pt x="0" y="784"/>
                              </a:lnTo>
                              <a:lnTo>
                                <a:pt x="11" y="809"/>
                              </a:lnTo>
                              <a:lnTo>
                                <a:pt x="14" y="811"/>
                              </a:lnTo>
                              <a:lnTo>
                                <a:pt x="21" y="811"/>
                              </a:lnTo>
                              <a:lnTo>
                                <a:pt x="1076" y="680"/>
                              </a:lnTo>
                              <a:lnTo>
                                <a:pt x="1184" y="573"/>
                              </a:lnTo>
                              <a:lnTo>
                                <a:pt x="1511" y="414"/>
                              </a:lnTo>
                              <a:lnTo>
                                <a:pt x="1573" y="341"/>
                              </a:lnTo>
                              <a:lnTo>
                                <a:pt x="1613" y="253"/>
                              </a:lnTo>
                              <a:lnTo>
                                <a:pt x="1619" y="216"/>
                              </a:lnTo>
                              <a:lnTo>
                                <a:pt x="1614" y="188"/>
                              </a:lnTo>
                              <a:lnTo>
                                <a:pt x="1601" y="170"/>
                              </a:lnTo>
                              <a:lnTo>
                                <a:pt x="1596" y="168"/>
                              </a:lnTo>
                              <a:lnTo>
                                <a:pt x="1393" y="102"/>
                              </a:lnTo>
                              <a:lnTo>
                                <a:pt x="1377" y="0"/>
                              </a:lnTo>
                              <a:close/>
                            </a:path>
                          </a:pathLst>
                        </a:custGeom>
                        <a:solidFill>
                          <a:srgbClr val="FADF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docshape89"/>
                      <wps:cNvSpPr>
                        <a:spLocks/>
                      </wps:cNvSpPr>
                      <wps:spPr bwMode="auto">
                        <a:xfrm>
                          <a:off x="7455" y="940"/>
                          <a:ext cx="903" cy="757"/>
                        </a:xfrm>
                        <a:custGeom>
                          <a:avLst/>
                          <a:gdLst>
                            <a:gd name="T0" fmla="+- 0 8358 7455"/>
                            <a:gd name="T1" fmla="*/ T0 w 903"/>
                            <a:gd name="T2" fmla="+- 0 940 940"/>
                            <a:gd name="T3" fmla="*/ 940 h 757"/>
                            <a:gd name="T4" fmla="+- 0 7726 7455"/>
                            <a:gd name="T5" fmla="*/ T4 w 903"/>
                            <a:gd name="T6" fmla="+- 0 1040 940"/>
                            <a:gd name="T7" fmla="*/ 1040 h 757"/>
                            <a:gd name="T8" fmla="+- 0 7680 7455"/>
                            <a:gd name="T9" fmla="*/ T8 w 903"/>
                            <a:gd name="T10" fmla="+- 0 1111 940"/>
                            <a:gd name="T11" fmla="*/ 1111 h 757"/>
                            <a:gd name="T12" fmla="+- 0 7617 7455"/>
                            <a:gd name="T13" fmla="*/ T12 w 903"/>
                            <a:gd name="T14" fmla="+- 0 1221 940"/>
                            <a:gd name="T15" fmla="*/ 1221 h 757"/>
                            <a:gd name="T16" fmla="+- 0 7547 7455"/>
                            <a:gd name="T17" fmla="*/ T16 w 903"/>
                            <a:gd name="T18" fmla="+- 0 1362 940"/>
                            <a:gd name="T19" fmla="*/ 1362 h 757"/>
                            <a:gd name="T20" fmla="+- 0 7490 7455"/>
                            <a:gd name="T21" fmla="*/ T20 w 903"/>
                            <a:gd name="T22" fmla="+- 0 1511 940"/>
                            <a:gd name="T23" fmla="*/ 1511 h 757"/>
                            <a:gd name="T24" fmla="+- 0 7463 7455"/>
                            <a:gd name="T25" fmla="*/ T24 w 903"/>
                            <a:gd name="T26" fmla="+- 0 1616 940"/>
                            <a:gd name="T27" fmla="*/ 1616 h 757"/>
                            <a:gd name="T28" fmla="+- 0 7455 7455"/>
                            <a:gd name="T29" fmla="*/ T28 w 903"/>
                            <a:gd name="T30" fmla="+- 0 1697 940"/>
                            <a:gd name="T31" fmla="*/ 1697 h 757"/>
                            <a:gd name="T32" fmla="+- 0 8057 7455"/>
                            <a:gd name="T33" fmla="*/ T32 w 903"/>
                            <a:gd name="T34" fmla="+- 0 1623 940"/>
                            <a:gd name="T35" fmla="*/ 1623 h 757"/>
                            <a:gd name="T36" fmla="+- 0 8072 7455"/>
                            <a:gd name="T37" fmla="*/ T36 w 903"/>
                            <a:gd name="T38" fmla="+- 0 1570 940"/>
                            <a:gd name="T39" fmla="*/ 1570 h 757"/>
                            <a:gd name="T40" fmla="+- 0 8121 7455"/>
                            <a:gd name="T41" fmla="*/ T40 w 903"/>
                            <a:gd name="T42" fmla="+- 0 1424 940"/>
                            <a:gd name="T43" fmla="*/ 1424 h 757"/>
                            <a:gd name="T44" fmla="+- 0 8214 7455"/>
                            <a:gd name="T45" fmla="*/ T44 w 903"/>
                            <a:gd name="T46" fmla="+- 0 1207 940"/>
                            <a:gd name="T47" fmla="*/ 1207 h 757"/>
                            <a:gd name="T48" fmla="+- 0 8358 7455"/>
                            <a:gd name="T49" fmla="*/ T48 w 903"/>
                            <a:gd name="T50" fmla="+- 0 940 940"/>
                            <a:gd name="T51" fmla="*/ 940 h 7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903" h="757">
                              <a:moveTo>
                                <a:pt x="903" y="0"/>
                              </a:moveTo>
                              <a:lnTo>
                                <a:pt x="271" y="100"/>
                              </a:lnTo>
                              <a:lnTo>
                                <a:pt x="225" y="171"/>
                              </a:lnTo>
                              <a:lnTo>
                                <a:pt x="162" y="281"/>
                              </a:lnTo>
                              <a:lnTo>
                                <a:pt x="92" y="422"/>
                              </a:lnTo>
                              <a:lnTo>
                                <a:pt x="35" y="571"/>
                              </a:lnTo>
                              <a:lnTo>
                                <a:pt x="8" y="676"/>
                              </a:lnTo>
                              <a:lnTo>
                                <a:pt x="0" y="757"/>
                              </a:lnTo>
                              <a:lnTo>
                                <a:pt x="602" y="683"/>
                              </a:lnTo>
                              <a:lnTo>
                                <a:pt x="617" y="630"/>
                              </a:lnTo>
                              <a:lnTo>
                                <a:pt x="666" y="484"/>
                              </a:lnTo>
                              <a:lnTo>
                                <a:pt x="759" y="267"/>
                              </a:lnTo>
                              <a:lnTo>
                                <a:pt x="903" y="0"/>
                              </a:lnTo>
                              <a:close/>
                            </a:path>
                          </a:pathLst>
                        </a:custGeom>
                        <a:solidFill>
                          <a:srgbClr val="F3AF8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docshape90"/>
                      <wps:cNvSpPr>
                        <a:spLocks/>
                      </wps:cNvSpPr>
                      <wps:spPr bwMode="auto">
                        <a:xfrm>
                          <a:off x="8358" y="898"/>
                          <a:ext cx="328" cy="693"/>
                        </a:xfrm>
                        <a:custGeom>
                          <a:avLst/>
                          <a:gdLst>
                            <a:gd name="T0" fmla="+- 0 8663 8358"/>
                            <a:gd name="T1" fmla="*/ T0 w 328"/>
                            <a:gd name="T2" fmla="+- 0 898 898"/>
                            <a:gd name="T3" fmla="*/ 898 h 693"/>
                            <a:gd name="T4" fmla="+- 0 8659 8358"/>
                            <a:gd name="T5" fmla="*/ T4 w 328"/>
                            <a:gd name="T6" fmla="+- 0 901 898"/>
                            <a:gd name="T7" fmla="*/ 901 h 693"/>
                            <a:gd name="T8" fmla="+- 0 8636 8358"/>
                            <a:gd name="T9" fmla="*/ T8 w 328"/>
                            <a:gd name="T10" fmla="+- 0 935 898"/>
                            <a:gd name="T11" fmla="*/ 935 h 693"/>
                            <a:gd name="T12" fmla="+- 0 8578 8358"/>
                            <a:gd name="T13" fmla="*/ T12 w 328"/>
                            <a:gd name="T14" fmla="+- 0 1027 898"/>
                            <a:gd name="T15" fmla="*/ 1027 h 693"/>
                            <a:gd name="T16" fmla="+- 0 8541 8358"/>
                            <a:gd name="T17" fmla="*/ T16 w 328"/>
                            <a:gd name="T18" fmla="+- 0 1092 898"/>
                            <a:gd name="T19" fmla="*/ 1092 h 693"/>
                            <a:gd name="T20" fmla="+- 0 8490 8358"/>
                            <a:gd name="T21" fmla="*/ T20 w 328"/>
                            <a:gd name="T22" fmla="+- 0 1191 898"/>
                            <a:gd name="T23" fmla="*/ 1191 h 693"/>
                            <a:gd name="T24" fmla="+- 0 8464 8358"/>
                            <a:gd name="T25" fmla="*/ T24 w 328"/>
                            <a:gd name="T26" fmla="+- 0 1246 898"/>
                            <a:gd name="T27" fmla="*/ 1246 h 693"/>
                            <a:gd name="T28" fmla="+- 0 8416 8358"/>
                            <a:gd name="T29" fmla="*/ T28 w 328"/>
                            <a:gd name="T30" fmla="+- 0 1364 898"/>
                            <a:gd name="T31" fmla="*/ 1364 h 693"/>
                            <a:gd name="T32" fmla="+- 0 8378 8358"/>
                            <a:gd name="T33" fmla="*/ T32 w 328"/>
                            <a:gd name="T34" fmla="+- 0 1488 898"/>
                            <a:gd name="T35" fmla="*/ 1488 h 693"/>
                            <a:gd name="T36" fmla="+- 0 8367 8358"/>
                            <a:gd name="T37" fmla="*/ T36 w 328"/>
                            <a:gd name="T38" fmla="+- 0 1536 898"/>
                            <a:gd name="T39" fmla="*/ 1536 h 693"/>
                            <a:gd name="T40" fmla="+- 0 8360 8358"/>
                            <a:gd name="T41" fmla="*/ T40 w 328"/>
                            <a:gd name="T42" fmla="+- 0 1568 898"/>
                            <a:gd name="T43" fmla="*/ 1568 h 693"/>
                            <a:gd name="T44" fmla="+- 0 8358 8358"/>
                            <a:gd name="T45" fmla="*/ T44 w 328"/>
                            <a:gd name="T46" fmla="+- 0 1586 898"/>
                            <a:gd name="T47" fmla="*/ 1586 h 693"/>
                            <a:gd name="T48" fmla="+- 0 8363 8358"/>
                            <a:gd name="T49" fmla="*/ T48 w 328"/>
                            <a:gd name="T50" fmla="+- 0 1591 898"/>
                            <a:gd name="T51" fmla="*/ 1591 h 693"/>
                            <a:gd name="T52" fmla="+- 0 8367 8358"/>
                            <a:gd name="T53" fmla="*/ T52 w 328"/>
                            <a:gd name="T54" fmla="+- 0 1590 898"/>
                            <a:gd name="T55" fmla="*/ 1590 h 693"/>
                            <a:gd name="T56" fmla="+- 0 8370 8358"/>
                            <a:gd name="T57" fmla="*/ T56 w 328"/>
                            <a:gd name="T58" fmla="+- 0 1586 898"/>
                            <a:gd name="T59" fmla="*/ 1586 h 693"/>
                            <a:gd name="T60" fmla="+- 0 8375 8358"/>
                            <a:gd name="T61" fmla="*/ T60 w 328"/>
                            <a:gd name="T62" fmla="+- 0 1554 898"/>
                            <a:gd name="T63" fmla="*/ 1554 h 693"/>
                            <a:gd name="T64" fmla="+- 0 8382 8358"/>
                            <a:gd name="T65" fmla="*/ T64 w 328"/>
                            <a:gd name="T66" fmla="+- 0 1523 898"/>
                            <a:gd name="T67" fmla="*/ 1523 h 693"/>
                            <a:gd name="T68" fmla="+- 0 8389 8358"/>
                            <a:gd name="T69" fmla="*/ T68 w 328"/>
                            <a:gd name="T70" fmla="+- 0 1491 898"/>
                            <a:gd name="T71" fmla="*/ 1491 h 693"/>
                            <a:gd name="T72" fmla="+- 0 8417 8358"/>
                            <a:gd name="T73" fmla="*/ T72 w 328"/>
                            <a:gd name="T74" fmla="+- 0 1399 898"/>
                            <a:gd name="T75" fmla="*/ 1399 h 693"/>
                            <a:gd name="T76" fmla="+- 0 8439 8358"/>
                            <a:gd name="T77" fmla="*/ T76 w 328"/>
                            <a:gd name="T78" fmla="+- 0 1338 898"/>
                            <a:gd name="T79" fmla="*/ 1338 h 693"/>
                            <a:gd name="T80" fmla="+- 0 8501 8358"/>
                            <a:gd name="T81" fmla="*/ T80 w 328"/>
                            <a:gd name="T82" fmla="+- 0 1197 898"/>
                            <a:gd name="T83" fmla="*/ 1197 h 693"/>
                            <a:gd name="T84" fmla="+- 0 8514 8358"/>
                            <a:gd name="T85" fmla="*/ T84 w 328"/>
                            <a:gd name="T86" fmla="+- 0 1170 898"/>
                            <a:gd name="T87" fmla="*/ 1170 h 693"/>
                            <a:gd name="T88" fmla="+- 0 8552 8358"/>
                            <a:gd name="T89" fmla="*/ T88 w 328"/>
                            <a:gd name="T90" fmla="+- 0 1097 898"/>
                            <a:gd name="T91" fmla="*/ 1097 h 693"/>
                            <a:gd name="T92" fmla="+- 0 8576 8358"/>
                            <a:gd name="T93" fmla="*/ T92 w 328"/>
                            <a:gd name="T94" fmla="+- 0 1054 898"/>
                            <a:gd name="T95" fmla="*/ 1054 h 693"/>
                            <a:gd name="T96" fmla="+- 0 8599 8358"/>
                            <a:gd name="T97" fmla="*/ T96 w 328"/>
                            <a:gd name="T98" fmla="+- 0 1015 898"/>
                            <a:gd name="T99" fmla="*/ 1015 h 693"/>
                            <a:gd name="T100" fmla="+- 0 8630 8358"/>
                            <a:gd name="T101" fmla="*/ T100 w 328"/>
                            <a:gd name="T102" fmla="+- 0 966 898"/>
                            <a:gd name="T103" fmla="*/ 966 h 693"/>
                            <a:gd name="T104" fmla="+- 0 8658 8358"/>
                            <a:gd name="T105" fmla="*/ T104 w 328"/>
                            <a:gd name="T106" fmla="+- 0 923 898"/>
                            <a:gd name="T107" fmla="*/ 923 h 693"/>
                            <a:gd name="T108" fmla="+- 0 8670 8358"/>
                            <a:gd name="T109" fmla="*/ T108 w 328"/>
                            <a:gd name="T110" fmla="+- 0 905 898"/>
                            <a:gd name="T111" fmla="*/ 905 h 693"/>
                            <a:gd name="T112" fmla="+- 0 8669 8358"/>
                            <a:gd name="T113" fmla="*/ T112 w 328"/>
                            <a:gd name="T114" fmla="+- 0 901 898"/>
                            <a:gd name="T115" fmla="*/ 901 h 693"/>
                            <a:gd name="T116" fmla="+- 0 8665 8358"/>
                            <a:gd name="T117" fmla="*/ T116 w 328"/>
                            <a:gd name="T118" fmla="+- 0 898 898"/>
                            <a:gd name="T119" fmla="*/ 898 h 693"/>
                            <a:gd name="T120" fmla="+- 0 8678 8358"/>
                            <a:gd name="T121" fmla="*/ T120 w 328"/>
                            <a:gd name="T122" fmla="+- 0 1000 898"/>
                            <a:gd name="T123" fmla="*/ 1000 h 693"/>
                            <a:gd name="T124" fmla="+- 0 8675 8358"/>
                            <a:gd name="T125" fmla="*/ T124 w 328"/>
                            <a:gd name="T126" fmla="+- 0 1003 898"/>
                            <a:gd name="T127" fmla="*/ 1003 h 693"/>
                            <a:gd name="T128" fmla="+- 0 8643 8358"/>
                            <a:gd name="T129" fmla="*/ T128 w 328"/>
                            <a:gd name="T130" fmla="+- 0 1054 898"/>
                            <a:gd name="T131" fmla="*/ 1054 h 693"/>
                            <a:gd name="T132" fmla="+- 0 8615 8358"/>
                            <a:gd name="T133" fmla="*/ T132 w 328"/>
                            <a:gd name="T134" fmla="+- 0 1104 898"/>
                            <a:gd name="T135" fmla="*/ 1104 h 693"/>
                            <a:gd name="T136" fmla="+- 0 8590 8358"/>
                            <a:gd name="T137" fmla="*/ T136 w 328"/>
                            <a:gd name="T138" fmla="+- 0 1151 898"/>
                            <a:gd name="T139" fmla="*/ 1151 h 693"/>
                            <a:gd name="T140" fmla="+- 0 8568 8358"/>
                            <a:gd name="T141" fmla="*/ T140 w 328"/>
                            <a:gd name="T142" fmla="+- 0 1196 898"/>
                            <a:gd name="T143" fmla="*/ 1196 h 693"/>
                            <a:gd name="T144" fmla="+- 0 8549 8358"/>
                            <a:gd name="T145" fmla="*/ T144 w 328"/>
                            <a:gd name="T146" fmla="+- 0 1238 898"/>
                            <a:gd name="T147" fmla="*/ 1238 h 693"/>
                            <a:gd name="T148" fmla="+- 0 8532 8358"/>
                            <a:gd name="T149" fmla="*/ T148 w 328"/>
                            <a:gd name="T150" fmla="+- 0 1277 898"/>
                            <a:gd name="T151" fmla="*/ 1277 h 693"/>
                            <a:gd name="T152" fmla="+- 0 8517 8358"/>
                            <a:gd name="T153" fmla="*/ T152 w 328"/>
                            <a:gd name="T154" fmla="+- 0 1313 898"/>
                            <a:gd name="T155" fmla="*/ 1313 h 693"/>
                            <a:gd name="T156" fmla="+- 0 8494 8358"/>
                            <a:gd name="T157" fmla="*/ T156 w 328"/>
                            <a:gd name="T158" fmla="+- 0 1375 898"/>
                            <a:gd name="T159" fmla="*/ 1375 h 693"/>
                            <a:gd name="T160" fmla="+- 0 8479 8358"/>
                            <a:gd name="T161" fmla="*/ T160 w 328"/>
                            <a:gd name="T162" fmla="+- 0 1423 898"/>
                            <a:gd name="T163" fmla="*/ 1423 h 693"/>
                            <a:gd name="T164" fmla="+- 0 8471 8358"/>
                            <a:gd name="T165" fmla="*/ T164 w 328"/>
                            <a:gd name="T166" fmla="+- 0 1457 898"/>
                            <a:gd name="T167" fmla="*/ 1457 h 693"/>
                            <a:gd name="T168" fmla="+- 0 8467 8358"/>
                            <a:gd name="T169" fmla="*/ T168 w 328"/>
                            <a:gd name="T170" fmla="+- 0 1476 898"/>
                            <a:gd name="T171" fmla="*/ 1476 h 693"/>
                            <a:gd name="T172" fmla="+- 0 8469 8358"/>
                            <a:gd name="T173" fmla="*/ T172 w 328"/>
                            <a:gd name="T174" fmla="+- 0 1483 898"/>
                            <a:gd name="T175" fmla="*/ 1483 h 693"/>
                            <a:gd name="T176" fmla="+- 0 8478 8358"/>
                            <a:gd name="T177" fmla="*/ T176 w 328"/>
                            <a:gd name="T178" fmla="+- 0 1479 898"/>
                            <a:gd name="T179" fmla="*/ 1479 h 693"/>
                            <a:gd name="T180" fmla="+- 0 8482 8358"/>
                            <a:gd name="T181" fmla="*/ T180 w 328"/>
                            <a:gd name="T182" fmla="+- 0 1460 898"/>
                            <a:gd name="T183" fmla="*/ 1460 h 693"/>
                            <a:gd name="T184" fmla="+- 0 8491 8358"/>
                            <a:gd name="T185" fmla="*/ T184 w 328"/>
                            <a:gd name="T186" fmla="+- 0 1427 898"/>
                            <a:gd name="T187" fmla="*/ 1427 h 693"/>
                            <a:gd name="T188" fmla="+- 0 8516 8358"/>
                            <a:gd name="T189" fmla="*/ T188 w 328"/>
                            <a:gd name="T190" fmla="+- 0 1350 898"/>
                            <a:gd name="T191" fmla="*/ 1350 h 693"/>
                            <a:gd name="T192" fmla="+- 0 8535 8358"/>
                            <a:gd name="T193" fmla="*/ T192 w 328"/>
                            <a:gd name="T194" fmla="+- 0 1300 898"/>
                            <a:gd name="T195" fmla="*/ 1300 h 693"/>
                            <a:gd name="T196" fmla="+- 0 8551 8358"/>
                            <a:gd name="T197" fmla="*/ T196 w 328"/>
                            <a:gd name="T198" fmla="+- 0 1263 898"/>
                            <a:gd name="T199" fmla="*/ 1263 h 693"/>
                            <a:gd name="T200" fmla="+- 0 8579 8358"/>
                            <a:gd name="T201" fmla="*/ T200 w 328"/>
                            <a:gd name="T202" fmla="+- 0 1201 898"/>
                            <a:gd name="T203" fmla="*/ 1201 h 693"/>
                            <a:gd name="T204" fmla="+- 0 8613 8358"/>
                            <a:gd name="T205" fmla="*/ T204 w 328"/>
                            <a:gd name="T206" fmla="+- 0 1134 898"/>
                            <a:gd name="T207" fmla="*/ 1134 h 693"/>
                            <a:gd name="T208" fmla="+- 0 8654 8358"/>
                            <a:gd name="T209" fmla="*/ T208 w 328"/>
                            <a:gd name="T210" fmla="+- 0 1061 898"/>
                            <a:gd name="T211" fmla="*/ 1061 h 693"/>
                            <a:gd name="T212" fmla="+- 0 8685 8358"/>
                            <a:gd name="T213" fmla="*/ T212 w 328"/>
                            <a:gd name="T214" fmla="+- 0 1009 898"/>
                            <a:gd name="T215" fmla="*/ 1009 h 693"/>
                            <a:gd name="T216" fmla="+- 0 8686 8358"/>
                            <a:gd name="T217" fmla="*/ T216 w 328"/>
                            <a:gd name="T218" fmla="+- 0 1004 898"/>
                            <a:gd name="T219" fmla="*/ 1004 h 693"/>
                            <a:gd name="T220" fmla="+- 0 8681 8358"/>
                            <a:gd name="T221" fmla="*/ T220 w 328"/>
                            <a:gd name="T222" fmla="+- 0 1000 898"/>
                            <a:gd name="T223" fmla="*/ 1000 h 6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328" h="693">
                              <a:moveTo>
                                <a:pt x="307" y="0"/>
                              </a:moveTo>
                              <a:lnTo>
                                <a:pt x="305" y="0"/>
                              </a:lnTo>
                              <a:lnTo>
                                <a:pt x="303" y="1"/>
                              </a:lnTo>
                              <a:lnTo>
                                <a:pt x="301" y="3"/>
                              </a:lnTo>
                              <a:lnTo>
                                <a:pt x="290" y="18"/>
                              </a:lnTo>
                              <a:lnTo>
                                <a:pt x="278" y="37"/>
                              </a:lnTo>
                              <a:lnTo>
                                <a:pt x="261" y="62"/>
                              </a:lnTo>
                              <a:lnTo>
                                <a:pt x="220" y="129"/>
                              </a:lnTo>
                              <a:lnTo>
                                <a:pt x="196" y="171"/>
                              </a:lnTo>
                              <a:lnTo>
                                <a:pt x="183" y="194"/>
                              </a:lnTo>
                              <a:lnTo>
                                <a:pt x="145" y="267"/>
                              </a:lnTo>
                              <a:lnTo>
                                <a:pt x="132" y="293"/>
                              </a:lnTo>
                              <a:lnTo>
                                <a:pt x="119" y="321"/>
                              </a:lnTo>
                              <a:lnTo>
                                <a:pt x="106" y="348"/>
                              </a:lnTo>
                              <a:lnTo>
                                <a:pt x="82" y="406"/>
                              </a:lnTo>
                              <a:lnTo>
                                <a:pt x="58" y="466"/>
                              </a:lnTo>
                              <a:lnTo>
                                <a:pt x="28" y="559"/>
                              </a:lnTo>
                              <a:lnTo>
                                <a:pt x="20" y="590"/>
                              </a:lnTo>
                              <a:lnTo>
                                <a:pt x="12" y="622"/>
                              </a:lnTo>
                              <a:lnTo>
                                <a:pt x="9" y="638"/>
                              </a:lnTo>
                              <a:lnTo>
                                <a:pt x="5" y="654"/>
                              </a:lnTo>
                              <a:lnTo>
                                <a:pt x="2" y="670"/>
                              </a:lnTo>
                              <a:lnTo>
                                <a:pt x="0" y="686"/>
                              </a:lnTo>
                              <a:lnTo>
                                <a:pt x="0" y="688"/>
                              </a:lnTo>
                              <a:lnTo>
                                <a:pt x="2" y="692"/>
                              </a:lnTo>
                              <a:lnTo>
                                <a:pt x="5" y="693"/>
                              </a:lnTo>
                              <a:lnTo>
                                <a:pt x="7" y="693"/>
                              </a:lnTo>
                              <a:lnTo>
                                <a:pt x="9" y="692"/>
                              </a:lnTo>
                              <a:lnTo>
                                <a:pt x="11" y="690"/>
                              </a:lnTo>
                              <a:lnTo>
                                <a:pt x="12" y="688"/>
                              </a:lnTo>
                              <a:lnTo>
                                <a:pt x="14" y="672"/>
                              </a:lnTo>
                              <a:lnTo>
                                <a:pt x="17" y="656"/>
                              </a:lnTo>
                              <a:lnTo>
                                <a:pt x="20" y="641"/>
                              </a:lnTo>
                              <a:lnTo>
                                <a:pt x="24" y="625"/>
                              </a:lnTo>
                              <a:lnTo>
                                <a:pt x="31" y="594"/>
                              </a:lnTo>
                              <a:lnTo>
                                <a:pt x="31" y="593"/>
                              </a:lnTo>
                              <a:lnTo>
                                <a:pt x="49" y="531"/>
                              </a:lnTo>
                              <a:lnTo>
                                <a:pt x="59" y="501"/>
                              </a:lnTo>
                              <a:lnTo>
                                <a:pt x="59" y="500"/>
                              </a:lnTo>
                              <a:lnTo>
                                <a:pt x="81" y="440"/>
                              </a:lnTo>
                              <a:lnTo>
                                <a:pt x="117" y="353"/>
                              </a:lnTo>
                              <a:lnTo>
                                <a:pt x="143" y="299"/>
                              </a:lnTo>
                              <a:lnTo>
                                <a:pt x="155" y="273"/>
                              </a:lnTo>
                              <a:lnTo>
                                <a:pt x="156" y="272"/>
                              </a:lnTo>
                              <a:lnTo>
                                <a:pt x="168" y="247"/>
                              </a:lnTo>
                              <a:lnTo>
                                <a:pt x="194" y="199"/>
                              </a:lnTo>
                              <a:lnTo>
                                <a:pt x="206" y="177"/>
                              </a:lnTo>
                              <a:lnTo>
                                <a:pt x="218" y="156"/>
                              </a:lnTo>
                              <a:lnTo>
                                <a:pt x="230" y="136"/>
                              </a:lnTo>
                              <a:lnTo>
                                <a:pt x="241" y="117"/>
                              </a:lnTo>
                              <a:lnTo>
                                <a:pt x="252" y="99"/>
                              </a:lnTo>
                              <a:lnTo>
                                <a:pt x="272" y="68"/>
                              </a:lnTo>
                              <a:lnTo>
                                <a:pt x="288" y="43"/>
                              </a:lnTo>
                              <a:lnTo>
                                <a:pt x="300" y="25"/>
                              </a:lnTo>
                              <a:lnTo>
                                <a:pt x="311" y="10"/>
                              </a:lnTo>
                              <a:lnTo>
                                <a:pt x="312" y="7"/>
                              </a:lnTo>
                              <a:lnTo>
                                <a:pt x="312" y="5"/>
                              </a:lnTo>
                              <a:lnTo>
                                <a:pt x="311" y="3"/>
                              </a:lnTo>
                              <a:lnTo>
                                <a:pt x="309" y="1"/>
                              </a:lnTo>
                              <a:lnTo>
                                <a:pt x="307" y="0"/>
                              </a:lnTo>
                              <a:close/>
                              <a:moveTo>
                                <a:pt x="323" y="102"/>
                              </a:moveTo>
                              <a:lnTo>
                                <a:pt x="320" y="102"/>
                              </a:lnTo>
                              <a:lnTo>
                                <a:pt x="318" y="103"/>
                              </a:lnTo>
                              <a:lnTo>
                                <a:pt x="317" y="105"/>
                              </a:lnTo>
                              <a:lnTo>
                                <a:pt x="301" y="131"/>
                              </a:lnTo>
                              <a:lnTo>
                                <a:pt x="285" y="156"/>
                              </a:lnTo>
                              <a:lnTo>
                                <a:pt x="271" y="182"/>
                              </a:lnTo>
                              <a:lnTo>
                                <a:pt x="257" y="206"/>
                              </a:lnTo>
                              <a:lnTo>
                                <a:pt x="244" y="230"/>
                              </a:lnTo>
                              <a:lnTo>
                                <a:pt x="232" y="253"/>
                              </a:lnTo>
                              <a:lnTo>
                                <a:pt x="221" y="276"/>
                              </a:lnTo>
                              <a:lnTo>
                                <a:pt x="210" y="298"/>
                              </a:lnTo>
                              <a:lnTo>
                                <a:pt x="200" y="319"/>
                              </a:lnTo>
                              <a:lnTo>
                                <a:pt x="191" y="340"/>
                              </a:lnTo>
                              <a:lnTo>
                                <a:pt x="182" y="360"/>
                              </a:lnTo>
                              <a:lnTo>
                                <a:pt x="174" y="379"/>
                              </a:lnTo>
                              <a:lnTo>
                                <a:pt x="166" y="397"/>
                              </a:lnTo>
                              <a:lnTo>
                                <a:pt x="159" y="415"/>
                              </a:lnTo>
                              <a:lnTo>
                                <a:pt x="147" y="448"/>
                              </a:lnTo>
                              <a:lnTo>
                                <a:pt x="136" y="477"/>
                              </a:lnTo>
                              <a:lnTo>
                                <a:pt x="128" y="503"/>
                              </a:lnTo>
                              <a:lnTo>
                                <a:pt x="121" y="525"/>
                              </a:lnTo>
                              <a:lnTo>
                                <a:pt x="116" y="544"/>
                              </a:lnTo>
                              <a:lnTo>
                                <a:pt x="113" y="559"/>
                              </a:lnTo>
                              <a:lnTo>
                                <a:pt x="110" y="570"/>
                              </a:lnTo>
                              <a:lnTo>
                                <a:pt x="109" y="578"/>
                              </a:lnTo>
                              <a:lnTo>
                                <a:pt x="109" y="583"/>
                              </a:lnTo>
                              <a:lnTo>
                                <a:pt x="111" y="585"/>
                              </a:lnTo>
                              <a:lnTo>
                                <a:pt x="118" y="585"/>
                              </a:lnTo>
                              <a:lnTo>
                                <a:pt x="120" y="581"/>
                              </a:lnTo>
                              <a:lnTo>
                                <a:pt x="122" y="572"/>
                              </a:lnTo>
                              <a:lnTo>
                                <a:pt x="124" y="562"/>
                              </a:lnTo>
                              <a:lnTo>
                                <a:pt x="128" y="547"/>
                              </a:lnTo>
                              <a:lnTo>
                                <a:pt x="133" y="529"/>
                              </a:lnTo>
                              <a:lnTo>
                                <a:pt x="139" y="507"/>
                              </a:lnTo>
                              <a:lnTo>
                                <a:pt x="158" y="452"/>
                              </a:lnTo>
                              <a:lnTo>
                                <a:pt x="170" y="419"/>
                              </a:lnTo>
                              <a:lnTo>
                                <a:pt x="177" y="402"/>
                              </a:lnTo>
                              <a:lnTo>
                                <a:pt x="185" y="384"/>
                              </a:lnTo>
                              <a:lnTo>
                                <a:pt x="193" y="365"/>
                              </a:lnTo>
                              <a:lnTo>
                                <a:pt x="201" y="345"/>
                              </a:lnTo>
                              <a:lnTo>
                                <a:pt x="221" y="303"/>
                              </a:lnTo>
                              <a:lnTo>
                                <a:pt x="243" y="259"/>
                              </a:lnTo>
                              <a:lnTo>
                                <a:pt x="255" y="236"/>
                              </a:lnTo>
                              <a:lnTo>
                                <a:pt x="281" y="188"/>
                              </a:lnTo>
                              <a:lnTo>
                                <a:pt x="296" y="163"/>
                              </a:lnTo>
                              <a:lnTo>
                                <a:pt x="311" y="137"/>
                              </a:lnTo>
                              <a:lnTo>
                                <a:pt x="327" y="111"/>
                              </a:lnTo>
                              <a:lnTo>
                                <a:pt x="328" y="109"/>
                              </a:lnTo>
                              <a:lnTo>
                                <a:pt x="328" y="106"/>
                              </a:lnTo>
                              <a:lnTo>
                                <a:pt x="327" y="104"/>
                              </a:lnTo>
                              <a:lnTo>
                                <a:pt x="323" y="102"/>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docshape91"/>
                      <wps:cNvSpPr>
                        <a:spLocks/>
                      </wps:cNvSpPr>
                      <wps:spPr bwMode="auto">
                        <a:xfrm>
                          <a:off x="7524" y="951"/>
                          <a:ext cx="2520" cy="1779"/>
                        </a:xfrm>
                        <a:custGeom>
                          <a:avLst/>
                          <a:gdLst>
                            <a:gd name="T0" fmla="+- 0 7894 7524"/>
                            <a:gd name="T1" fmla="*/ T0 w 2520"/>
                            <a:gd name="T2" fmla="+- 0 998 951"/>
                            <a:gd name="T3" fmla="*/ 998 h 1779"/>
                            <a:gd name="T4" fmla="+- 0 7823 7524"/>
                            <a:gd name="T5" fmla="*/ T4 w 2520"/>
                            <a:gd name="T6" fmla="+- 0 1006 951"/>
                            <a:gd name="T7" fmla="*/ 1006 h 1779"/>
                            <a:gd name="T8" fmla="+- 0 7678 7524"/>
                            <a:gd name="T9" fmla="*/ T8 w 2520"/>
                            <a:gd name="T10" fmla="+- 0 1257 951"/>
                            <a:gd name="T11" fmla="*/ 1257 h 1779"/>
                            <a:gd name="T12" fmla="+- 0 7586 7524"/>
                            <a:gd name="T13" fmla="*/ T12 w 2520"/>
                            <a:gd name="T14" fmla="+- 0 1475 951"/>
                            <a:gd name="T15" fmla="*/ 1475 h 1779"/>
                            <a:gd name="T16" fmla="+- 0 7538 7524"/>
                            <a:gd name="T17" fmla="*/ T16 w 2520"/>
                            <a:gd name="T18" fmla="+- 0 1629 951"/>
                            <a:gd name="T19" fmla="*/ 1629 h 1779"/>
                            <a:gd name="T20" fmla="+- 0 7524 7524"/>
                            <a:gd name="T21" fmla="*/ T20 w 2520"/>
                            <a:gd name="T22" fmla="+- 0 1687 951"/>
                            <a:gd name="T23" fmla="*/ 1687 h 1779"/>
                            <a:gd name="T24" fmla="+- 0 7595 7524"/>
                            <a:gd name="T25" fmla="*/ T24 w 2520"/>
                            <a:gd name="T26" fmla="+- 0 1679 951"/>
                            <a:gd name="T27" fmla="*/ 1679 h 1779"/>
                            <a:gd name="T28" fmla="+- 0 7680 7524"/>
                            <a:gd name="T29" fmla="*/ T28 w 2520"/>
                            <a:gd name="T30" fmla="+- 0 1418 951"/>
                            <a:gd name="T31" fmla="*/ 1418 h 1779"/>
                            <a:gd name="T32" fmla="+- 0 7779 7524"/>
                            <a:gd name="T33" fmla="*/ T32 w 2520"/>
                            <a:gd name="T34" fmla="+- 0 1201 951"/>
                            <a:gd name="T35" fmla="*/ 1201 h 1779"/>
                            <a:gd name="T36" fmla="+- 0 7860 7524"/>
                            <a:gd name="T37" fmla="*/ T36 w 2520"/>
                            <a:gd name="T38" fmla="+- 0 1053 951"/>
                            <a:gd name="T39" fmla="*/ 1053 h 1779"/>
                            <a:gd name="T40" fmla="+- 0 7894 7524"/>
                            <a:gd name="T41" fmla="*/ T40 w 2520"/>
                            <a:gd name="T42" fmla="+- 0 998 951"/>
                            <a:gd name="T43" fmla="*/ 998 h 1779"/>
                            <a:gd name="T44" fmla="+- 0 8279 7524"/>
                            <a:gd name="T45" fmla="*/ T44 w 2520"/>
                            <a:gd name="T46" fmla="+- 0 951 951"/>
                            <a:gd name="T47" fmla="*/ 951 h 1779"/>
                            <a:gd name="T48" fmla="+- 0 8208 7524"/>
                            <a:gd name="T49" fmla="*/ T48 w 2520"/>
                            <a:gd name="T50" fmla="+- 0 959 951"/>
                            <a:gd name="T51" fmla="*/ 959 h 1779"/>
                            <a:gd name="T52" fmla="+- 0 8063 7524"/>
                            <a:gd name="T53" fmla="*/ T52 w 2520"/>
                            <a:gd name="T54" fmla="+- 0 1210 951"/>
                            <a:gd name="T55" fmla="*/ 1210 h 1779"/>
                            <a:gd name="T56" fmla="+- 0 7971 7524"/>
                            <a:gd name="T57" fmla="*/ T56 w 2520"/>
                            <a:gd name="T58" fmla="+- 0 1428 951"/>
                            <a:gd name="T59" fmla="*/ 1428 h 1779"/>
                            <a:gd name="T60" fmla="+- 0 7923 7524"/>
                            <a:gd name="T61" fmla="*/ T60 w 2520"/>
                            <a:gd name="T62" fmla="+- 0 1581 951"/>
                            <a:gd name="T63" fmla="*/ 1581 h 1779"/>
                            <a:gd name="T64" fmla="+- 0 7909 7524"/>
                            <a:gd name="T65" fmla="*/ T64 w 2520"/>
                            <a:gd name="T66" fmla="+- 0 1640 951"/>
                            <a:gd name="T67" fmla="*/ 1640 h 1779"/>
                            <a:gd name="T68" fmla="+- 0 7980 7524"/>
                            <a:gd name="T69" fmla="*/ T68 w 2520"/>
                            <a:gd name="T70" fmla="+- 0 1632 951"/>
                            <a:gd name="T71" fmla="*/ 1632 h 1779"/>
                            <a:gd name="T72" fmla="+- 0 8065 7524"/>
                            <a:gd name="T73" fmla="*/ T72 w 2520"/>
                            <a:gd name="T74" fmla="+- 0 1371 951"/>
                            <a:gd name="T75" fmla="*/ 1371 h 1779"/>
                            <a:gd name="T76" fmla="+- 0 8164 7524"/>
                            <a:gd name="T77" fmla="*/ T76 w 2520"/>
                            <a:gd name="T78" fmla="+- 0 1154 951"/>
                            <a:gd name="T79" fmla="*/ 1154 h 1779"/>
                            <a:gd name="T80" fmla="+- 0 8245 7524"/>
                            <a:gd name="T81" fmla="*/ T80 w 2520"/>
                            <a:gd name="T82" fmla="+- 0 1006 951"/>
                            <a:gd name="T83" fmla="*/ 1006 h 1779"/>
                            <a:gd name="T84" fmla="+- 0 8279 7524"/>
                            <a:gd name="T85" fmla="*/ T84 w 2520"/>
                            <a:gd name="T86" fmla="+- 0 951 951"/>
                            <a:gd name="T87" fmla="*/ 951 h 1779"/>
                            <a:gd name="T88" fmla="+- 0 9957 7524"/>
                            <a:gd name="T89" fmla="*/ T88 w 2520"/>
                            <a:gd name="T90" fmla="+- 0 2313 951"/>
                            <a:gd name="T91" fmla="*/ 2313 h 1779"/>
                            <a:gd name="T92" fmla="+- 0 9922 7524"/>
                            <a:gd name="T93" fmla="*/ T92 w 2520"/>
                            <a:gd name="T94" fmla="+- 0 2329 951"/>
                            <a:gd name="T95" fmla="*/ 2329 h 1779"/>
                            <a:gd name="T96" fmla="+- 0 9894 7524"/>
                            <a:gd name="T97" fmla="*/ T96 w 2520"/>
                            <a:gd name="T98" fmla="+- 0 2374 951"/>
                            <a:gd name="T99" fmla="*/ 2374 h 1779"/>
                            <a:gd name="T100" fmla="+- 0 9875 7524"/>
                            <a:gd name="T101" fmla="*/ T100 w 2520"/>
                            <a:gd name="T102" fmla="+- 0 2440 951"/>
                            <a:gd name="T103" fmla="*/ 2440 h 1779"/>
                            <a:gd name="T104" fmla="+- 0 9868 7524"/>
                            <a:gd name="T105" fmla="*/ T104 w 2520"/>
                            <a:gd name="T106" fmla="+- 0 2521 951"/>
                            <a:gd name="T107" fmla="*/ 2521 h 1779"/>
                            <a:gd name="T108" fmla="+- 0 9875 7524"/>
                            <a:gd name="T109" fmla="*/ T108 w 2520"/>
                            <a:gd name="T110" fmla="+- 0 2603 951"/>
                            <a:gd name="T111" fmla="*/ 2603 h 1779"/>
                            <a:gd name="T112" fmla="+- 0 9894 7524"/>
                            <a:gd name="T113" fmla="*/ T112 w 2520"/>
                            <a:gd name="T114" fmla="+- 0 2669 951"/>
                            <a:gd name="T115" fmla="*/ 2669 h 1779"/>
                            <a:gd name="T116" fmla="+- 0 9922 7524"/>
                            <a:gd name="T117" fmla="*/ T116 w 2520"/>
                            <a:gd name="T118" fmla="+- 0 2714 951"/>
                            <a:gd name="T119" fmla="*/ 2714 h 1779"/>
                            <a:gd name="T120" fmla="+- 0 9957 7524"/>
                            <a:gd name="T121" fmla="*/ T120 w 2520"/>
                            <a:gd name="T122" fmla="+- 0 2730 951"/>
                            <a:gd name="T123" fmla="*/ 2730 h 1779"/>
                            <a:gd name="T124" fmla="+- 0 9991 7524"/>
                            <a:gd name="T125" fmla="*/ T124 w 2520"/>
                            <a:gd name="T126" fmla="+- 0 2714 951"/>
                            <a:gd name="T127" fmla="*/ 2714 h 1779"/>
                            <a:gd name="T128" fmla="+- 0 10019 7524"/>
                            <a:gd name="T129" fmla="*/ T128 w 2520"/>
                            <a:gd name="T130" fmla="+- 0 2669 951"/>
                            <a:gd name="T131" fmla="*/ 2669 h 1779"/>
                            <a:gd name="T132" fmla="+- 0 10038 7524"/>
                            <a:gd name="T133" fmla="*/ T132 w 2520"/>
                            <a:gd name="T134" fmla="+- 0 2603 951"/>
                            <a:gd name="T135" fmla="*/ 2603 h 1779"/>
                            <a:gd name="T136" fmla="+- 0 10044 7524"/>
                            <a:gd name="T137" fmla="*/ T136 w 2520"/>
                            <a:gd name="T138" fmla="+- 0 2522 951"/>
                            <a:gd name="T139" fmla="*/ 2522 h 1779"/>
                            <a:gd name="T140" fmla="+- 0 10038 7524"/>
                            <a:gd name="T141" fmla="*/ T140 w 2520"/>
                            <a:gd name="T142" fmla="+- 0 2441 951"/>
                            <a:gd name="T143" fmla="*/ 2441 h 1779"/>
                            <a:gd name="T144" fmla="+- 0 10019 7524"/>
                            <a:gd name="T145" fmla="*/ T144 w 2520"/>
                            <a:gd name="T146" fmla="+- 0 2374 951"/>
                            <a:gd name="T147" fmla="*/ 2374 h 1779"/>
                            <a:gd name="T148" fmla="+- 0 9991 7524"/>
                            <a:gd name="T149" fmla="*/ T148 w 2520"/>
                            <a:gd name="T150" fmla="+- 0 2329 951"/>
                            <a:gd name="T151" fmla="*/ 2329 h 1779"/>
                            <a:gd name="T152" fmla="+- 0 9957 7524"/>
                            <a:gd name="T153" fmla="*/ T152 w 2520"/>
                            <a:gd name="T154" fmla="+- 0 2313 951"/>
                            <a:gd name="T155" fmla="*/ 2313 h 17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2520" h="1779">
                              <a:moveTo>
                                <a:pt x="370" y="47"/>
                              </a:moveTo>
                              <a:lnTo>
                                <a:pt x="299" y="55"/>
                              </a:lnTo>
                              <a:lnTo>
                                <a:pt x="154" y="306"/>
                              </a:lnTo>
                              <a:lnTo>
                                <a:pt x="62" y="524"/>
                              </a:lnTo>
                              <a:lnTo>
                                <a:pt x="14" y="678"/>
                              </a:lnTo>
                              <a:lnTo>
                                <a:pt x="0" y="736"/>
                              </a:lnTo>
                              <a:lnTo>
                                <a:pt x="71" y="728"/>
                              </a:lnTo>
                              <a:lnTo>
                                <a:pt x="156" y="467"/>
                              </a:lnTo>
                              <a:lnTo>
                                <a:pt x="255" y="250"/>
                              </a:lnTo>
                              <a:lnTo>
                                <a:pt x="336" y="102"/>
                              </a:lnTo>
                              <a:lnTo>
                                <a:pt x="370" y="47"/>
                              </a:lnTo>
                              <a:close/>
                              <a:moveTo>
                                <a:pt x="755" y="0"/>
                              </a:moveTo>
                              <a:lnTo>
                                <a:pt x="684" y="8"/>
                              </a:lnTo>
                              <a:lnTo>
                                <a:pt x="539" y="259"/>
                              </a:lnTo>
                              <a:lnTo>
                                <a:pt x="447" y="477"/>
                              </a:lnTo>
                              <a:lnTo>
                                <a:pt x="399" y="630"/>
                              </a:lnTo>
                              <a:lnTo>
                                <a:pt x="385" y="689"/>
                              </a:lnTo>
                              <a:lnTo>
                                <a:pt x="456" y="681"/>
                              </a:lnTo>
                              <a:lnTo>
                                <a:pt x="541" y="420"/>
                              </a:lnTo>
                              <a:lnTo>
                                <a:pt x="640" y="203"/>
                              </a:lnTo>
                              <a:lnTo>
                                <a:pt x="721" y="55"/>
                              </a:lnTo>
                              <a:lnTo>
                                <a:pt x="755" y="0"/>
                              </a:lnTo>
                              <a:close/>
                              <a:moveTo>
                                <a:pt x="2433" y="1362"/>
                              </a:moveTo>
                              <a:lnTo>
                                <a:pt x="2398" y="1378"/>
                              </a:lnTo>
                              <a:lnTo>
                                <a:pt x="2370" y="1423"/>
                              </a:lnTo>
                              <a:lnTo>
                                <a:pt x="2351" y="1489"/>
                              </a:lnTo>
                              <a:lnTo>
                                <a:pt x="2344" y="1570"/>
                              </a:lnTo>
                              <a:lnTo>
                                <a:pt x="2351" y="1652"/>
                              </a:lnTo>
                              <a:lnTo>
                                <a:pt x="2370" y="1718"/>
                              </a:lnTo>
                              <a:lnTo>
                                <a:pt x="2398" y="1763"/>
                              </a:lnTo>
                              <a:lnTo>
                                <a:pt x="2433" y="1779"/>
                              </a:lnTo>
                              <a:lnTo>
                                <a:pt x="2467" y="1763"/>
                              </a:lnTo>
                              <a:lnTo>
                                <a:pt x="2495" y="1718"/>
                              </a:lnTo>
                              <a:lnTo>
                                <a:pt x="2514" y="1652"/>
                              </a:lnTo>
                              <a:lnTo>
                                <a:pt x="2520" y="1571"/>
                              </a:lnTo>
                              <a:lnTo>
                                <a:pt x="2514" y="1490"/>
                              </a:lnTo>
                              <a:lnTo>
                                <a:pt x="2495" y="1423"/>
                              </a:lnTo>
                              <a:lnTo>
                                <a:pt x="2467" y="1378"/>
                              </a:lnTo>
                              <a:lnTo>
                                <a:pt x="2433" y="1362"/>
                              </a:lnTo>
                              <a:close/>
                            </a:path>
                          </a:pathLst>
                        </a:custGeom>
                        <a:solidFill>
                          <a:srgbClr val="FADF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docshape92"/>
                      <wps:cNvSpPr>
                        <a:spLocks/>
                      </wps:cNvSpPr>
                      <wps:spPr bwMode="auto">
                        <a:xfrm>
                          <a:off x="9547" y="1509"/>
                          <a:ext cx="204" cy="417"/>
                        </a:xfrm>
                        <a:custGeom>
                          <a:avLst/>
                          <a:gdLst>
                            <a:gd name="T0" fmla="+- 0 9648 9547"/>
                            <a:gd name="T1" fmla="*/ T0 w 204"/>
                            <a:gd name="T2" fmla="+- 0 1509 1509"/>
                            <a:gd name="T3" fmla="*/ 1509 h 417"/>
                            <a:gd name="T4" fmla="+- 0 9547 9547"/>
                            <a:gd name="T5" fmla="*/ T4 w 204"/>
                            <a:gd name="T6" fmla="+- 0 1926 1509"/>
                            <a:gd name="T7" fmla="*/ 1926 h 417"/>
                            <a:gd name="T8" fmla="+- 0 9751 9547"/>
                            <a:gd name="T9" fmla="*/ T8 w 204"/>
                            <a:gd name="T10" fmla="+- 0 1926 1509"/>
                            <a:gd name="T11" fmla="*/ 1926 h 417"/>
                            <a:gd name="T12" fmla="+- 0 9648 9547"/>
                            <a:gd name="T13" fmla="*/ T12 w 204"/>
                            <a:gd name="T14" fmla="+- 0 1509 1509"/>
                            <a:gd name="T15" fmla="*/ 1509 h 417"/>
                          </a:gdLst>
                          <a:ahLst/>
                          <a:cxnLst>
                            <a:cxn ang="0">
                              <a:pos x="T1" y="T3"/>
                            </a:cxn>
                            <a:cxn ang="0">
                              <a:pos x="T5" y="T7"/>
                            </a:cxn>
                            <a:cxn ang="0">
                              <a:pos x="T9" y="T11"/>
                            </a:cxn>
                            <a:cxn ang="0">
                              <a:pos x="T13" y="T15"/>
                            </a:cxn>
                          </a:cxnLst>
                          <a:rect l="0" t="0" r="r" b="b"/>
                          <a:pathLst>
                            <a:path w="204" h="417">
                              <a:moveTo>
                                <a:pt x="101" y="0"/>
                              </a:moveTo>
                              <a:lnTo>
                                <a:pt x="0" y="417"/>
                              </a:lnTo>
                              <a:lnTo>
                                <a:pt x="204" y="417"/>
                              </a:lnTo>
                              <a:lnTo>
                                <a:pt x="101" y="0"/>
                              </a:lnTo>
                              <a:close/>
                            </a:path>
                          </a:pathLst>
                        </a:custGeom>
                        <a:solidFill>
                          <a:srgbClr val="C0DBF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5" name="docshape9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11559"/>
                          <a:ext cx="3049" cy="2841"/>
                        </a:xfrm>
                        <a:prstGeom prst="rect">
                          <a:avLst/>
                        </a:prstGeom>
                        <a:noFill/>
                        <a:extLst>
                          <a:ext uri="{909E8E84-426E-40DD-AFC4-6F175D3DCCD1}">
                            <a14:hiddenFill xmlns:a14="http://schemas.microsoft.com/office/drawing/2010/main">
                              <a:solidFill>
                                <a:srgbClr val="FFFFFF"/>
                              </a:solidFill>
                            </a14:hiddenFill>
                          </a:ext>
                        </a:extLst>
                      </pic:spPr>
                    </pic:pic>
                    <wps:wsp>
                      <wps:cNvPr id="86" name="docshape94"/>
                      <wps:cNvSpPr>
                        <a:spLocks/>
                      </wps:cNvSpPr>
                      <wps:spPr bwMode="auto">
                        <a:xfrm>
                          <a:off x="9372" y="13548"/>
                          <a:ext cx="314" cy="406"/>
                        </a:xfrm>
                        <a:custGeom>
                          <a:avLst/>
                          <a:gdLst>
                            <a:gd name="T0" fmla="+- 0 9372 9372"/>
                            <a:gd name="T1" fmla="*/ T0 w 314"/>
                            <a:gd name="T2" fmla="+- 0 13548 13548"/>
                            <a:gd name="T3" fmla="*/ 13548 h 406"/>
                            <a:gd name="T4" fmla="+- 0 9516 9372"/>
                            <a:gd name="T5" fmla="*/ T4 w 314"/>
                            <a:gd name="T6" fmla="+- 0 13954 13548"/>
                            <a:gd name="T7" fmla="*/ 13954 h 406"/>
                            <a:gd name="T8" fmla="+- 0 9686 9372"/>
                            <a:gd name="T9" fmla="*/ T8 w 314"/>
                            <a:gd name="T10" fmla="+- 0 13841 13548"/>
                            <a:gd name="T11" fmla="*/ 13841 h 406"/>
                            <a:gd name="T12" fmla="+- 0 9372 9372"/>
                            <a:gd name="T13" fmla="*/ T12 w 314"/>
                            <a:gd name="T14" fmla="+- 0 13548 13548"/>
                            <a:gd name="T15" fmla="*/ 13548 h 406"/>
                          </a:gdLst>
                          <a:ahLst/>
                          <a:cxnLst>
                            <a:cxn ang="0">
                              <a:pos x="T1" y="T3"/>
                            </a:cxn>
                            <a:cxn ang="0">
                              <a:pos x="T5" y="T7"/>
                            </a:cxn>
                            <a:cxn ang="0">
                              <a:pos x="T9" y="T11"/>
                            </a:cxn>
                            <a:cxn ang="0">
                              <a:pos x="T13" y="T15"/>
                            </a:cxn>
                          </a:cxnLst>
                          <a:rect l="0" t="0" r="r" b="b"/>
                          <a:pathLst>
                            <a:path w="314" h="406">
                              <a:moveTo>
                                <a:pt x="0" y="0"/>
                              </a:moveTo>
                              <a:lnTo>
                                <a:pt x="144" y="406"/>
                              </a:lnTo>
                              <a:lnTo>
                                <a:pt x="314" y="293"/>
                              </a:lnTo>
                              <a:lnTo>
                                <a:pt x="0" y="0"/>
                              </a:lnTo>
                              <a:close/>
                            </a:path>
                          </a:pathLst>
                        </a:custGeom>
                        <a:solidFill>
                          <a:srgbClr val="CDDCD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docshape95"/>
                      <wps:cNvSpPr>
                        <a:spLocks/>
                      </wps:cNvSpPr>
                      <wps:spPr bwMode="auto">
                        <a:xfrm>
                          <a:off x="9957" y="12782"/>
                          <a:ext cx="288" cy="651"/>
                        </a:xfrm>
                        <a:custGeom>
                          <a:avLst/>
                          <a:gdLst>
                            <a:gd name="T0" fmla="+- 0 10101 9957"/>
                            <a:gd name="T1" fmla="*/ T0 w 288"/>
                            <a:gd name="T2" fmla="+- 0 12782 12782"/>
                            <a:gd name="T3" fmla="*/ 12782 h 651"/>
                            <a:gd name="T4" fmla="+- 0 10048 9957"/>
                            <a:gd name="T5" fmla="*/ T4 w 288"/>
                            <a:gd name="T6" fmla="+- 0 12967 12782"/>
                            <a:gd name="T7" fmla="*/ 12967 h 651"/>
                            <a:gd name="T8" fmla="+- 0 9957 9957"/>
                            <a:gd name="T9" fmla="*/ T8 w 288"/>
                            <a:gd name="T10" fmla="+- 0 13030 12782"/>
                            <a:gd name="T11" fmla="*/ 13030 h 651"/>
                            <a:gd name="T12" fmla="+- 0 10014 9957"/>
                            <a:gd name="T13" fmla="*/ T12 w 288"/>
                            <a:gd name="T14" fmla="+- 0 13207 12782"/>
                            <a:gd name="T15" fmla="*/ 13207 h 651"/>
                            <a:gd name="T16" fmla="+- 0 10012 9957"/>
                            <a:gd name="T17" fmla="*/ T16 w 288"/>
                            <a:gd name="T18" fmla="+- 0 13433 12782"/>
                            <a:gd name="T19" fmla="*/ 13433 h 651"/>
                            <a:gd name="T20" fmla="+- 0 10101 9957"/>
                            <a:gd name="T21" fmla="*/ T20 w 288"/>
                            <a:gd name="T22" fmla="+- 0 13354 12782"/>
                            <a:gd name="T23" fmla="*/ 13354 h 651"/>
                            <a:gd name="T24" fmla="+- 0 10189 9957"/>
                            <a:gd name="T25" fmla="*/ T24 w 288"/>
                            <a:gd name="T26" fmla="+- 0 13433 12782"/>
                            <a:gd name="T27" fmla="*/ 13433 h 651"/>
                            <a:gd name="T28" fmla="+- 0 10187 9957"/>
                            <a:gd name="T29" fmla="*/ T28 w 288"/>
                            <a:gd name="T30" fmla="+- 0 13207 12782"/>
                            <a:gd name="T31" fmla="*/ 13207 h 651"/>
                            <a:gd name="T32" fmla="+- 0 10245 9957"/>
                            <a:gd name="T33" fmla="*/ T32 w 288"/>
                            <a:gd name="T34" fmla="+- 0 13030 12782"/>
                            <a:gd name="T35" fmla="*/ 13030 h 651"/>
                            <a:gd name="T36" fmla="+- 0 10153 9957"/>
                            <a:gd name="T37" fmla="*/ T36 w 288"/>
                            <a:gd name="T38" fmla="+- 0 12967 12782"/>
                            <a:gd name="T39" fmla="*/ 12967 h 651"/>
                            <a:gd name="T40" fmla="+- 0 10101 9957"/>
                            <a:gd name="T41" fmla="*/ T40 w 288"/>
                            <a:gd name="T42" fmla="+- 0 12782 12782"/>
                            <a:gd name="T43" fmla="*/ 12782 h 6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88" h="651">
                              <a:moveTo>
                                <a:pt x="144" y="0"/>
                              </a:moveTo>
                              <a:lnTo>
                                <a:pt x="91" y="185"/>
                              </a:lnTo>
                              <a:lnTo>
                                <a:pt x="0" y="248"/>
                              </a:lnTo>
                              <a:lnTo>
                                <a:pt x="57" y="425"/>
                              </a:lnTo>
                              <a:lnTo>
                                <a:pt x="55" y="651"/>
                              </a:lnTo>
                              <a:lnTo>
                                <a:pt x="144" y="572"/>
                              </a:lnTo>
                              <a:lnTo>
                                <a:pt x="232" y="651"/>
                              </a:lnTo>
                              <a:lnTo>
                                <a:pt x="230" y="425"/>
                              </a:lnTo>
                              <a:lnTo>
                                <a:pt x="288" y="248"/>
                              </a:lnTo>
                              <a:lnTo>
                                <a:pt x="196" y="185"/>
                              </a:lnTo>
                              <a:lnTo>
                                <a:pt x="144" y="0"/>
                              </a:lnTo>
                              <a:close/>
                            </a:path>
                          </a:pathLst>
                        </a:custGeom>
                        <a:solidFill>
                          <a:srgbClr val="FADF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docshape96"/>
                      <wps:cNvSpPr>
                        <a:spLocks/>
                      </wps:cNvSpPr>
                      <wps:spPr bwMode="auto">
                        <a:xfrm>
                          <a:off x="4015" y="13060"/>
                          <a:ext cx="271" cy="609"/>
                        </a:xfrm>
                        <a:custGeom>
                          <a:avLst/>
                          <a:gdLst>
                            <a:gd name="T0" fmla="+- 0 4152 4015"/>
                            <a:gd name="T1" fmla="*/ T0 w 271"/>
                            <a:gd name="T2" fmla="+- 0 13060 13060"/>
                            <a:gd name="T3" fmla="*/ 13060 h 609"/>
                            <a:gd name="T4" fmla="+- 0 4102 4015"/>
                            <a:gd name="T5" fmla="*/ T4 w 271"/>
                            <a:gd name="T6" fmla="+- 0 13235 13060"/>
                            <a:gd name="T7" fmla="*/ 13235 h 609"/>
                            <a:gd name="T8" fmla="+- 0 4015 4015"/>
                            <a:gd name="T9" fmla="*/ T8 w 271"/>
                            <a:gd name="T10" fmla="+- 0 13293 13060"/>
                            <a:gd name="T11" fmla="*/ 13293 h 609"/>
                            <a:gd name="T12" fmla="+- 0 4070 4015"/>
                            <a:gd name="T13" fmla="*/ T12 w 271"/>
                            <a:gd name="T14" fmla="+- 0 13458 13060"/>
                            <a:gd name="T15" fmla="*/ 13458 h 609"/>
                            <a:gd name="T16" fmla="+- 0 4068 4015"/>
                            <a:gd name="T17" fmla="*/ T16 w 271"/>
                            <a:gd name="T18" fmla="+- 0 13669 13060"/>
                            <a:gd name="T19" fmla="*/ 13669 h 609"/>
                            <a:gd name="T20" fmla="+- 0 4152 4015"/>
                            <a:gd name="T21" fmla="*/ T20 w 271"/>
                            <a:gd name="T22" fmla="+- 0 13595 13060"/>
                            <a:gd name="T23" fmla="*/ 13595 h 609"/>
                            <a:gd name="T24" fmla="+- 0 4236 4015"/>
                            <a:gd name="T25" fmla="*/ T24 w 271"/>
                            <a:gd name="T26" fmla="+- 0 13669 13060"/>
                            <a:gd name="T27" fmla="*/ 13669 h 609"/>
                            <a:gd name="T28" fmla="+- 0 4231 4015"/>
                            <a:gd name="T29" fmla="*/ T28 w 271"/>
                            <a:gd name="T30" fmla="+- 0 13458 13060"/>
                            <a:gd name="T31" fmla="*/ 13458 h 609"/>
                            <a:gd name="T32" fmla="+- 0 4286 4015"/>
                            <a:gd name="T33" fmla="*/ T32 w 271"/>
                            <a:gd name="T34" fmla="+- 0 13293 13060"/>
                            <a:gd name="T35" fmla="*/ 13293 h 609"/>
                            <a:gd name="T36" fmla="+- 0 4200 4015"/>
                            <a:gd name="T37" fmla="*/ T36 w 271"/>
                            <a:gd name="T38" fmla="+- 0 13235 13060"/>
                            <a:gd name="T39" fmla="*/ 13235 h 609"/>
                            <a:gd name="T40" fmla="+- 0 4152 4015"/>
                            <a:gd name="T41" fmla="*/ T40 w 271"/>
                            <a:gd name="T42" fmla="+- 0 13060 13060"/>
                            <a:gd name="T43" fmla="*/ 13060 h 6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71" h="609">
                              <a:moveTo>
                                <a:pt x="137" y="0"/>
                              </a:moveTo>
                              <a:lnTo>
                                <a:pt x="87" y="175"/>
                              </a:lnTo>
                              <a:lnTo>
                                <a:pt x="0" y="233"/>
                              </a:lnTo>
                              <a:lnTo>
                                <a:pt x="55" y="398"/>
                              </a:lnTo>
                              <a:lnTo>
                                <a:pt x="53" y="609"/>
                              </a:lnTo>
                              <a:lnTo>
                                <a:pt x="137" y="535"/>
                              </a:lnTo>
                              <a:lnTo>
                                <a:pt x="221" y="609"/>
                              </a:lnTo>
                              <a:lnTo>
                                <a:pt x="216" y="398"/>
                              </a:lnTo>
                              <a:lnTo>
                                <a:pt x="271" y="233"/>
                              </a:lnTo>
                              <a:lnTo>
                                <a:pt x="185" y="175"/>
                              </a:lnTo>
                              <a:lnTo>
                                <a:pt x="137" y="0"/>
                              </a:lnTo>
                              <a:close/>
                            </a:path>
                          </a:pathLst>
                        </a:custGeom>
                        <a:solidFill>
                          <a:srgbClr val="C0DBF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9" name="docshape9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3261"/>
                          <a:ext cx="10800" cy="10899"/>
                        </a:xfrm>
                        <a:prstGeom prst="rect">
                          <a:avLst/>
                        </a:prstGeom>
                        <a:noFill/>
                        <a:extLst>
                          <a:ext uri="{909E8E84-426E-40DD-AFC4-6F175D3DCCD1}">
                            <a14:hiddenFill xmlns:a14="http://schemas.microsoft.com/office/drawing/2010/main">
                              <a:solidFill>
                                <a:srgbClr val="FFFFFF"/>
                              </a:solidFill>
                            </a14:hiddenFill>
                          </a:ext>
                        </a:extLst>
                      </pic:spPr>
                    </pic:pic>
                    <wps:wsp>
                      <wps:cNvPr id="90" name="docshape98"/>
                      <wps:cNvSpPr>
                        <a:spLocks/>
                      </wps:cNvSpPr>
                      <wps:spPr bwMode="auto">
                        <a:xfrm>
                          <a:off x="2040" y="10920"/>
                          <a:ext cx="6581" cy="2160"/>
                        </a:xfrm>
                        <a:custGeom>
                          <a:avLst/>
                          <a:gdLst>
                            <a:gd name="T0" fmla="+- 0 8501 2040"/>
                            <a:gd name="T1" fmla="*/ T0 w 6581"/>
                            <a:gd name="T2" fmla="+- 0 10920 10920"/>
                            <a:gd name="T3" fmla="*/ 10920 h 2160"/>
                            <a:gd name="T4" fmla="+- 0 2160 2040"/>
                            <a:gd name="T5" fmla="*/ T4 w 6581"/>
                            <a:gd name="T6" fmla="+- 0 10920 10920"/>
                            <a:gd name="T7" fmla="*/ 10920 h 2160"/>
                            <a:gd name="T8" fmla="+- 0 2100 2040"/>
                            <a:gd name="T9" fmla="*/ T8 w 6581"/>
                            <a:gd name="T10" fmla="+- 0 10936 10920"/>
                            <a:gd name="T11" fmla="*/ 10936 h 2160"/>
                            <a:gd name="T12" fmla="+- 0 2056 2040"/>
                            <a:gd name="T13" fmla="*/ T12 w 6581"/>
                            <a:gd name="T14" fmla="+- 0 10980 10920"/>
                            <a:gd name="T15" fmla="*/ 10980 h 2160"/>
                            <a:gd name="T16" fmla="+- 0 2040 2040"/>
                            <a:gd name="T17" fmla="*/ T16 w 6581"/>
                            <a:gd name="T18" fmla="+- 0 11040 10920"/>
                            <a:gd name="T19" fmla="*/ 11040 h 2160"/>
                            <a:gd name="T20" fmla="+- 0 2040 2040"/>
                            <a:gd name="T21" fmla="*/ T20 w 6581"/>
                            <a:gd name="T22" fmla="+- 0 12960 10920"/>
                            <a:gd name="T23" fmla="*/ 12960 h 2160"/>
                            <a:gd name="T24" fmla="+- 0 2056 2040"/>
                            <a:gd name="T25" fmla="*/ T24 w 6581"/>
                            <a:gd name="T26" fmla="+- 0 13020 10920"/>
                            <a:gd name="T27" fmla="*/ 13020 h 2160"/>
                            <a:gd name="T28" fmla="+- 0 2100 2040"/>
                            <a:gd name="T29" fmla="*/ T28 w 6581"/>
                            <a:gd name="T30" fmla="+- 0 13064 10920"/>
                            <a:gd name="T31" fmla="*/ 13064 h 2160"/>
                            <a:gd name="T32" fmla="+- 0 2160 2040"/>
                            <a:gd name="T33" fmla="*/ T32 w 6581"/>
                            <a:gd name="T34" fmla="+- 0 13080 10920"/>
                            <a:gd name="T35" fmla="*/ 13080 h 2160"/>
                            <a:gd name="T36" fmla="+- 0 8501 2040"/>
                            <a:gd name="T37" fmla="*/ T36 w 6581"/>
                            <a:gd name="T38" fmla="+- 0 13080 10920"/>
                            <a:gd name="T39" fmla="*/ 13080 h 2160"/>
                            <a:gd name="T40" fmla="+- 0 8561 2040"/>
                            <a:gd name="T41" fmla="*/ T40 w 6581"/>
                            <a:gd name="T42" fmla="+- 0 13064 10920"/>
                            <a:gd name="T43" fmla="*/ 13064 h 2160"/>
                            <a:gd name="T44" fmla="+- 0 8605 2040"/>
                            <a:gd name="T45" fmla="*/ T44 w 6581"/>
                            <a:gd name="T46" fmla="+- 0 13020 10920"/>
                            <a:gd name="T47" fmla="*/ 13020 h 2160"/>
                            <a:gd name="T48" fmla="+- 0 8621 2040"/>
                            <a:gd name="T49" fmla="*/ T48 w 6581"/>
                            <a:gd name="T50" fmla="+- 0 12960 10920"/>
                            <a:gd name="T51" fmla="*/ 12960 h 2160"/>
                            <a:gd name="T52" fmla="+- 0 8621 2040"/>
                            <a:gd name="T53" fmla="*/ T52 w 6581"/>
                            <a:gd name="T54" fmla="+- 0 11040 10920"/>
                            <a:gd name="T55" fmla="*/ 11040 h 2160"/>
                            <a:gd name="T56" fmla="+- 0 8605 2040"/>
                            <a:gd name="T57" fmla="*/ T56 w 6581"/>
                            <a:gd name="T58" fmla="+- 0 10980 10920"/>
                            <a:gd name="T59" fmla="*/ 10980 h 2160"/>
                            <a:gd name="T60" fmla="+- 0 8561 2040"/>
                            <a:gd name="T61" fmla="*/ T60 w 6581"/>
                            <a:gd name="T62" fmla="+- 0 10936 10920"/>
                            <a:gd name="T63" fmla="*/ 10936 h 2160"/>
                            <a:gd name="T64" fmla="+- 0 8501 2040"/>
                            <a:gd name="T65" fmla="*/ T64 w 6581"/>
                            <a:gd name="T66" fmla="+- 0 10920 10920"/>
                            <a:gd name="T67" fmla="*/ 10920 h 21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581" h="2160">
                              <a:moveTo>
                                <a:pt x="6461" y="0"/>
                              </a:moveTo>
                              <a:lnTo>
                                <a:pt x="120" y="0"/>
                              </a:lnTo>
                              <a:lnTo>
                                <a:pt x="60" y="16"/>
                              </a:lnTo>
                              <a:lnTo>
                                <a:pt x="16" y="60"/>
                              </a:lnTo>
                              <a:lnTo>
                                <a:pt x="0" y="120"/>
                              </a:lnTo>
                              <a:lnTo>
                                <a:pt x="0" y="2040"/>
                              </a:lnTo>
                              <a:lnTo>
                                <a:pt x="16" y="2100"/>
                              </a:lnTo>
                              <a:lnTo>
                                <a:pt x="60" y="2144"/>
                              </a:lnTo>
                              <a:lnTo>
                                <a:pt x="120" y="2160"/>
                              </a:lnTo>
                              <a:lnTo>
                                <a:pt x="6461" y="2160"/>
                              </a:lnTo>
                              <a:lnTo>
                                <a:pt x="6521" y="2144"/>
                              </a:lnTo>
                              <a:lnTo>
                                <a:pt x="6565" y="2100"/>
                              </a:lnTo>
                              <a:lnTo>
                                <a:pt x="6581" y="2040"/>
                              </a:lnTo>
                              <a:lnTo>
                                <a:pt x="6581" y="120"/>
                              </a:lnTo>
                              <a:lnTo>
                                <a:pt x="6565" y="60"/>
                              </a:lnTo>
                              <a:lnTo>
                                <a:pt x="6521" y="16"/>
                              </a:lnTo>
                              <a:lnTo>
                                <a:pt x="6461"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docshape99"/>
                      <wps:cNvSpPr>
                        <a:spLocks/>
                      </wps:cNvSpPr>
                      <wps:spPr bwMode="auto">
                        <a:xfrm>
                          <a:off x="6434" y="10175"/>
                          <a:ext cx="3783" cy="2067"/>
                        </a:xfrm>
                        <a:custGeom>
                          <a:avLst/>
                          <a:gdLst>
                            <a:gd name="T0" fmla="+- 0 8229 6434"/>
                            <a:gd name="T1" fmla="*/ T0 w 3783"/>
                            <a:gd name="T2" fmla="+- 0 10177 10175"/>
                            <a:gd name="T3" fmla="*/ 10177 h 2067"/>
                            <a:gd name="T4" fmla="+- 0 8038 6434"/>
                            <a:gd name="T5" fmla="*/ T4 w 3783"/>
                            <a:gd name="T6" fmla="+- 0 10187 10175"/>
                            <a:gd name="T7" fmla="*/ 10187 h 2067"/>
                            <a:gd name="T8" fmla="+- 0 7854 6434"/>
                            <a:gd name="T9" fmla="*/ T8 w 3783"/>
                            <a:gd name="T10" fmla="+- 0 10208 10175"/>
                            <a:gd name="T11" fmla="*/ 10208 h 2067"/>
                            <a:gd name="T12" fmla="+- 0 7676 6434"/>
                            <a:gd name="T13" fmla="*/ T12 w 3783"/>
                            <a:gd name="T14" fmla="+- 0 10238 10175"/>
                            <a:gd name="T15" fmla="*/ 10238 h 2067"/>
                            <a:gd name="T16" fmla="+- 0 7506 6434"/>
                            <a:gd name="T17" fmla="*/ T16 w 3783"/>
                            <a:gd name="T18" fmla="+- 0 10277 10175"/>
                            <a:gd name="T19" fmla="*/ 10277 h 2067"/>
                            <a:gd name="T20" fmla="+- 0 7346 6434"/>
                            <a:gd name="T21" fmla="*/ T20 w 3783"/>
                            <a:gd name="T22" fmla="+- 0 10325 10175"/>
                            <a:gd name="T23" fmla="*/ 10325 h 2067"/>
                            <a:gd name="T24" fmla="+- 0 7195 6434"/>
                            <a:gd name="T25" fmla="*/ T24 w 3783"/>
                            <a:gd name="T26" fmla="+- 0 10380 10175"/>
                            <a:gd name="T27" fmla="*/ 10380 h 2067"/>
                            <a:gd name="T28" fmla="+- 0 7055 6434"/>
                            <a:gd name="T29" fmla="*/ T28 w 3783"/>
                            <a:gd name="T30" fmla="+- 0 10444 10175"/>
                            <a:gd name="T31" fmla="*/ 10444 h 2067"/>
                            <a:gd name="T32" fmla="+- 0 6926 6434"/>
                            <a:gd name="T33" fmla="*/ T32 w 3783"/>
                            <a:gd name="T34" fmla="+- 0 10514 10175"/>
                            <a:gd name="T35" fmla="*/ 10514 h 2067"/>
                            <a:gd name="T36" fmla="+- 0 6811 6434"/>
                            <a:gd name="T37" fmla="*/ T36 w 3783"/>
                            <a:gd name="T38" fmla="+- 0 10590 10175"/>
                            <a:gd name="T39" fmla="*/ 10590 h 2067"/>
                            <a:gd name="T40" fmla="+- 0 6709 6434"/>
                            <a:gd name="T41" fmla="*/ T40 w 3783"/>
                            <a:gd name="T42" fmla="+- 0 10673 10175"/>
                            <a:gd name="T43" fmla="*/ 10673 h 2067"/>
                            <a:gd name="T44" fmla="+- 0 6621 6434"/>
                            <a:gd name="T45" fmla="*/ T44 w 3783"/>
                            <a:gd name="T46" fmla="+- 0 10760 10175"/>
                            <a:gd name="T47" fmla="*/ 10760 h 2067"/>
                            <a:gd name="T48" fmla="+- 0 6494 6434"/>
                            <a:gd name="T49" fmla="*/ T48 w 3783"/>
                            <a:gd name="T50" fmla="+- 0 10950 10175"/>
                            <a:gd name="T51" fmla="*/ 10950 h 2067"/>
                            <a:gd name="T52" fmla="+- 0 6437 6434"/>
                            <a:gd name="T53" fmla="*/ T52 w 3783"/>
                            <a:gd name="T54" fmla="+- 0 11155 10175"/>
                            <a:gd name="T55" fmla="*/ 11155 h 2067"/>
                            <a:gd name="T56" fmla="+- 0 6437 6434"/>
                            <a:gd name="T57" fmla="*/ T56 w 3783"/>
                            <a:gd name="T58" fmla="+- 0 11261 10175"/>
                            <a:gd name="T59" fmla="*/ 11261 h 2067"/>
                            <a:gd name="T60" fmla="+- 0 6494 6434"/>
                            <a:gd name="T61" fmla="*/ T60 w 3783"/>
                            <a:gd name="T62" fmla="+- 0 11467 10175"/>
                            <a:gd name="T63" fmla="*/ 11467 h 2067"/>
                            <a:gd name="T64" fmla="+- 0 6621 6434"/>
                            <a:gd name="T65" fmla="*/ T64 w 3783"/>
                            <a:gd name="T66" fmla="+- 0 11657 10175"/>
                            <a:gd name="T67" fmla="*/ 11657 h 2067"/>
                            <a:gd name="T68" fmla="+- 0 6709 6434"/>
                            <a:gd name="T69" fmla="*/ T68 w 3783"/>
                            <a:gd name="T70" fmla="+- 0 11745 10175"/>
                            <a:gd name="T71" fmla="*/ 11745 h 2067"/>
                            <a:gd name="T72" fmla="+- 0 6811 6434"/>
                            <a:gd name="T73" fmla="*/ T72 w 3783"/>
                            <a:gd name="T74" fmla="+- 0 11827 10175"/>
                            <a:gd name="T75" fmla="*/ 11827 h 2067"/>
                            <a:gd name="T76" fmla="+- 0 6926 6434"/>
                            <a:gd name="T77" fmla="*/ T76 w 3783"/>
                            <a:gd name="T78" fmla="+- 0 11904 10175"/>
                            <a:gd name="T79" fmla="*/ 11904 h 2067"/>
                            <a:gd name="T80" fmla="+- 0 7055 6434"/>
                            <a:gd name="T81" fmla="*/ T80 w 3783"/>
                            <a:gd name="T82" fmla="+- 0 11974 10175"/>
                            <a:gd name="T83" fmla="*/ 11974 h 2067"/>
                            <a:gd name="T84" fmla="+- 0 7195 6434"/>
                            <a:gd name="T85" fmla="*/ T84 w 3783"/>
                            <a:gd name="T86" fmla="+- 0 12037 10175"/>
                            <a:gd name="T87" fmla="*/ 12037 h 2067"/>
                            <a:gd name="T88" fmla="+- 0 7346 6434"/>
                            <a:gd name="T89" fmla="*/ T88 w 3783"/>
                            <a:gd name="T90" fmla="+- 0 12093 10175"/>
                            <a:gd name="T91" fmla="*/ 12093 h 2067"/>
                            <a:gd name="T92" fmla="+- 0 7506 6434"/>
                            <a:gd name="T93" fmla="*/ T92 w 3783"/>
                            <a:gd name="T94" fmla="+- 0 12140 10175"/>
                            <a:gd name="T95" fmla="*/ 12140 h 2067"/>
                            <a:gd name="T96" fmla="+- 0 7676 6434"/>
                            <a:gd name="T97" fmla="*/ T96 w 3783"/>
                            <a:gd name="T98" fmla="+- 0 12180 10175"/>
                            <a:gd name="T99" fmla="*/ 12180 h 2067"/>
                            <a:gd name="T100" fmla="+- 0 7854 6434"/>
                            <a:gd name="T101" fmla="*/ T100 w 3783"/>
                            <a:gd name="T102" fmla="+- 0 12210 10175"/>
                            <a:gd name="T103" fmla="*/ 12210 h 2067"/>
                            <a:gd name="T104" fmla="+- 0 8038 6434"/>
                            <a:gd name="T105" fmla="*/ T104 w 3783"/>
                            <a:gd name="T106" fmla="+- 0 12230 10175"/>
                            <a:gd name="T107" fmla="*/ 12230 h 2067"/>
                            <a:gd name="T108" fmla="+- 0 8229 6434"/>
                            <a:gd name="T109" fmla="*/ T108 w 3783"/>
                            <a:gd name="T110" fmla="+- 0 12241 10175"/>
                            <a:gd name="T111" fmla="*/ 12241 h 2067"/>
                            <a:gd name="T112" fmla="+- 0 8424 6434"/>
                            <a:gd name="T113" fmla="*/ T112 w 3783"/>
                            <a:gd name="T114" fmla="+- 0 12241 10175"/>
                            <a:gd name="T115" fmla="*/ 12241 h 2067"/>
                            <a:gd name="T116" fmla="+- 0 8614 6434"/>
                            <a:gd name="T117" fmla="*/ T116 w 3783"/>
                            <a:gd name="T118" fmla="+- 0 12230 10175"/>
                            <a:gd name="T119" fmla="*/ 12230 h 2067"/>
                            <a:gd name="T120" fmla="+- 0 8799 6434"/>
                            <a:gd name="T121" fmla="*/ T120 w 3783"/>
                            <a:gd name="T122" fmla="+- 0 12210 10175"/>
                            <a:gd name="T123" fmla="*/ 12210 h 2067"/>
                            <a:gd name="T124" fmla="+- 0 8977 6434"/>
                            <a:gd name="T125" fmla="*/ T124 w 3783"/>
                            <a:gd name="T126" fmla="+- 0 12180 10175"/>
                            <a:gd name="T127" fmla="*/ 12180 h 2067"/>
                            <a:gd name="T128" fmla="+- 0 9146 6434"/>
                            <a:gd name="T129" fmla="*/ T128 w 3783"/>
                            <a:gd name="T130" fmla="+- 0 12140 10175"/>
                            <a:gd name="T131" fmla="*/ 12140 h 2067"/>
                            <a:gd name="T132" fmla="+- 0 9307 6434"/>
                            <a:gd name="T133" fmla="*/ T132 w 3783"/>
                            <a:gd name="T134" fmla="+- 0 12093 10175"/>
                            <a:gd name="T135" fmla="*/ 12093 h 2067"/>
                            <a:gd name="T136" fmla="+- 0 9458 6434"/>
                            <a:gd name="T137" fmla="*/ T136 w 3783"/>
                            <a:gd name="T138" fmla="+- 0 12037 10175"/>
                            <a:gd name="T139" fmla="*/ 12037 h 2067"/>
                            <a:gd name="T140" fmla="+- 0 9598 6434"/>
                            <a:gd name="T141" fmla="*/ T140 w 3783"/>
                            <a:gd name="T142" fmla="+- 0 11974 10175"/>
                            <a:gd name="T143" fmla="*/ 11974 h 2067"/>
                            <a:gd name="T144" fmla="+- 0 9726 6434"/>
                            <a:gd name="T145" fmla="*/ T144 w 3783"/>
                            <a:gd name="T146" fmla="+- 0 11904 10175"/>
                            <a:gd name="T147" fmla="*/ 11904 h 2067"/>
                            <a:gd name="T148" fmla="+- 0 9842 6434"/>
                            <a:gd name="T149" fmla="*/ T148 w 3783"/>
                            <a:gd name="T150" fmla="+- 0 11827 10175"/>
                            <a:gd name="T151" fmla="*/ 11827 h 2067"/>
                            <a:gd name="T152" fmla="+- 0 9944 6434"/>
                            <a:gd name="T153" fmla="*/ T152 w 3783"/>
                            <a:gd name="T154" fmla="+- 0 11745 10175"/>
                            <a:gd name="T155" fmla="*/ 11745 h 2067"/>
                            <a:gd name="T156" fmla="+- 0 10031 6434"/>
                            <a:gd name="T157" fmla="*/ T156 w 3783"/>
                            <a:gd name="T158" fmla="+- 0 11657 10175"/>
                            <a:gd name="T159" fmla="*/ 11657 h 2067"/>
                            <a:gd name="T160" fmla="+- 0 10158 6434"/>
                            <a:gd name="T161" fmla="*/ T160 w 3783"/>
                            <a:gd name="T162" fmla="+- 0 11467 10175"/>
                            <a:gd name="T163" fmla="*/ 11467 h 2067"/>
                            <a:gd name="T164" fmla="+- 0 10215 6434"/>
                            <a:gd name="T165" fmla="*/ T164 w 3783"/>
                            <a:gd name="T166" fmla="+- 0 11262 10175"/>
                            <a:gd name="T167" fmla="*/ 11262 h 2067"/>
                            <a:gd name="T168" fmla="+- 0 10215 6434"/>
                            <a:gd name="T169" fmla="*/ T168 w 3783"/>
                            <a:gd name="T170" fmla="+- 0 11156 10175"/>
                            <a:gd name="T171" fmla="*/ 11156 h 2067"/>
                            <a:gd name="T172" fmla="+- 0 10158 6434"/>
                            <a:gd name="T173" fmla="*/ T172 w 3783"/>
                            <a:gd name="T174" fmla="+- 0 10950 10175"/>
                            <a:gd name="T175" fmla="*/ 10950 h 2067"/>
                            <a:gd name="T176" fmla="+- 0 10031 6434"/>
                            <a:gd name="T177" fmla="*/ T176 w 3783"/>
                            <a:gd name="T178" fmla="+- 0 10761 10175"/>
                            <a:gd name="T179" fmla="*/ 10761 h 2067"/>
                            <a:gd name="T180" fmla="+- 0 9944 6434"/>
                            <a:gd name="T181" fmla="*/ T180 w 3783"/>
                            <a:gd name="T182" fmla="+- 0 10673 10175"/>
                            <a:gd name="T183" fmla="*/ 10673 h 2067"/>
                            <a:gd name="T184" fmla="+- 0 9842 6434"/>
                            <a:gd name="T185" fmla="*/ T184 w 3783"/>
                            <a:gd name="T186" fmla="+- 0 10590 10175"/>
                            <a:gd name="T187" fmla="*/ 10590 h 2067"/>
                            <a:gd name="T188" fmla="+- 0 9726 6434"/>
                            <a:gd name="T189" fmla="*/ T188 w 3783"/>
                            <a:gd name="T190" fmla="+- 0 10514 10175"/>
                            <a:gd name="T191" fmla="*/ 10514 h 2067"/>
                            <a:gd name="T192" fmla="+- 0 9598 6434"/>
                            <a:gd name="T193" fmla="*/ T192 w 3783"/>
                            <a:gd name="T194" fmla="+- 0 10444 10175"/>
                            <a:gd name="T195" fmla="*/ 10444 h 2067"/>
                            <a:gd name="T196" fmla="+- 0 9458 6434"/>
                            <a:gd name="T197" fmla="*/ T196 w 3783"/>
                            <a:gd name="T198" fmla="+- 0 10381 10175"/>
                            <a:gd name="T199" fmla="*/ 10381 h 2067"/>
                            <a:gd name="T200" fmla="+- 0 9307 6434"/>
                            <a:gd name="T201" fmla="*/ T200 w 3783"/>
                            <a:gd name="T202" fmla="+- 0 10325 10175"/>
                            <a:gd name="T203" fmla="*/ 10325 h 2067"/>
                            <a:gd name="T204" fmla="+- 0 9146 6434"/>
                            <a:gd name="T205" fmla="*/ T204 w 3783"/>
                            <a:gd name="T206" fmla="+- 0 10277 10175"/>
                            <a:gd name="T207" fmla="*/ 10277 h 2067"/>
                            <a:gd name="T208" fmla="+- 0 8977 6434"/>
                            <a:gd name="T209" fmla="*/ T208 w 3783"/>
                            <a:gd name="T210" fmla="+- 0 10238 10175"/>
                            <a:gd name="T211" fmla="*/ 10238 h 2067"/>
                            <a:gd name="T212" fmla="+- 0 8799 6434"/>
                            <a:gd name="T213" fmla="*/ T212 w 3783"/>
                            <a:gd name="T214" fmla="+- 0 10208 10175"/>
                            <a:gd name="T215" fmla="*/ 10208 h 2067"/>
                            <a:gd name="T216" fmla="+- 0 8614 6434"/>
                            <a:gd name="T217" fmla="*/ T216 w 3783"/>
                            <a:gd name="T218" fmla="+- 0 10187 10175"/>
                            <a:gd name="T219" fmla="*/ 10187 h 2067"/>
                            <a:gd name="T220" fmla="+- 0 8424 6434"/>
                            <a:gd name="T221" fmla="*/ T220 w 3783"/>
                            <a:gd name="T222" fmla="+- 0 10177 10175"/>
                            <a:gd name="T223" fmla="*/ 10177 h 20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3783" h="2067">
                              <a:moveTo>
                                <a:pt x="1892" y="0"/>
                              </a:moveTo>
                              <a:lnTo>
                                <a:pt x="1795" y="2"/>
                              </a:lnTo>
                              <a:lnTo>
                                <a:pt x="1699" y="6"/>
                              </a:lnTo>
                              <a:lnTo>
                                <a:pt x="1604" y="12"/>
                              </a:lnTo>
                              <a:lnTo>
                                <a:pt x="1511" y="21"/>
                              </a:lnTo>
                              <a:lnTo>
                                <a:pt x="1420" y="33"/>
                              </a:lnTo>
                              <a:lnTo>
                                <a:pt x="1330" y="47"/>
                              </a:lnTo>
                              <a:lnTo>
                                <a:pt x="1242" y="63"/>
                              </a:lnTo>
                              <a:lnTo>
                                <a:pt x="1156" y="81"/>
                              </a:lnTo>
                              <a:lnTo>
                                <a:pt x="1072" y="102"/>
                              </a:lnTo>
                              <a:lnTo>
                                <a:pt x="991" y="125"/>
                              </a:lnTo>
                              <a:lnTo>
                                <a:pt x="912" y="150"/>
                              </a:lnTo>
                              <a:lnTo>
                                <a:pt x="835" y="177"/>
                              </a:lnTo>
                              <a:lnTo>
                                <a:pt x="761" y="205"/>
                              </a:lnTo>
                              <a:lnTo>
                                <a:pt x="689" y="236"/>
                              </a:lnTo>
                              <a:lnTo>
                                <a:pt x="621" y="269"/>
                              </a:lnTo>
                              <a:lnTo>
                                <a:pt x="555" y="303"/>
                              </a:lnTo>
                              <a:lnTo>
                                <a:pt x="492" y="339"/>
                              </a:lnTo>
                              <a:lnTo>
                                <a:pt x="433" y="376"/>
                              </a:lnTo>
                              <a:lnTo>
                                <a:pt x="377" y="415"/>
                              </a:lnTo>
                              <a:lnTo>
                                <a:pt x="324" y="456"/>
                              </a:lnTo>
                              <a:lnTo>
                                <a:pt x="275" y="498"/>
                              </a:lnTo>
                              <a:lnTo>
                                <a:pt x="229" y="541"/>
                              </a:lnTo>
                              <a:lnTo>
                                <a:pt x="187" y="585"/>
                              </a:lnTo>
                              <a:lnTo>
                                <a:pt x="116" y="678"/>
                              </a:lnTo>
                              <a:lnTo>
                                <a:pt x="60" y="775"/>
                              </a:lnTo>
                              <a:lnTo>
                                <a:pt x="22" y="876"/>
                              </a:lnTo>
                              <a:lnTo>
                                <a:pt x="3" y="980"/>
                              </a:lnTo>
                              <a:lnTo>
                                <a:pt x="0" y="1033"/>
                              </a:lnTo>
                              <a:lnTo>
                                <a:pt x="3" y="1086"/>
                              </a:lnTo>
                              <a:lnTo>
                                <a:pt x="22" y="1191"/>
                              </a:lnTo>
                              <a:lnTo>
                                <a:pt x="60" y="1292"/>
                              </a:lnTo>
                              <a:lnTo>
                                <a:pt x="116" y="1389"/>
                              </a:lnTo>
                              <a:lnTo>
                                <a:pt x="187" y="1482"/>
                              </a:lnTo>
                              <a:lnTo>
                                <a:pt x="229" y="1526"/>
                              </a:lnTo>
                              <a:lnTo>
                                <a:pt x="275" y="1570"/>
                              </a:lnTo>
                              <a:lnTo>
                                <a:pt x="324" y="1611"/>
                              </a:lnTo>
                              <a:lnTo>
                                <a:pt x="377" y="1652"/>
                              </a:lnTo>
                              <a:lnTo>
                                <a:pt x="433" y="1691"/>
                              </a:lnTo>
                              <a:lnTo>
                                <a:pt x="492" y="1729"/>
                              </a:lnTo>
                              <a:lnTo>
                                <a:pt x="555" y="1765"/>
                              </a:lnTo>
                              <a:lnTo>
                                <a:pt x="621" y="1799"/>
                              </a:lnTo>
                              <a:lnTo>
                                <a:pt x="689" y="1831"/>
                              </a:lnTo>
                              <a:lnTo>
                                <a:pt x="761" y="1862"/>
                              </a:lnTo>
                              <a:lnTo>
                                <a:pt x="835" y="1891"/>
                              </a:lnTo>
                              <a:lnTo>
                                <a:pt x="912" y="1918"/>
                              </a:lnTo>
                              <a:lnTo>
                                <a:pt x="991" y="1943"/>
                              </a:lnTo>
                              <a:lnTo>
                                <a:pt x="1072" y="1965"/>
                              </a:lnTo>
                              <a:lnTo>
                                <a:pt x="1156" y="1986"/>
                              </a:lnTo>
                              <a:lnTo>
                                <a:pt x="1242" y="2005"/>
                              </a:lnTo>
                              <a:lnTo>
                                <a:pt x="1330" y="2021"/>
                              </a:lnTo>
                              <a:lnTo>
                                <a:pt x="1420" y="2035"/>
                              </a:lnTo>
                              <a:lnTo>
                                <a:pt x="1511" y="2046"/>
                              </a:lnTo>
                              <a:lnTo>
                                <a:pt x="1604" y="2055"/>
                              </a:lnTo>
                              <a:lnTo>
                                <a:pt x="1699" y="2062"/>
                              </a:lnTo>
                              <a:lnTo>
                                <a:pt x="1795" y="2066"/>
                              </a:lnTo>
                              <a:lnTo>
                                <a:pt x="1892" y="2067"/>
                              </a:lnTo>
                              <a:lnTo>
                                <a:pt x="1990" y="2066"/>
                              </a:lnTo>
                              <a:lnTo>
                                <a:pt x="2086" y="2062"/>
                              </a:lnTo>
                              <a:lnTo>
                                <a:pt x="2180" y="2055"/>
                              </a:lnTo>
                              <a:lnTo>
                                <a:pt x="2273" y="2046"/>
                              </a:lnTo>
                              <a:lnTo>
                                <a:pt x="2365" y="2035"/>
                              </a:lnTo>
                              <a:lnTo>
                                <a:pt x="2455" y="2021"/>
                              </a:lnTo>
                              <a:lnTo>
                                <a:pt x="2543" y="2005"/>
                              </a:lnTo>
                              <a:lnTo>
                                <a:pt x="2628" y="1986"/>
                              </a:lnTo>
                              <a:lnTo>
                                <a:pt x="2712" y="1965"/>
                              </a:lnTo>
                              <a:lnTo>
                                <a:pt x="2794" y="1943"/>
                              </a:lnTo>
                              <a:lnTo>
                                <a:pt x="2873" y="1918"/>
                              </a:lnTo>
                              <a:lnTo>
                                <a:pt x="2950" y="1891"/>
                              </a:lnTo>
                              <a:lnTo>
                                <a:pt x="3024" y="1862"/>
                              </a:lnTo>
                              <a:lnTo>
                                <a:pt x="3095" y="1831"/>
                              </a:lnTo>
                              <a:lnTo>
                                <a:pt x="3164" y="1799"/>
                              </a:lnTo>
                              <a:lnTo>
                                <a:pt x="3230" y="1765"/>
                              </a:lnTo>
                              <a:lnTo>
                                <a:pt x="3292" y="1729"/>
                              </a:lnTo>
                              <a:lnTo>
                                <a:pt x="3352" y="1691"/>
                              </a:lnTo>
                              <a:lnTo>
                                <a:pt x="3408" y="1652"/>
                              </a:lnTo>
                              <a:lnTo>
                                <a:pt x="3460" y="1612"/>
                              </a:lnTo>
                              <a:lnTo>
                                <a:pt x="3510" y="1570"/>
                              </a:lnTo>
                              <a:lnTo>
                                <a:pt x="3555" y="1526"/>
                              </a:lnTo>
                              <a:lnTo>
                                <a:pt x="3597" y="1482"/>
                              </a:lnTo>
                              <a:lnTo>
                                <a:pt x="3669" y="1389"/>
                              </a:lnTo>
                              <a:lnTo>
                                <a:pt x="3724" y="1292"/>
                              </a:lnTo>
                              <a:lnTo>
                                <a:pt x="3762" y="1191"/>
                              </a:lnTo>
                              <a:lnTo>
                                <a:pt x="3781" y="1087"/>
                              </a:lnTo>
                              <a:lnTo>
                                <a:pt x="3783" y="1034"/>
                              </a:lnTo>
                              <a:lnTo>
                                <a:pt x="3781" y="981"/>
                              </a:lnTo>
                              <a:lnTo>
                                <a:pt x="3762" y="876"/>
                              </a:lnTo>
                              <a:lnTo>
                                <a:pt x="3724" y="775"/>
                              </a:lnTo>
                              <a:lnTo>
                                <a:pt x="3669" y="678"/>
                              </a:lnTo>
                              <a:lnTo>
                                <a:pt x="3597" y="586"/>
                              </a:lnTo>
                              <a:lnTo>
                                <a:pt x="3555" y="541"/>
                              </a:lnTo>
                              <a:lnTo>
                                <a:pt x="3510" y="498"/>
                              </a:lnTo>
                              <a:lnTo>
                                <a:pt x="3460" y="456"/>
                              </a:lnTo>
                              <a:lnTo>
                                <a:pt x="3408" y="415"/>
                              </a:lnTo>
                              <a:lnTo>
                                <a:pt x="3352" y="376"/>
                              </a:lnTo>
                              <a:lnTo>
                                <a:pt x="3292" y="339"/>
                              </a:lnTo>
                              <a:lnTo>
                                <a:pt x="3230" y="303"/>
                              </a:lnTo>
                              <a:lnTo>
                                <a:pt x="3164" y="269"/>
                              </a:lnTo>
                              <a:lnTo>
                                <a:pt x="3095" y="236"/>
                              </a:lnTo>
                              <a:lnTo>
                                <a:pt x="3024" y="206"/>
                              </a:lnTo>
                              <a:lnTo>
                                <a:pt x="2950" y="177"/>
                              </a:lnTo>
                              <a:lnTo>
                                <a:pt x="2873" y="150"/>
                              </a:lnTo>
                              <a:lnTo>
                                <a:pt x="2794" y="125"/>
                              </a:lnTo>
                              <a:lnTo>
                                <a:pt x="2712" y="102"/>
                              </a:lnTo>
                              <a:lnTo>
                                <a:pt x="2628" y="81"/>
                              </a:lnTo>
                              <a:lnTo>
                                <a:pt x="2543" y="63"/>
                              </a:lnTo>
                              <a:lnTo>
                                <a:pt x="2455" y="47"/>
                              </a:lnTo>
                              <a:lnTo>
                                <a:pt x="2365" y="33"/>
                              </a:lnTo>
                              <a:lnTo>
                                <a:pt x="2273" y="21"/>
                              </a:lnTo>
                              <a:lnTo>
                                <a:pt x="2180" y="12"/>
                              </a:lnTo>
                              <a:lnTo>
                                <a:pt x="2086" y="6"/>
                              </a:lnTo>
                              <a:lnTo>
                                <a:pt x="1990" y="2"/>
                              </a:lnTo>
                              <a:lnTo>
                                <a:pt x="1892" y="0"/>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2" name="docshape10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8823" y="73"/>
                          <a:ext cx="1980" cy="2746"/>
                        </a:xfrm>
                        <a:prstGeom prst="rect">
                          <a:avLst/>
                        </a:prstGeom>
                        <a:noFill/>
                        <a:extLst>
                          <a:ext uri="{909E8E84-426E-40DD-AFC4-6F175D3DCCD1}">
                            <a14:hiddenFill xmlns:a14="http://schemas.microsoft.com/office/drawing/2010/main">
                              <a:solidFill>
                                <a:srgbClr val="FFFFFF"/>
                              </a:solidFill>
                            </a14:hiddenFill>
                          </a:ext>
                        </a:extLst>
                      </pic:spPr>
                    </pic:pic>
                    <wps:wsp>
                      <wps:cNvPr id="93" name="docshape101"/>
                      <wps:cNvSpPr>
                        <a:spLocks/>
                      </wps:cNvSpPr>
                      <wps:spPr bwMode="auto">
                        <a:xfrm>
                          <a:off x="1810" y="3215"/>
                          <a:ext cx="405" cy="876"/>
                        </a:xfrm>
                        <a:custGeom>
                          <a:avLst/>
                          <a:gdLst>
                            <a:gd name="T0" fmla="+- 0 1939 1810"/>
                            <a:gd name="T1" fmla="*/ T0 w 405"/>
                            <a:gd name="T2" fmla="+- 0 3215 3215"/>
                            <a:gd name="T3" fmla="*/ 3215 h 876"/>
                            <a:gd name="T4" fmla="+- 0 1915 1810"/>
                            <a:gd name="T5" fmla="*/ T4 w 405"/>
                            <a:gd name="T6" fmla="+- 0 3474 3215"/>
                            <a:gd name="T7" fmla="*/ 3474 h 876"/>
                            <a:gd name="T8" fmla="+- 0 1810 1810"/>
                            <a:gd name="T9" fmla="*/ T8 w 405"/>
                            <a:gd name="T10" fmla="+- 0 3577 3215"/>
                            <a:gd name="T11" fmla="*/ 3577 h 876"/>
                            <a:gd name="T12" fmla="+- 0 1932 1810"/>
                            <a:gd name="T13" fmla="*/ T12 w 405"/>
                            <a:gd name="T14" fmla="+- 0 3796 3215"/>
                            <a:gd name="T15" fmla="*/ 3796 h 876"/>
                            <a:gd name="T16" fmla="+- 0 1982 1810"/>
                            <a:gd name="T17" fmla="*/ T16 w 405"/>
                            <a:gd name="T18" fmla="+- 0 4091 3215"/>
                            <a:gd name="T19" fmla="*/ 4091 h 876"/>
                            <a:gd name="T20" fmla="+- 0 2081 1810"/>
                            <a:gd name="T21" fmla="*/ T20 w 405"/>
                            <a:gd name="T22" fmla="+- 0 3969 3215"/>
                            <a:gd name="T23" fmla="*/ 3969 h 876"/>
                            <a:gd name="T24" fmla="+- 0 2215 1810"/>
                            <a:gd name="T25" fmla="*/ T24 w 405"/>
                            <a:gd name="T26" fmla="+- 0 4048 3215"/>
                            <a:gd name="T27" fmla="*/ 4048 h 876"/>
                            <a:gd name="T28" fmla="+- 0 2155 1810"/>
                            <a:gd name="T29" fmla="*/ T28 w 405"/>
                            <a:gd name="T30" fmla="+- 0 3753 3215"/>
                            <a:gd name="T31" fmla="*/ 3753 h 876"/>
                            <a:gd name="T32" fmla="+- 0 2189 1810"/>
                            <a:gd name="T33" fmla="*/ T32 w 405"/>
                            <a:gd name="T34" fmla="+- 0 3505 3215"/>
                            <a:gd name="T35" fmla="*/ 3505 h 876"/>
                            <a:gd name="T36" fmla="+- 0 2054 1810"/>
                            <a:gd name="T37" fmla="*/ T36 w 405"/>
                            <a:gd name="T38" fmla="+- 0 3448 3215"/>
                            <a:gd name="T39" fmla="*/ 3448 h 876"/>
                            <a:gd name="T40" fmla="+- 0 1939 1810"/>
                            <a:gd name="T41" fmla="*/ T40 w 405"/>
                            <a:gd name="T42" fmla="+- 0 3215 3215"/>
                            <a:gd name="T43" fmla="*/ 3215 h 8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405" h="876">
                              <a:moveTo>
                                <a:pt x="129" y="0"/>
                              </a:moveTo>
                              <a:lnTo>
                                <a:pt x="105" y="259"/>
                              </a:lnTo>
                              <a:lnTo>
                                <a:pt x="0" y="362"/>
                              </a:lnTo>
                              <a:lnTo>
                                <a:pt x="122" y="581"/>
                              </a:lnTo>
                              <a:lnTo>
                                <a:pt x="172" y="876"/>
                              </a:lnTo>
                              <a:lnTo>
                                <a:pt x="271" y="754"/>
                              </a:lnTo>
                              <a:lnTo>
                                <a:pt x="405" y="833"/>
                              </a:lnTo>
                              <a:lnTo>
                                <a:pt x="345" y="538"/>
                              </a:lnTo>
                              <a:lnTo>
                                <a:pt x="379" y="290"/>
                              </a:lnTo>
                              <a:lnTo>
                                <a:pt x="244" y="233"/>
                              </a:lnTo>
                              <a:lnTo>
                                <a:pt x="129"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5510BD" id="docshapegroup85" o:spid="_x0000_s1026" style="position:absolute;margin-left:-1pt;margin-top:0;width:594.75pt;height:666.1pt;z-index:-251656192;mso-position-horizontal-relative:page;mso-position-vertical-relative:page" coordsize="10803,14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&#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Otk1&#10;a4tjAACLYwAAFQAAAGRycy9tZWRpYS9pbWFnZTMuanBlZ//Y/+AAEEpGSUYAAQEBAGAAYAAA/9sA&#10;QwADAgIDAgIDAwMDBAMDBAUIBQUEBAUKBwcGCAwKDAwLCgsLDQ4SEA0OEQ4LCxAWEBETFBUVFQwP&#10;FxgWFBgSFBUU/9sAQwEDBAQFBAUJBQUJFA0LDRQUFBQUFBQUFBQUFBQUFBQUFBQUFBQUFBQUFBQU&#10;FBQUFBQUFBQUFBQUFBQUFBQUFBQU/8AAEQgBbgE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">
              <v:rect id="docshape86" o:spid="_x0000_s1027" style="position:absolute;width:10800;height:14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81EcUA&#10;AADbAAAADwAAAGRycy9kb3ducmV2LnhtbESP3WrCQBSE74W+w3KE3unGilLSrFKEQrBQNSkU7w7Z&#10;kx+aPbtkt5q+vVsoeDnMzDdMth1NLy40+M6ygsU8AUFcWd1xo+CzfJs9g/ABWWNvmRT8koft5mGS&#10;YartlU90KUIjIoR9igraEFwqpa9aMujn1hFHr7aDwRDl0Eg94DXCTS+fkmQtDXYcF1p0tGup+i5+&#10;jIJm95W7bo9lKQ/vp9U5d8eP+qzU43R8fQERaAz38H871wqWK/j7En+A3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TzURxQAAANsAAAAPAAAAAAAAAAAAAAAAAJgCAABkcnMv&#10;ZG93bnJldi54bWxQSwUGAAAAAAQABAD1AAAAigMAAAAA&#10;" fillcolor="#eeebe1" stroked="f"/>
              <v:shape id="docshape87" o:spid="_x0000_s1028" style="position:absolute;left:8432;width:2367;height:4100;visibility:visible;mso-wrap-style:square;v-text-anchor:top" coordsize="2367,4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3YdcMA&#10;AADbAAAADwAAAGRycy9kb3ducmV2LnhtbESPwWrDMBBE74X8g9hCL6WW00AwbuRQQgLNpdC0uS/W&#10;RhaxVsJSHOfvq0Chx2Fm3jCr9eR6MdIQrWcF86IEQdx6bdko+PnevVQgYkLW2HsmBTeKsG5mDyus&#10;tb/yF42HZESGcKxRQZdSqKWMbUcOY+EDcfZOfnCYshyM1ANeM9z18rUsl9Kh5bzQYaBNR+35cHEK&#10;jq2d9ltzHDfGfF5CWNgqPt+Uenqc3t9AJJrSf/iv/aEVLJZw/5J/gG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3YdcMAAADbAAAADwAAAAAAAAAAAAAAAACYAgAAZHJzL2Rv&#10;d25yZXYueG1sUEsFBgAAAAAEAAQA9QAAAIgDAAAAAA==&#10;" path="m2367,818r-814,l1578,819r23,5l1623,832r19,11l1664,864r20,27l1702,924r16,39l1732,1007r13,50l1755,1112r9,60l1772,1236r7,69l1784,1377r4,75l1791,1531r2,75l1795,1694r,4l1796,1785r,190l1795,2037r,6l1795,2150r-4,380l1791,2719r2,185l1795,2995r3,89l1801,3171r5,85l1812,3337r7,79l1828,3492r10,72l1850,3632r13,65l1878,3756r17,55l1914,3861r22,45l1959,3945r59,71l2079,4064r63,28l2207,4100r40,-3l2287,4088r40,-13l2367,4057r,-1952l2156,2105r-32,-17l2093,2043r-26,-68l2048,1892r-7,-93l2051,1694r28,-80l2116,1562r40,-18l2367,1544r,-726xm2367,1544r-211,l2187,1561r29,45l2239,1674r16,83l2261,1850r-9,106l2228,2037r-34,50l2156,2105r211,l2367,1544xm2367,l,,12,111,30,238,50,354,73,461r26,97l126,646r30,79l188,795r34,62l258,912r37,47l334,1000r40,34l416,1061r43,22l503,1099r44,11l593,1117r46,2l716,1114r78,-15l872,1078r78,-27l1027,1019r76,-34l1249,917r69,-31l1384,858r61,-21l1502,823r51,-5l2367,818,2367,xe" fillcolor="#cddcd2" stroked="f">
                <v:path arrowok="t" o:connecttype="custom" o:connectlocs="1553,818;1601,824;1642,843;1684,891;1718,963;1745,1057;1764,1172;1779,1305;1788,1452;1793,1606;1795,1698;1796,1975;1795,2043;1791,2530;1793,2904;1798,3084;1806,3256;1819,3416;1838,3564;1863,3697;1895,3811;1936,3906;2018,4016;2142,4092;2247,4097;2327,4075;2367,2105;2124,2088;2067,1975;2041,1799;2079,1614;2156,1544;2367,818;2156,1544;2216,1606;2255,1757;2252,1956;2194,2087;2367,2105;2367,0;12,111;50,354;99,558;156,725;222,857;295,959;374,1034;459,1083;547,1110;639,1119;794,1099;950,1051;1103,985;1318,886;1445,837;1553,818;2367,0" o:connectangles="0,0,0,0,0,0,0,0,0,0,0,0,0,0,0,0,0,0,0,0,0,0,0,0,0,0,0,0,0,0,0,0,0,0,0,0,0,0,0,0,0,0,0,0,0,0,0,0,0,0,0,0,0,0,0,0,0"/>
              </v:shape>
              <v:shape id="docshape88" o:spid="_x0000_s1029" style="position:absolute;left:7289;top:904;width:1619;height:811;visibility:visible;mso-wrap-style:square;v-text-anchor:top" coordsize="1619,8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yaBMQA&#10;AADbAAAADwAAAGRycy9kb3ducmV2LnhtbESP0WrCQBRE3wv+w3KFvtVNLIpEVxFRKNSCpv2Aa/aa&#10;pM3eDburRr/eLQg+DjNzhpktOtOIMzlfW1aQDhIQxIXVNZcKfr43bxMQPiBrbCyTgit5WMx7LzPM&#10;tL3wns55KEWEsM9QQRVCm0npi4oM+oFtiaN3tM5giNKVUju8RLhp5DBJxtJgzXGhwpZWFRV/+cko&#10;2O3fh2Ob/n4evo63Se5uyW65XSv12u+WUxCBuvAMP9ofWsEohf8v8Qf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MmgTEAAAA2wAAAA8AAAAAAAAAAAAAAAAAmAIAAGRycy9k&#10;b3ducmV2LnhtbFBLBQYAAAAABAAEAPUAAACJAwAAAAA=&#10;" path="m1377,l323,129r-64,50l218,234r-44,71l130,387,86,478,47,577,19,663,3,734,,784r11,25l14,811r7,l1076,680,1184,573,1511,414r62,-73l1613,253r6,-37l1614,188r-13,-18l1596,168,1393,102,1377,xe" fillcolor="#fadf9d" stroked="f">
                <v:path arrowok="t" o:connecttype="custom" o:connectlocs="1377,904;323,1033;259,1083;218,1138;174,1209;130,1291;86,1382;47,1481;19,1567;3,1638;0,1688;11,1713;14,1715;21,1715;1076,1584;1184,1477;1511,1318;1573,1245;1613,1157;1619,1120;1614,1092;1601,1074;1596,1072;1393,1006;1377,904" o:connectangles="0,0,0,0,0,0,0,0,0,0,0,0,0,0,0,0,0,0,0,0,0,0,0,0,0"/>
              </v:shape>
              <v:shape id="docshape89" o:spid="_x0000_s1030" style="position:absolute;left:7455;top:940;width:903;height:757;visibility:visible;mso-wrap-style:square;v-text-anchor:top" coordsize="903,7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IXLcMA&#10;AADbAAAADwAAAGRycy9kb3ducmV2LnhtbESP32rCMBTG7wXfIRxhdzN1TDs7Yxkdm+KFoPMBDs1p&#10;m9mclCbT7u0XYeDlx/fnx7fKB9uKC/XeOFYwmyYgiEunDdcKTl8fjy8gfEDW2DomBb/kIV+PRyvM&#10;tLvygS7HUIs4wj5DBU0IXSalLxuy6KeuI45e5XqLIcq+lrrHaxy3rXxKkoW0aDgSGuyoaKg8H39s&#10;hJjye/fsqnmdFO+f6b7amHnKSj1MhrdXEIGGcA//t7daQbqE25f4A+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IXLcMAAADbAAAADwAAAAAAAAAAAAAAAACYAgAAZHJzL2Rv&#10;d25yZXYueG1sUEsFBgAAAAAEAAQA9QAAAIgDAAAAAA==&#10;" path="m903,l271,100r-46,71l162,281,92,422,35,571,8,676,,757,602,683r15,-53l666,484,759,267,903,xe" fillcolor="#f3af89" stroked="f">
                <v:path arrowok="t" o:connecttype="custom" o:connectlocs="903,940;271,1040;225,1111;162,1221;92,1362;35,1511;8,1616;0,1697;602,1623;617,1570;666,1424;759,1207;903,940" o:connectangles="0,0,0,0,0,0,0,0,0,0,0,0,0"/>
              </v:shape>
              <v:shape id="docshape90" o:spid="_x0000_s1031" style="position:absolute;left:8358;top:898;width:328;height:693;visibility:visible;mso-wrap-style:square;v-text-anchor:top" coordsize="328,6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qE3MIA&#10;AADbAAAADwAAAGRycy9kb3ducmV2LnhtbESP0WrCQBRE3wv+w3KFvjUbQykxuooISu1b1Q+4Zq/Z&#10;mOzdkN2a+PduodDHYWbOMMv1aFtxp97XjhXMkhQEcel0zZWC82n3loPwAVlj65gUPMjDejV5WWKh&#10;3cDfdD+GSkQI+wIVmBC6QkpfGrLoE9cRR+/qeoshyr6Suschwm0rszT9kBZrjgsGO9oaKpvjj1WQ&#10;5fubaS5+lF26OQyPL/vezPdKvU7HzQJEoDH8h//an1pBnsHvl/gD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uoTcwgAAANsAAAAPAAAAAAAAAAAAAAAAAJgCAABkcnMvZG93&#10;bnJldi54bWxQSwUGAAAAAAQABAD1AAAAhwMAAAAA&#10;" path="m307,r-2,l303,1r-2,2l290,18,278,37,261,62r-41,67l196,171r-13,23l145,267r-13,26l119,321r-13,27l82,406,58,466,28,559r-8,31l12,622,9,638,5,654,2,670,,686r,2l2,692r3,1l7,693r2,-1l11,690r1,-2l14,672r3,-16l20,641r4,-16l31,594r,-1l49,531,59,501r,-1l81,440r36,-87l143,299r12,-26l156,272r12,-25l194,199r12,-22l218,156r12,-20l241,117,252,99,272,68,288,43,300,25,311,10r1,-3l312,5,311,3,309,1,307,xm323,102r-3,l318,103r-1,2l301,131r-16,25l271,182r-14,24l244,230r-12,23l221,276r-11,22l200,319r-9,21l182,360r-8,19l166,397r-7,18l147,448r-11,29l128,503r-7,22l116,544r-3,15l110,570r-1,8l109,583r2,2l118,585r2,-4l122,572r2,-10l128,547r5,-18l139,507r19,-55l170,419r7,-17l185,384r8,-19l201,345r20,-42l243,259r12,-23l281,188r15,-25l311,137r16,-26l328,109r,-3l327,104r-4,-2xe" fillcolor="#222" stroked="f">
                <v:path arrowok="t" o:connecttype="custom" o:connectlocs="305,898;301,901;278,935;220,1027;183,1092;132,1191;106,1246;58,1364;20,1488;9,1536;2,1568;0,1586;5,1591;9,1590;12,1586;17,1554;24,1523;31,1491;59,1399;81,1338;143,1197;156,1170;194,1097;218,1054;241,1015;272,966;300,923;312,905;311,901;307,898;320,1000;317,1003;285,1054;257,1104;232,1151;210,1196;191,1238;174,1277;159,1313;136,1375;121,1423;113,1457;109,1476;111,1483;120,1479;124,1460;133,1427;158,1350;177,1300;193,1263;221,1201;255,1134;296,1061;327,1009;328,1004;323,1000" o:connectangles="0,0,0,0,0,0,0,0,0,0,0,0,0,0,0,0,0,0,0,0,0,0,0,0,0,0,0,0,0,0,0,0,0,0,0,0,0,0,0,0,0,0,0,0,0,0,0,0,0,0,0,0,0,0,0,0"/>
              </v:shape>
              <v:shape id="docshape91" o:spid="_x0000_s1032" style="position:absolute;left:7524;top:951;width:2520;height:1779;visibility:visible;mso-wrap-style:square;v-text-anchor:top" coordsize="2520,17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l78IA&#10;AADbAAAADwAAAGRycy9kb3ducmV2LnhtbESP32rCMBTG7we+QziD3c10HRSpRhFxsM2b2voAx+bY&#10;FJuT0kTt3n4RBC8/vj8/vsVqtJ240uBbxwo+pgkI4trplhsFh+rrfQbCB2SNnWNS8EceVsvJywJz&#10;7W68p2sZGhFH2OeowITQ51L62pBFP3U9cfRObrAYohwaqQe8xXHbyTRJMmmx5Ugw2NPGUH0uLzZy&#10;d32a/aQHpqIrfi/V1oSj3iv19jqu5yACjeEZfrS/tYLZJ9y/xB8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v+XvwgAAANsAAAAPAAAAAAAAAAAAAAAAAJgCAABkcnMvZG93&#10;bnJldi54bWxQSwUGAAAAAAQABAD1AAAAhwMAAAAA&#10;" path="m370,47r-71,8l154,306,62,524,14,678,,736r71,-8l156,467,255,250,336,102,370,47xm755,l684,8,539,259,447,477,399,630r-14,59l456,681,541,420,640,203,721,55,755,xm2433,1362r-35,16l2370,1423r-19,66l2344,1570r7,82l2370,1718r28,45l2433,1779r34,-16l2495,1718r19,-66l2520,1571r-6,-81l2495,1423r-28,-45l2433,1362xe" fillcolor="#fadf9d" stroked="f">
                <v:path arrowok="t" o:connecttype="custom" o:connectlocs="370,998;299,1006;154,1257;62,1475;14,1629;0,1687;71,1679;156,1418;255,1201;336,1053;370,998;755,951;684,959;539,1210;447,1428;399,1581;385,1640;456,1632;541,1371;640,1154;721,1006;755,951;2433,2313;2398,2329;2370,2374;2351,2440;2344,2521;2351,2603;2370,2669;2398,2714;2433,2730;2467,2714;2495,2669;2514,2603;2520,2522;2514,2441;2495,2374;2467,2329;2433,2313" o:connectangles="0,0,0,0,0,0,0,0,0,0,0,0,0,0,0,0,0,0,0,0,0,0,0,0,0,0,0,0,0,0,0,0,0,0,0,0,0,0,0"/>
              </v:shape>
              <v:shape id="docshape92" o:spid="_x0000_s1033" style="position:absolute;left:9547;top:1509;width:204;height:417;visibility:visible;mso-wrap-style:square;v-text-anchor:top" coordsize="204,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Xb3cUA&#10;AADbAAAADwAAAGRycy9kb3ducmV2LnhtbESP0WrCQBRE34X+w3ILvhSzUUQ0zSoiSqtQitEPuGZv&#10;s8Hs3ZDdavr33ULBx2FmzjD5qreNuFHna8cKxkkKgrh0uuZKwfm0G81B+ICssXFMCn7Iw2r5NMgx&#10;0+7OR7oVoRIRwj5DBSaENpPSl4Ys+sS1xNH7cp3FEGVXSd3hPcJtIydpOpMWa44LBlvaGCqvxbdV&#10;8NIvFpfpuvp8S01h9x/b8745XJUaPvfrVxCB+vAI/7fftYL5FP6+xB8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hdvdxQAAANsAAAAPAAAAAAAAAAAAAAAAAJgCAABkcnMv&#10;ZG93bnJldi54bWxQSwUGAAAAAAQABAD1AAAAigMAAAAA&#10;" path="m101,l,417r204,l101,xe" fillcolor="#c0dbf8" stroked="f">
                <v:path arrowok="t" o:connecttype="custom" o:connectlocs="101,1509;0,1926;204,1926;101,1509" o:connectangles="0,0,0,0"/>
              </v:shape>
              <v:shape id="docshape93" o:spid="_x0000_s1034" type="#_x0000_t75" style="position:absolute;top:11559;width:3049;height:28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cvDPDAAAA2wAAAA8AAABkcnMvZG93bnJldi54bWxEj92KwjAUhO8F3yEcwTtNVZRuNYoIgiAI&#10;/izL3h2aY1tsTkoTtfr0RhC8HGbmG2a2aEwpblS7wrKCQT8CQZxaXXCm4HRc92IQziNrLC2Tggc5&#10;WMzbrRkm2t55T7eDz0SAsEtQQe59lUjp0pwMur6tiIN3trVBH2SdSV3jPcBNKYdRNJEGCw4LOVa0&#10;yim9HK5GwbPcbX/2o+M1uxTD3W9k/jbpPyvV7TTLKQhPjf+GP+2NVhCP4f0l/AA5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Zy8M8MAAADbAAAADwAAAAAAAAAAAAAAAACf&#10;AgAAZHJzL2Rvd25yZXYueG1sUEsFBgAAAAAEAAQA9wAAAI8DAAAAAA==&#10;">
                <v:imagedata r:id="rId7" o:title=""/>
              </v:shape>
              <v:shape id="docshape94" o:spid="_x0000_s1035" style="position:absolute;left:9372;top:13548;width:314;height:406;visibility:visible;mso-wrap-style:square;v-text-anchor:top" coordsize="314,4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JKxcMA&#10;AADbAAAADwAAAGRycy9kb3ducmV2LnhtbESP3YrCMBSE7wXfIRxh7zRVQaRrlEXx78bF6gMcmrNt&#10;2OakNlG7Pr0RFrwcZuYbZrZobSVu1HjjWMFwkIAgzp02XCg4n9b9KQgfkDVWjknBH3lYzLudGaba&#10;3flItywUIkLYp6igDKFOpfR5SRb9wNXE0ftxjcUQZVNI3eA9wm0lR0kykRYNx4USa1qWlP9mV6uA&#10;N7vkss3N2ewP3+11vBqbw4OV+ui1X58gArXhHf5v77SC6QReX+IP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JKxcMAAADbAAAADwAAAAAAAAAAAAAAAACYAgAAZHJzL2Rv&#10;d25yZXYueG1sUEsFBgAAAAAEAAQA9QAAAIgDAAAAAA==&#10;" path="m,l144,406,314,293,,xe" fillcolor="#cddcd2" stroked="f">
                <v:path arrowok="t" o:connecttype="custom" o:connectlocs="0,13548;144,13954;314,13841;0,13548" o:connectangles="0,0,0,0"/>
              </v:shape>
              <v:shape id="docshape95" o:spid="_x0000_s1036" style="position:absolute;left:9957;top:12782;width:288;height:651;visibility:visible;mso-wrap-style:square;v-text-anchor:top" coordsize="288,6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6tDMMA&#10;AADbAAAADwAAAGRycy9kb3ducmV2LnhtbESPQWuDQBSE74X+h+UFcmvWeEjFukoIDQ0eCrH+gIf7&#10;ohL3rbgbtf++Wyj0OMzMN0xWrGYQM02ut6xgv4tAEDdW99wqqL/OLwkI55E1DpZJwTc5KPLnpwxT&#10;bRe+0lz5VgQIuxQVdN6PqZSu6cig29mROHg3Oxn0QU6t1BMuAW4GGUfRQRrsOSx0ONKpo+ZePYyC&#10;Kokvktfzo67Kj892rMvre1Mqtd2sxzcQnlb/H/5rX7SC5BV+v4QfIP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l6tDMMAAADbAAAADwAAAAAAAAAAAAAAAACYAgAAZHJzL2Rv&#10;d25yZXYueG1sUEsFBgAAAAAEAAQA9QAAAIgDAAAAAA==&#10;" path="m144,l91,185,,248,57,425,55,651r89,-79l232,651,230,425,288,248,196,185,144,xe" fillcolor="#fadf9d" stroked="f">
                <v:path arrowok="t" o:connecttype="custom" o:connectlocs="144,12782;91,12967;0,13030;57,13207;55,13433;144,13354;232,13433;230,13207;288,13030;196,12967;144,12782" o:connectangles="0,0,0,0,0,0,0,0,0,0,0"/>
              </v:shape>
              <v:shape id="docshape96" o:spid="_x0000_s1037" style="position:absolute;left:4015;top:13060;width:271;height:609;visibility:visible;mso-wrap-style:square;v-text-anchor:top" coordsize="271,6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vku8AA&#10;AADbAAAADwAAAGRycy9kb3ducmV2LnhtbERPy4rCMBTdC/5DuII7TXXho2MUUURBXPhYzPLS3GnD&#10;NDe1iVr9erMQXB7Oe7ZobCnuVHvjWMGgn4Agzpw2nCu4nDe9CQgfkDWWjknBkzws5u3WDFPtHnyk&#10;+ynkIoawT1FBEUKVSumzgiz6vquII/fnaoshwjqXusZHDLelHCbJSFo0HBsKrGhVUPZ/ulkFu/1o&#10;bF7L323zWuHQbK4HLddTpbqdZvkDIlATvuKPe6cVTOLY+CX+AD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5vku8AAAADbAAAADwAAAAAAAAAAAAAAAACYAgAAZHJzL2Rvd25y&#10;ZXYueG1sUEsFBgAAAAAEAAQA9QAAAIUDAAAAAA==&#10;" path="m137,l87,175,,233,55,398,53,609r84,-74l221,609,216,398,271,233,185,175,137,xe" fillcolor="#c0dbf8" stroked="f">
                <v:path arrowok="t" o:connecttype="custom" o:connectlocs="137,13060;87,13235;0,13293;55,13458;53,13669;137,13595;221,13669;216,13458;271,13293;185,13235;137,13060" o:connectangles="0,0,0,0,0,0,0,0,0,0,0"/>
              </v:shape>
              <v:shape id="docshape97" o:spid="_x0000_s1038" type="#_x0000_t75" style="position:absolute;top:3261;width:10800;height:10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AqYLEAAAA2wAAAA8AAABkcnMvZG93bnJldi54bWxEj0FrAjEUhO+C/yE8oTfNVmnRrVG0UGhR&#10;kKp4fm5ed5cmL9skXdd/b4RCj8PMfMPMl501oiUfascKHkcZCOLC6ZpLBcfD23AKIkRkjcYxKbhS&#10;gOWi35tjrt2FP6ndx1IkCIccFVQxNrmUoajIYhi5hjh5X85bjEn6UmqPlwS3Ro6z7FlarDktVNjQ&#10;a0XF9/7XKtiZYuyeztufc5t9TE5GbtYTv1HqYdCtXkBE6uJ/+K/9rhVMZ3D/kn6AXN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RAqYLEAAAA2wAAAA8AAAAAAAAAAAAAAAAA&#10;nwIAAGRycy9kb3ducmV2LnhtbFBLBQYAAAAABAAEAPcAAACQAwAAAAA=&#10;">
                <v:imagedata r:id="rId8" o:title=""/>
              </v:shape>
              <v:shape id="docshape98" o:spid="_x0000_s1039" style="position:absolute;left:2040;top:10920;width:6581;height:2160;visibility:visible;mso-wrap-style:square;v-text-anchor:top" coordsize="6581,2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ioEcIA&#10;AADbAAAADwAAAGRycy9kb3ducmV2LnhtbERPz2vCMBS+C/sfwhvsZtN6GLMzlm0geBDGqoPt9mje&#10;mtDmpTZR63+/HASPH9/vVTW5XpxpDNazgiLLQRA3XltuFRz2m/kLiBCRNfaeScGVAlTrh9kKS+0v&#10;/EXnOrYihXAoUYGJcSilDI0hhyHzA3Hi/vzoMCY4tlKPeEnhrpeLPH+WDi2nBoMDfRhquvrkFBx/&#10;6273ebX9prDf72TCz5B3W6WeHqe3VxCRpngX39xbrWCZ1qcv6QfI9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qKgRwgAAANsAAAAPAAAAAAAAAAAAAAAAAJgCAABkcnMvZG93&#10;bnJldi54bWxQSwUGAAAAAAQABAD1AAAAhwMAAAAA&#10;" path="m6461,l120,,60,16,16,60,,120,,2040r16,60l60,2144r60,16l6461,2160r60,-16l6565,2100r16,-60l6581,120,6565,60,6521,16,6461,xe" fillcolor="#fffbef" stroked="f">
                <v:path arrowok="t" o:connecttype="custom" o:connectlocs="6461,10920;120,10920;60,10936;16,10980;0,11040;0,12960;16,13020;60,13064;120,13080;6461,13080;6521,13064;6565,13020;6581,12960;6581,11040;6565,10980;6521,10936;6461,10920" o:connectangles="0,0,0,0,0,0,0,0,0,0,0,0,0,0,0,0,0"/>
              </v:shape>
              <v:shape id="docshape99" o:spid="_x0000_s1040" style="position:absolute;left:6434;top:10175;width:3783;height:2067;visibility:visible;mso-wrap-style:square;v-text-anchor:top" coordsize="3783,20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Wos8QA&#10;AADbAAAADwAAAGRycy9kb3ducmV2LnhtbESP0WoCMRRE3wv+Q7hC32rWPti6GkUrFmlFcPUDLptr&#10;dnFzsyRR1359Uyj4OMzMGWY672wjruRD7VjBcJCBIC6drtkoOB7WL+8gQkTW2DgmBXcKMJ/1nqaY&#10;a3fjPV2LaESCcMhRQRVjm0sZyooshoFriZN3ct5iTNIbqT3eEtw28jXLRtJizWmhwpY+KirPxcUq&#10;2G2/t83XyuvNvjD0+bb8uZtwUOq53y0mICJ18RH+b2+0gvEQ/r6kHy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1qLPEAAAA2wAAAA8AAAAAAAAAAAAAAAAAmAIAAGRycy9k&#10;b3ducmV2LnhtbFBLBQYAAAAABAAEAPUAAACJAwAAAAA=&#10;" path="m1892,r-97,2l1699,6r-95,6l1511,21r-91,12l1330,47r-88,16l1156,81r-84,21l991,125r-79,25l835,177r-74,28l689,236r-68,33l555,303r-63,36l433,376r-56,39l324,456r-49,42l229,541r-42,44l116,678,60,775,22,876,3,980,,1033r3,53l22,1191r38,101l116,1389r71,93l229,1526r46,44l324,1611r53,41l433,1691r59,38l555,1765r66,34l689,1831r72,31l835,1891r77,27l991,1943r81,22l1156,1986r86,19l1330,2021r90,14l1511,2046r93,9l1699,2062r96,4l1892,2067r98,-1l2086,2062r94,-7l2273,2046r92,-11l2455,2021r88,-16l2628,1986r84,-21l2794,1943r79,-25l2950,1891r74,-29l3095,1831r69,-32l3230,1765r62,-36l3352,1691r56,-39l3460,1612r50,-42l3555,1526r42,-44l3669,1389r55,-97l3762,1191r19,-104l3783,1034r-2,-53l3762,876,3724,775r-55,-97l3597,586r-42,-45l3510,498r-50,-42l3408,415r-56,-39l3292,339r-62,-36l3164,269r-69,-33l3024,206r-74,-29l2873,150r-79,-25l2712,102,2628,81,2543,63,2455,47,2365,33,2273,21r-93,-9l2086,6,1990,2,1892,xe" fillcolor="#222" stroked="f">
                <v:path arrowok="t" o:connecttype="custom" o:connectlocs="1795,10177;1604,10187;1420,10208;1242,10238;1072,10277;912,10325;761,10380;621,10444;492,10514;377,10590;275,10673;187,10760;60,10950;3,11155;3,11261;60,11467;187,11657;275,11745;377,11827;492,11904;621,11974;761,12037;912,12093;1072,12140;1242,12180;1420,12210;1604,12230;1795,12241;1990,12241;2180,12230;2365,12210;2543,12180;2712,12140;2873,12093;3024,12037;3164,11974;3292,11904;3408,11827;3510,11745;3597,11657;3724,11467;3781,11262;3781,11156;3724,10950;3597,10761;3510,10673;3408,10590;3292,10514;3164,10444;3024,10381;2873,10325;2712,10277;2543,10238;2365,10208;2180,10187;1990,10177" o:connectangles="0,0,0,0,0,0,0,0,0,0,0,0,0,0,0,0,0,0,0,0,0,0,0,0,0,0,0,0,0,0,0,0,0,0,0,0,0,0,0,0,0,0,0,0,0,0,0,0,0,0,0,0,0,0,0,0"/>
              </v:shape>
              <v:shape id="docshape100" o:spid="_x0000_s1041" type="#_x0000_t75" style="position:absolute;left:8823;top:73;width:1980;height:2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DPyjBAAAA2wAAAA8AAABkcnMvZG93bnJldi54bWxEj0FrwkAUhO8F/8PyBG/1RQ+iqasUpaDe&#10;jP6AR/Y1Cc2+Ddmtbvz1bqHgcZiZb5j1NtpW3bj3jRMNs2kGiqV0ppFKw/Xy9b4E5QOJodYJaxjY&#10;w3YzeltTbtxdznwrQqUSRHxOGuoQuhzRlzVb8lPXsSTv2/WWQpJ9haane4LbFudZtkBLjaSFmjre&#10;1Vz+FL9Ww2Mow2nZHoaIRcT9sds1DgutJ+P4+QEqcAyv8H/7YDSs5vD3Jf0A3D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RDPyjBAAAA2wAAAA8AAAAAAAAAAAAAAAAAnwIA&#10;AGRycy9kb3ducmV2LnhtbFBLBQYAAAAABAAEAPcAAACNAwAAAAA=&#10;">
                <v:imagedata r:id="rId9" o:title=""/>
              </v:shape>
              <v:shape id="docshape101" o:spid="_x0000_s1042" style="position:absolute;left:1810;top:3215;width:405;height:876;visibility:visible;mso-wrap-style:square;v-text-anchor:top" coordsize="405,8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4recQA&#10;AADbAAAADwAAAGRycy9kb3ducmV2LnhtbESPQUvDQBSE74L/YXlCb3ZjC2LTbosNCO3Bg2lBe3tk&#10;n0lq9m3Yfabpv3cFweMwM98wq83oOjVQiK1nAw/TDBRx5W3LtYHj4eX+CVQUZIudZzJwpQib9e3N&#10;CnPrL/xGQym1ShCOORpoRPpc61g15DBOfU+cvE8fHEqSodY24CXBXadnWfaoHbacFhrsqWio+iq/&#10;nYHXj/C+ReLdvhgkyOnclvpcGDO5G5+XoIRG+Q//tXfWwGIOv1/SD9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OK3nEAAAA2wAAAA8AAAAAAAAAAAAAAAAAmAIAAGRycy9k&#10;b3ducmV2LnhtbFBLBQYAAAAABAAEAPUAAACJAwAAAAA=&#10;" path="m129,l105,259,,362,122,581r50,295l271,754r134,79l345,538,379,290,244,233,129,xe" fillcolor="#fffbef" stroked="f">
                <v:path arrowok="t" o:connecttype="custom" o:connectlocs="129,3215;105,3474;0,3577;122,3796;172,4091;271,3969;405,4048;345,3753;379,3505;244,3448;129,3215" o:connectangles="0,0,0,0,0,0,0,0,0,0,0"/>
              </v:shape>
              <w10:wrap anchorx="page" anchory="page"/>
            </v:group>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180C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6" o:spid="_x0000_s2056" type="#_x0000_t75" style="position:absolute;margin-left:0;margin-top:0;width:396.45pt;height:222pt;z-index:-251644928;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180C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7" o:spid="_x0000_s2057" type="#_x0000_t75" style="position:absolute;margin-left:0;margin-top:0;width:396.45pt;height:222pt;z-index:-251643904;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1B4" w:rsidRDefault="00180C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240285" o:spid="_x0000_s2055" type="#_x0000_t75" style="position:absolute;margin-left:0;margin-top:0;width:396.45pt;height:222pt;z-index:-251645952;mso-position-horizontal:center;mso-position-horizontal-relative:margin;mso-position-vertical:center;mso-position-vertical-relative:margin" o:allowincell="f">
          <v:imagedata r:id="rId1" o:title="download (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05C10"/>
    <w:multiLevelType w:val="hybridMultilevel"/>
    <w:tmpl w:val="4B709024"/>
    <w:lvl w:ilvl="0" w:tplc="A510C2DC">
      <w:start w:val="1"/>
      <w:numFmt w:val="upperLetter"/>
      <w:lvlText w:val="%1."/>
      <w:lvlJc w:val="left"/>
      <w:pPr>
        <w:ind w:left="489" w:hanging="360"/>
      </w:pPr>
      <w:rPr>
        <w:rFonts w:hint="default"/>
      </w:rPr>
    </w:lvl>
    <w:lvl w:ilvl="1" w:tplc="5F0A6BBE">
      <w:start w:val="1"/>
      <w:numFmt w:val="decimal"/>
      <w:lvlText w:val="%2."/>
      <w:lvlJc w:val="left"/>
      <w:pPr>
        <w:ind w:left="1209" w:hanging="360"/>
      </w:pPr>
      <w:rPr>
        <w:rFonts w:hint="default"/>
        <w:sz w:val="22"/>
      </w:rPr>
    </w:lvl>
    <w:lvl w:ilvl="2" w:tplc="0409001B" w:tentative="1">
      <w:start w:val="1"/>
      <w:numFmt w:val="lowerRoman"/>
      <w:lvlText w:val="%3."/>
      <w:lvlJc w:val="right"/>
      <w:pPr>
        <w:ind w:left="1929" w:hanging="180"/>
      </w:pPr>
    </w:lvl>
    <w:lvl w:ilvl="3" w:tplc="0409000F" w:tentative="1">
      <w:start w:val="1"/>
      <w:numFmt w:val="decimal"/>
      <w:lvlText w:val="%4."/>
      <w:lvlJc w:val="left"/>
      <w:pPr>
        <w:ind w:left="2649" w:hanging="360"/>
      </w:pPr>
    </w:lvl>
    <w:lvl w:ilvl="4" w:tplc="04090019" w:tentative="1">
      <w:start w:val="1"/>
      <w:numFmt w:val="lowerLetter"/>
      <w:lvlText w:val="%5."/>
      <w:lvlJc w:val="left"/>
      <w:pPr>
        <w:ind w:left="3369" w:hanging="360"/>
      </w:pPr>
    </w:lvl>
    <w:lvl w:ilvl="5" w:tplc="0409001B" w:tentative="1">
      <w:start w:val="1"/>
      <w:numFmt w:val="lowerRoman"/>
      <w:lvlText w:val="%6."/>
      <w:lvlJc w:val="right"/>
      <w:pPr>
        <w:ind w:left="4089" w:hanging="180"/>
      </w:pPr>
    </w:lvl>
    <w:lvl w:ilvl="6" w:tplc="0409000F" w:tentative="1">
      <w:start w:val="1"/>
      <w:numFmt w:val="decimal"/>
      <w:lvlText w:val="%7."/>
      <w:lvlJc w:val="left"/>
      <w:pPr>
        <w:ind w:left="4809" w:hanging="360"/>
      </w:pPr>
    </w:lvl>
    <w:lvl w:ilvl="7" w:tplc="04090019" w:tentative="1">
      <w:start w:val="1"/>
      <w:numFmt w:val="lowerLetter"/>
      <w:lvlText w:val="%8."/>
      <w:lvlJc w:val="left"/>
      <w:pPr>
        <w:ind w:left="5529" w:hanging="360"/>
      </w:pPr>
    </w:lvl>
    <w:lvl w:ilvl="8" w:tplc="0409001B" w:tentative="1">
      <w:start w:val="1"/>
      <w:numFmt w:val="lowerRoman"/>
      <w:lvlText w:val="%9."/>
      <w:lvlJc w:val="right"/>
      <w:pPr>
        <w:ind w:left="6249" w:hanging="180"/>
      </w:pPr>
    </w:lvl>
  </w:abstractNum>
  <w:abstractNum w:abstractNumId="1">
    <w:nsid w:val="0E003DF0"/>
    <w:multiLevelType w:val="hybridMultilevel"/>
    <w:tmpl w:val="ADD2BE56"/>
    <w:lvl w:ilvl="0" w:tplc="9E6884B0">
      <w:start w:val="1"/>
      <w:numFmt w:val="decimal"/>
      <w:lvlText w:val="%1."/>
      <w:lvlJc w:val="left"/>
      <w:pPr>
        <w:ind w:left="603" w:hanging="464"/>
      </w:pPr>
      <w:rPr>
        <w:rFonts w:ascii="Times New Roman" w:eastAsia="Times New Roman" w:hAnsi="Times New Roman" w:cs="Times New Roman" w:hint="default"/>
        <w:b w:val="0"/>
        <w:bCs w:val="0"/>
        <w:i w:val="0"/>
        <w:iCs w:val="0"/>
        <w:spacing w:val="0"/>
        <w:w w:val="100"/>
        <w:sz w:val="28"/>
        <w:szCs w:val="28"/>
        <w:lang w:eastAsia="en-US" w:bidi="ar-SA"/>
      </w:rPr>
    </w:lvl>
    <w:lvl w:ilvl="1" w:tplc="330CD26A">
      <w:numFmt w:val="bullet"/>
      <w:lvlText w:val="•"/>
      <w:lvlJc w:val="left"/>
      <w:pPr>
        <w:ind w:left="1591" w:hanging="464"/>
      </w:pPr>
      <w:rPr>
        <w:rFonts w:hint="default"/>
        <w:lang w:eastAsia="en-US" w:bidi="ar-SA"/>
      </w:rPr>
    </w:lvl>
    <w:lvl w:ilvl="2" w:tplc="DF1E023C">
      <w:numFmt w:val="bullet"/>
      <w:lvlText w:val="•"/>
      <w:lvlJc w:val="left"/>
      <w:pPr>
        <w:ind w:left="2583" w:hanging="464"/>
      </w:pPr>
      <w:rPr>
        <w:rFonts w:hint="default"/>
        <w:lang w:eastAsia="en-US" w:bidi="ar-SA"/>
      </w:rPr>
    </w:lvl>
    <w:lvl w:ilvl="3" w:tplc="31726054">
      <w:numFmt w:val="bullet"/>
      <w:lvlText w:val="•"/>
      <w:lvlJc w:val="left"/>
      <w:pPr>
        <w:ind w:left="3575" w:hanging="464"/>
      </w:pPr>
      <w:rPr>
        <w:rFonts w:hint="default"/>
        <w:lang w:eastAsia="en-US" w:bidi="ar-SA"/>
      </w:rPr>
    </w:lvl>
    <w:lvl w:ilvl="4" w:tplc="E95C0996">
      <w:numFmt w:val="bullet"/>
      <w:lvlText w:val="•"/>
      <w:lvlJc w:val="left"/>
      <w:pPr>
        <w:ind w:left="4567" w:hanging="464"/>
      </w:pPr>
      <w:rPr>
        <w:rFonts w:hint="default"/>
        <w:lang w:eastAsia="en-US" w:bidi="ar-SA"/>
      </w:rPr>
    </w:lvl>
    <w:lvl w:ilvl="5" w:tplc="1EE46550">
      <w:numFmt w:val="bullet"/>
      <w:lvlText w:val="•"/>
      <w:lvlJc w:val="left"/>
      <w:pPr>
        <w:ind w:left="5559" w:hanging="464"/>
      </w:pPr>
      <w:rPr>
        <w:rFonts w:hint="default"/>
        <w:lang w:eastAsia="en-US" w:bidi="ar-SA"/>
      </w:rPr>
    </w:lvl>
    <w:lvl w:ilvl="6" w:tplc="22EC3534">
      <w:numFmt w:val="bullet"/>
      <w:lvlText w:val="•"/>
      <w:lvlJc w:val="left"/>
      <w:pPr>
        <w:ind w:left="6550" w:hanging="464"/>
      </w:pPr>
      <w:rPr>
        <w:rFonts w:hint="default"/>
        <w:lang w:eastAsia="en-US" w:bidi="ar-SA"/>
      </w:rPr>
    </w:lvl>
    <w:lvl w:ilvl="7" w:tplc="5BD8EB9A">
      <w:numFmt w:val="bullet"/>
      <w:lvlText w:val="•"/>
      <w:lvlJc w:val="left"/>
      <w:pPr>
        <w:ind w:left="7542" w:hanging="464"/>
      </w:pPr>
      <w:rPr>
        <w:rFonts w:hint="default"/>
        <w:lang w:eastAsia="en-US" w:bidi="ar-SA"/>
      </w:rPr>
    </w:lvl>
    <w:lvl w:ilvl="8" w:tplc="2976FD8A">
      <w:numFmt w:val="bullet"/>
      <w:lvlText w:val="•"/>
      <w:lvlJc w:val="left"/>
      <w:pPr>
        <w:ind w:left="8534" w:hanging="464"/>
      </w:pPr>
      <w:rPr>
        <w:rFonts w:hint="default"/>
        <w:lang w:eastAsia="en-US" w:bidi="ar-SA"/>
      </w:rPr>
    </w:lvl>
  </w:abstractNum>
  <w:abstractNum w:abstractNumId="2">
    <w:nsid w:val="2C2368DC"/>
    <w:multiLevelType w:val="hybridMultilevel"/>
    <w:tmpl w:val="F0CA0DD4"/>
    <w:lvl w:ilvl="0" w:tplc="0409000F">
      <w:start w:val="1"/>
      <w:numFmt w:val="decimal"/>
      <w:lvlText w:val="%1."/>
      <w:lvlJc w:val="left"/>
      <w:pPr>
        <w:ind w:left="849" w:hanging="360"/>
      </w:pPr>
    </w:lvl>
    <w:lvl w:ilvl="1" w:tplc="04090019" w:tentative="1">
      <w:start w:val="1"/>
      <w:numFmt w:val="lowerLetter"/>
      <w:lvlText w:val="%2."/>
      <w:lvlJc w:val="left"/>
      <w:pPr>
        <w:ind w:left="1569" w:hanging="360"/>
      </w:pPr>
    </w:lvl>
    <w:lvl w:ilvl="2" w:tplc="0409001B" w:tentative="1">
      <w:start w:val="1"/>
      <w:numFmt w:val="lowerRoman"/>
      <w:lvlText w:val="%3."/>
      <w:lvlJc w:val="right"/>
      <w:pPr>
        <w:ind w:left="2289" w:hanging="180"/>
      </w:pPr>
    </w:lvl>
    <w:lvl w:ilvl="3" w:tplc="0409000F" w:tentative="1">
      <w:start w:val="1"/>
      <w:numFmt w:val="decimal"/>
      <w:lvlText w:val="%4."/>
      <w:lvlJc w:val="left"/>
      <w:pPr>
        <w:ind w:left="3009" w:hanging="360"/>
      </w:pPr>
    </w:lvl>
    <w:lvl w:ilvl="4" w:tplc="04090019" w:tentative="1">
      <w:start w:val="1"/>
      <w:numFmt w:val="lowerLetter"/>
      <w:lvlText w:val="%5."/>
      <w:lvlJc w:val="left"/>
      <w:pPr>
        <w:ind w:left="3729" w:hanging="360"/>
      </w:pPr>
    </w:lvl>
    <w:lvl w:ilvl="5" w:tplc="0409001B" w:tentative="1">
      <w:start w:val="1"/>
      <w:numFmt w:val="lowerRoman"/>
      <w:lvlText w:val="%6."/>
      <w:lvlJc w:val="right"/>
      <w:pPr>
        <w:ind w:left="4449" w:hanging="180"/>
      </w:pPr>
    </w:lvl>
    <w:lvl w:ilvl="6" w:tplc="0409000F" w:tentative="1">
      <w:start w:val="1"/>
      <w:numFmt w:val="decimal"/>
      <w:lvlText w:val="%7."/>
      <w:lvlJc w:val="left"/>
      <w:pPr>
        <w:ind w:left="5169" w:hanging="360"/>
      </w:pPr>
    </w:lvl>
    <w:lvl w:ilvl="7" w:tplc="04090019" w:tentative="1">
      <w:start w:val="1"/>
      <w:numFmt w:val="lowerLetter"/>
      <w:lvlText w:val="%8."/>
      <w:lvlJc w:val="left"/>
      <w:pPr>
        <w:ind w:left="5889" w:hanging="360"/>
      </w:pPr>
    </w:lvl>
    <w:lvl w:ilvl="8" w:tplc="0409001B" w:tentative="1">
      <w:start w:val="1"/>
      <w:numFmt w:val="lowerRoman"/>
      <w:lvlText w:val="%9."/>
      <w:lvlJc w:val="right"/>
      <w:pPr>
        <w:ind w:left="6609" w:hanging="180"/>
      </w:pPr>
    </w:lvl>
  </w:abstractNum>
  <w:abstractNum w:abstractNumId="3">
    <w:nsid w:val="2EEB3711"/>
    <w:multiLevelType w:val="hybridMultilevel"/>
    <w:tmpl w:val="ADD2BE56"/>
    <w:lvl w:ilvl="0" w:tplc="9E6884B0">
      <w:start w:val="1"/>
      <w:numFmt w:val="decimal"/>
      <w:lvlText w:val="%1."/>
      <w:lvlJc w:val="left"/>
      <w:pPr>
        <w:ind w:left="603" w:hanging="464"/>
      </w:pPr>
      <w:rPr>
        <w:rFonts w:ascii="Times New Roman" w:eastAsia="Times New Roman" w:hAnsi="Times New Roman" w:cs="Times New Roman" w:hint="default"/>
        <w:b w:val="0"/>
        <w:bCs w:val="0"/>
        <w:i w:val="0"/>
        <w:iCs w:val="0"/>
        <w:spacing w:val="0"/>
        <w:w w:val="100"/>
        <w:sz w:val="28"/>
        <w:szCs w:val="28"/>
        <w:lang w:eastAsia="en-US" w:bidi="ar-SA"/>
      </w:rPr>
    </w:lvl>
    <w:lvl w:ilvl="1" w:tplc="330CD26A">
      <w:numFmt w:val="bullet"/>
      <w:lvlText w:val="•"/>
      <w:lvlJc w:val="left"/>
      <w:pPr>
        <w:ind w:left="1591" w:hanging="464"/>
      </w:pPr>
      <w:rPr>
        <w:rFonts w:hint="default"/>
        <w:lang w:eastAsia="en-US" w:bidi="ar-SA"/>
      </w:rPr>
    </w:lvl>
    <w:lvl w:ilvl="2" w:tplc="DF1E023C">
      <w:numFmt w:val="bullet"/>
      <w:lvlText w:val="•"/>
      <w:lvlJc w:val="left"/>
      <w:pPr>
        <w:ind w:left="2583" w:hanging="464"/>
      </w:pPr>
      <w:rPr>
        <w:rFonts w:hint="default"/>
        <w:lang w:eastAsia="en-US" w:bidi="ar-SA"/>
      </w:rPr>
    </w:lvl>
    <w:lvl w:ilvl="3" w:tplc="31726054">
      <w:numFmt w:val="bullet"/>
      <w:lvlText w:val="•"/>
      <w:lvlJc w:val="left"/>
      <w:pPr>
        <w:ind w:left="3575" w:hanging="464"/>
      </w:pPr>
      <w:rPr>
        <w:rFonts w:hint="default"/>
        <w:lang w:eastAsia="en-US" w:bidi="ar-SA"/>
      </w:rPr>
    </w:lvl>
    <w:lvl w:ilvl="4" w:tplc="E95C0996">
      <w:numFmt w:val="bullet"/>
      <w:lvlText w:val="•"/>
      <w:lvlJc w:val="left"/>
      <w:pPr>
        <w:ind w:left="4567" w:hanging="464"/>
      </w:pPr>
      <w:rPr>
        <w:rFonts w:hint="default"/>
        <w:lang w:eastAsia="en-US" w:bidi="ar-SA"/>
      </w:rPr>
    </w:lvl>
    <w:lvl w:ilvl="5" w:tplc="1EE46550">
      <w:numFmt w:val="bullet"/>
      <w:lvlText w:val="•"/>
      <w:lvlJc w:val="left"/>
      <w:pPr>
        <w:ind w:left="5559" w:hanging="464"/>
      </w:pPr>
      <w:rPr>
        <w:rFonts w:hint="default"/>
        <w:lang w:eastAsia="en-US" w:bidi="ar-SA"/>
      </w:rPr>
    </w:lvl>
    <w:lvl w:ilvl="6" w:tplc="22EC3534">
      <w:numFmt w:val="bullet"/>
      <w:lvlText w:val="•"/>
      <w:lvlJc w:val="left"/>
      <w:pPr>
        <w:ind w:left="6550" w:hanging="464"/>
      </w:pPr>
      <w:rPr>
        <w:rFonts w:hint="default"/>
        <w:lang w:eastAsia="en-US" w:bidi="ar-SA"/>
      </w:rPr>
    </w:lvl>
    <w:lvl w:ilvl="7" w:tplc="5BD8EB9A">
      <w:numFmt w:val="bullet"/>
      <w:lvlText w:val="•"/>
      <w:lvlJc w:val="left"/>
      <w:pPr>
        <w:ind w:left="7542" w:hanging="464"/>
      </w:pPr>
      <w:rPr>
        <w:rFonts w:hint="default"/>
        <w:lang w:eastAsia="en-US" w:bidi="ar-SA"/>
      </w:rPr>
    </w:lvl>
    <w:lvl w:ilvl="8" w:tplc="2976FD8A">
      <w:numFmt w:val="bullet"/>
      <w:lvlText w:val="•"/>
      <w:lvlJc w:val="left"/>
      <w:pPr>
        <w:ind w:left="8534" w:hanging="464"/>
      </w:pPr>
      <w:rPr>
        <w:rFonts w:hint="default"/>
        <w:lang w:eastAsia="en-US" w:bidi="ar-SA"/>
      </w:rPr>
    </w:lvl>
  </w:abstractNum>
  <w:abstractNum w:abstractNumId="4">
    <w:nsid w:val="33255048"/>
    <w:multiLevelType w:val="hybridMultilevel"/>
    <w:tmpl w:val="9D02E9DA"/>
    <w:lvl w:ilvl="0" w:tplc="D3249228">
      <w:start w:val="1"/>
      <w:numFmt w:val="decimal"/>
      <w:lvlText w:val="%1."/>
      <w:lvlJc w:val="left"/>
      <w:pPr>
        <w:ind w:left="489" w:hanging="360"/>
      </w:pPr>
      <w:rPr>
        <w:rFonts w:hint="default"/>
      </w:rPr>
    </w:lvl>
    <w:lvl w:ilvl="1" w:tplc="04090019" w:tentative="1">
      <w:start w:val="1"/>
      <w:numFmt w:val="lowerLetter"/>
      <w:lvlText w:val="%2."/>
      <w:lvlJc w:val="left"/>
      <w:pPr>
        <w:ind w:left="1209" w:hanging="360"/>
      </w:pPr>
    </w:lvl>
    <w:lvl w:ilvl="2" w:tplc="0409001B" w:tentative="1">
      <w:start w:val="1"/>
      <w:numFmt w:val="lowerRoman"/>
      <w:lvlText w:val="%3."/>
      <w:lvlJc w:val="right"/>
      <w:pPr>
        <w:ind w:left="1929" w:hanging="180"/>
      </w:pPr>
    </w:lvl>
    <w:lvl w:ilvl="3" w:tplc="0409000F" w:tentative="1">
      <w:start w:val="1"/>
      <w:numFmt w:val="decimal"/>
      <w:lvlText w:val="%4."/>
      <w:lvlJc w:val="left"/>
      <w:pPr>
        <w:ind w:left="2649" w:hanging="360"/>
      </w:pPr>
    </w:lvl>
    <w:lvl w:ilvl="4" w:tplc="04090019" w:tentative="1">
      <w:start w:val="1"/>
      <w:numFmt w:val="lowerLetter"/>
      <w:lvlText w:val="%5."/>
      <w:lvlJc w:val="left"/>
      <w:pPr>
        <w:ind w:left="3369" w:hanging="360"/>
      </w:pPr>
    </w:lvl>
    <w:lvl w:ilvl="5" w:tplc="0409001B" w:tentative="1">
      <w:start w:val="1"/>
      <w:numFmt w:val="lowerRoman"/>
      <w:lvlText w:val="%6."/>
      <w:lvlJc w:val="right"/>
      <w:pPr>
        <w:ind w:left="4089" w:hanging="180"/>
      </w:pPr>
    </w:lvl>
    <w:lvl w:ilvl="6" w:tplc="0409000F" w:tentative="1">
      <w:start w:val="1"/>
      <w:numFmt w:val="decimal"/>
      <w:lvlText w:val="%7."/>
      <w:lvlJc w:val="left"/>
      <w:pPr>
        <w:ind w:left="4809" w:hanging="360"/>
      </w:pPr>
    </w:lvl>
    <w:lvl w:ilvl="7" w:tplc="04090019" w:tentative="1">
      <w:start w:val="1"/>
      <w:numFmt w:val="lowerLetter"/>
      <w:lvlText w:val="%8."/>
      <w:lvlJc w:val="left"/>
      <w:pPr>
        <w:ind w:left="5529" w:hanging="360"/>
      </w:pPr>
    </w:lvl>
    <w:lvl w:ilvl="8" w:tplc="0409001B" w:tentative="1">
      <w:start w:val="1"/>
      <w:numFmt w:val="lowerRoman"/>
      <w:lvlText w:val="%9."/>
      <w:lvlJc w:val="right"/>
      <w:pPr>
        <w:ind w:left="6249" w:hanging="180"/>
      </w:pPr>
    </w:lvl>
  </w:abstractNum>
  <w:abstractNum w:abstractNumId="5">
    <w:nsid w:val="42B42D46"/>
    <w:multiLevelType w:val="hybridMultilevel"/>
    <w:tmpl w:val="B7A4A22E"/>
    <w:lvl w:ilvl="0" w:tplc="04090013">
      <w:start w:val="1"/>
      <w:numFmt w:val="upperRoman"/>
      <w:lvlText w:val="%1."/>
      <w:lvlJc w:val="right"/>
      <w:pPr>
        <w:ind w:left="849" w:hanging="360"/>
      </w:pPr>
    </w:lvl>
    <w:lvl w:ilvl="1" w:tplc="0409000F">
      <w:start w:val="1"/>
      <w:numFmt w:val="decimal"/>
      <w:lvlText w:val="%2."/>
      <w:lvlJc w:val="left"/>
      <w:pPr>
        <w:ind w:left="1569" w:hanging="360"/>
      </w:pPr>
    </w:lvl>
    <w:lvl w:ilvl="2" w:tplc="0409001B" w:tentative="1">
      <w:start w:val="1"/>
      <w:numFmt w:val="lowerRoman"/>
      <w:lvlText w:val="%3."/>
      <w:lvlJc w:val="right"/>
      <w:pPr>
        <w:ind w:left="2289" w:hanging="180"/>
      </w:pPr>
    </w:lvl>
    <w:lvl w:ilvl="3" w:tplc="0409000F" w:tentative="1">
      <w:start w:val="1"/>
      <w:numFmt w:val="decimal"/>
      <w:lvlText w:val="%4."/>
      <w:lvlJc w:val="left"/>
      <w:pPr>
        <w:ind w:left="3009" w:hanging="360"/>
      </w:pPr>
    </w:lvl>
    <w:lvl w:ilvl="4" w:tplc="04090019" w:tentative="1">
      <w:start w:val="1"/>
      <w:numFmt w:val="lowerLetter"/>
      <w:lvlText w:val="%5."/>
      <w:lvlJc w:val="left"/>
      <w:pPr>
        <w:ind w:left="3729" w:hanging="360"/>
      </w:pPr>
    </w:lvl>
    <w:lvl w:ilvl="5" w:tplc="0409001B" w:tentative="1">
      <w:start w:val="1"/>
      <w:numFmt w:val="lowerRoman"/>
      <w:lvlText w:val="%6."/>
      <w:lvlJc w:val="right"/>
      <w:pPr>
        <w:ind w:left="4449" w:hanging="180"/>
      </w:pPr>
    </w:lvl>
    <w:lvl w:ilvl="6" w:tplc="0409000F" w:tentative="1">
      <w:start w:val="1"/>
      <w:numFmt w:val="decimal"/>
      <w:lvlText w:val="%7."/>
      <w:lvlJc w:val="left"/>
      <w:pPr>
        <w:ind w:left="5169" w:hanging="360"/>
      </w:pPr>
    </w:lvl>
    <w:lvl w:ilvl="7" w:tplc="04090019" w:tentative="1">
      <w:start w:val="1"/>
      <w:numFmt w:val="lowerLetter"/>
      <w:lvlText w:val="%8."/>
      <w:lvlJc w:val="left"/>
      <w:pPr>
        <w:ind w:left="5889" w:hanging="360"/>
      </w:pPr>
    </w:lvl>
    <w:lvl w:ilvl="8" w:tplc="0409001B" w:tentative="1">
      <w:start w:val="1"/>
      <w:numFmt w:val="lowerRoman"/>
      <w:lvlText w:val="%9."/>
      <w:lvlJc w:val="right"/>
      <w:pPr>
        <w:ind w:left="6609" w:hanging="180"/>
      </w:pPr>
    </w:lvl>
  </w:abstractNum>
  <w:abstractNum w:abstractNumId="6">
    <w:nsid w:val="46213119"/>
    <w:multiLevelType w:val="hybridMultilevel"/>
    <w:tmpl w:val="642AF87A"/>
    <w:lvl w:ilvl="0" w:tplc="A510C2DC">
      <w:start w:val="1"/>
      <w:numFmt w:val="upperLetter"/>
      <w:lvlText w:val="%1."/>
      <w:lvlJc w:val="left"/>
      <w:pPr>
        <w:ind w:left="489" w:hanging="360"/>
      </w:pPr>
      <w:rPr>
        <w:rFonts w:hint="default"/>
      </w:rPr>
    </w:lvl>
    <w:lvl w:ilvl="1" w:tplc="13FABF38">
      <w:start w:val="1"/>
      <w:numFmt w:val="decimal"/>
      <w:lvlText w:val="%2."/>
      <w:lvlJc w:val="left"/>
      <w:pPr>
        <w:ind w:left="1209" w:hanging="360"/>
      </w:pPr>
      <w:rPr>
        <w:rFonts w:hint="default"/>
        <w:b w:val="0"/>
        <w:sz w:val="28"/>
        <w:szCs w:val="28"/>
      </w:rPr>
    </w:lvl>
    <w:lvl w:ilvl="2" w:tplc="0409001B" w:tentative="1">
      <w:start w:val="1"/>
      <w:numFmt w:val="lowerRoman"/>
      <w:lvlText w:val="%3."/>
      <w:lvlJc w:val="right"/>
      <w:pPr>
        <w:ind w:left="1929" w:hanging="180"/>
      </w:pPr>
    </w:lvl>
    <w:lvl w:ilvl="3" w:tplc="0409000F" w:tentative="1">
      <w:start w:val="1"/>
      <w:numFmt w:val="decimal"/>
      <w:lvlText w:val="%4."/>
      <w:lvlJc w:val="left"/>
      <w:pPr>
        <w:ind w:left="2649" w:hanging="360"/>
      </w:pPr>
    </w:lvl>
    <w:lvl w:ilvl="4" w:tplc="04090019" w:tentative="1">
      <w:start w:val="1"/>
      <w:numFmt w:val="lowerLetter"/>
      <w:lvlText w:val="%5."/>
      <w:lvlJc w:val="left"/>
      <w:pPr>
        <w:ind w:left="3369" w:hanging="360"/>
      </w:pPr>
    </w:lvl>
    <w:lvl w:ilvl="5" w:tplc="0409001B" w:tentative="1">
      <w:start w:val="1"/>
      <w:numFmt w:val="lowerRoman"/>
      <w:lvlText w:val="%6."/>
      <w:lvlJc w:val="right"/>
      <w:pPr>
        <w:ind w:left="4089" w:hanging="180"/>
      </w:pPr>
    </w:lvl>
    <w:lvl w:ilvl="6" w:tplc="0409000F" w:tentative="1">
      <w:start w:val="1"/>
      <w:numFmt w:val="decimal"/>
      <w:lvlText w:val="%7."/>
      <w:lvlJc w:val="left"/>
      <w:pPr>
        <w:ind w:left="4809" w:hanging="360"/>
      </w:pPr>
    </w:lvl>
    <w:lvl w:ilvl="7" w:tplc="04090019" w:tentative="1">
      <w:start w:val="1"/>
      <w:numFmt w:val="lowerLetter"/>
      <w:lvlText w:val="%8."/>
      <w:lvlJc w:val="left"/>
      <w:pPr>
        <w:ind w:left="5529" w:hanging="360"/>
      </w:pPr>
    </w:lvl>
    <w:lvl w:ilvl="8" w:tplc="0409001B" w:tentative="1">
      <w:start w:val="1"/>
      <w:numFmt w:val="lowerRoman"/>
      <w:lvlText w:val="%9."/>
      <w:lvlJc w:val="right"/>
      <w:pPr>
        <w:ind w:left="6249" w:hanging="180"/>
      </w:pPr>
    </w:lvl>
  </w:abstractNum>
  <w:abstractNum w:abstractNumId="7">
    <w:nsid w:val="4F537344"/>
    <w:multiLevelType w:val="hybridMultilevel"/>
    <w:tmpl w:val="A522A4D2"/>
    <w:lvl w:ilvl="0" w:tplc="445CE824">
      <w:start w:val="1"/>
      <w:numFmt w:val="decimal"/>
      <w:lvlText w:val="%1."/>
      <w:lvlJc w:val="left"/>
      <w:pPr>
        <w:ind w:left="1440" w:hanging="360"/>
      </w:pPr>
      <w:rPr>
        <w:rFonts w:hint="default"/>
        <w:b w:val="0"/>
        <w:sz w:val="40"/>
        <w:szCs w:val="40"/>
      </w:rPr>
    </w:lvl>
    <w:lvl w:ilvl="1" w:tplc="04090019" w:tentative="1">
      <w:start w:val="1"/>
      <w:numFmt w:val="lowerLetter"/>
      <w:lvlText w:val="%2."/>
      <w:lvlJc w:val="left"/>
      <w:pPr>
        <w:ind w:left="1671" w:hanging="360"/>
      </w:pPr>
    </w:lvl>
    <w:lvl w:ilvl="2" w:tplc="0409001B" w:tentative="1">
      <w:start w:val="1"/>
      <w:numFmt w:val="lowerRoman"/>
      <w:lvlText w:val="%3."/>
      <w:lvlJc w:val="right"/>
      <w:pPr>
        <w:ind w:left="2391" w:hanging="180"/>
      </w:pPr>
    </w:lvl>
    <w:lvl w:ilvl="3" w:tplc="0409000F" w:tentative="1">
      <w:start w:val="1"/>
      <w:numFmt w:val="decimal"/>
      <w:lvlText w:val="%4."/>
      <w:lvlJc w:val="left"/>
      <w:pPr>
        <w:ind w:left="3111" w:hanging="360"/>
      </w:pPr>
    </w:lvl>
    <w:lvl w:ilvl="4" w:tplc="04090019" w:tentative="1">
      <w:start w:val="1"/>
      <w:numFmt w:val="lowerLetter"/>
      <w:lvlText w:val="%5."/>
      <w:lvlJc w:val="left"/>
      <w:pPr>
        <w:ind w:left="3831" w:hanging="360"/>
      </w:pPr>
    </w:lvl>
    <w:lvl w:ilvl="5" w:tplc="0409001B" w:tentative="1">
      <w:start w:val="1"/>
      <w:numFmt w:val="lowerRoman"/>
      <w:lvlText w:val="%6."/>
      <w:lvlJc w:val="right"/>
      <w:pPr>
        <w:ind w:left="4551" w:hanging="180"/>
      </w:pPr>
    </w:lvl>
    <w:lvl w:ilvl="6" w:tplc="0409000F" w:tentative="1">
      <w:start w:val="1"/>
      <w:numFmt w:val="decimal"/>
      <w:lvlText w:val="%7."/>
      <w:lvlJc w:val="left"/>
      <w:pPr>
        <w:ind w:left="5271" w:hanging="360"/>
      </w:pPr>
    </w:lvl>
    <w:lvl w:ilvl="7" w:tplc="04090019" w:tentative="1">
      <w:start w:val="1"/>
      <w:numFmt w:val="lowerLetter"/>
      <w:lvlText w:val="%8."/>
      <w:lvlJc w:val="left"/>
      <w:pPr>
        <w:ind w:left="5991" w:hanging="360"/>
      </w:pPr>
    </w:lvl>
    <w:lvl w:ilvl="8" w:tplc="0409001B" w:tentative="1">
      <w:start w:val="1"/>
      <w:numFmt w:val="lowerRoman"/>
      <w:lvlText w:val="%9."/>
      <w:lvlJc w:val="right"/>
      <w:pPr>
        <w:ind w:left="6711" w:hanging="180"/>
      </w:pPr>
    </w:lvl>
  </w:abstractNum>
  <w:abstractNum w:abstractNumId="8">
    <w:nsid w:val="4FCD38EC"/>
    <w:multiLevelType w:val="hybridMultilevel"/>
    <w:tmpl w:val="0A50E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A05B68"/>
    <w:multiLevelType w:val="hybridMultilevel"/>
    <w:tmpl w:val="ADD2BE56"/>
    <w:lvl w:ilvl="0" w:tplc="9E6884B0">
      <w:start w:val="1"/>
      <w:numFmt w:val="decimal"/>
      <w:lvlText w:val="%1."/>
      <w:lvlJc w:val="left"/>
      <w:pPr>
        <w:ind w:left="603" w:hanging="464"/>
      </w:pPr>
      <w:rPr>
        <w:rFonts w:ascii="Times New Roman" w:eastAsia="Times New Roman" w:hAnsi="Times New Roman" w:cs="Times New Roman" w:hint="default"/>
        <w:b w:val="0"/>
        <w:bCs w:val="0"/>
        <w:i w:val="0"/>
        <w:iCs w:val="0"/>
        <w:spacing w:val="0"/>
        <w:w w:val="100"/>
        <w:sz w:val="28"/>
        <w:szCs w:val="28"/>
        <w:lang w:eastAsia="en-US" w:bidi="ar-SA"/>
      </w:rPr>
    </w:lvl>
    <w:lvl w:ilvl="1" w:tplc="330CD26A">
      <w:numFmt w:val="bullet"/>
      <w:lvlText w:val="•"/>
      <w:lvlJc w:val="left"/>
      <w:pPr>
        <w:ind w:left="1591" w:hanging="464"/>
      </w:pPr>
      <w:rPr>
        <w:rFonts w:hint="default"/>
        <w:lang w:eastAsia="en-US" w:bidi="ar-SA"/>
      </w:rPr>
    </w:lvl>
    <w:lvl w:ilvl="2" w:tplc="DF1E023C">
      <w:numFmt w:val="bullet"/>
      <w:lvlText w:val="•"/>
      <w:lvlJc w:val="left"/>
      <w:pPr>
        <w:ind w:left="2583" w:hanging="464"/>
      </w:pPr>
      <w:rPr>
        <w:rFonts w:hint="default"/>
        <w:lang w:eastAsia="en-US" w:bidi="ar-SA"/>
      </w:rPr>
    </w:lvl>
    <w:lvl w:ilvl="3" w:tplc="31726054">
      <w:numFmt w:val="bullet"/>
      <w:lvlText w:val="•"/>
      <w:lvlJc w:val="left"/>
      <w:pPr>
        <w:ind w:left="3575" w:hanging="464"/>
      </w:pPr>
      <w:rPr>
        <w:rFonts w:hint="default"/>
        <w:lang w:eastAsia="en-US" w:bidi="ar-SA"/>
      </w:rPr>
    </w:lvl>
    <w:lvl w:ilvl="4" w:tplc="E95C0996">
      <w:numFmt w:val="bullet"/>
      <w:lvlText w:val="•"/>
      <w:lvlJc w:val="left"/>
      <w:pPr>
        <w:ind w:left="4567" w:hanging="464"/>
      </w:pPr>
      <w:rPr>
        <w:rFonts w:hint="default"/>
        <w:lang w:eastAsia="en-US" w:bidi="ar-SA"/>
      </w:rPr>
    </w:lvl>
    <w:lvl w:ilvl="5" w:tplc="1EE46550">
      <w:numFmt w:val="bullet"/>
      <w:lvlText w:val="•"/>
      <w:lvlJc w:val="left"/>
      <w:pPr>
        <w:ind w:left="5559" w:hanging="464"/>
      </w:pPr>
      <w:rPr>
        <w:rFonts w:hint="default"/>
        <w:lang w:eastAsia="en-US" w:bidi="ar-SA"/>
      </w:rPr>
    </w:lvl>
    <w:lvl w:ilvl="6" w:tplc="22EC3534">
      <w:numFmt w:val="bullet"/>
      <w:lvlText w:val="•"/>
      <w:lvlJc w:val="left"/>
      <w:pPr>
        <w:ind w:left="6550" w:hanging="464"/>
      </w:pPr>
      <w:rPr>
        <w:rFonts w:hint="default"/>
        <w:lang w:eastAsia="en-US" w:bidi="ar-SA"/>
      </w:rPr>
    </w:lvl>
    <w:lvl w:ilvl="7" w:tplc="5BD8EB9A">
      <w:numFmt w:val="bullet"/>
      <w:lvlText w:val="•"/>
      <w:lvlJc w:val="left"/>
      <w:pPr>
        <w:ind w:left="7542" w:hanging="464"/>
      </w:pPr>
      <w:rPr>
        <w:rFonts w:hint="default"/>
        <w:lang w:eastAsia="en-US" w:bidi="ar-SA"/>
      </w:rPr>
    </w:lvl>
    <w:lvl w:ilvl="8" w:tplc="2976FD8A">
      <w:numFmt w:val="bullet"/>
      <w:lvlText w:val="•"/>
      <w:lvlJc w:val="left"/>
      <w:pPr>
        <w:ind w:left="8534" w:hanging="464"/>
      </w:pPr>
      <w:rPr>
        <w:rFonts w:hint="default"/>
        <w:lang w:eastAsia="en-US" w:bidi="ar-SA"/>
      </w:rPr>
    </w:lvl>
  </w:abstractNum>
  <w:abstractNum w:abstractNumId="10">
    <w:nsid w:val="59CB7E8A"/>
    <w:multiLevelType w:val="hybridMultilevel"/>
    <w:tmpl w:val="BCD82DAA"/>
    <w:lvl w:ilvl="0" w:tplc="5E2E6314">
      <w:start w:val="1"/>
      <w:numFmt w:val="bullet"/>
      <w:lvlText w:val=""/>
      <w:lvlJc w:val="left"/>
      <w:pPr>
        <w:ind w:left="849" w:hanging="360"/>
      </w:pPr>
      <w:rPr>
        <w:rFonts w:ascii="Wingdings" w:hAnsi="Wingdings" w:hint="default"/>
        <w:b w:val="0"/>
        <w:bCs w:val="0"/>
        <w:i w:val="0"/>
        <w:iCs w:val="0"/>
        <w:color w:val="221F1F"/>
        <w:spacing w:val="0"/>
        <w:w w:val="91"/>
        <w:sz w:val="40"/>
        <w:szCs w:val="40"/>
        <w:lang w:eastAsia="en-US" w:bidi="ar-SA"/>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abstractNum w:abstractNumId="11">
    <w:nsid w:val="643E78A9"/>
    <w:multiLevelType w:val="hybridMultilevel"/>
    <w:tmpl w:val="1EE22614"/>
    <w:lvl w:ilvl="0" w:tplc="0409000B">
      <w:start w:val="1"/>
      <w:numFmt w:val="bullet"/>
      <w:lvlText w:val=""/>
      <w:lvlJc w:val="left"/>
      <w:pPr>
        <w:ind w:left="489" w:hanging="360"/>
      </w:pPr>
      <w:rPr>
        <w:rFonts w:ascii="Wingdings" w:hAnsi="Wingdings" w:hint="default"/>
      </w:rPr>
    </w:lvl>
    <w:lvl w:ilvl="1" w:tplc="04090003" w:tentative="1">
      <w:start w:val="1"/>
      <w:numFmt w:val="bullet"/>
      <w:lvlText w:val="o"/>
      <w:lvlJc w:val="left"/>
      <w:pPr>
        <w:ind w:left="1209" w:hanging="360"/>
      </w:pPr>
      <w:rPr>
        <w:rFonts w:ascii="Courier New" w:hAnsi="Courier New" w:cs="Courier New" w:hint="default"/>
      </w:rPr>
    </w:lvl>
    <w:lvl w:ilvl="2" w:tplc="04090005" w:tentative="1">
      <w:start w:val="1"/>
      <w:numFmt w:val="bullet"/>
      <w:lvlText w:val=""/>
      <w:lvlJc w:val="left"/>
      <w:pPr>
        <w:ind w:left="1929" w:hanging="360"/>
      </w:pPr>
      <w:rPr>
        <w:rFonts w:ascii="Wingdings" w:hAnsi="Wingdings" w:hint="default"/>
      </w:rPr>
    </w:lvl>
    <w:lvl w:ilvl="3" w:tplc="04090001" w:tentative="1">
      <w:start w:val="1"/>
      <w:numFmt w:val="bullet"/>
      <w:lvlText w:val=""/>
      <w:lvlJc w:val="left"/>
      <w:pPr>
        <w:ind w:left="2649" w:hanging="360"/>
      </w:pPr>
      <w:rPr>
        <w:rFonts w:ascii="Symbol" w:hAnsi="Symbol" w:hint="default"/>
      </w:rPr>
    </w:lvl>
    <w:lvl w:ilvl="4" w:tplc="04090003" w:tentative="1">
      <w:start w:val="1"/>
      <w:numFmt w:val="bullet"/>
      <w:lvlText w:val="o"/>
      <w:lvlJc w:val="left"/>
      <w:pPr>
        <w:ind w:left="3369" w:hanging="360"/>
      </w:pPr>
      <w:rPr>
        <w:rFonts w:ascii="Courier New" w:hAnsi="Courier New" w:cs="Courier New" w:hint="default"/>
      </w:rPr>
    </w:lvl>
    <w:lvl w:ilvl="5" w:tplc="04090005" w:tentative="1">
      <w:start w:val="1"/>
      <w:numFmt w:val="bullet"/>
      <w:lvlText w:val=""/>
      <w:lvlJc w:val="left"/>
      <w:pPr>
        <w:ind w:left="4089" w:hanging="360"/>
      </w:pPr>
      <w:rPr>
        <w:rFonts w:ascii="Wingdings" w:hAnsi="Wingdings" w:hint="default"/>
      </w:rPr>
    </w:lvl>
    <w:lvl w:ilvl="6" w:tplc="04090001" w:tentative="1">
      <w:start w:val="1"/>
      <w:numFmt w:val="bullet"/>
      <w:lvlText w:val=""/>
      <w:lvlJc w:val="left"/>
      <w:pPr>
        <w:ind w:left="4809" w:hanging="360"/>
      </w:pPr>
      <w:rPr>
        <w:rFonts w:ascii="Symbol" w:hAnsi="Symbol" w:hint="default"/>
      </w:rPr>
    </w:lvl>
    <w:lvl w:ilvl="7" w:tplc="04090003" w:tentative="1">
      <w:start w:val="1"/>
      <w:numFmt w:val="bullet"/>
      <w:lvlText w:val="o"/>
      <w:lvlJc w:val="left"/>
      <w:pPr>
        <w:ind w:left="5529" w:hanging="360"/>
      </w:pPr>
      <w:rPr>
        <w:rFonts w:ascii="Courier New" w:hAnsi="Courier New" w:cs="Courier New" w:hint="default"/>
      </w:rPr>
    </w:lvl>
    <w:lvl w:ilvl="8" w:tplc="04090005" w:tentative="1">
      <w:start w:val="1"/>
      <w:numFmt w:val="bullet"/>
      <w:lvlText w:val=""/>
      <w:lvlJc w:val="left"/>
      <w:pPr>
        <w:ind w:left="6249" w:hanging="360"/>
      </w:pPr>
      <w:rPr>
        <w:rFonts w:ascii="Wingdings" w:hAnsi="Wingdings" w:hint="default"/>
      </w:rPr>
    </w:lvl>
  </w:abstractNum>
  <w:abstractNum w:abstractNumId="12">
    <w:nsid w:val="6A0801B3"/>
    <w:multiLevelType w:val="hybridMultilevel"/>
    <w:tmpl w:val="AB0EA360"/>
    <w:lvl w:ilvl="0" w:tplc="445CE824">
      <w:start w:val="1"/>
      <w:numFmt w:val="decimal"/>
      <w:lvlText w:val="%1."/>
      <w:lvlJc w:val="left"/>
      <w:pPr>
        <w:ind w:left="1209" w:hanging="360"/>
      </w:pPr>
      <w:rPr>
        <w:rFonts w:hint="default"/>
        <w:b w:val="0"/>
        <w:sz w:val="40"/>
        <w:szCs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1E046D"/>
    <w:multiLevelType w:val="hybridMultilevel"/>
    <w:tmpl w:val="C526CE0A"/>
    <w:lvl w:ilvl="0" w:tplc="EA8ED0E8">
      <w:start w:val="1"/>
      <w:numFmt w:val="decimal"/>
      <w:lvlText w:val="%1."/>
      <w:lvlJc w:val="left"/>
      <w:pPr>
        <w:ind w:left="4680" w:hanging="360"/>
      </w:pPr>
      <w:rPr>
        <w:rFonts w:hint="default"/>
        <w:b w:val="0"/>
        <w:sz w:val="28"/>
        <w:szCs w:val="28"/>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14">
    <w:nsid w:val="74A05E64"/>
    <w:multiLevelType w:val="hybridMultilevel"/>
    <w:tmpl w:val="ADD2BE56"/>
    <w:lvl w:ilvl="0" w:tplc="9E6884B0">
      <w:start w:val="1"/>
      <w:numFmt w:val="decimal"/>
      <w:lvlText w:val="%1."/>
      <w:lvlJc w:val="left"/>
      <w:pPr>
        <w:ind w:left="603" w:hanging="464"/>
      </w:pPr>
      <w:rPr>
        <w:rFonts w:ascii="Times New Roman" w:eastAsia="Times New Roman" w:hAnsi="Times New Roman" w:cs="Times New Roman" w:hint="default"/>
        <w:b w:val="0"/>
        <w:bCs w:val="0"/>
        <w:i w:val="0"/>
        <w:iCs w:val="0"/>
        <w:spacing w:val="0"/>
        <w:w w:val="100"/>
        <w:sz w:val="28"/>
        <w:szCs w:val="28"/>
        <w:lang w:eastAsia="en-US" w:bidi="ar-SA"/>
      </w:rPr>
    </w:lvl>
    <w:lvl w:ilvl="1" w:tplc="330CD26A">
      <w:numFmt w:val="bullet"/>
      <w:lvlText w:val="•"/>
      <w:lvlJc w:val="left"/>
      <w:pPr>
        <w:ind w:left="1591" w:hanging="464"/>
      </w:pPr>
      <w:rPr>
        <w:rFonts w:hint="default"/>
        <w:lang w:eastAsia="en-US" w:bidi="ar-SA"/>
      </w:rPr>
    </w:lvl>
    <w:lvl w:ilvl="2" w:tplc="DF1E023C">
      <w:numFmt w:val="bullet"/>
      <w:lvlText w:val="•"/>
      <w:lvlJc w:val="left"/>
      <w:pPr>
        <w:ind w:left="2583" w:hanging="464"/>
      </w:pPr>
      <w:rPr>
        <w:rFonts w:hint="default"/>
        <w:lang w:eastAsia="en-US" w:bidi="ar-SA"/>
      </w:rPr>
    </w:lvl>
    <w:lvl w:ilvl="3" w:tplc="31726054">
      <w:numFmt w:val="bullet"/>
      <w:lvlText w:val="•"/>
      <w:lvlJc w:val="left"/>
      <w:pPr>
        <w:ind w:left="3575" w:hanging="464"/>
      </w:pPr>
      <w:rPr>
        <w:rFonts w:hint="default"/>
        <w:lang w:eastAsia="en-US" w:bidi="ar-SA"/>
      </w:rPr>
    </w:lvl>
    <w:lvl w:ilvl="4" w:tplc="E95C0996">
      <w:numFmt w:val="bullet"/>
      <w:lvlText w:val="•"/>
      <w:lvlJc w:val="left"/>
      <w:pPr>
        <w:ind w:left="4567" w:hanging="464"/>
      </w:pPr>
      <w:rPr>
        <w:rFonts w:hint="default"/>
        <w:lang w:eastAsia="en-US" w:bidi="ar-SA"/>
      </w:rPr>
    </w:lvl>
    <w:lvl w:ilvl="5" w:tplc="1EE46550">
      <w:numFmt w:val="bullet"/>
      <w:lvlText w:val="•"/>
      <w:lvlJc w:val="left"/>
      <w:pPr>
        <w:ind w:left="5559" w:hanging="464"/>
      </w:pPr>
      <w:rPr>
        <w:rFonts w:hint="default"/>
        <w:lang w:eastAsia="en-US" w:bidi="ar-SA"/>
      </w:rPr>
    </w:lvl>
    <w:lvl w:ilvl="6" w:tplc="22EC3534">
      <w:numFmt w:val="bullet"/>
      <w:lvlText w:val="•"/>
      <w:lvlJc w:val="left"/>
      <w:pPr>
        <w:ind w:left="6550" w:hanging="464"/>
      </w:pPr>
      <w:rPr>
        <w:rFonts w:hint="default"/>
        <w:lang w:eastAsia="en-US" w:bidi="ar-SA"/>
      </w:rPr>
    </w:lvl>
    <w:lvl w:ilvl="7" w:tplc="5BD8EB9A">
      <w:numFmt w:val="bullet"/>
      <w:lvlText w:val="•"/>
      <w:lvlJc w:val="left"/>
      <w:pPr>
        <w:ind w:left="7542" w:hanging="464"/>
      </w:pPr>
      <w:rPr>
        <w:rFonts w:hint="default"/>
        <w:lang w:eastAsia="en-US" w:bidi="ar-SA"/>
      </w:rPr>
    </w:lvl>
    <w:lvl w:ilvl="8" w:tplc="2976FD8A">
      <w:numFmt w:val="bullet"/>
      <w:lvlText w:val="•"/>
      <w:lvlJc w:val="left"/>
      <w:pPr>
        <w:ind w:left="8534" w:hanging="464"/>
      </w:pPr>
      <w:rPr>
        <w:rFonts w:hint="default"/>
        <w:lang w:eastAsia="en-US" w:bidi="ar-SA"/>
      </w:rPr>
    </w:lvl>
  </w:abstractNum>
  <w:abstractNum w:abstractNumId="15">
    <w:nsid w:val="7D08725E"/>
    <w:multiLevelType w:val="hybridMultilevel"/>
    <w:tmpl w:val="7AAEC250"/>
    <w:lvl w:ilvl="0" w:tplc="04090019">
      <w:start w:val="1"/>
      <w:numFmt w:val="lowerLetter"/>
      <w:lvlText w:val="%1."/>
      <w:lvlJc w:val="left"/>
      <w:pPr>
        <w:ind w:left="849" w:hanging="360"/>
      </w:pPr>
    </w:lvl>
    <w:lvl w:ilvl="1" w:tplc="04090019" w:tentative="1">
      <w:start w:val="1"/>
      <w:numFmt w:val="lowerLetter"/>
      <w:lvlText w:val="%2."/>
      <w:lvlJc w:val="left"/>
      <w:pPr>
        <w:ind w:left="1569" w:hanging="360"/>
      </w:pPr>
    </w:lvl>
    <w:lvl w:ilvl="2" w:tplc="0409001B" w:tentative="1">
      <w:start w:val="1"/>
      <w:numFmt w:val="lowerRoman"/>
      <w:lvlText w:val="%3."/>
      <w:lvlJc w:val="right"/>
      <w:pPr>
        <w:ind w:left="2289" w:hanging="180"/>
      </w:pPr>
    </w:lvl>
    <w:lvl w:ilvl="3" w:tplc="0409000F" w:tentative="1">
      <w:start w:val="1"/>
      <w:numFmt w:val="decimal"/>
      <w:lvlText w:val="%4."/>
      <w:lvlJc w:val="left"/>
      <w:pPr>
        <w:ind w:left="3009" w:hanging="360"/>
      </w:pPr>
    </w:lvl>
    <w:lvl w:ilvl="4" w:tplc="04090019" w:tentative="1">
      <w:start w:val="1"/>
      <w:numFmt w:val="lowerLetter"/>
      <w:lvlText w:val="%5."/>
      <w:lvlJc w:val="left"/>
      <w:pPr>
        <w:ind w:left="3729" w:hanging="360"/>
      </w:pPr>
    </w:lvl>
    <w:lvl w:ilvl="5" w:tplc="0409001B" w:tentative="1">
      <w:start w:val="1"/>
      <w:numFmt w:val="lowerRoman"/>
      <w:lvlText w:val="%6."/>
      <w:lvlJc w:val="right"/>
      <w:pPr>
        <w:ind w:left="4449" w:hanging="180"/>
      </w:pPr>
    </w:lvl>
    <w:lvl w:ilvl="6" w:tplc="0409000F" w:tentative="1">
      <w:start w:val="1"/>
      <w:numFmt w:val="decimal"/>
      <w:lvlText w:val="%7."/>
      <w:lvlJc w:val="left"/>
      <w:pPr>
        <w:ind w:left="5169" w:hanging="360"/>
      </w:pPr>
    </w:lvl>
    <w:lvl w:ilvl="7" w:tplc="04090019" w:tentative="1">
      <w:start w:val="1"/>
      <w:numFmt w:val="lowerLetter"/>
      <w:lvlText w:val="%8."/>
      <w:lvlJc w:val="left"/>
      <w:pPr>
        <w:ind w:left="5889" w:hanging="360"/>
      </w:pPr>
    </w:lvl>
    <w:lvl w:ilvl="8" w:tplc="0409001B" w:tentative="1">
      <w:start w:val="1"/>
      <w:numFmt w:val="lowerRoman"/>
      <w:lvlText w:val="%9."/>
      <w:lvlJc w:val="right"/>
      <w:pPr>
        <w:ind w:left="6609" w:hanging="180"/>
      </w:pPr>
    </w:lvl>
  </w:abstractNum>
  <w:num w:numId="1">
    <w:abstractNumId w:val="11"/>
  </w:num>
  <w:num w:numId="2">
    <w:abstractNumId w:val="15"/>
  </w:num>
  <w:num w:numId="3">
    <w:abstractNumId w:val="8"/>
  </w:num>
  <w:num w:numId="4">
    <w:abstractNumId w:val="2"/>
  </w:num>
  <w:num w:numId="5">
    <w:abstractNumId w:val="0"/>
  </w:num>
  <w:num w:numId="6">
    <w:abstractNumId w:val="4"/>
  </w:num>
  <w:num w:numId="7">
    <w:abstractNumId w:val="5"/>
  </w:num>
  <w:num w:numId="8">
    <w:abstractNumId w:val="6"/>
  </w:num>
  <w:num w:numId="9">
    <w:abstractNumId w:val="10"/>
  </w:num>
  <w:num w:numId="10">
    <w:abstractNumId w:val="3"/>
  </w:num>
  <w:num w:numId="11">
    <w:abstractNumId w:val="9"/>
  </w:num>
  <w:num w:numId="12">
    <w:abstractNumId w:val="1"/>
  </w:num>
  <w:num w:numId="13">
    <w:abstractNumId w:val="14"/>
  </w:num>
  <w:num w:numId="14">
    <w:abstractNumId w:val="12"/>
  </w:num>
  <w:num w:numId="15">
    <w:abstractNumId w:val="7"/>
  </w:num>
  <w:num w:numId="16">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ocumentProtection w:edit="forms" w:formatting="1" w:enforcement="1" w:cryptProviderType="rsaAES" w:cryptAlgorithmClass="hash" w:cryptAlgorithmType="typeAny" w:cryptAlgorithmSid="14" w:cryptSpinCount="100000" w:hash="QH6FvGGALPgSS+NKFXDEcMH0qw7+nW38hCgdvEI4j4hKDG6N43i65FdAKTU0QMA0G3uddGatSKPaEOJ7aPKR3Q==" w:salt="PkVp7q+HPR08nusuByEGLQ=="/>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50EC"/>
    <w:rsid w:val="000551B4"/>
    <w:rsid w:val="000D50EC"/>
    <w:rsid w:val="00180C7F"/>
    <w:rsid w:val="006A541C"/>
    <w:rsid w:val="00BF05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75DEFFB1-C2DD-434D-B2B3-A18335C33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50EC"/>
    <w:pPr>
      <w:spacing w:after="0" w:line="480" w:lineRule="auto"/>
    </w:pPr>
  </w:style>
  <w:style w:type="paragraph" w:styleId="Heading1">
    <w:name w:val="heading 1"/>
    <w:basedOn w:val="Normal"/>
    <w:link w:val="Heading1Char"/>
    <w:uiPriority w:val="9"/>
    <w:qFormat/>
    <w:rsid w:val="000D50E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0D50E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D50EC"/>
    <w:pPr>
      <w:keepNext/>
      <w:keepLines/>
      <w:spacing w:before="200"/>
      <w:outlineLvl w:val="3"/>
    </w:pPr>
    <w:rPr>
      <w:rFonts w:asciiTheme="majorHAnsi" w:eastAsiaTheme="majorEastAsia" w:hAnsiTheme="majorHAnsi" w:cstheme="majorBidi"/>
      <w:b/>
      <w:bCs/>
      <w:i/>
      <w:iCs/>
      <w:color w:val="4F81BD" w:themeColor="accent1"/>
    </w:rPr>
  </w:style>
  <w:style w:type="paragraph" w:styleId="Heading7">
    <w:name w:val="heading 7"/>
    <w:basedOn w:val="Normal"/>
    <w:next w:val="Normal"/>
    <w:link w:val="Heading7Char"/>
    <w:uiPriority w:val="9"/>
    <w:semiHidden/>
    <w:unhideWhenUsed/>
    <w:qFormat/>
    <w:rsid w:val="000D50EC"/>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50EC"/>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0D50E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D50EC"/>
    <w:rPr>
      <w:rFonts w:asciiTheme="majorHAnsi" w:eastAsiaTheme="majorEastAsia" w:hAnsiTheme="majorHAnsi" w:cstheme="majorBidi"/>
      <w:b/>
      <w:bCs/>
      <w:i/>
      <w:iCs/>
      <w:color w:val="4F81BD" w:themeColor="accent1"/>
    </w:rPr>
  </w:style>
  <w:style w:type="character" w:customStyle="1" w:styleId="Heading7Char">
    <w:name w:val="Heading 7 Char"/>
    <w:basedOn w:val="DefaultParagraphFont"/>
    <w:link w:val="Heading7"/>
    <w:uiPriority w:val="9"/>
    <w:semiHidden/>
    <w:rsid w:val="000D50EC"/>
    <w:rPr>
      <w:rFonts w:asciiTheme="majorHAnsi" w:eastAsiaTheme="majorEastAsia" w:hAnsiTheme="majorHAnsi" w:cstheme="majorBidi"/>
      <w:i/>
      <w:iCs/>
      <w:color w:val="404040" w:themeColor="text1" w:themeTint="BF"/>
    </w:rPr>
  </w:style>
  <w:style w:type="paragraph" w:styleId="ListParagraph">
    <w:name w:val="List Paragraph"/>
    <w:aliases w:val="tabel,First Level Outline,Body Text Char1,Char Char2,Body of text,List Paragraph1,Colorful List - Accent 11,soal jawab,Body of text+1,Body of text+2,Body of text+3,List Paragraph11,Daftar Paragraf1,HEADING 1,Medium Grid 1 - Accent 21"/>
    <w:basedOn w:val="Normal"/>
    <w:link w:val="ListParagraphChar"/>
    <w:uiPriority w:val="1"/>
    <w:qFormat/>
    <w:rsid w:val="000D50EC"/>
    <w:pPr>
      <w:ind w:left="720"/>
      <w:contextualSpacing/>
    </w:pPr>
  </w:style>
  <w:style w:type="table" w:styleId="TableGrid">
    <w:name w:val="Table Grid"/>
    <w:basedOn w:val="TableNormal"/>
    <w:uiPriority w:val="59"/>
    <w:rsid w:val="000D50E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0D50EC"/>
    <w:pPr>
      <w:spacing w:line="240" w:lineRule="auto"/>
    </w:pPr>
    <w:rPr>
      <w:sz w:val="20"/>
      <w:szCs w:val="20"/>
    </w:rPr>
  </w:style>
  <w:style w:type="character" w:customStyle="1" w:styleId="FootnoteTextChar">
    <w:name w:val="Footnote Text Char"/>
    <w:basedOn w:val="DefaultParagraphFont"/>
    <w:link w:val="FootnoteText"/>
    <w:uiPriority w:val="99"/>
    <w:rsid w:val="000D50EC"/>
    <w:rPr>
      <w:sz w:val="20"/>
      <w:szCs w:val="20"/>
    </w:rPr>
  </w:style>
  <w:style w:type="character" w:styleId="FootnoteReference">
    <w:name w:val="footnote reference"/>
    <w:basedOn w:val="DefaultParagraphFont"/>
    <w:uiPriority w:val="99"/>
    <w:unhideWhenUsed/>
    <w:rsid w:val="000D50EC"/>
    <w:rPr>
      <w:vertAlign w:val="superscript"/>
    </w:rPr>
  </w:style>
  <w:style w:type="character" w:styleId="Hyperlink">
    <w:name w:val="Hyperlink"/>
    <w:basedOn w:val="DefaultParagraphFont"/>
    <w:uiPriority w:val="99"/>
    <w:unhideWhenUsed/>
    <w:rsid w:val="000D50EC"/>
    <w:rPr>
      <w:color w:val="0000FF" w:themeColor="hyperlink"/>
      <w:u w:val="single"/>
    </w:rPr>
  </w:style>
  <w:style w:type="paragraph" w:styleId="Header">
    <w:name w:val="header"/>
    <w:basedOn w:val="Normal"/>
    <w:link w:val="HeaderChar"/>
    <w:uiPriority w:val="99"/>
    <w:unhideWhenUsed/>
    <w:rsid w:val="000D50EC"/>
    <w:pPr>
      <w:tabs>
        <w:tab w:val="center" w:pos="4680"/>
        <w:tab w:val="right" w:pos="9360"/>
      </w:tabs>
      <w:spacing w:line="240" w:lineRule="auto"/>
    </w:pPr>
  </w:style>
  <w:style w:type="character" w:customStyle="1" w:styleId="HeaderChar">
    <w:name w:val="Header Char"/>
    <w:basedOn w:val="DefaultParagraphFont"/>
    <w:link w:val="Header"/>
    <w:uiPriority w:val="99"/>
    <w:rsid w:val="000D50EC"/>
  </w:style>
  <w:style w:type="paragraph" w:styleId="Footer">
    <w:name w:val="footer"/>
    <w:basedOn w:val="Normal"/>
    <w:link w:val="FooterChar"/>
    <w:uiPriority w:val="99"/>
    <w:unhideWhenUsed/>
    <w:rsid w:val="000D50EC"/>
    <w:pPr>
      <w:tabs>
        <w:tab w:val="center" w:pos="4680"/>
        <w:tab w:val="right" w:pos="9360"/>
      </w:tabs>
      <w:spacing w:line="240" w:lineRule="auto"/>
    </w:pPr>
  </w:style>
  <w:style w:type="character" w:customStyle="1" w:styleId="FooterChar">
    <w:name w:val="Footer Char"/>
    <w:basedOn w:val="DefaultParagraphFont"/>
    <w:link w:val="Footer"/>
    <w:uiPriority w:val="99"/>
    <w:rsid w:val="000D50EC"/>
  </w:style>
  <w:style w:type="character" w:customStyle="1" w:styleId="apple-converted-space">
    <w:name w:val="apple-converted-space"/>
    <w:basedOn w:val="DefaultParagraphFont"/>
    <w:rsid w:val="000D50EC"/>
  </w:style>
  <w:style w:type="character" w:styleId="Emphasis">
    <w:name w:val="Emphasis"/>
    <w:basedOn w:val="DefaultParagraphFont"/>
    <w:uiPriority w:val="20"/>
    <w:qFormat/>
    <w:rsid w:val="000D50EC"/>
    <w:rPr>
      <w:i/>
      <w:iCs/>
    </w:rPr>
  </w:style>
  <w:style w:type="paragraph" w:styleId="NormalWeb">
    <w:name w:val="Normal (Web)"/>
    <w:basedOn w:val="Normal"/>
    <w:uiPriority w:val="99"/>
    <w:unhideWhenUsed/>
    <w:rsid w:val="000D50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0D50E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0D50EC"/>
  </w:style>
  <w:style w:type="character" w:styleId="Strong">
    <w:name w:val="Strong"/>
    <w:basedOn w:val="DefaultParagraphFont"/>
    <w:uiPriority w:val="22"/>
    <w:qFormat/>
    <w:rsid w:val="000D50EC"/>
    <w:rPr>
      <w:b/>
      <w:bCs/>
    </w:rPr>
  </w:style>
  <w:style w:type="character" w:customStyle="1" w:styleId="ListParagraphChar">
    <w:name w:val="List Paragraph Char"/>
    <w:aliases w:val="tabel Char,First Level Outline Char,Body Text Char1 Char,Char Char2 Char,Body of text Char,List Paragraph1 Char,Colorful List - Accent 11 Char,soal jawab Char,Body of text+1 Char,Body of text+2 Char,Body of text+3 Char,HEADING 1 Char"/>
    <w:basedOn w:val="DefaultParagraphFont"/>
    <w:link w:val="ListParagraph"/>
    <w:uiPriority w:val="1"/>
    <w:locked/>
    <w:rsid w:val="000D50EC"/>
  </w:style>
  <w:style w:type="paragraph" w:styleId="BodyText">
    <w:name w:val="Body Text"/>
    <w:basedOn w:val="Normal"/>
    <w:link w:val="BodyTextChar"/>
    <w:rsid w:val="000D50EC"/>
    <w:pPr>
      <w:spacing w:line="360" w:lineRule="auto"/>
      <w:jc w:val="center"/>
    </w:pPr>
    <w:rPr>
      <w:rFonts w:ascii="Times New Roman" w:eastAsia="Times New Roman" w:hAnsi="Times New Roman" w:cs="Times New Roman"/>
      <w:b/>
      <w:bCs/>
      <w:sz w:val="36"/>
      <w:szCs w:val="24"/>
    </w:rPr>
  </w:style>
  <w:style w:type="character" w:customStyle="1" w:styleId="BodyTextChar">
    <w:name w:val="Body Text Char"/>
    <w:basedOn w:val="DefaultParagraphFont"/>
    <w:link w:val="BodyText"/>
    <w:rsid w:val="000D50EC"/>
    <w:rPr>
      <w:rFonts w:ascii="Times New Roman" w:eastAsia="Times New Roman" w:hAnsi="Times New Roman" w:cs="Times New Roman"/>
      <w:b/>
      <w:bCs/>
      <w:sz w:val="36"/>
      <w:szCs w:val="24"/>
    </w:rPr>
  </w:style>
  <w:style w:type="paragraph" w:styleId="Title">
    <w:name w:val="Title"/>
    <w:basedOn w:val="Normal"/>
    <w:link w:val="TitleChar"/>
    <w:uiPriority w:val="99"/>
    <w:qFormat/>
    <w:rsid w:val="000D50EC"/>
    <w:pPr>
      <w:spacing w:line="240" w:lineRule="auto"/>
      <w:jc w:val="center"/>
    </w:pPr>
    <w:rPr>
      <w:rFonts w:ascii="Times New Roman" w:eastAsia="Calibri" w:hAnsi="Times New Roman" w:cs="Times New Roman"/>
      <w:b/>
      <w:bCs/>
      <w:sz w:val="28"/>
      <w:szCs w:val="28"/>
    </w:rPr>
  </w:style>
  <w:style w:type="character" w:customStyle="1" w:styleId="TitleChar">
    <w:name w:val="Title Char"/>
    <w:basedOn w:val="DefaultParagraphFont"/>
    <w:link w:val="Title"/>
    <w:uiPriority w:val="99"/>
    <w:qFormat/>
    <w:rsid w:val="000D50EC"/>
    <w:rPr>
      <w:rFonts w:ascii="Times New Roman" w:eastAsia="Calibri" w:hAnsi="Times New Roman" w:cs="Times New Roman"/>
      <w:b/>
      <w:bCs/>
      <w:sz w:val="28"/>
      <w:szCs w:val="28"/>
    </w:rPr>
  </w:style>
  <w:style w:type="character" w:styleId="PlaceholderText">
    <w:name w:val="Placeholder Text"/>
    <w:basedOn w:val="DefaultParagraphFont"/>
    <w:uiPriority w:val="99"/>
    <w:semiHidden/>
    <w:rsid w:val="000D50EC"/>
    <w:rPr>
      <w:color w:val="808080"/>
    </w:rPr>
  </w:style>
  <w:style w:type="paragraph" w:styleId="BalloonText">
    <w:name w:val="Balloon Text"/>
    <w:basedOn w:val="Normal"/>
    <w:link w:val="BalloonTextChar"/>
    <w:uiPriority w:val="99"/>
    <w:semiHidden/>
    <w:unhideWhenUsed/>
    <w:rsid w:val="000D50E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50EC"/>
    <w:rPr>
      <w:rFonts w:ascii="Tahoma" w:hAnsi="Tahoma" w:cs="Tahoma"/>
      <w:sz w:val="16"/>
      <w:szCs w:val="16"/>
    </w:rPr>
  </w:style>
  <w:style w:type="character" w:customStyle="1" w:styleId="uv3um">
    <w:name w:val="uv3um"/>
    <w:basedOn w:val="DefaultParagraphFont"/>
    <w:rsid w:val="000D50EC"/>
  </w:style>
  <w:style w:type="paragraph" w:customStyle="1" w:styleId="TableParagraph">
    <w:name w:val="Table Paragraph"/>
    <w:basedOn w:val="Normal"/>
    <w:uiPriority w:val="1"/>
    <w:qFormat/>
    <w:rsid w:val="000D50EC"/>
    <w:pPr>
      <w:widowControl w:val="0"/>
      <w:autoSpaceDE w:val="0"/>
      <w:autoSpaceDN w:val="0"/>
      <w:spacing w:line="271" w:lineRule="exact"/>
      <w:ind w:left="115"/>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31.jpeg"/><Relationship Id="rId47" Type="http://schemas.openxmlformats.org/officeDocument/2006/relationships/header" Target="header4.xml"/><Relationship Id="rId63" Type="http://schemas.openxmlformats.org/officeDocument/2006/relationships/image" Target="media/image53.jpeg"/><Relationship Id="rId68" Type="http://schemas.openxmlformats.org/officeDocument/2006/relationships/image" Target="media/image58.jpeg"/><Relationship Id="rId84" Type="http://schemas.openxmlformats.org/officeDocument/2006/relationships/image" Target="media/image70.jpeg"/><Relationship Id="rId89" Type="http://schemas.openxmlformats.org/officeDocument/2006/relationships/image" Target="media/image75.jpeg"/><Relationship Id="rId2" Type="http://schemas.openxmlformats.org/officeDocument/2006/relationships/styles" Target="styles.xml"/><Relationship Id="rId16" Type="http://schemas.openxmlformats.org/officeDocument/2006/relationships/image" Target="media/image5.jpeg"/><Relationship Id="rId29" Type="http://schemas.openxmlformats.org/officeDocument/2006/relationships/image" Target="media/image18.jpeg"/><Relationship Id="rId107" Type="http://schemas.openxmlformats.org/officeDocument/2006/relationships/image" Target="media/image90.jpeg"/><Relationship Id="rId11" Type="http://schemas.openxmlformats.org/officeDocument/2006/relationships/header" Target="header3.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7.png"/><Relationship Id="rId58" Type="http://schemas.openxmlformats.org/officeDocument/2006/relationships/image" Target="media/image50.png"/><Relationship Id="rId66" Type="http://schemas.openxmlformats.org/officeDocument/2006/relationships/image" Target="media/image56.jpeg"/><Relationship Id="rId74" Type="http://schemas.openxmlformats.org/officeDocument/2006/relationships/image" Target="media/image64.jpeg"/><Relationship Id="rId79" Type="http://schemas.openxmlformats.org/officeDocument/2006/relationships/image" Target="media/image69.jpeg"/><Relationship Id="rId87" Type="http://schemas.openxmlformats.org/officeDocument/2006/relationships/image" Target="media/image73.jpeg"/><Relationship Id="rId102" Type="http://schemas.openxmlformats.org/officeDocument/2006/relationships/image" Target="media/image85.jpeg"/><Relationship Id="rId110"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oleObject" Target="embeddings/oleObject4.bin"/><Relationship Id="rId82" Type="http://schemas.openxmlformats.org/officeDocument/2006/relationships/header" Target="header9.xml"/><Relationship Id="rId90" Type="http://schemas.openxmlformats.org/officeDocument/2006/relationships/image" Target="media/image76.jpeg"/><Relationship Id="rId95" Type="http://schemas.openxmlformats.org/officeDocument/2006/relationships/header" Target="header11.xml"/><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header" Target="header5.xml"/><Relationship Id="rId56" Type="http://schemas.openxmlformats.org/officeDocument/2006/relationships/image" Target="media/image49.png"/><Relationship Id="rId64" Type="http://schemas.openxmlformats.org/officeDocument/2006/relationships/image" Target="media/image54.jpeg"/><Relationship Id="rId69" Type="http://schemas.openxmlformats.org/officeDocument/2006/relationships/image" Target="media/image59.jpeg"/><Relationship Id="rId77" Type="http://schemas.openxmlformats.org/officeDocument/2006/relationships/image" Target="media/image67.jpeg"/><Relationship Id="rId100" Type="http://schemas.openxmlformats.org/officeDocument/2006/relationships/image" Target="media/image83.jpeg"/><Relationship Id="rId105" Type="http://schemas.openxmlformats.org/officeDocument/2006/relationships/image" Target="media/image88.jpeg"/><Relationship Id="rId8" Type="http://schemas.openxmlformats.org/officeDocument/2006/relationships/header" Target="header2.xml"/><Relationship Id="rId51" Type="http://schemas.openxmlformats.org/officeDocument/2006/relationships/image" Target="media/image45.png"/><Relationship Id="rId72" Type="http://schemas.openxmlformats.org/officeDocument/2006/relationships/image" Target="media/image62.png"/><Relationship Id="rId80" Type="http://schemas.openxmlformats.org/officeDocument/2006/relationships/header" Target="header7.xml"/><Relationship Id="rId85" Type="http://schemas.openxmlformats.org/officeDocument/2006/relationships/image" Target="media/image71.jpeg"/><Relationship Id="rId93" Type="http://schemas.openxmlformats.org/officeDocument/2006/relationships/image" Target="media/image79.jpeg"/><Relationship Id="rId98" Type="http://schemas.openxmlformats.org/officeDocument/2006/relationships/image" Target="media/image81.jpeg"/><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oleObject" Target="embeddings/oleObject3.bin"/><Relationship Id="rId67" Type="http://schemas.openxmlformats.org/officeDocument/2006/relationships/image" Target="media/image57.jpeg"/><Relationship Id="rId103" Type="http://schemas.openxmlformats.org/officeDocument/2006/relationships/image" Target="media/image86.jpeg"/><Relationship Id="rId108" Type="http://schemas.openxmlformats.org/officeDocument/2006/relationships/image" Target="media/image91.jpe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8.png"/><Relationship Id="rId62" Type="http://schemas.openxmlformats.org/officeDocument/2006/relationships/image" Target="media/image52.jpeg"/><Relationship Id="rId70" Type="http://schemas.openxmlformats.org/officeDocument/2006/relationships/image" Target="media/image60.jpeg"/><Relationship Id="rId75" Type="http://schemas.openxmlformats.org/officeDocument/2006/relationships/image" Target="media/image65.jpeg"/><Relationship Id="rId83" Type="http://schemas.openxmlformats.org/officeDocument/2006/relationships/footer" Target="footer4.xml"/><Relationship Id="rId88" Type="http://schemas.openxmlformats.org/officeDocument/2006/relationships/image" Target="media/image74.jpeg"/><Relationship Id="rId91" Type="http://schemas.openxmlformats.org/officeDocument/2006/relationships/image" Target="media/image77.jpeg"/><Relationship Id="rId96" Type="http://schemas.openxmlformats.org/officeDocument/2006/relationships/header" Target="header1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header" Target="header6.xml"/><Relationship Id="rId57" Type="http://schemas.openxmlformats.org/officeDocument/2006/relationships/oleObject" Target="embeddings/oleObject2.bin"/><Relationship Id="rId106" Type="http://schemas.openxmlformats.org/officeDocument/2006/relationships/image" Target="media/image89.jpeg"/><Relationship Id="rId10" Type="http://schemas.openxmlformats.org/officeDocument/2006/relationships/footer" Target="footer2.xml"/><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6.png"/><Relationship Id="rId60" Type="http://schemas.openxmlformats.org/officeDocument/2006/relationships/image" Target="media/image51.png"/><Relationship Id="rId65" Type="http://schemas.openxmlformats.org/officeDocument/2006/relationships/image" Target="media/image55.jpe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header" Target="header8.xml"/><Relationship Id="rId86" Type="http://schemas.openxmlformats.org/officeDocument/2006/relationships/image" Target="media/image72.jpeg"/><Relationship Id="rId94" Type="http://schemas.openxmlformats.org/officeDocument/2006/relationships/header" Target="header10.xml"/><Relationship Id="rId99" Type="http://schemas.openxmlformats.org/officeDocument/2006/relationships/image" Target="media/image82.jpeg"/><Relationship Id="rId101" Type="http://schemas.openxmlformats.org/officeDocument/2006/relationships/image" Target="media/image84.jpeg"/><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8.png"/><Relationship Id="rId109" Type="http://schemas.openxmlformats.org/officeDocument/2006/relationships/fontTable" Target="fontTable.xml"/><Relationship Id="rId34" Type="http://schemas.openxmlformats.org/officeDocument/2006/relationships/image" Target="media/image23.jpeg"/><Relationship Id="rId50" Type="http://schemas.openxmlformats.org/officeDocument/2006/relationships/image" Target="media/image44.jpeg"/><Relationship Id="rId55" Type="http://schemas.openxmlformats.org/officeDocument/2006/relationships/oleObject" Target="embeddings/oleObject1.bin"/><Relationship Id="rId76" Type="http://schemas.openxmlformats.org/officeDocument/2006/relationships/image" Target="media/image66.jpeg"/><Relationship Id="rId97" Type="http://schemas.openxmlformats.org/officeDocument/2006/relationships/image" Target="media/image80.jpeg"/><Relationship Id="rId104" Type="http://schemas.openxmlformats.org/officeDocument/2006/relationships/image" Target="media/image87.jpeg"/><Relationship Id="rId7" Type="http://schemas.openxmlformats.org/officeDocument/2006/relationships/header" Target="header1.xml"/><Relationship Id="rId71" Type="http://schemas.openxmlformats.org/officeDocument/2006/relationships/image" Target="media/image61.png"/><Relationship Id="rId92" Type="http://schemas.openxmlformats.org/officeDocument/2006/relationships/image" Target="media/image78.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10.xml.rels><?xml version="1.0" encoding="UTF-8" standalone="yes"?>
<Relationships xmlns="http://schemas.openxmlformats.org/package/2006/relationships"><Relationship Id="rId1" Type="http://schemas.openxmlformats.org/officeDocument/2006/relationships/image" Target="media/image1.jpeg"/></Relationships>
</file>

<file path=word/_rels/header11.xml.rels><?xml version="1.0" encoding="UTF-8" standalone="yes"?>
<Relationships xmlns="http://schemas.openxmlformats.org/package/2006/relationships"><Relationship Id="rId2" Type="http://schemas.openxmlformats.org/officeDocument/2006/relationships/image" Target="media/image15.jpeg"/><Relationship Id="rId1" Type="http://schemas.openxmlformats.org/officeDocument/2006/relationships/image" Target="media/image1.jpeg"/></Relationships>
</file>

<file path=word/_rels/header12.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2" Type="http://schemas.openxmlformats.org/officeDocument/2006/relationships/image" Target="media/image15.jpeg"/><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8" Type="http://schemas.openxmlformats.org/officeDocument/2006/relationships/image" Target="media/image42.jpeg"/><Relationship Id="rId3" Type="http://schemas.openxmlformats.org/officeDocument/2006/relationships/image" Target="media/image37.jpeg"/><Relationship Id="rId7" Type="http://schemas.openxmlformats.org/officeDocument/2006/relationships/image" Target="media/image41.jpeg"/><Relationship Id="rId2" Type="http://schemas.openxmlformats.org/officeDocument/2006/relationships/image" Target="media/image36.jpeg"/><Relationship Id="rId1" Type="http://schemas.openxmlformats.org/officeDocument/2006/relationships/image" Target="media/image1.jpeg"/><Relationship Id="rId6" Type="http://schemas.openxmlformats.org/officeDocument/2006/relationships/image" Target="media/image40.jpeg"/><Relationship Id="rId5" Type="http://schemas.openxmlformats.org/officeDocument/2006/relationships/image" Target="media/image39.jpeg"/><Relationship Id="rId4" Type="http://schemas.openxmlformats.org/officeDocument/2006/relationships/image" Target="media/image38.jpeg"/><Relationship Id="rId9" Type="http://schemas.openxmlformats.org/officeDocument/2006/relationships/image" Target="media/image43.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0</Pages>
  <Words>5943</Words>
  <Characters>33877</Characters>
  <Application>Microsoft Office Word</Application>
  <DocSecurity>4</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15T03:38:00Z</dcterms:created>
  <dcterms:modified xsi:type="dcterms:W3CDTF">2026-01-15T03:38:00Z</dcterms:modified>
</cp:coreProperties>
</file>